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FF3007" w14:textId="77777777" w:rsidR="00DA3B27" w:rsidRPr="00791D37" w:rsidRDefault="00DA3B27" w:rsidP="00791D37">
      <w:pPr>
        <w:sectPr w:rsidR="00DA3B27" w:rsidRPr="00791D37" w:rsidSect="00DA3B27">
          <w:footerReference w:type="even" r:id="rId8"/>
          <w:pgSz w:w="23811" w:h="16838" w:orient="landscape" w:code="8"/>
          <w:pgMar w:top="1701" w:right="1417" w:bottom="1701" w:left="1417" w:header="708" w:footer="708" w:gutter="0"/>
          <w:cols w:space="708"/>
          <w:docGrid w:linePitch="360"/>
        </w:sectPr>
      </w:pPr>
    </w:p>
    <w:p w14:paraId="0E66D116" w14:textId="196FE01C" w:rsidR="00434554" w:rsidRDefault="00DA3B27" w:rsidP="00791D37">
      <w:pPr>
        <w:rPr>
          <w:ins w:id="4" w:author="JORGE CONTRERAS ORTIZ" w:date="2021-09-04T09:18:00Z"/>
        </w:rPr>
        <w:sectPr w:rsidR="00434554" w:rsidSect="00434554">
          <w:footerReference w:type="default" r:id="rId9"/>
          <w:type w:val="continuous"/>
          <w:pgSz w:w="11906" w:h="16838"/>
          <w:pgMar w:top="1417" w:right="1701" w:bottom="1417" w:left="1701" w:header="708" w:footer="708" w:gutter="0"/>
          <w:pgNumType w:fmt="upperRoman" w:start="1"/>
          <w:cols w:space="708"/>
          <w:docGrid w:linePitch="360"/>
        </w:sectPr>
      </w:pPr>
      <w:del w:id="8" w:author="JORGE CONTRERAS ORTIZ" w:date="2021-09-04T09:18:00Z">
        <w:r w:rsidRPr="00791D37" w:rsidDel="00434554">
          <w:lastRenderedPageBreak/>
          <w:br w:type="page"/>
        </w:r>
      </w:del>
    </w:p>
    <w:p w14:paraId="1A2AD297" w14:textId="45DB700F" w:rsidR="00DA3B27" w:rsidRPr="00791D37" w:rsidRDefault="00DA3B27" w:rsidP="00791D37"/>
    <w:p w14:paraId="3F719E04" w14:textId="77777777" w:rsidR="00DA3B27" w:rsidRPr="00791D37" w:rsidRDefault="00DA3B27" w:rsidP="00791D37">
      <w:pPr>
        <w:pStyle w:val="Ttulo1"/>
      </w:pPr>
      <w:bookmarkStart w:id="9" w:name="_Toc81499320"/>
      <w:bookmarkStart w:id="10" w:name="_Toc81765178"/>
      <w:r w:rsidRPr="00791D37">
        <w:t>AGRADECIMIENTOS</w:t>
      </w:r>
      <w:bookmarkEnd w:id="9"/>
      <w:bookmarkEnd w:id="10"/>
    </w:p>
    <w:p w14:paraId="04C7DEC4" w14:textId="77777777" w:rsidR="00DA3B27" w:rsidRPr="00791D37" w:rsidRDefault="00DA3B27" w:rsidP="00791D37"/>
    <w:p w14:paraId="02B9BA7B" w14:textId="48EEBC9A" w:rsidR="00DA3B27" w:rsidRPr="00791D37" w:rsidRDefault="00DA3B27" w:rsidP="00791D37">
      <w:r w:rsidRPr="00791D37">
        <w:t xml:space="preserve">En </w:t>
      </w:r>
      <w:ins w:id="11" w:author="JORGE CONTRERAS ORTIZ" w:date="2021-09-05T20:01:00Z">
        <w:r w:rsidR="00B71FD3">
          <w:t>primer</w:t>
        </w:r>
      </w:ins>
      <w:del w:id="12" w:author="JORGE CONTRERAS ORTIZ" w:date="2021-09-05T20:01:00Z">
        <w:r w:rsidRPr="00791D37" w:rsidDel="00B71FD3">
          <w:delText>mi</w:delText>
        </w:r>
      </w:del>
      <w:r w:rsidRPr="00791D37">
        <w:t xml:space="preserve"> </w:t>
      </w:r>
      <w:ins w:id="13" w:author="JORGE CONTRERAS ORTIZ" w:date="2021-09-05T20:01:00Z">
        <w:r w:rsidR="00B71FD3">
          <w:t>lu</w:t>
        </w:r>
      </w:ins>
      <w:ins w:id="14" w:author="JORGE CONTRERAS ORTIZ" w:date="2021-09-05T20:02:00Z">
        <w:r w:rsidR="00B71FD3">
          <w:t>z</w:t>
        </w:r>
      </w:ins>
      <w:del w:id="15" w:author="JORGE CONTRERAS ORTIZ" w:date="2021-09-05T20:01:00Z">
        <w:r w:rsidRPr="00791D37" w:rsidDel="00B71FD3">
          <w:delText>primer lu</w:delText>
        </w:r>
      </w:del>
      <w:r w:rsidRPr="00791D37">
        <w:t>gar, me gustaría agradecer a mis tutores de proyecto Jorge Portilla y Gabriel Mujica. Agradecer su colaboración y su experiencia en redes de sensores inalámbricas.</w:t>
      </w:r>
    </w:p>
    <w:p w14:paraId="2A33B9C8" w14:textId="77777777" w:rsidR="00DA3B27" w:rsidRPr="00791D37" w:rsidRDefault="00DA3B27" w:rsidP="00791D37">
      <w:r w:rsidRPr="00791D37">
        <w:t>Dar las gracias también a mi familia por su constante apoyo y ánimo en épocas difíciles.</w:t>
      </w:r>
    </w:p>
    <w:p w14:paraId="1D6AF0DF" w14:textId="77777777" w:rsidR="00DA3B27" w:rsidRPr="00791D37" w:rsidRDefault="00DA3B27" w:rsidP="00791D37">
      <w:r w:rsidRPr="00791D37">
        <w:t>Gracias a Paula y a José por su amistad y por su apoyo incondicional durante todo este tiempo.</w:t>
      </w:r>
    </w:p>
    <w:p w14:paraId="17B98C86" w14:textId="281D722E" w:rsidR="00DA3B27" w:rsidRPr="00791D37" w:rsidRDefault="00DA3B27" w:rsidP="00791D37">
      <w:r w:rsidRPr="00791D37">
        <w:br w:type="page"/>
      </w:r>
    </w:p>
    <w:p w14:paraId="1C94BCA0" w14:textId="77777777" w:rsidR="00353559" w:rsidRDefault="00353559">
      <w:pPr>
        <w:jc w:val="left"/>
        <w:rPr>
          <w:ins w:id="16" w:author="JORGE CONTRERAS ORTIZ" w:date="2021-09-05T14:10:00Z"/>
          <w:rFonts w:eastAsiaTheme="majorEastAsia"/>
          <w:color w:val="2F5496" w:themeColor="accent1" w:themeShade="BF"/>
          <w:sz w:val="36"/>
          <w:szCs w:val="36"/>
        </w:rPr>
      </w:pPr>
      <w:bookmarkStart w:id="17" w:name="_Toc81499321"/>
      <w:ins w:id="18" w:author="JORGE CONTRERAS ORTIZ" w:date="2021-09-05T14:10:00Z">
        <w:r>
          <w:lastRenderedPageBreak/>
          <w:br w:type="page"/>
        </w:r>
      </w:ins>
    </w:p>
    <w:p w14:paraId="1D0BB4EF" w14:textId="35BFDD2C" w:rsidR="00DA3B27" w:rsidRPr="00791D37" w:rsidRDefault="00DA3B27" w:rsidP="00791D37">
      <w:pPr>
        <w:pStyle w:val="Ttulo1"/>
      </w:pPr>
      <w:bookmarkStart w:id="19" w:name="_Toc81765179"/>
      <w:r w:rsidRPr="00791D37">
        <w:lastRenderedPageBreak/>
        <w:t>RESUMEN</w:t>
      </w:r>
      <w:bookmarkEnd w:id="17"/>
      <w:bookmarkEnd w:id="19"/>
    </w:p>
    <w:p w14:paraId="6528E766" w14:textId="77777777" w:rsidR="00DA3B27" w:rsidRPr="00791D37" w:rsidRDefault="00DA3B27" w:rsidP="00791D37"/>
    <w:p w14:paraId="582C4B96" w14:textId="0F17FFA0" w:rsidR="00B5329E" w:rsidRDefault="00B71FD3" w:rsidP="00B5329E">
      <w:pPr>
        <w:rPr>
          <w:ins w:id="20" w:author="JORGE CONTRERAS ORTIZ" w:date="2021-09-05T14:07:00Z"/>
        </w:rPr>
      </w:pPr>
      <w:ins w:id="21" w:author="JORGE CONTRERAS ORTIZ" w:date="2021-09-05T20:06:00Z">
        <w:r>
          <w:t>Los principales objetivos</w:t>
        </w:r>
      </w:ins>
      <w:ins w:id="22" w:author="JORGE CONTRERAS ORTIZ" w:date="2021-09-05T14:07:00Z">
        <w:r w:rsidR="00B5329E">
          <w:t xml:space="preserve"> de este proyecto es la implementación hardware de la tecnología Thread en la plataforma </w:t>
        </w:r>
      </w:ins>
      <w:ins w:id="23" w:author="JORGE CONTRERAS ORTIZ" w:date="2021-09-05T20:10:00Z">
        <w:r w:rsidR="009E228E" w:rsidRPr="009E228E">
          <w:rPr>
            <w:rPrChange w:id="24" w:author="JORGE CONTRERAS ORTIZ" w:date="2021-09-05T20:10:00Z">
              <w:rPr>
                <w:lang w:val="en-US"/>
              </w:rPr>
            </w:rPrChange>
          </w:rPr>
          <w:t xml:space="preserve">Cookie </w:t>
        </w:r>
      </w:ins>
      <w:ins w:id="25" w:author="JORGE CONTRERAS ORTIZ" w:date="2021-09-05T14:07:00Z">
        <w:r w:rsidR="00B5329E">
          <w:t>y el análisis de esta nueva tecnología de comunicaciones. Dicha implementación consistirá en un diseño de esquemáticos y de enrutado de una PCB integrando el módulo KTWM102 desarrollado por Kirale Technologies.</w:t>
        </w:r>
      </w:ins>
    </w:p>
    <w:p w14:paraId="365C91E9" w14:textId="4528A35E" w:rsidR="00B5329E" w:rsidRDefault="00B5329E" w:rsidP="00B5329E">
      <w:pPr>
        <w:rPr>
          <w:ins w:id="26" w:author="JORGE CONTRERAS ORTIZ" w:date="2021-09-05T14:07:00Z"/>
        </w:rPr>
      </w:pPr>
      <w:ins w:id="27" w:author="JORGE CONTRERAS ORTIZ" w:date="2021-09-05T14:07:00Z">
        <w:r>
          <w:t xml:space="preserve">Previamente a la implementación hardware, se prueba y se familiariza con la tecnología Thread con los Dongle de Evaluación </w:t>
        </w:r>
      </w:ins>
      <w:ins w:id="28" w:author="JORGE CONTRERAS ORTIZ" w:date="2021-09-05T20:21:00Z">
        <w:r w:rsidR="00365168">
          <w:t>desarrollados por Kirale</w:t>
        </w:r>
      </w:ins>
      <w:ins w:id="29" w:author="JORGE CONTRERAS ORTIZ" w:date="2021-09-05T14:07:00Z">
        <w:r>
          <w:t xml:space="preserve">. </w:t>
        </w:r>
      </w:ins>
    </w:p>
    <w:p w14:paraId="18565803" w14:textId="05A638E8" w:rsidR="00B5329E" w:rsidRPr="00791D37" w:rsidRDefault="00B5329E" w:rsidP="00B5329E">
      <w:pPr>
        <w:rPr>
          <w:ins w:id="30" w:author="JORGE CONTRERAS ORTIZ" w:date="2021-09-05T14:07:00Z"/>
        </w:rPr>
      </w:pPr>
      <w:ins w:id="31" w:author="JORGE CONTRERAS ORTIZ" w:date="2021-09-05T14:07:00Z">
        <w:r>
          <w:t>Posteriormente a la familiarización con la tecnología</w:t>
        </w:r>
      </w:ins>
      <w:ins w:id="32" w:author="JORGE CONTRERAS ORTIZ" w:date="2021-09-05T20:30:00Z">
        <w:r w:rsidR="00365168">
          <w:t xml:space="preserve">, </w:t>
        </w:r>
      </w:ins>
      <w:ins w:id="33" w:author="JORGE CONTRERAS ORTIZ" w:date="2021-09-05T14:07:00Z">
        <w:r>
          <w:t>se realiza el diseño hardware incorporando el módulo KTWM102.</w:t>
        </w:r>
      </w:ins>
    </w:p>
    <w:p w14:paraId="437B1FB1" w14:textId="24293623" w:rsidR="00B5329E" w:rsidRDefault="00B5329E" w:rsidP="00B5329E">
      <w:pPr>
        <w:rPr>
          <w:ins w:id="34" w:author="JORGE CONTRERAS ORTIZ" w:date="2021-09-05T14:07:00Z"/>
        </w:rPr>
      </w:pPr>
      <w:ins w:id="35" w:author="JORGE CONTRERAS ORTIZ" w:date="2021-09-05T14:07:00Z">
        <w:r>
          <w:t xml:space="preserve">Una vez realizado el diseño hardware, se valida su diseño mediante la realización de pruebas de comunicación tanto con un PC, a través del puerto USB, como con la plataforma </w:t>
        </w:r>
      </w:ins>
      <w:ins w:id="36" w:author="JORGE CONTRERAS ORTIZ" w:date="2021-09-05T20:11:00Z">
        <w:r w:rsidR="009E228E" w:rsidRPr="009E228E">
          <w:rPr>
            <w:rPrChange w:id="37" w:author="JORGE CONTRERAS ORTIZ" w:date="2021-09-05T20:11:00Z">
              <w:rPr>
                <w:lang w:val="en-US"/>
              </w:rPr>
            </w:rPrChange>
          </w:rPr>
          <w:t>Cookie</w:t>
        </w:r>
      </w:ins>
      <w:ins w:id="38" w:author="JORGE CONTRERAS ORTIZ" w:date="2021-09-05T14:07:00Z">
        <w:r>
          <w:t xml:space="preserve">, a través del puerto UART. Para esta validación se formaban diferentes </w:t>
        </w:r>
      </w:ins>
      <w:ins w:id="39" w:author="JORGE CONTRERAS ORTIZ" w:date="2021-09-05T20:30:00Z">
        <w:r w:rsidR="00365168">
          <w:t>topologías de red</w:t>
        </w:r>
        <w:r w:rsidR="00365168">
          <w:t xml:space="preserve"> </w:t>
        </w:r>
      </w:ins>
      <w:ins w:id="40" w:author="JORGE CONTRERAS ORTIZ" w:date="2021-09-05T14:07:00Z">
        <w:r>
          <w:t>con los nodos disponibles, incluyendo los Dongle de Evaluación, permitiendo evaluar no solo el correcto diseño hardware, si no también se evalúa el funcionamiento del protocolo Thread implementado.</w:t>
        </w:r>
      </w:ins>
    </w:p>
    <w:p w14:paraId="657B9068" w14:textId="71A748F5" w:rsidR="00B5329E" w:rsidRDefault="00B5329E" w:rsidP="00B5329E">
      <w:pPr>
        <w:rPr>
          <w:ins w:id="41" w:author="JORGE CONTRERAS ORTIZ" w:date="2021-09-05T14:07:00Z"/>
        </w:rPr>
      </w:pPr>
      <w:ins w:id="42" w:author="JORGE CONTRERAS ORTIZ" w:date="2021-09-05T14:07:00Z">
        <w:r>
          <w:t>Finalmente, tras la validación de la integración del hardware en la plataforma, se adquiere el dispositivo Border Router de Kirale. Con ese nuevo dispositivo, se logra una conectividad entre la red Thread, formada por los diferentes nodos y el Border Router, con otros tipos de redes</w:t>
        </w:r>
      </w:ins>
      <w:ins w:id="43" w:author="JORGE CONTRERAS ORTIZ" w:date="2021-09-05T20:45:00Z">
        <w:r w:rsidR="00C86FA7">
          <w:t>, incluyendo conexión a Internet.</w:t>
        </w:r>
      </w:ins>
    </w:p>
    <w:p w14:paraId="6D422532" w14:textId="0D36C99F" w:rsidR="00DA3B27" w:rsidRPr="00C86FA7" w:rsidDel="00B5329E" w:rsidRDefault="00B5329E" w:rsidP="00B5329E">
      <w:pPr>
        <w:rPr>
          <w:del w:id="44" w:author="JORGE CONTRERAS ORTIZ" w:date="2021-09-05T14:07:00Z"/>
          <w:rPrChange w:id="45" w:author="JORGE CONTRERAS ORTIZ" w:date="2021-09-05T20:47:00Z">
            <w:rPr>
              <w:del w:id="46" w:author="JORGE CONTRERAS ORTIZ" w:date="2021-09-05T14:07:00Z"/>
            </w:rPr>
          </w:rPrChange>
        </w:rPr>
      </w:pPr>
      <w:ins w:id="47" w:author="JORGE CONTRERAS ORTIZ" w:date="2021-09-05T14:07:00Z">
        <w:r w:rsidRPr="00C86FA7">
          <w:rPr>
            <w:b/>
            <w:bCs/>
            <w:rPrChange w:id="48" w:author="JORGE CONTRERAS ORTIZ" w:date="2021-09-05T20:47:00Z">
              <w:rPr>
                <w:b/>
                <w:bCs/>
              </w:rPr>
            </w:rPrChange>
          </w:rPr>
          <w:t xml:space="preserve">Palabras clave: </w:t>
        </w:r>
        <w:r>
          <w:t>Implementación</w:t>
        </w:r>
        <w:r w:rsidRPr="00C86FA7">
          <w:rPr>
            <w:rPrChange w:id="49" w:author="JORGE CONTRERAS ORTIZ" w:date="2021-09-05T20:47:00Z">
              <w:rPr/>
            </w:rPrChange>
          </w:rPr>
          <w:t xml:space="preserve">, Thread, </w:t>
        </w:r>
      </w:ins>
      <w:ins w:id="50" w:author="JORGE CONTRERAS ORTIZ" w:date="2021-09-05T20:47:00Z">
        <w:r w:rsidR="00C86FA7">
          <w:t>Nodos, Red, V</w:t>
        </w:r>
      </w:ins>
      <w:ins w:id="51" w:author="JORGE CONTRERAS ORTIZ" w:date="2021-09-05T14:07:00Z">
        <w:r>
          <w:t>alidación</w:t>
        </w:r>
        <w:r w:rsidRPr="00C86FA7">
          <w:rPr>
            <w:rPrChange w:id="52" w:author="JORGE CONTRERAS ORTIZ" w:date="2021-09-05T20:47:00Z">
              <w:rPr/>
            </w:rPrChange>
          </w:rPr>
          <w:t xml:space="preserve">, </w:t>
        </w:r>
      </w:ins>
      <w:ins w:id="53" w:author="JORGE CONTRERAS ORTIZ" w:date="2021-09-05T20:47:00Z">
        <w:r w:rsidR="00C86FA7">
          <w:t>A</w:t>
        </w:r>
      </w:ins>
      <w:ins w:id="54" w:author="JORGE CONTRERAS ORTIZ" w:date="2021-09-05T14:07:00Z">
        <w:r>
          <w:t>nálisis</w:t>
        </w:r>
      </w:ins>
      <w:ins w:id="55" w:author="JORGE CONTRERAS ORTIZ" w:date="2021-09-05T20:48:00Z">
        <w:r w:rsidR="00C86FA7">
          <w:t>.</w:t>
        </w:r>
      </w:ins>
      <w:del w:id="56" w:author="JORGE CONTRERAS ORTIZ" w:date="2021-09-05T14:07:00Z">
        <w:r w:rsidR="00DA3B27" w:rsidRPr="00C86FA7" w:rsidDel="00B5329E">
          <w:rPr>
            <w:rPrChange w:id="57" w:author="JORGE CONTRERAS ORTIZ" w:date="2021-09-05T20:47:00Z">
              <w:rPr/>
            </w:rPrChange>
          </w:rPr>
          <w:delText xml:space="preserve">El mundo tiende a compartir cada vez más información, a estar cada vez más interconectado.  Cada vez existe un mayor número de dispositivos conectados entre ellos y con Internet de múltiples maneras. De todo esto surge lo que se conoce, en inglés, como </w:delText>
        </w:r>
        <w:r w:rsidR="00DA3B27" w:rsidRPr="00C86FA7" w:rsidDel="00B5329E">
          <w:rPr>
            <w:b/>
            <w:bCs/>
            <w:rPrChange w:id="58" w:author="JORGE CONTRERAS ORTIZ" w:date="2021-09-05T20:47:00Z">
              <w:rPr>
                <w:b/>
                <w:bCs/>
              </w:rPr>
            </w:rPrChange>
          </w:rPr>
          <w:delText xml:space="preserve">Internet of Things </w:delText>
        </w:r>
        <w:r w:rsidR="00DA3B27" w:rsidRPr="00C86FA7" w:rsidDel="00B5329E">
          <w:rPr>
            <w:rPrChange w:id="59" w:author="JORGE CONTRERAS ORTIZ" w:date="2021-09-05T20:47:00Z">
              <w:rPr/>
            </w:rPrChange>
          </w:rPr>
          <w:delText xml:space="preserve">o </w:delText>
        </w:r>
        <w:r w:rsidR="00DA3B27" w:rsidRPr="00C86FA7" w:rsidDel="00B5329E">
          <w:rPr>
            <w:b/>
            <w:bCs/>
            <w:rPrChange w:id="60" w:author="JORGE CONTRERAS ORTIZ" w:date="2021-09-05T20:47:00Z">
              <w:rPr>
                <w:b/>
                <w:bCs/>
              </w:rPr>
            </w:rPrChange>
          </w:rPr>
          <w:delText>IoT</w:delText>
        </w:r>
        <w:r w:rsidR="00DA3B27" w:rsidRPr="00C86FA7" w:rsidDel="00B5329E">
          <w:rPr>
            <w:rPrChange w:id="61" w:author="JORGE CONTRERAS ORTIZ" w:date="2021-09-05T20:47:00Z">
              <w:rPr/>
            </w:rPrChange>
          </w:rPr>
          <w:delText>, o en español, Internet de las cosas.</w:delText>
        </w:r>
      </w:del>
    </w:p>
    <w:p w14:paraId="1D99D3A5" w14:textId="66E772CF" w:rsidR="00DA3B27" w:rsidRPr="00C86FA7" w:rsidDel="00B5329E" w:rsidRDefault="00DA3B27" w:rsidP="00791D37">
      <w:pPr>
        <w:rPr>
          <w:del w:id="62" w:author="JORGE CONTRERAS ORTIZ" w:date="2021-09-05T14:07:00Z"/>
          <w:rPrChange w:id="63" w:author="JORGE CONTRERAS ORTIZ" w:date="2021-09-05T20:47:00Z">
            <w:rPr>
              <w:del w:id="64" w:author="JORGE CONTRERAS ORTIZ" w:date="2021-09-05T14:07:00Z"/>
            </w:rPr>
          </w:rPrChange>
        </w:rPr>
      </w:pPr>
      <w:del w:id="65" w:author="JORGE CONTRERAS ORTIZ" w:date="2021-09-05T14:07:00Z">
        <w:r w:rsidRPr="00C86FA7" w:rsidDel="00B5329E">
          <w:rPr>
            <w:rPrChange w:id="66" w:author="JORGE CONTRERAS ORTIZ" w:date="2021-09-05T20:47:00Z">
              <w:rPr/>
            </w:rPrChange>
          </w:rPr>
          <w:delText>Este concepto consiste en redes de sensores capaces de monitorizar su entorno, reaccionando ante posibles cambios.</w:delText>
        </w:r>
      </w:del>
    </w:p>
    <w:p w14:paraId="1AE93070" w14:textId="77777777" w:rsidR="00DA3B27" w:rsidRPr="00C86FA7" w:rsidRDefault="00DA3B27" w:rsidP="00791D37">
      <w:pPr>
        <w:rPr>
          <w:rPrChange w:id="67" w:author="JORGE CONTRERAS ORTIZ" w:date="2021-09-05T20:47:00Z">
            <w:rPr/>
          </w:rPrChange>
        </w:rPr>
      </w:pPr>
      <w:r w:rsidRPr="00C86FA7">
        <w:rPr>
          <w:rPrChange w:id="68" w:author="JORGE CONTRERAS ORTIZ" w:date="2021-09-05T20:47:00Z">
            <w:rPr/>
          </w:rPrChange>
        </w:rPr>
        <w:br w:type="page"/>
      </w:r>
    </w:p>
    <w:p w14:paraId="6D8FF0EA" w14:textId="77777777" w:rsidR="00353559" w:rsidRPr="00C86FA7" w:rsidRDefault="00353559">
      <w:pPr>
        <w:jc w:val="left"/>
        <w:rPr>
          <w:ins w:id="69" w:author="JORGE CONTRERAS ORTIZ" w:date="2021-09-05T14:10:00Z"/>
          <w:rFonts w:eastAsiaTheme="majorEastAsia"/>
          <w:color w:val="2F5496" w:themeColor="accent1" w:themeShade="BF"/>
          <w:sz w:val="36"/>
          <w:szCs w:val="36"/>
          <w:rPrChange w:id="70" w:author="JORGE CONTRERAS ORTIZ" w:date="2021-09-05T20:47:00Z">
            <w:rPr>
              <w:ins w:id="71" w:author="JORGE CONTRERAS ORTIZ" w:date="2021-09-05T14:10:00Z"/>
              <w:rFonts w:eastAsiaTheme="majorEastAsia"/>
              <w:color w:val="2F5496" w:themeColor="accent1" w:themeShade="BF"/>
              <w:sz w:val="36"/>
              <w:szCs w:val="36"/>
            </w:rPr>
          </w:rPrChange>
        </w:rPr>
      </w:pPr>
      <w:bookmarkStart w:id="72" w:name="_Toc81499322"/>
      <w:ins w:id="73" w:author="JORGE CONTRERAS ORTIZ" w:date="2021-09-05T14:10:00Z">
        <w:r w:rsidRPr="00C86FA7">
          <w:rPr>
            <w:rPrChange w:id="74" w:author="JORGE CONTRERAS ORTIZ" w:date="2021-09-05T20:47:00Z">
              <w:rPr/>
            </w:rPrChange>
          </w:rPr>
          <w:lastRenderedPageBreak/>
          <w:br w:type="page"/>
        </w:r>
      </w:ins>
    </w:p>
    <w:p w14:paraId="03BEE483" w14:textId="43F21156" w:rsidR="00353559" w:rsidRPr="004E60C8" w:rsidRDefault="00353559" w:rsidP="00353559">
      <w:pPr>
        <w:pStyle w:val="Ttulo1"/>
        <w:rPr>
          <w:ins w:id="75" w:author="JORGE CONTRERAS ORTIZ" w:date="2021-09-05T14:11:00Z"/>
          <w:lang w:val="en-US"/>
          <w:rPrChange w:id="76" w:author="JORGE CONTRERAS ORTIZ" w:date="2021-09-05T20:12:00Z">
            <w:rPr>
              <w:ins w:id="77" w:author="JORGE CONTRERAS ORTIZ" w:date="2021-09-05T14:11:00Z"/>
            </w:rPr>
          </w:rPrChange>
        </w:rPr>
      </w:pPr>
      <w:bookmarkStart w:id="78" w:name="_Toc81765180"/>
      <w:ins w:id="79" w:author="JORGE CONTRERAS ORTIZ" w:date="2021-09-05T14:11:00Z">
        <w:r w:rsidRPr="004E60C8">
          <w:rPr>
            <w:lang w:val="en-US"/>
            <w:rPrChange w:id="80" w:author="JORGE CONTRERAS ORTIZ" w:date="2021-09-05T20:12:00Z">
              <w:rPr/>
            </w:rPrChange>
          </w:rPr>
          <w:lastRenderedPageBreak/>
          <w:t>ABSTRACT</w:t>
        </w:r>
        <w:bookmarkEnd w:id="78"/>
      </w:ins>
    </w:p>
    <w:p w14:paraId="4D511FD9" w14:textId="77777777" w:rsidR="00353559" w:rsidRPr="004E60C8" w:rsidRDefault="00353559" w:rsidP="00353559">
      <w:pPr>
        <w:rPr>
          <w:ins w:id="81" w:author="JORGE CONTRERAS ORTIZ" w:date="2021-09-05T14:11:00Z"/>
          <w:lang w:val="en-US"/>
          <w:rPrChange w:id="82" w:author="JORGE CONTRERAS ORTIZ" w:date="2021-09-05T20:12:00Z">
            <w:rPr>
              <w:ins w:id="83" w:author="JORGE CONTRERAS ORTIZ" w:date="2021-09-05T14:11:00Z"/>
            </w:rPr>
          </w:rPrChange>
        </w:rPr>
      </w:pPr>
    </w:p>
    <w:p w14:paraId="58DDAF0D" w14:textId="4B91749E" w:rsidR="004E60C8" w:rsidRPr="00365168" w:rsidRDefault="00B71FD3" w:rsidP="00353559">
      <w:pPr>
        <w:rPr>
          <w:ins w:id="84" w:author="JORGE CONTRERAS ORTIZ" w:date="2021-09-05T20:17:00Z"/>
          <w:lang w:val="en-US"/>
          <w:rPrChange w:id="85" w:author="JORGE CONTRERAS ORTIZ" w:date="2021-09-05T20:31:00Z">
            <w:rPr>
              <w:ins w:id="86" w:author="JORGE CONTRERAS ORTIZ" w:date="2021-09-05T20:17:00Z"/>
              <w:lang w:val="en-US"/>
            </w:rPr>
          </w:rPrChange>
        </w:rPr>
      </w:pPr>
      <w:ins w:id="87" w:author="JORGE CONTRERAS ORTIZ" w:date="2021-09-05T20:02:00Z">
        <w:r w:rsidRPr="00365168">
          <w:rPr>
            <w:lang w:val="en-US"/>
            <w:rPrChange w:id="88" w:author="JORGE CONTRERAS ORTIZ" w:date="2021-09-05T20:31:00Z">
              <w:rPr/>
            </w:rPrChange>
          </w:rPr>
          <w:t xml:space="preserve">The aim of this </w:t>
        </w:r>
      </w:ins>
      <w:ins w:id="89" w:author="JORGE CONTRERAS ORTIZ" w:date="2021-09-05T20:07:00Z">
        <w:r w:rsidRPr="00365168">
          <w:rPr>
            <w:lang w:val="en-US"/>
            <w:rPrChange w:id="90" w:author="JORGE CONTRERAS ORTIZ" w:date="2021-09-05T20:31:00Z">
              <w:rPr>
                <w:lang w:val="en-US"/>
              </w:rPr>
            </w:rPrChange>
          </w:rPr>
          <w:t>p</w:t>
        </w:r>
      </w:ins>
      <w:ins w:id="91" w:author="JORGE CONTRERAS ORTIZ" w:date="2021-09-05T20:02:00Z">
        <w:r w:rsidRPr="00365168">
          <w:rPr>
            <w:lang w:val="en-US"/>
            <w:rPrChange w:id="92" w:author="JORGE CONTRERAS ORTIZ" w:date="2021-09-05T20:31:00Z">
              <w:rPr/>
            </w:rPrChange>
          </w:rPr>
          <w:t>roject is</w:t>
        </w:r>
      </w:ins>
      <w:ins w:id="93" w:author="JORGE CONTRERAS ORTIZ" w:date="2021-09-05T20:03:00Z">
        <w:r w:rsidRPr="00365168">
          <w:rPr>
            <w:lang w:val="en-US"/>
            <w:rPrChange w:id="94" w:author="JORGE CONTRERAS ORTIZ" w:date="2021-09-05T20:31:00Z">
              <w:rPr/>
            </w:rPrChange>
          </w:rPr>
          <w:t xml:space="preserve"> the hardware imple</w:t>
        </w:r>
      </w:ins>
      <w:ins w:id="95" w:author="JORGE CONTRERAS ORTIZ" w:date="2021-09-05T20:04:00Z">
        <w:r w:rsidRPr="00365168">
          <w:rPr>
            <w:lang w:val="en-US"/>
            <w:rPrChange w:id="96" w:author="JORGE CONTRERAS ORTIZ" w:date="2021-09-05T20:31:00Z">
              <w:rPr/>
            </w:rPrChange>
          </w:rPr>
          <w:t>mentatio</w:t>
        </w:r>
        <w:r w:rsidRPr="00365168">
          <w:rPr>
            <w:lang w:val="en-US"/>
            <w:rPrChange w:id="97" w:author="JORGE CONTRERAS ORTIZ" w:date="2021-09-05T20:31:00Z">
              <w:rPr>
                <w:lang w:val="en-US"/>
              </w:rPr>
            </w:rPrChange>
          </w:rPr>
          <w:t xml:space="preserve">n of </w:t>
        </w:r>
      </w:ins>
      <w:ins w:id="98" w:author="JORGE CONTRERAS ORTIZ" w:date="2021-09-05T20:05:00Z">
        <w:r w:rsidRPr="00365168">
          <w:rPr>
            <w:lang w:val="en-US"/>
            <w:rPrChange w:id="99" w:author="JORGE CONTRERAS ORTIZ" w:date="2021-09-05T20:31:00Z">
              <w:rPr>
                <w:lang w:val="en-US"/>
              </w:rPr>
            </w:rPrChange>
          </w:rPr>
          <w:t>Thread technology on the</w:t>
        </w:r>
      </w:ins>
      <w:ins w:id="100" w:author="JORGE CONTRERAS ORTIZ" w:date="2021-09-05T20:06:00Z">
        <w:r w:rsidRPr="00365168">
          <w:rPr>
            <w:lang w:val="en-US"/>
            <w:rPrChange w:id="101" w:author="JORGE CONTRERAS ORTIZ" w:date="2021-09-05T20:31:00Z">
              <w:rPr>
                <w:lang w:val="en-US"/>
              </w:rPr>
            </w:rPrChange>
          </w:rPr>
          <w:t xml:space="preserve"> </w:t>
        </w:r>
      </w:ins>
      <w:ins w:id="102" w:author="JORGE CONTRERAS ORTIZ" w:date="2021-09-05T20:07:00Z">
        <w:r w:rsidRPr="00365168">
          <w:rPr>
            <w:lang w:val="en-US"/>
            <w:rPrChange w:id="103" w:author="JORGE CONTRERAS ORTIZ" w:date="2021-09-05T20:31:00Z">
              <w:rPr>
                <w:lang w:val="en-US"/>
              </w:rPr>
            </w:rPrChange>
          </w:rPr>
          <w:t>Cookie</w:t>
        </w:r>
      </w:ins>
      <w:ins w:id="104" w:author="JORGE CONTRERAS ORTIZ" w:date="2021-09-05T20:06:00Z">
        <w:r w:rsidRPr="00365168">
          <w:rPr>
            <w:lang w:val="en-US"/>
            <w:rPrChange w:id="105" w:author="JORGE CONTRERAS ORTIZ" w:date="2021-09-05T20:31:00Z">
              <w:rPr>
                <w:lang w:val="en-US"/>
              </w:rPr>
            </w:rPrChange>
          </w:rPr>
          <w:t xml:space="preserve"> platform and the</w:t>
        </w:r>
      </w:ins>
      <w:ins w:id="106" w:author="JORGE CONTRERAS ORTIZ" w:date="2021-09-05T20:07:00Z">
        <w:r w:rsidRPr="00365168">
          <w:rPr>
            <w:lang w:val="en-US"/>
            <w:rPrChange w:id="107" w:author="JORGE CONTRERAS ORTIZ" w:date="2021-09-05T20:31:00Z">
              <w:rPr>
                <w:lang w:val="en-US"/>
              </w:rPr>
            </w:rPrChange>
          </w:rPr>
          <w:t xml:space="preserve"> analysis </w:t>
        </w:r>
      </w:ins>
      <w:ins w:id="108" w:author="JORGE CONTRERAS ORTIZ" w:date="2021-09-05T20:14:00Z">
        <w:r w:rsidR="004E60C8" w:rsidRPr="00365168">
          <w:rPr>
            <w:lang w:val="en-US"/>
            <w:rPrChange w:id="109" w:author="JORGE CONTRERAS ORTIZ" w:date="2021-09-05T20:31:00Z">
              <w:rPr>
                <w:lang w:val="en-US"/>
              </w:rPr>
            </w:rPrChange>
          </w:rPr>
          <w:t>of the Thread communications technology. The hardware i</w:t>
        </w:r>
        <w:r w:rsidR="004E60C8" w:rsidRPr="00365168">
          <w:rPr>
            <w:lang w:val="en-US"/>
            <w:rPrChange w:id="110" w:author="JORGE CONTRERAS ORTIZ" w:date="2021-09-05T20:31:00Z">
              <w:rPr/>
            </w:rPrChange>
          </w:rPr>
          <w:t xml:space="preserve">mplementation consist </w:t>
        </w:r>
      </w:ins>
      <w:ins w:id="111" w:author="JORGE CONTRERAS ORTIZ" w:date="2021-09-05T20:15:00Z">
        <w:r w:rsidR="004E60C8" w:rsidRPr="00365168">
          <w:rPr>
            <w:lang w:val="en-US"/>
            <w:rPrChange w:id="112" w:author="JORGE CONTRERAS ORTIZ" w:date="2021-09-05T20:31:00Z">
              <w:rPr>
                <w:lang w:val="en-US"/>
              </w:rPr>
            </w:rPrChange>
          </w:rPr>
          <w:t>on a</w:t>
        </w:r>
      </w:ins>
      <w:ins w:id="113" w:author="JORGE CONTRERAS ORTIZ" w:date="2021-09-05T20:16:00Z">
        <w:r w:rsidR="004E60C8" w:rsidRPr="00365168">
          <w:rPr>
            <w:lang w:val="en-US"/>
            <w:rPrChange w:id="114" w:author="JORGE CONTRERAS ORTIZ" w:date="2021-09-05T20:31:00Z">
              <w:rPr>
                <w:lang w:val="en-US"/>
              </w:rPr>
            </w:rPrChange>
          </w:rPr>
          <w:t xml:space="preserve">n entire </w:t>
        </w:r>
      </w:ins>
      <w:ins w:id="115" w:author="JORGE CONTRERAS ORTIZ" w:date="2021-09-05T20:15:00Z">
        <w:r w:rsidR="004E60C8" w:rsidRPr="00365168">
          <w:rPr>
            <w:lang w:val="en-US"/>
            <w:rPrChange w:id="116" w:author="JORGE CONTRERAS ORTIZ" w:date="2021-09-05T20:31:00Z">
              <w:rPr>
                <w:lang w:val="en-US"/>
              </w:rPr>
            </w:rPrChange>
          </w:rPr>
          <w:t>PCB design,</w:t>
        </w:r>
      </w:ins>
      <w:ins w:id="117" w:author="JORGE CONTRERAS ORTIZ" w:date="2021-09-05T20:16:00Z">
        <w:r w:rsidR="004E60C8" w:rsidRPr="00365168">
          <w:rPr>
            <w:lang w:val="en-US"/>
            <w:rPrChange w:id="118" w:author="JORGE CONTRERAS ORTIZ" w:date="2021-09-05T20:31:00Z">
              <w:rPr>
                <w:lang w:val="en-US"/>
              </w:rPr>
            </w:rPrChange>
          </w:rPr>
          <w:t xml:space="preserve"> </w:t>
        </w:r>
        <w:r w:rsidR="004E60C8" w:rsidRPr="00365168">
          <w:rPr>
            <w:lang w:val="en-US"/>
            <w:rPrChange w:id="119" w:author="JORGE CONTRERAS ORTIZ" w:date="2021-09-05T20:31:00Z">
              <w:rPr>
                <w:rFonts w:ascii="inherit" w:eastAsia="Times New Roman" w:hAnsi="inherit"/>
                <w:color w:val="202124"/>
                <w:sz w:val="42"/>
                <w:szCs w:val="42"/>
                <w:lang w:val="en"/>
              </w:rPr>
            </w:rPrChange>
          </w:rPr>
          <w:t>integrating the KTWM102 module developed by Kirale Technologies</w:t>
        </w:r>
      </w:ins>
      <w:ins w:id="120" w:author="JORGE CONTRERAS ORTIZ" w:date="2021-09-05T20:17:00Z">
        <w:r w:rsidR="004E60C8" w:rsidRPr="00365168">
          <w:rPr>
            <w:lang w:val="en-US"/>
            <w:rPrChange w:id="121" w:author="JORGE CONTRERAS ORTIZ" w:date="2021-09-05T20:31:00Z">
              <w:rPr>
                <w:lang w:val="en-US"/>
              </w:rPr>
            </w:rPrChange>
          </w:rPr>
          <w:t>.</w:t>
        </w:r>
      </w:ins>
    </w:p>
    <w:p w14:paraId="2633A4A5" w14:textId="5B954206" w:rsidR="004E60C8" w:rsidRPr="00365168" w:rsidRDefault="004E60C8" w:rsidP="00353559">
      <w:pPr>
        <w:rPr>
          <w:ins w:id="122" w:author="JORGE CONTRERAS ORTIZ" w:date="2021-09-05T20:22:00Z"/>
          <w:lang w:val="en-US"/>
          <w:rPrChange w:id="123" w:author="JORGE CONTRERAS ORTIZ" w:date="2021-09-05T20:31:00Z">
            <w:rPr>
              <w:ins w:id="124" w:author="JORGE CONTRERAS ORTIZ" w:date="2021-09-05T20:22:00Z"/>
              <w:lang w:val="en-US"/>
            </w:rPr>
          </w:rPrChange>
        </w:rPr>
      </w:pPr>
      <w:ins w:id="125" w:author="JORGE CONTRERAS ORTIZ" w:date="2021-09-05T20:17:00Z">
        <w:r w:rsidRPr="00365168">
          <w:rPr>
            <w:lang w:val="en-US"/>
            <w:rPrChange w:id="126" w:author="JORGE CONTRERAS ORTIZ" w:date="2021-09-05T20:31:00Z">
              <w:rPr>
                <w:lang w:val="en-US"/>
              </w:rPr>
            </w:rPrChange>
          </w:rPr>
          <w:t>The firs</w:t>
        </w:r>
      </w:ins>
      <w:ins w:id="127" w:author="JORGE CONTRERAS ORTIZ" w:date="2021-09-05T20:18:00Z">
        <w:r w:rsidRPr="00365168">
          <w:rPr>
            <w:lang w:val="en-US"/>
            <w:rPrChange w:id="128" w:author="JORGE CONTRERAS ORTIZ" w:date="2021-09-05T20:31:00Z">
              <w:rPr>
                <w:lang w:val="en-US"/>
              </w:rPr>
            </w:rPrChange>
          </w:rPr>
          <w:t>t</w:t>
        </w:r>
      </w:ins>
      <w:ins w:id="129" w:author="JORGE CONTRERAS ORTIZ" w:date="2021-09-05T20:19:00Z">
        <w:r w:rsidRPr="00365168">
          <w:rPr>
            <w:lang w:val="en-US"/>
            <w:rPrChange w:id="130" w:author="JORGE CONTRERAS ORTIZ" w:date="2021-09-05T20:31:00Z">
              <w:rPr>
                <w:lang w:val="en-US"/>
              </w:rPr>
            </w:rPrChange>
          </w:rPr>
          <w:t>s</w:t>
        </w:r>
      </w:ins>
      <w:ins w:id="131" w:author="JORGE CONTRERAS ORTIZ" w:date="2021-09-05T20:18:00Z">
        <w:r w:rsidRPr="00365168">
          <w:rPr>
            <w:lang w:val="en-US"/>
            <w:rPrChange w:id="132" w:author="JORGE CONTRERAS ORTIZ" w:date="2021-09-05T20:31:00Z">
              <w:rPr/>
            </w:rPrChange>
          </w:rPr>
          <w:t xml:space="preserve"> step</w:t>
        </w:r>
      </w:ins>
      <w:ins w:id="133" w:author="JORGE CONTRERAS ORTIZ" w:date="2021-09-05T20:19:00Z">
        <w:r w:rsidRPr="00365168">
          <w:rPr>
            <w:lang w:val="en-US"/>
            <w:rPrChange w:id="134" w:author="JORGE CONTRERAS ORTIZ" w:date="2021-09-05T20:31:00Z">
              <w:rPr>
                <w:lang w:val="en-US"/>
              </w:rPr>
            </w:rPrChange>
          </w:rPr>
          <w:t>s</w:t>
        </w:r>
      </w:ins>
      <w:ins w:id="135" w:author="JORGE CONTRERAS ORTIZ" w:date="2021-09-05T20:18:00Z">
        <w:r w:rsidRPr="00365168">
          <w:rPr>
            <w:lang w:val="en-US"/>
            <w:rPrChange w:id="136" w:author="JORGE CONTRERAS ORTIZ" w:date="2021-09-05T20:31:00Z">
              <w:rPr/>
            </w:rPrChange>
          </w:rPr>
          <w:t xml:space="preserve"> in t</w:t>
        </w:r>
        <w:r w:rsidRPr="00365168">
          <w:rPr>
            <w:lang w:val="en-US"/>
            <w:rPrChange w:id="137" w:author="JORGE CONTRERAS ORTIZ" w:date="2021-09-05T20:31:00Z">
              <w:rPr>
                <w:lang w:val="en-US"/>
              </w:rPr>
            </w:rPrChange>
          </w:rPr>
          <w:t xml:space="preserve">he project </w:t>
        </w:r>
      </w:ins>
      <w:ins w:id="138" w:author="JORGE CONTRERAS ORTIZ" w:date="2021-09-05T20:19:00Z">
        <w:r w:rsidRPr="00365168">
          <w:rPr>
            <w:lang w:val="en-US"/>
            <w:rPrChange w:id="139" w:author="JORGE CONTRERAS ORTIZ" w:date="2021-09-05T20:31:00Z">
              <w:rPr>
                <w:lang w:val="en-US"/>
              </w:rPr>
            </w:rPrChange>
          </w:rPr>
          <w:t xml:space="preserve">are testing </w:t>
        </w:r>
      </w:ins>
      <w:ins w:id="140" w:author="JORGE CONTRERAS ORTIZ" w:date="2021-09-05T20:20:00Z">
        <w:r w:rsidRPr="00365168">
          <w:rPr>
            <w:lang w:val="en-US"/>
            <w:rPrChange w:id="141" w:author="JORGE CONTRERAS ORTIZ" w:date="2021-09-05T20:31:00Z">
              <w:rPr>
                <w:lang w:val="en-US"/>
              </w:rPr>
            </w:rPrChange>
          </w:rPr>
          <w:t>and getting used to the Thread Technology using de Evaluation Dongles modules developed by Kirale.</w:t>
        </w:r>
      </w:ins>
    </w:p>
    <w:p w14:paraId="0812C530" w14:textId="59EF2560" w:rsidR="00365168" w:rsidRPr="00365168" w:rsidRDefault="00365168" w:rsidP="00353559">
      <w:pPr>
        <w:rPr>
          <w:ins w:id="142" w:author="JORGE CONTRERAS ORTIZ" w:date="2021-09-05T20:25:00Z"/>
          <w:lang w:val="en-US"/>
          <w:rPrChange w:id="143" w:author="JORGE CONTRERAS ORTIZ" w:date="2021-09-05T20:31:00Z">
            <w:rPr>
              <w:ins w:id="144" w:author="JORGE CONTRERAS ORTIZ" w:date="2021-09-05T20:25:00Z"/>
              <w:lang w:val="en-US"/>
            </w:rPr>
          </w:rPrChange>
        </w:rPr>
      </w:pPr>
      <w:ins w:id="145" w:author="JORGE CONTRERAS ORTIZ" w:date="2021-09-05T20:22:00Z">
        <w:r w:rsidRPr="00365168">
          <w:rPr>
            <w:lang w:val="en-US"/>
            <w:rPrChange w:id="146" w:author="JORGE CONTRERAS ORTIZ" w:date="2021-09-05T20:31:00Z">
              <w:rPr>
                <w:lang w:val="en-US"/>
              </w:rPr>
            </w:rPrChange>
          </w:rPr>
          <w:t>Once achieving</w:t>
        </w:r>
      </w:ins>
      <w:ins w:id="147" w:author="JORGE CONTRERAS ORTIZ" w:date="2021-09-05T20:23:00Z">
        <w:r w:rsidRPr="00365168">
          <w:rPr>
            <w:lang w:val="en-US"/>
            <w:rPrChange w:id="148" w:author="JORGE CONTRERAS ORTIZ" w:date="2021-09-05T20:31:00Z">
              <w:rPr>
                <w:lang w:val="en-US"/>
              </w:rPr>
            </w:rPrChange>
          </w:rPr>
          <w:t xml:space="preserve"> a certain </w:t>
        </w:r>
        <w:r w:rsidRPr="00365168">
          <w:rPr>
            <w:lang w:val="en-US"/>
            <w:rPrChange w:id="149" w:author="JORGE CONTRERAS ORTIZ" w:date="2021-09-05T20:31:00Z">
              <w:rPr/>
            </w:rPrChange>
          </w:rPr>
          <w:t>kn</w:t>
        </w:r>
        <w:r w:rsidRPr="00365168">
          <w:rPr>
            <w:lang w:val="en-US"/>
            <w:rPrChange w:id="150" w:author="JORGE CONTRERAS ORTIZ" w:date="2021-09-05T20:31:00Z">
              <w:rPr>
                <w:lang w:val="en-US"/>
              </w:rPr>
            </w:rPrChange>
          </w:rPr>
          <w:t xml:space="preserve">owledge </w:t>
        </w:r>
      </w:ins>
      <w:ins w:id="151" w:author="JORGE CONTRERAS ORTIZ" w:date="2021-09-05T20:24:00Z">
        <w:r w:rsidRPr="00365168">
          <w:rPr>
            <w:lang w:val="en-US"/>
            <w:rPrChange w:id="152" w:author="JORGE CONTRERAS ORTIZ" w:date="2021-09-05T20:31:00Z">
              <w:rPr>
                <w:lang w:val="en-US"/>
              </w:rPr>
            </w:rPrChange>
          </w:rPr>
          <w:t>about</w:t>
        </w:r>
      </w:ins>
      <w:ins w:id="153" w:author="JORGE CONTRERAS ORTIZ" w:date="2021-09-05T20:23:00Z">
        <w:r w:rsidRPr="00365168">
          <w:rPr>
            <w:lang w:val="en-US"/>
            <w:rPrChange w:id="154" w:author="JORGE CONTRERAS ORTIZ" w:date="2021-09-05T20:31:00Z">
              <w:rPr>
                <w:lang w:val="en-US"/>
              </w:rPr>
            </w:rPrChange>
          </w:rPr>
          <w:t xml:space="preserve"> the technology</w:t>
        </w:r>
      </w:ins>
      <w:ins w:id="155" w:author="JORGE CONTRERAS ORTIZ" w:date="2021-09-05T20:24:00Z">
        <w:r w:rsidRPr="00365168">
          <w:rPr>
            <w:lang w:val="en-US"/>
            <w:rPrChange w:id="156" w:author="JORGE CONTRERAS ORTIZ" w:date="2021-09-05T20:31:00Z">
              <w:rPr>
                <w:lang w:val="en-US"/>
              </w:rPr>
            </w:rPrChange>
          </w:rPr>
          <w:t xml:space="preserve">, the </w:t>
        </w:r>
      </w:ins>
      <w:ins w:id="157" w:author="JORGE CONTRERAS ORTIZ" w:date="2021-09-05T20:25:00Z">
        <w:r w:rsidRPr="00365168">
          <w:rPr>
            <w:lang w:val="en-US"/>
            <w:rPrChange w:id="158" w:author="JORGE CONTRERAS ORTIZ" w:date="2021-09-05T20:31:00Z">
              <w:rPr>
                <w:lang w:val="en-US"/>
              </w:rPr>
            </w:rPrChange>
          </w:rPr>
          <w:t>hardware design incorporating the module KTWM102 is started.</w:t>
        </w:r>
      </w:ins>
    </w:p>
    <w:p w14:paraId="4679BF9F" w14:textId="5A7D22A2" w:rsidR="00365168" w:rsidRPr="00365168" w:rsidRDefault="00365168" w:rsidP="00353559">
      <w:pPr>
        <w:rPr>
          <w:ins w:id="159" w:author="JORGE CONTRERAS ORTIZ" w:date="2021-09-05T20:17:00Z"/>
          <w:lang w:val="en-US"/>
          <w:rPrChange w:id="160" w:author="JORGE CONTRERAS ORTIZ" w:date="2021-09-05T20:31:00Z">
            <w:rPr>
              <w:ins w:id="161" w:author="JORGE CONTRERAS ORTIZ" w:date="2021-09-05T20:17:00Z"/>
              <w:lang w:val="en-US"/>
            </w:rPr>
          </w:rPrChange>
        </w:rPr>
      </w:pPr>
      <w:ins w:id="162" w:author="JORGE CONTRERAS ORTIZ" w:date="2021-09-05T20:25:00Z">
        <w:r w:rsidRPr="00365168">
          <w:rPr>
            <w:lang w:val="en-US"/>
            <w:rPrChange w:id="163" w:author="JORGE CONTRERAS ORTIZ" w:date="2021-09-05T20:31:00Z">
              <w:rPr>
                <w:lang w:val="en-US"/>
              </w:rPr>
            </w:rPrChange>
          </w:rPr>
          <w:t>Next, onc</w:t>
        </w:r>
        <w:r w:rsidRPr="00365168">
          <w:rPr>
            <w:lang w:val="en-US"/>
            <w:rPrChange w:id="164" w:author="JORGE CONTRERAS ORTIZ" w:date="2021-09-05T20:31:00Z">
              <w:rPr/>
            </w:rPrChange>
          </w:rPr>
          <w:t xml:space="preserve">e </w:t>
        </w:r>
      </w:ins>
      <w:ins w:id="165" w:author="JORGE CONTRERAS ORTIZ" w:date="2021-09-05T20:26:00Z">
        <w:r w:rsidRPr="00365168">
          <w:rPr>
            <w:lang w:val="en-US"/>
            <w:rPrChange w:id="166" w:author="JORGE CONTRERAS ORTIZ" w:date="2021-09-05T20:31:00Z">
              <w:rPr/>
            </w:rPrChange>
          </w:rPr>
          <w:t xml:space="preserve">the design </w:t>
        </w:r>
        <w:r w:rsidRPr="00365168">
          <w:rPr>
            <w:lang w:val="en-US"/>
            <w:rPrChange w:id="167" w:author="JORGE CONTRERAS ORTIZ" w:date="2021-09-05T20:31:00Z">
              <w:rPr>
                <w:lang w:val="en-US"/>
              </w:rPr>
            </w:rPrChange>
          </w:rPr>
          <w:t>i</w:t>
        </w:r>
        <w:r w:rsidRPr="00365168">
          <w:rPr>
            <w:lang w:val="en-US"/>
            <w:rPrChange w:id="168" w:author="JORGE CONTRERAS ORTIZ" w:date="2021-09-05T20:31:00Z">
              <w:rPr/>
            </w:rPrChange>
          </w:rPr>
          <w:t xml:space="preserve">s </w:t>
        </w:r>
        <w:r w:rsidRPr="00365168">
          <w:rPr>
            <w:lang w:val="en-US"/>
            <w:rPrChange w:id="169" w:author="JORGE CONTRERAS ORTIZ" w:date="2021-09-05T20:31:00Z">
              <w:rPr>
                <w:lang w:val="en-US"/>
              </w:rPr>
            </w:rPrChange>
          </w:rPr>
          <w:t>achieved, it is validated its design thr</w:t>
        </w:r>
      </w:ins>
      <w:ins w:id="170" w:author="JORGE CONTRERAS ORTIZ" w:date="2021-09-05T20:27:00Z">
        <w:r w:rsidRPr="00365168">
          <w:rPr>
            <w:lang w:val="en-US"/>
            <w:rPrChange w:id="171" w:author="JORGE CONTRERAS ORTIZ" w:date="2021-09-05T20:31:00Z">
              <w:rPr>
                <w:lang w:val="en-US"/>
              </w:rPr>
            </w:rPrChange>
          </w:rPr>
          <w:t xml:space="preserve">ough communications tests </w:t>
        </w:r>
      </w:ins>
      <w:ins w:id="172" w:author="JORGE CONTRERAS ORTIZ" w:date="2021-09-05T20:28:00Z">
        <w:r w:rsidRPr="00365168">
          <w:rPr>
            <w:lang w:val="en-US"/>
            <w:rPrChange w:id="173" w:author="JORGE CONTRERAS ORTIZ" w:date="2021-09-05T20:31:00Z">
              <w:rPr>
                <w:lang w:val="en-US"/>
              </w:rPr>
            </w:rPrChange>
          </w:rPr>
          <w:t>both with a PC, through the USB port, and with the Cookie Platform, through the UART port.</w:t>
        </w:r>
      </w:ins>
      <w:ins w:id="174" w:author="JORGE CONTRERAS ORTIZ" w:date="2021-09-05T20:29:00Z">
        <w:r w:rsidRPr="00365168">
          <w:rPr>
            <w:lang w:val="en-US"/>
            <w:rPrChange w:id="175" w:author="JORGE CONTRERAS ORTIZ" w:date="2021-09-05T20:31:00Z">
              <w:rPr>
                <w:lang w:val="en-US"/>
              </w:rPr>
            </w:rPrChange>
          </w:rPr>
          <w:t xml:space="preserve"> </w:t>
        </w:r>
      </w:ins>
      <w:ins w:id="176" w:author="JORGE CONTRERAS ORTIZ" w:date="2021-09-05T20:31:00Z">
        <w:r w:rsidRPr="00365168">
          <w:rPr>
            <w:lang w:val="en-US"/>
            <w:rPrChange w:id="177" w:author="JORGE CONTRERAS ORTIZ" w:date="2021-09-05T20:31:00Z">
              <w:rPr>
                <w:lang w:val="en-US"/>
              </w:rPr>
            </w:rPrChange>
          </w:rPr>
          <w:t>Different</w:t>
        </w:r>
      </w:ins>
      <w:ins w:id="178" w:author="JORGE CONTRERAS ORTIZ" w:date="2021-09-05T20:29:00Z">
        <w:r w:rsidRPr="00365168">
          <w:rPr>
            <w:lang w:val="en-US"/>
            <w:rPrChange w:id="179" w:author="JORGE CONTRERAS ORTIZ" w:date="2021-09-05T20:31:00Z">
              <w:rPr/>
            </w:rPrChange>
          </w:rPr>
          <w:t xml:space="preserve"> </w:t>
        </w:r>
      </w:ins>
      <w:ins w:id="180" w:author="JORGE CONTRERAS ORTIZ" w:date="2021-09-05T20:30:00Z">
        <w:r w:rsidRPr="00365168">
          <w:rPr>
            <w:lang w:val="en-US"/>
            <w:rPrChange w:id="181" w:author="JORGE CONTRERAS ORTIZ" w:date="2021-09-05T20:31:00Z">
              <w:rPr/>
            </w:rPrChange>
          </w:rPr>
          <w:t xml:space="preserve">networks topologies are made with all </w:t>
        </w:r>
      </w:ins>
      <w:ins w:id="182" w:author="JORGE CONTRERAS ORTIZ" w:date="2021-09-05T20:31:00Z">
        <w:r w:rsidRPr="00365168">
          <w:rPr>
            <w:lang w:val="en-US"/>
            <w:rPrChange w:id="183" w:author="JORGE CONTRERAS ORTIZ" w:date="2021-09-05T20:31:00Z">
              <w:rPr/>
            </w:rPrChange>
          </w:rPr>
          <w:t>available nodes</w:t>
        </w:r>
        <w:r>
          <w:rPr>
            <w:lang w:val="en-US"/>
          </w:rPr>
          <w:t xml:space="preserve">, including </w:t>
        </w:r>
        <w:r w:rsidR="00661C26">
          <w:rPr>
            <w:lang w:val="en-US"/>
          </w:rPr>
          <w:t>both</w:t>
        </w:r>
        <w:r>
          <w:rPr>
            <w:lang w:val="en-US"/>
          </w:rPr>
          <w:t xml:space="preserve"> </w:t>
        </w:r>
        <w:r w:rsidR="00661C26">
          <w:rPr>
            <w:lang w:val="en-US"/>
          </w:rPr>
          <w:t>Evaluation Dongles available</w:t>
        </w:r>
      </w:ins>
      <w:ins w:id="184" w:author="JORGE CONTRERAS ORTIZ" w:date="2021-09-05T20:32:00Z">
        <w:r w:rsidR="00661C26">
          <w:rPr>
            <w:lang w:val="en-US"/>
          </w:rPr>
          <w:t>, allo</w:t>
        </w:r>
      </w:ins>
      <w:ins w:id="185" w:author="JORGE CONTRERAS ORTIZ" w:date="2021-09-05T20:33:00Z">
        <w:r w:rsidR="00661C26">
          <w:rPr>
            <w:lang w:val="en-US"/>
          </w:rPr>
          <w:t xml:space="preserve">wing </w:t>
        </w:r>
      </w:ins>
      <w:ins w:id="186" w:author="JORGE CONTRERAS ORTIZ" w:date="2021-09-05T20:34:00Z">
        <w:r w:rsidR="00661C26">
          <w:rPr>
            <w:lang w:val="en-US"/>
          </w:rPr>
          <w:t xml:space="preserve">to </w:t>
        </w:r>
      </w:ins>
      <w:ins w:id="187" w:author="JORGE CONTRERAS ORTIZ" w:date="2021-09-05T20:36:00Z">
        <w:r w:rsidR="00661C26">
          <w:rPr>
            <w:lang w:val="en-US"/>
          </w:rPr>
          <w:t>assess</w:t>
        </w:r>
      </w:ins>
      <w:ins w:id="188" w:author="JORGE CONTRERAS ORTIZ" w:date="2021-09-05T20:34:00Z">
        <w:r w:rsidR="00661C26">
          <w:rPr>
            <w:lang w:val="en-US"/>
          </w:rPr>
          <w:t xml:space="preserve">, not only the correct operation of the hardware design, </w:t>
        </w:r>
      </w:ins>
      <w:ins w:id="189" w:author="JORGE CONTRERAS ORTIZ" w:date="2021-09-05T20:35:00Z">
        <w:r w:rsidR="00661C26">
          <w:rPr>
            <w:lang w:val="en-US"/>
          </w:rPr>
          <w:t xml:space="preserve">but </w:t>
        </w:r>
      </w:ins>
      <w:ins w:id="190" w:author="JORGE CONTRERAS ORTIZ" w:date="2021-09-05T20:36:00Z">
        <w:r w:rsidR="00661C26">
          <w:rPr>
            <w:lang w:val="en-US"/>
          </w:rPr>
          <w:t>the operation of the implemented Thread protocol.</w:t>
        </w:r>
      </w:ins>
    </w:p>
    <w:p w14:paraId="7A753243" w14:textId="6E1D1D32" w:rsidR="00353559" w:rsidRPr="00C86FA7" w:rsidRDefault="00661C26" w:rsidP="00353559">
      <w:pPr>
        <w:rPr>
          <w:ins w:id="191" w:author="JORGE CONTRERAS ORTIZ" w:date="2021-09-05T14:11:00Z"/>
          <w:lang w:val="en-US"/>
          <w:rPrChange w:id="192" w:author="JORGE CONTRERAS ORTIZ" w:date="2021-09-05T20:44:00Z">
            <w:rPr>
              <w:ins w:id="193" w:author="JORGE CONTRERAS ORTIZ" w:date="2021-09-05T14:11:00Z"/>
            </w:rPr>
          </w:rPrChange>
        </w:rPr>
      </w:pPr>
      <w:ins w:id="194" w:author="JORGE CONTRERAS ORTIZ" w:date="2021-09-05T20:37:00Z">
        <w:r w:rsidRPr="00661C26">
          <w:rPr>
            <w:lang w:val="en-US"/>
            <w:rPrChange w:id="195" w:author="JORGE CONTRERAS ORTIZ" w:date="2021-09-05T20:40:00Z">
              <w:rPr>
                <w:lang w:val="en-US"/>
              </w:rPr>
            </w:rPrChange>
          </w:rPr>
          <w:t>Fin</w:t>
        </w:r>
        <w:r w:rsidRPr="00661C26">
          <w:rPr>
            <w:lang w:val="en-US"/>
            <w:rPrChange w:id="196" w:author="JORGE CONTRERAS ORTIZ" w:date="2021-09-05T20:40:00Z">
              <w:rPr/>
            </w:rPrChange>
          </w:rPr>
          <w:t xml:space="preserve">ally, </w:t>
        </w:r>
      </w:ins>
      <w:ins w:id="197" w:author="JORGE CONTRERAS ORTIZ" w:date="2021-09-05T20:39:00Z">
        <w:r w:rsidRPr="00661C26">
          <w:rPr>
            <w:lang w:val="en-US"/>
            <w:rPrChange w:id="198" w:author="JORGE CONTRERAS ORTIZ" w:date="2021-09-05T20:40:00Z">
              <w:rPr>
                <w:lang w:val="en-US"/>
              </w:rPr>
            </w:rPrChange>
          </w:rPr>
          <w:t>when</w:t>
        </w:r>
      </w:ins>
      <w:ins w:id="199" w:author="JORGE CONTRERAS ORTIZ" w:date="2021-09-05T20:37:00Z">
        <w:r w:rsidRPr="00661C26">
          <w:rPr>
            <w:lang w:val="en-US"/>
            <w:rPrChange w:id="200" w:author="JORGE CONTRERAS ORTIZ" w:date="2021-09-05T20:40:00Z">
              <w:rPr/>
            </w:rPrChange>
          </w:rPr>
          <w:t xml:space="preserve"> </w:t>
        </w:r>
      </w:ins>
      <w:ins w:id="201" w:author="JORGE CONTRERAS ORTIZ" w:date="2021-09-05T20:38:00Z">
        <w:r w:rsidRPr="00661C26">
          <w:rPr>
            <w:lang w:val="en-US"/>
            <w:rPrChange w:id="202" w:author="JORGE CONTRERAS ORTIZ" w:date="2021-09-05T20:40:00Z">
              <w:rPr>
                <w:lang w:val="en-US"/>
              </w:rPr>
            </w:rPrChange>
          </w:rPr>
          <w:t>t</w:t>
        </w:r>
        <w:r w:rsidRPr="00661C26">
          <w:rPr>
            <w:lang w:val="en-US"/>
            <w:rPrChange w:id="203" w:author="JORGE CONTRERAS ORTIZ" w:date="2021-09-05T20:40:00Z">
              <w:rPr/>
            </w:rPrChange>
          </w:rPr>
          <w:t>he correct i</w:t>
        </w:r>
        <w:r w:rsidRPr="00661C26">
          <w:rPr>
            <w:lang w:val="en-US"/>
            <w:rPrChange w:id="204" w:author="JORGE CONTRERAS ORTIZ" w:date="2021-09-05T20:40:00Z">
              <w:rPr>
                <w:lang w:val="en-US"/>
              </w:rPr>
            </w:rPrChange>
          </w:rPr>
          <w:t>n</w:t>
        </w:r>
        <w:r w:rsidRPr="00661C26">
          <w:rPr>
            <w:lang w:val="en-US"/>
            <w:rPrChange w:id="205" w:author="JORGE CONTRERAS ORTIZ" w:date="2021-09-05T20:40:00Z">
              <w:rPr/>
            </w:rPrChange>
          </w:rPr>
          <w:t>te</w:t>
        </w:r>
        <w:r w:rsidRPr="00661C26">
          <w:rPr>
            <w:lang w:val="en-US"/>
            <w:rPrChange w:id="206" w:author="JORGE CONTRERAS ORTIZ" w:date="2021-09-05T20:40:00Z">
              <w:rPr>
                <w:lang w:val="en-US"/>
              </w:rPr>
            </w:rPrChange>
          </w:rPr>
          <w:t>grat</w:t>
        </w:r>
        <w:r w:rsidRPr="00661C26">
          <w:rPr>
            <w:lang w:val="en-US"/>
            <w:rPrChange w:id="207" w:author="JORGE CONTRERAS ORTIZ" w:date="2021-09-05T20:40:00Z">
              <w:rPr/>
            </w:rPrChange>
          </w:rPr>
          <w:t>io</w:t>
        </w:r>
        <w:r w:rsidRPr="00661C26">
          <w:rPr>
            <w:lang w:val="en-US"/>
            <w:rPrChange w:id="208" w:author="JORGE CONTRERAS ORTIZ" w:date="2021-09-05T20:40:00Z">
              <w:rPr>
                <w:lang w:val="en-US"/>
              </w:rPr>
            </w:rPrChange>
          </w:rPr>
          <w:t>n of the hardware design in the Cookie Platform is validated</w:t>
        </w:r>
      </w:ins>
      <w:ins w:id="209" w:author="JORGE CONTRERAS ORTIZ" w:date="2021-09-05T20:39:00Z">
        <w:r w:rsidRPr="00661C26">
          <w:rPr>
            <w:lang w:val="en-US"/>
            <w:rPrChange w:id="210" w:author="JORGE CONTRERAS ORTIZ" w:date="2021-09-05T20:40:00Z">
              <w:rPr>
                <w:lang w:val="en-US"/>
              </w:rPr>
            </w:rPrChange>
          </w:rPr>
          <w:t xml:space="preserve">, the Border Router developed by Kirale is acquired. </w:t>
        </w:r>
        <w:r w:rsidRPr="00661C26">
          <w:rPr>
            <w:lang w:val="en-US"/>
            <w:rPrChange w:id="211" w:author="JORGE CONTRERAS ORTIZ" w:date="2021-09-05T20:41:00Z">
              <w:rPr>
                <w:lang w:val="en-US"/>
              </w:rPr>
            </w:rPrChange>
          </w:rPr>
          <w:t xml:space="preserve">With the </w:t>
        </w:r>
      </w:ins>
      <w:ins w:id="212" w:author="JORGE CONTRERAS ORTIZ" w:date="2021-09-05T20:40:00Z">
        <w:r w:rsidRPr="00661C26">
          <w:rPr>
            <w:lang w:val="en-US"/>
            <w:rPrChange w:id="213" w:author="JORGE CONTRERAS ORTIZ" w:date="2021-09-05T20:41:00Z">
              <w:rPr>
                <w:lang w:val="en-US"/>
              </w:rPr>
            </w:rPrChange>
          </w:rPr>
          <w:t>Border Router, a new connectivity</w:t>
        </w:r>
        <w:r w:rsidRPr="00661C26">
          <w:rPr>
            <w:lang w:val="en-US"/>
            <w:rPrChange w:id="214" w:author="JORGE CONTRERAS ORTIZ" w:date="2021-09-05T20:41:00Z">
              <w:rPr/>
            </w:rPrChange>
          </w:rPr>
          <w:t xml:space="preserve"> </w:t>
        </w:r>
        <w:r w:rsidRPr="00661C26">
          <w:rPr>
            <w:lang w:val="en-US"/>
            <w:rPrChange w:id="215" w:author="JORGE CONTRERAS ORTIZ" w:date="2021-09-05T20:41:00Z">
              <w:rPr>
                <w:lang w:val="en-US"/>
              </w:rPr>
            </w:rPrChange>
          </w:rPr>
          <w:t>between</w:t>
        </w:r>
        <w:r w:rsidRPr="00661C26">
          <w:rPr>
            <w:lang w:val="en-US"/>
            <w:rPrChange w:id="216" w:author="JORGE CONTRERAS ORTIZ" w:date="2021-09-05T20:41:00Z">
              <w:rPr/>
            </w:rPrChange>
          </w:rPr>
          <w:t xml:space="preserve"> </w:t>
        </w:r>
      </w:ins>
      <w:ins w:id="217" w:author="JORGE CONTRERAS ORTIZ" w:date="2021-09-05T20:41:00Z">
        <w:r w:rsidRPr="00661C26">
          <w:rPr>
            <w:lang w:val="en-US"/>
            <w:rPrChange w:id="218" w:author="JORGE CONTRERAS ORTIZ" w:date="2021-09-05T20:41:00Z">
              <w:rPr/>
            </w:rPrChange>
          </w:rPr>
          <w:t>the T</w:t>
        </w:r>
        <w:r>
          <w:rPr>
            <w:lang w:val="en-US"/>
          </w:rPr>
          <w:t xml:space="preserve">hread network, </w:t>
        </w:r>
      </w:ins>
      <w:ins w:id="219" w:author="JORGE CONTRERAS ORTIZ" w:date="2021-09-05T20:42:00Z">
        <w:r w:rsidR="00C86FA7">
          <w:rPr>
            <w:lang w:val="en-US"/>
          </w:rPr>
          <w:t>formed by the d</w:t>
        </w:r>
      </w:ins>
      <w:ins w:id="220" w:author="JORGE CONTRERAS ORTIZ" w:date="2021-09-05T20:43:00Z">
        <w:r w:rsidR="00C86FA7">
          <w:rPr>
            <w:lang w:val="en-US"/>
          </w:rPr>
          <w:t>ifferent nodes and the Border Router, and other types of networks</w:t>
        </w:r>
      </w:ins>
      <w:ins w:id="221" w:author="JORGE CONTRERAS ORTIZ" w:date="2021-09-05T20:44:00Z">
        <w:r w:rsidR="00C86FA7">
          <w:rPr>
            <w:lang w:val="en-US"/>
          </w:rPr>
          <w:t xml:space="preserve"> due to the Border Router, including Internet con</w:t>
        </w:r>
      </w:ins>
      <w:ins w:id="222" w:author="JORGE CONTRERAS ORTIZ" w:date="2021-09-05T20:45:00Z">
        <w:r w:rsidR="00C86FA7">
          <w:rPr>
            <w:lang w:val="en-US"/>
          </w:rPr>
          <w:t>nection.</w:t>
        </w:r>
      </w:ins>
    </w:p>
    <w:p w14:paraId="77DFEAD0" w14:textId="140E8CA8" w:rsidR="00353559" w:rsidRPr="00C86FA7" w:rsidRDefault="00C86FA7" w:rsidP="00353559">
      <w:pPr>
        <w:jc w:val="left"/>
        <w:rPr>
          <w:ins w:id="223" w:author="JORGE CONTRERAS ORTIZ" w:date="2021-09-05T14:11:00Z"/>
          <w:lang w:val="en-US"/>
          <w:rPrChange w:id="224" w:author="JORGE CONTRERAS ORTIZ" w:date="2021-09-05T20:48:00Z">
            <w:rPr>
              <w:ins w:id="225" w:author="JORGE CONTRERAS ORTIZ" w:date="2021-09-05T14:11:00Z"/>
            </w:rPr>
          </w:rPrChange>
        </w:rPr>
      </w:pPr>
      <w:ins w:id="226" w:author="JORGE CONTRERAS ORTIZ" w:date="2021-09-05T20:48:00Z">
        <w:r w:rsidRPr="00C86FA7">
          <w:rPr>
            <w:b/>
            <w:bCs/>
            <w:lang w:val="en-US"/>
            <w:rPrChange w:id="227" w:author="JORGE CONTRERAS ORTIZ" w:date="2021-09-05T20:48:00Z">
              <w:rPr>
                <w:b/>
                <w:bCs/>
              </w:rPr>
            </w:rPrChange>
          </w:rPr>
          <w:t>Keywor</w:t>
        </w:r>
        <w:r>
          <w:rPr>
            <w:b/>
            <w:bCs/>
            <w:lang w:val="en-US"/>
          </w:rPr>
          <w:t>ds</w:t>
        </w:r>
      </w:ins>
      <w:ins w:id="228" w:author="JORGE CONTRERAS ORTIZ" w:date="2021-09-05T14:11:00Z">
        <w:r w:rsidR="00353559" w:rsidRPr="00C86FA7">
          <w:rPr>
            <w:b/>
            <w:bCs/>
            <w:lang w:val="en-US"/>
            <w:rPrChange w:id="229" w:author="JORGE CONTRERAS ORTIZ" w:date="2021-09-05T20:48:00Z">
              <w:rPr>
                <w:b/>
                <w:bCs/>
              </w:rPr>
            </w:rPrChange>
          </w:rPr>
          <w:t xml:space="preserve">: </w:t>
        </w:r>
        <w:r w:rsidR="00353559" w:rsidRPr="00C86FA7">
          <w:rPr>
            <w:lang w:val="en-US"/>
            <w:rPrChange w:id="230" w:author="JORGE CONTRERAS ORTIZ" w:date="2021-09-05T20:48:00Z">
              <w:rPr/>
            </w:rPrChange>
          </w:rPr>
          <w:t>Implementa</w:t>
        </w:r>
      </w:ins>
      <w:ins w:id="231" w:author="JORGE CONTRERAS ORTIZ" w:date="2021-09-05T20:48:00Z">
        <w:r w:rsidRPr="00C86FA7">
          <w:rPr>
            <w:lang w:val="en-US"/>
            <w:rPrChange w:id="232" w:author="JORGE CONTRERAS ORTIZ" w:date="2021-09-05T20:48:00Z">
              <w:rPr/>
            </w:rPrChange>
          </w:rPr>
          <w:t>tion</w:t>
        </w:r>
      </w:ins>
      <w:ins w:id="233" w:author="JORGE CONTRERAS ORTIZ" w:date="2021-09-05T14:11:00Z">
        <w:r w:rsidR="00353559" w:rsidRPr="00C86FA7">
          <w:rPr>
            <w:lang w:val="en-US"/>
            <w:rPrChange w:id="234" w:author="JORGE CONTRERAS ORTIZ" w:date="2021-09-05T20:48:00Z">
              <w:rPr/>
            </w:rPrChange>
          </w:rPr>
          <w:t xml:space="preserve">, Thread, </w:t>
        </w:r>
      </w:ins>
      <w:ins w:id="235" w:author="JORGE CONTRERAS ORTIZ" w:date="2021-09-05T20:48:00Z">
        <w:r w:rsidRPr="00C86FA7">
          <w:rPr>
            <w:lang w:val="en-US"/>
            <w:rPrChange w:id="236" w:author="JORGE CONTRERAS ORTIZ" w:date="2021-09-05T20:48:00Z">
              <w:rPr/>
            </w:rPrChange>
          </w:rPr>
          <w:t>Nodes</w:t>
        </w:r>
      </w:ins>
      <w:ins w:id="237" w:author="JORGE CONTRERAS ORTIZ" w:date="2021-09-05T20:47:00Z">
        <w:r w:rsidRPr="00C86FA7">
          <w:rPr>
            <w:lang w:val="en-US"/>
            <w:rPrChange w:id="238" w:author="JORGE CONTRERAS ORTIZ" w:date="2021-09-05T20:48:00Z">
              <w:rPr/>
            </w:rPrChange>
          </w:rPr>
          <w:t>,</w:t>
        </w:r>
      </w:ins>
      <w:ins w:id="239" w:author="JORGE CONTRERAS ORTIZ" w:date="2021-09-05T20:48:00Z">
        <w:r w:rsidRPr="00C86FA7">
          <w:rPr>
            <w:lang w:val="en-US"/>
            <w:rPrChange w:id="240" w:author="JORGE CONTRERAS ORTIZ" w:date="2021-09-05T20:48:00Z">
              <w:rPr/>
            </w:rPrChange>
          </w:rPr>
          <w:t xml:space="preserve"> Red, V</w:t>
        </w:r>
      </w:ins>
      <w:ins w:id="241" w:author="JORGE CONTRERAS ORTIZ" w:date="2021-09-05T14:11:00Z">
        <w:r w:rsidR="00353559" w:rsidRPr="00C86FA7">
          <w:rPr>
            <w:lang w:val="en-US"/>
            <w:rPrChange w:id="242" w:author="JORGE CONTRERAS ORTIZ" w:date="2021-09-05T20:48:00Z">
              <w:rPr/>
            </w:rPrChange>
          </w:rPr>
          <w:t>alida</w:t>
        </w:r>
      </w:ins>
      <w:ins w:id="243" w:author="JORGE CONTRERAS ORTIZ" w:date="2021-09-05T20:48:00Z">
        <w:r>
          <w:rPr>
            <w:lang w:val="en-US"/>
          </w:rPr>
          <w:t>tio</w:t>
        </w:r>
      </w:ins>
      <w:ins w:id="244" w:author="JORGE CONTRERAS ORTIZ" w:date="2021-09-05T14:11:00Z">
        <w:r w:rsidR="00353559" w:rsidRPr="00C86FA7">
          <w:rPr>
            <w:lang w:val="en-US"/>
            <w:rPrChange w:id="245" w:author="JORGE CONTRERAS ORTIZ" w:date="2021-09-05T20:48:00Z">
              <w:rPr/>
            </w:rPrChange>
          </w:rPr>
          <w:t xml:space="preserve">n, </w:t>
        </w:r>
      </w:ins>
      <w:ins w:id="246" w:author="JORGE CONTRERAS ORTIZ" w:date="2021-09-05T20:48:00Z">
        <w:r w:rsidRPr="00C86FA7">
          <w:rPr>
            <w:lang w:val="en-US"/>
            <w:rPrChange w:id="247" w:author="JORGE CONTRERAS ORTIZ" w:date="2021-09-05T20:48:00Z">
              <w:rPr/>
            </w:rPrChange>
          </w:rPr>
          <w:t>Analysis.</w:t>
        </w:r>
      </w:ins>
    </w:p>
    <w:p w14:paraId="034B7C03" w14:textId="77777777" w:rsidR="00353559" w:rsidRPr="00C86FA7" w:rsidRDefault="00353559">
      <w:pPr>
        <w:jc w:val="left"/>
        <w:rPr>
          <w:ins w:id="248" w:author="JORGE CONTRERAS ORTIZ" w:date="2021-09-05T14:11:00Z"/>
          <w:lang w:val="en-US"/>
          <w:rPrChange w:id="249" w:author="JORGE CONTRERAS ORTIZ" w:date="2021-09-05T20:48:00Z">
            <w:rPr>
              <w:ins w:id="250" w:author="JORGE CONTRERAS ORTIZ" w:date="2021-09-05T14:11:00Z"/>
            </w:rPr>
          </w:rPrChange>
        </w:rPr>
      </w:pPr>
      <w:ins w:id="251" w:author="JORGE CONTRERAS ORTIZ" w:date="2021-09-05T14:11:00Z">
        <w:r w:rsidRPr="00C86FA7">
          <w:rPr>
            <w:lang w:val="en-US"/>
            <w:rPrChange w:id="252" w:author="JORGE CONTRERAS ORTIZ" w:date="2021-09-05T20:48:00Z">
              <w:rPr/>
            </w:rPrChange>
          </w:rPr>
          <w:br w:type="page"/>
        </w:r>
      </w:ins>
    </w:p>
    <w:p w14:paraId="260E1F0E" w14:textId="77777777" w:rsidR="00AA0321" w:rsidRPr="00C86FA7" w:rsidRDefault="00AA0321">
      <w:pPr>
        <w:jc w:val="left"/>
        <w:rPr>
          <w:ins w:id="253" w:author="JORGE CONTRERAS ORTIZ" w:date="2021-09-05T19:54:00Z"/>
          <w:rFonts w:eastAsiaTheme="majorEastAsia"/>
          <w:color w:val="2F5496" w:themeColor="accent1" w:themeShade="BF"/>
          <w:sz w:val="36"/>
          <w:szCs w:val="36"/>
          <w:lang w:val="en-US"/>
          <w:rPrChange w:id="254" w:author="JORGE CONTRERAS ORTIZ" w:date="2021-09-05T20:48:00Z">
            <w:rPr>
              <w:ins w:id="255" w:author="JORGE CONTRERAS ORTIZ" w:date="2021-09-05T19:54:00Z"/>
              <w:rFonts w:eastAsiaTheme="majorEastAsia"/>
              <w:color w:val="2F5496" w:themeColor="accent1" w:themeShade="BF"/>
              <w:sz w:val="36"/>
              <w:szCs w:val="36"/>
            </w:rPr>
          </w:rPrChange>
        </w:rPr>
      </w:pPr>
      <w:ins w:id="256" w:author="JORGE CONTRERAS ORTIZ" w:date="2021-09-05T19:54:00Z">
        <w:r w:rsidRPr="00C86FA7">
          <w:rPr>
            <w:lang w:val="en-US"/>
            <w:rPrChange w:id="257" w:author="JORGE CONTRERAS ORTIZ" w:date="2021-09-05T20:48:00Z">
              <w:rPr/>
            </w:rPrChange>
          </w:rPr>
          <w:lastRenderedPageBreak/>
          <w:br w:type="page"/>
        </w:r>
      </w:ins>
    </w:p>
    <w:p w14:paraId="7EF407F5" w14:textId="57F67C5F" w:rsidR="00DA3B27" w:rsidRPr="00791D37" w:rsidRDefault="00DA3B27" w:rsidP="00791D37">
      <w:pPr>
        <w:pStyle w:val="Ttulo1"/>
      </w:pPr>
      <w:bookmarkStart w:id="258" w:name="_Toc81765181"/>
      <w:r w:rsidRPr="00791D37">
        <w:lastRenderedPageBreak/>
        <w:t>INDICE</w:t>
      </w:r>
      <w:bookmarkEnd w:id="72"/>
      <w:bookmarkEnd w:id="258"/>
    </w:p>
    <w:p w14:paraId="4F157ABD" w14:textId="77777777" w:rsidR="00B62082" w:rsidRPr="00791D37" w:rsidRDefault="00B62082" w:rsidP="00791D37"/>
    <w:sdt>
      <w:sdtPr>
        <w:id w:val="-405998157"/>
        <w:docPartObj>
          <w:docPartGallery w:val="Table of Contents"/>
          <w:docPartUnique/>
        </w:docPartObj>
      </w:sdtPr>
      <w:sdtEndPr>
        <w:rPr>
          <w:b/>
          <w:bCs/>
        </w:rPr>
      </w:sdtEndPr>
      <w:sdtContent>
        <w:p w14:paraId="08B30CDC" w14:textId="710235AE" w:rsidR="004E60C8" w:rsidRDefault="00571788">
          <w:pPr>
            <w:pStyle w:val="TDC1"/>
            <w:tabs>
              <w:tab w:val="right" w:leader="dot" w:pos="8494"/>
            </w:tabs>
            <w:rPr>
              <w:ins w:id="259" w:author="JORGE CONTRERAS ORTIZ" w:date="2021-09-05T20:12:00Z"/>
              <w:rFonts w:asciiTheme="minorHAnsi" w:eastAsiaTheme="minorEastAsia" w:hAnsiTheme="minorHAnsi" w:cstheme="minorBidi"/>
              <w:noProof/>
              <w:lang w:eastAsia="es-ES"/>
            </w:rPr>
          </w:pPr>
          <w:r w:rsidRPr="00791D37">
            <w:fldChar w:fldCharType="begin"/>
          </w:r>
          <w:r w:rsidRPr="00791D37">
            <w:instrText xml:space="preserve"> TOC \o \h \z \u </w:instrText>
          </w:r>
          <w:r w:rsidRPr="00791D37">
            <w:fldChar w:fldCharType="separate"/>
          </w:r>
          <w:ins w:id="260" w:author="JORGE CONTRERAS ORTIZ" w:date="2021-09-05T20:12:00Z">
            <w:r w:rsidR="004E60C8" w:rsidRPr="0050195C">
              <w:rPr>
                <w:rStyle w:val="Hipervnculo"/>
                <w:noProof/>
              </w:rPr>
              <w:fldChar w:fldCharType="begin"/>
            </w:r>
            <w:r w:rsidR="004E60C8" w:rsidRPr="0050195C">
              <w:rPr>
                <w:rStyle w:val="Hipervnculo"/>
                <w:noProof/>
              </w:rPr>
              <w:instrText xml:space="preserve"> </w:instrText>
            </w:r>
            <w:r w:rsidR="004E60C8">
              <w:rPr>
                <w:noProof/>
              </w:rPr>
              <w:instrText>HYPERLINK \l "_Toc81765178"</w:instrText>
            </w:r>
            <w:r w:rsidR="004E60C8" w:rsidRPr="0050195C">
              <w:rPr>
                <w:rStyle w:val="Hipervnculo"/>
                <w:noProof/>
              </w:rPr>
              <w:instrText xml:space="preserve"> </w:instrText>
            </w:r>
            <w:r w:rsidR="004E60C8" w:rsidRPr="0050195C">
              <w:rPr>
                <w:rStyle w:val="Hipervnculo"/>
                <w:noProof/>
              </w:rPr>
            </w:r>
            <w:r w:rsidR="004E60C8" w:rsidRPr="0050195C">
              <w:rPr>
                <w:rStyle w:val="Hipervnculo"/>
                <w:noProof/>
              </w:rPr>
              <w:fldChar w:fldCharType="separate"/>
            </w:r>
            <w:r w:rsidR="004E60C8" w:rsidRPr="0050195C">
              <w:rPr>
                <w:rStyle w:val="Hipervnculo"/>
                <w:noProof/>
              </w:rPr>
              <w:t>AGRADECIMIENTOS</w:t>
            </w:r>
            <w:r w:rsidR="004E60C8">
              <w:rPr>
                <w:noProof/>
                <w:webHidden/>
              </w:rPr>
              <w:tab/>
            </w:r>
            <w:r w:rsidR="004E60C8">
              <w:rPr>
                <w:noProof/>
                <w:webHidden/>
              </w:rPr>
              <w:fldChar w:fldCharType="begin"/>
            </w:r>
            <w:r w:rsidR="004E60C8">
              <w:rPr>
                <w:noProof/>
                <w:webHidden/>
              </w:rPr>
              <w:instrText xml:space="preserve"> PAGEREF _Toc81765178 \h </w:instrText>
            </w:r>
            <w:r w:rsidR="004E60C8">
              <w:rPr>
                <w:noProof/>
                <w:webHidden/>
              </w:rPr>
            </w:r>
          </w:ins>
          <w:r w:rsidR="004E60C8">
            <w:rPr>
              <w:noProof/>
              <w:webHidden/>
            </w:rPr>
            <w:fldChar w:fldCharType="separate"/>
          </w:r>
          <w:ins w:id="261" w:author="JORGE CONTRERAS ORTIZ" w:date="2021-09-05T20:12:00Z">
            <w:r w:rsidR="004E60C8">
              <w:rPr>
                <w:noProof/>
                <w:webHidden/>
              </w:rPr>
              <w:t>I</w:t>
            </w:r>
            <w:r w:rsidR="004E60C8">
              <w:rPr>
                <w:noProof/>
                <w:webHidden/>
              </w:rPr>
              <w:fldChar w:fldCharType="end"/>
            </w:r>
            <w:r w:rsidR="004E60C8" w:rsidRPr="0050195C">
              <w:rPr>
                <w:rStyle w:val="Hipervnculo"/>
                <w:noProof/>
              </w:rPr>
              <w:fldChar w:fldCharType="end"/>
            </w:r>
          </w:ins>
        </w:p>
        <w:p w14:paraId="5800F8B6" w14:textId="6E11255E" w:rsidR="004E60C8" w:rsidRDefault="004E60C8">
          <w:pPr>
            <w:pStyle w:val="TDC1"/>
            <w:tabs>
              <w:tab w:val="right" w:leader="dot" w:pos="8494"/>
            </w:tabs>
            <w:rPr>
              <w:ins w:id="262" w:author="JORGE CONTRERAS ORTIZ" w:date="2021-09-05T20:12:00Z"/>
              <w:rFonts w:asciiTheme="minorHAnsi" w:eastAsiaTheme="minorEastAsia" w:hAnsiTheme="minorHAnsi" w:cstheme="minorBidi"/>
              <w:noProof/>
              <w:lang w:eastAsia="es-ES"/>
            </w:rPr>
          </w:pPr>
          <w:ins w:id="26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79"</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RESUMEN</w:t>
            </w:r>
            <w:r>
              <w:rPr>
                <w:noProof/>
                <w:webHidden/>
              </w:rPr>
              <w:tab/>
            </w:r>
            <w:r>
              <w:rPr>
                <w:noProof/>
                <w:webHidden/>
              </w:rPr>
              <w:fldChar w:fldCharType="begin"/>
            </w:r>
            <w:r>
              <w:rPr>
                <w:noProof/>
                <w:webHidden/>
              </w:rPr>
              <w:instrText xml:space="preserve"> PAGEREF _Toc81765179 \h </w:instrText>
            </w:r>
            <w:r>
              <w:rPr>
                <w:noProof/>
                <w:webHidden/>
              </w:rPr>
            </w:r>
          </w:ins>
          <w:r>
            <w:rPr>
              <w:noProof/>
              <w:webHidden/>
            </w:rPr>
            <w:fldChar w:fldCharType="separate"/>
          </w:r>
          <w:ins w:id="264" w:author="JORGE CONTRERAS ORTIZ" w:date="2021-09-05T20:12:00Z">
            <w:r>
              <w:rPr>
                <w:noProof/>
                <w:webHidden/>
              </w:rPr>
              <w:t>III</w:t>
            </w:r>
            <w:r>
              <w:rPr>
                <w:noProof/>
                <w:webHidden/>
              </w:rPr>
              <w:fldChar w:fldCharType="end"/>
            </w:r>
            <w:r w:rsidRPr="0050195C">
              <w:rPr>
                <w:rStyle w:val="Hipervnculo"/>
                <w:noProof/>
              </w:rPr>
              <w:fldChar w:fldCharType="end"/>
            </w:r>
          </w:ins>
        </w:p>
        <w:p w14:paraId="38523F13" w14:textId="1D155176" w:rsidR="004E60C8" w:rsidRDefault="004E60C8">
          <w:pPr>
            <w:pStyle w:val="TDC1"/>
            <w:tabs>
              <w:tab w:val="right" w:leader="dot" w:pos="8494"/>
            </w:tabs>
            <w:rPr>
              <w:ins w:id="265" w:author="JORGE CONTRERAS ORTIZ" w:date="2021-09-05T20:12:00Z"/>
              <w:rFonts w:asciiTheme="minorHAnsi" w:eastAsiaTheme="minorEastAsia" w:hAnsiTheme="minorHAnsi" w:cstheme="minorBidi"/>
              <w:noProof/>
              <w:lang w:eastAsia="es-ES"/>
            </w:rPr>
          </w:pPr>
          <w:ins w:id="26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80"</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ABSTRACT</w:t>
            </w:r>
            <w:r>
              <w:rPr>
                <w:noProof/>
                <w:webHidden/>
              </w:rPr>
              <w:tab/>
            </w:r>
            <w:r>
              <w:rPr>
                <w:noProof/>
                <w:webHidden/>
              </w:rPr>
              <w:fldChar w:fldCharType="begin"/>
            </w:r>
            <w:r>
              <w:rPr>
                <w:noProof/>
                <w:webHidden/>
              </w:rPr>
              <w:instrText xml:space="preserve"> PAGEREF _Toc81765180 \h </w:instrText>
            </w:r>
            <w:r>
              <w:rPr>
                <w:noProof/>
                <w:webHidden/>
              </w:rPr>
            </w:r>
          </w:ins>
          <w:r>
            <w:rPr>
              <w:noProof/>
              <w:webHidden/>
            </w:rPr>
            <w:fldChar w:fldCharType="separate"/>
          </w:r>
          <w:ins w:id="267" w:author="JORGE CONTRERAS ORTIZ" w:date="2021-09-05T20:12:00Z">
            <w:r>
              <w:rPr>
                <w:noProof/>
                <w:webHidden/>
              </w:rPr>
              <w:t>V</w:t>
            </w:r>
            <w:r>
              <w:rPr>
                <w:noProof/>
                <w:webHidden/>
              </w:rPr>
              <w:fldChar w:fldCharType="end"/>
            </w:r>
            <w:r w:rsidRPr="0050195C">
              <w:rPr>
                <w:rStyle w:val="Hipervnculo"/>
                <w:noProof/>
              </w:rPr>
              <w:fldChar w:fldCharType="end"/>
            </w:r>
          </w:ins>
        </w:p>
        <w:p w14:paraId="464A9764" w14:textId="3B6107C5" w:rsidR="004E60C8" w:rsidRDefault="004E60C8">
          <w:pPr>
            <w:pStyle w:val="TDC1"/>
            <w:tabs>
              <w:tab w:val="right" w:leader="dot" w:pos="8494"/>
            </w:tabs>
            <w:rPr>
              <w:ins w:id="268" w:author="JORGE CONTRERAS ORTIZ" w:date="2021-09-05T20:12:00Z"/>
              <w:rFonts w:asciiTheme="minorHAnsi" w:eastAsiaTheme="minorEastAsia" w:hAnsiTheme="minorHAnsi" w:cstheme="minorBidi"/>
              <w:noProof/>
              <w:lang w:eastAsia="es-ES"/>
            </w:rPr>
          </w:pPr>
          <w:ins w:id="26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81"</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INDICE</w:t>
            </w:r>
            <w:r>
              <w:rPr>
                <w:noProof/>
                <w:webHidden/>
              </w:rPr>
              <w:tab/>
            </w:r>
            <w:r>
              <w:rPr>
                <w:noProof/>
                <w:webHidden/>
              </w:rPr>
              <w:fldChar w:fldCharType="begin"/>
            </w:r>
            <w:r>
              <w:rPr>
                <w:noProof/>
                <w:webHidden/>
              </w:rPr>
              <w:instrText xml:space="preserve"> PAGEREF _Toc81765181 \h </w:instrText>
            </w:r>
            <w:r>
              <w:rPr>
                <w:noProof/>
                <w:webHidden/>
              </w:rPr>
            </w:r>
          </w:ins>
          <w:r>
            <w:rPr>
              <w:noProof/>
              <w:webHidden/>
            </w:rPr>
            <w:fldChar w:fldCharType="separate"/>
          </w:r>
          <w:ins w:id="270" w:author="JORGE CONTRERAS ORTIZ" w:date="2021-09-05T20:12:00Z">
            <w:r>
              <w:rPr>
                <w:noProof/>
                <w:webHidden/>
              </w:rPr>
              <w:t>VII</w:t>
            </w:r>
            <w:r>
              <w:rPr>
                <w:noProof/>
                <w:webHidden/>
              </w:rPr>
              <w:fldChar w:fldCharType="end"/>
            </w:r>
            <w:r w:rsidRPr="0050195C">
              <w:rPr>
                <w:rStyle w:val="Hipervnculo"/>
                <w:noProof/>
              </w:rPr>
              <w:fldChar w:fldCharType="end"/>
            </w:r>
          </w:ins>
        </w:p>
        <w:p w14:paraId="369EA8DA" w14:textId="689E03FA" w:rsidR="004E60C8" w:rsidRDefault="004E60C8">
          <w:pPr>
            <w:pStyle w:val="TDC1"/>
            <w:tabs>
              <w:tab w:val="right" w:leader="dot" w:pos="8494"/>
            </w:tabs>
            <w:rPr>
              <w:ins w:id="271" w:author="JORGE CONTRERAS ORTIZ" w:date="2021-09-05T20:12:00Z"/>
              <w:rFonts w:asciiTheme="minorHAnsi" w:eastAsiaTheme="minorEastAsia" w:hAnsiTheme="minorHAnsi" w:cstheme="minorBidi"/>
              <w:noProof/>
              <w:lang w:eastAsia="es-ES"/>
            </w:rPr>
          </w:pPr>
          <w:ins w:id="27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82"</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ABREVIATURAS Y ACRÓNIMOS</w:t>
            </w:r>
            <w:r>
              <w:rPr>
                <w:noProof/>
                <w:webHidden/>
              </w:rPr>
              <w:tab/>
            </w:r>
            <w:r>
              <w:rPr>
                <w:noProof/>
                <w:webHidden/>
              </w:rPr>
              <w:fldChar w:fldCharType="begin"/>
            </w:r>
            <w:r>
              <w:rPr>
                <w:noProof/>
                <w:webHidden/>
              </w:rPr>
              <w:instrText xml:space="preserve"> PAGEREF _Toc81765182 \h </w:instrText>
            </w:r>
            <w:r>
              <w:rPr>
                <w:noProof/>
                <w:webHidden/>
              </w:rPr>
            </w:r>
          </w:ins>
          <w:r>
            <w:rPr>
              <w:noProof/>
              <w:webHidden/>
            </w:rPr>
            <w:fldChar w:fldCharType="separate"/>
          </w:r>
          <w:ins w:id="273" w:author="JORGE CONTRERAS ORTIZ" w:date="2021-09-05T20:12:00Z">
            <w:r>
              <w:rPr>
                <w:noProof/>
                <w:webHidden/>
              </w:rPr>
              <w:t>XII</w:t>
            </w:r>
            <w:r>
              <w:rPr>
                <w:noProof/>
                <w:webHidden/>
              </w:rPr>
              <w:fldChar w:fldCharType="end"/>
            </w:r>
            <w:r w:rsidRPr="0050195C">
              <w:rPr>
                <w:rStyle w:val="Hipervnculo"/>
                <w:noProof/>
              </w:rPr>
              <w:fldChar w:fldCharType="end"/>
            </w:r>
          </w:ins>
        </w:p>
        <w:p w14:paraId="7FC07EA5" w14:textId="17A8B1E8" w:rsidR="004E60C8" w:rsidRDefault="004E60C8">
          <w:pPr>
            <w:pStyle w:val="TDC1"/>
            <w:tabs>
              <w:tab w:val="right" w:leader="dot" w:pos="8494"/>
            </w:tabs>
            <w:rPr>
              <w:ins w:id="274" w:author="JORGE CONTRERAS ORTIZ" w:date="2021-09-05T20:12:00Z"/>
              <w:rFonts w:asciiTheme="minorHAnsi" w:eastAsiaTheme="minorEastAsia" w:hAnsiTheme="minorHAnsi" w:cstheme="minorBidi"/>
              <w:noProof/>
              <w:lang w:eastAsia="es-ES"/>
            </w:rPr>
          </w:pPr>
          <w:ins w:id="27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83"</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ILUSTRACIONES</w:t>
            </w:r>
            <w:r>
              <w:rPr>
                <w:noProof/>
                <w:webHidden/>
              </w:rPr>
              <w:tab/>
            </w:r>
            <w:r>
              <w:rPr>
                <w:noProof/>
                <w:webHidden/>
              </w:rPr>
              <w:fldChar w:fldCharType="begin"/>
            </w:r>
            <w:r>
              <w:rPr>
                <w:noProof/>
                <w:webHidden/>
              </w:rPr>
              <w:instrText xml:space="preserve"> PAGEREF _Toc81765183 \h </w:instrText>
            </w:r>
            <w:r>
              <w:rPr>
                <w:noProof/>
                <w:webHidden/>
              </w:rPr>
            </w:r>
          </w:ins>
          <w:r>
            <w:rPr>
              <w:noProof/>
              <w:webHidden/>
            </w:rPr>
            <w:fldChar w:fldCharType="separate"/>
          </w:r>
          <w:ins w:id="276" w:author="JORGE CONTRERAS ORTIZ" w:date="2021-09-05T20:12:00Z">
            <w:r>
              <w:rPr>
                <w:noProof/>
                <w:webHidden/>
              </w:rPr>
              <w:t>XIV</w:t>
            </w:r>
            <w:r>
              <w:rPr>
                <w:noProof/>
                <w:webHidden/>
              </w:rPr>
              <w:fldChar w:fldCharType="end"/>
            </w:r>
            <w:r w:rsidRPr="0050195C">
              <w:rPr>
                <w:rStyle w:val="Hipervnculo"/>
                <w:noProof/>
              </w:rPr>
              <w:fldChar w:fldCharType="end"/>
            </w:r>
          </w:ins>
        </w:p>
        <w:p w14:paraId="16C77CC6" w14:textId="50753829" w:rsidR="004E60C8" w:rsidRDefault="004E60C8">
          <w:pPr>
            <w:pStyle w:val="TDC1"/>
            <w:tabs>
              <w:tab w:val="right" w:leader="dot" w:pos="8494"/>
            </w:tabs>
            <w:rPr>
              <w:ins w:id="277" w:author="JORGE CONTRERAS ORTIZ" w:date="2021-09-05T20:12:00Z"/>
              <w:rFonts w:asciiTheme="minorHAnsi" w:eastAsiaTheme="minorEastAsia" w:hAnsiTheme="minorHAnsi" w:cstheme="minorBidi"/>
              <w:noProof/>
              <w:lang w:eastAsia="es-ES"/>
            </w:rPr>
          </w:pPr>
          <w:ins w:id="27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84"</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ECUACIONES</w:t>
            </w:r>
            <w:r>
              <w:rPr>
                <w:noProof/>
                <w:webHidden/>
              </w:rPr>
              <w:tab/>
            </w:r>
            <w:r>
              <w:rPr>
                <w:noProof/>
                <w:webHidden/>
              </w:rPr>
              <w:fldChar w:fldCharType="begin"/>
            </w:r>
            <w:r>
              <w:rPr>
                <w:noProof/>
                <w:webHidden/>
              </w:rPr>
              <w:instrText xml:space="preserve"> PAGEREF _Toc81765184 \h </w:instrText>
            </w:r>
            <w:r>
              <w:rPr>
                <w:noProof/>
                <w:webHidden/>
              </w:rPr>
            </w:r>
          </w:ins>
          <w:r>
            <w:rPr>
              <w:noProof/>
              <w:webHidden/>
            </w:rPr>
            <w:fldChar w:fldCharType="separate"/>
          </w:r>
          <w:ins w:id="279" w:author="JORGE CONTRERAS ORTIZ" w:date="2021-09-05T20:12:00Z">
            <w:r>
              <w:rPr>
                <w:noProof/>
                <w:webHidden/>
              </w:rPr>
              <w:t>XVI</w:t>
            </w:r>
            <w:r>
              <w:rPr>
                <w:noProof/>
                <w:webHidden/>
              </w:rPr>
              <w:fldChar w:fldCharType="end"/>
            </w:r>
            <w:r w:rsidRPr="0050195C">
              <w:rPr>
                <w:rStyle w:val="Hipervnculo"/>
                <w:noProof/>
              </w:rPr>
              <w:fldChar w:fldCharType="end"/>
            </w:r>
          </w:ins>
        </w:p>
        <w:p w14:paraId="7E0A8314" w14:textId="1582BAB3" w:rsidR="004E60C8" w:rsidRDefault="004E60C8">
          <w:pPr>
            <w:pStyle w:val="TDC1"/>
            <w:tabs>
              <w:tab w:val="right" w:leader="dot" w:pos="8494"/>
            </w:tabs>
            <w:rPr>
              <w:ins w:id="280" w:author="JORGE CONTRERAS ORTIZ" w:date="2021-09-05T20:12:00Z"/>
              <w:rFonts w:asciiTheme="minorHAnsi" w:eastAsiaTheme="minorEastAsia" w:hAnsiTheme="minorHAnsi" w:cstheme="minorBidi"/>
              <w:noProof/>
              <w:lang w:eastAsia="es-ES"/>
            </w:rPr>
          </w:pPr>
          <w:ins w:id="28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85"</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TABLAS</w:t>
            </w:r>
            <w:r>
              <w:rPr>
                <w:noProof/>
                <w:webHidden/>
              </w:rPr>
              <w:tab/>
            </w:r>
            <w:r>
              <w:rPr>
                <w:noProof/>
                <w:webHidden/>
              </w:rPr>
              <w:fldChar w:fldCharType="begin"/>
            </w:r>
            <w:r>
              <w:rPr>
                <w:noProof/>
                <w:webHidden/>
              </w:rPr>
              <w:instrText xml:space="preserve"> PAGEREF _Toc81765185 \h </w:instrText>
            </w:r>
            <w:r>
              <w:rPr>
                <w:noProof/>
                <w:webHidden/>
              </w:rPr>
            </w:r>
          </w:ins>
          <w:r>
            <w:rPr>
              <w:noProof/>
              <w:webHidden/>
            </w:rPr>
            <w:fldChar w:fldCharType="separate"/>
          </w:r>
          <w:ins w:id="282" w:author="JORGE CONTRERAS ORTIZ" w:date="2021-09-05T20:12:00Z">
            <w:r>
              <w:rPr>
                <w:noProof/>
                <w:webHidden/>
              </w:rPr>
              <w:t>XVII</w:t>
            </w:r>
            <w:r>
              <w:rPr>
                <w:noProof/>
                <w:webHidden/>
              </w:rPr>
              <w:fldChar w:fldCharType="end"/>
            </w:r>
            <w:r w:rsidRPr="0050195C">
              <w:rPr>
                <w:rStyle w:val="Hipervnculo"/>
                <w:noProof/>
              </w:rPr>
              <w:fldChar w:fldCharType="end"/>
            </w:r>
          </w:ins>
        </w:p>
        <w:p w14:paraId="74539D95" w14:textId="0C6423D0" w:rsidR="004E60C8" w:rsidRDefault="004E60C8">
          <w:pPr>
            <w:pStyle w:val="TDC1"/>
            <w:tabs>
              <w:tab w:val="right" w:leader="dot" w:pos="8494"/>
            </w:tabs>
            <w:rPr>
              <w:ins w:id="283" w:author="JORGE CONTRERAS ORTIZ" w:date="2021-09-05T20:12:00Z"/>
              <w:rFonts w:asciiTheme="minorHAnsi" w:eastAsiaTheme="minorEastAsia" w:hAnsiTheme="minorHAnsi" w:cstheme="minorBidi"/>
              <w:noProof/>
              <w:lang w:eastAsia="es-ES"/>
            </w:rPr>
          </w:pPr>
          <w:ins w:id="28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86"</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CÓDIGOS</w:t>
            </w:r>
            <w:r>
              <w:rPr>
                <w:noProof/>
                <w:webHidden/>
              </w:rPr>
              <w:tab/>
            </w:r>
            <w:r>
              <w:rPr>
                <w:noProof/>
                <w:webHidden/>
              </w:rPr>
              <w:fldChar w:fldCharType="begin"/>
            </w:r>
            <w:r>
              <w:rPr>
                <w:noProof/>
                <w:webHidden/>
              </w:rPr>
              <w:instrText xml:space="preserve"> PAGEREF _Toc81765186 \h </w:instrText>
            </w:r>
            <w:r>
              <w:rPr>
                <w:noProof/>
                <w:webHidden/>
              </w:rPr>
            </w:r>
          </w:ins>
          <w:r>
            <w:rPr>
              <w:noProof/>
              <w:webHidden/>
            </w:rPr>
            <w:fldChar w:fldCharType="separate"/>
          </w:r>
          <w:ins w:id="285" w:author="JORGE CONTRERAS ORTIZ" w:date="2021-09-05T20:12:00Z">
            <w:r>
              <w:rPr>
                <w:noProof/>
                <w:webHidden/>
              </w:rPr>
              <w:t>XVIII</w:t>
            </w:r>
            <w:r>
              <w:rPr>
                <w:noProof/>
                <w:webHidden/>
              </w:rPr>
              <w:fldChar w:fldCharType="end"/>
            </w:r>
            <w:r w:rsidRPr="0050195C">
              <w:rPr>
                <w:rStyle w:val="Hipervnculo"/>
                <w:noProof/>
              </w:rPr>
              <w:fldChar w:fldCharType="end"/>
            </w:r>
          </w:ins>
        </w:p>
        <w:p w14:paraId="46D15F21" w14:textId="58DC2492" w:rsidR="004E60C8" w:rsidRDefault="004E60C8">
          <w:pPr>
            <w:pStyle w:val="TDC1"/>
            <w:tabs>
              <w:tab w:val="left" w:pos="442"/>
              <w:tab w:val="right" w:leader="dot" w:pos="8494"/>
            </w:tabs>
            <w:rPr>
              <w:ins w:id="286" w:author="JORGE CONTRERAS ORTIZ" w:date="2021-09-05T20:12:00Z"/>
              <w:rFonts w:asciiTheme="minorHAnsi" w:eastAsiaTheme="minorEastAsia" w:hAnsiTheme="minorHAnsi" w:cstheme="minorBidi"/>
              <w:noProof/>
              <w:lang w:eastAsia="es-ES"/>
            </w:rPr>
          </w:pPr>
          <w:ins w:id="287"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87"</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1.</w:t>
            </w:r>
            <w:r>
              <w:rPr>
                <w:rFonts w:asciiTheme="minorHAnsi" w:eastAsiaTheme="minorEastAsia" w:hAnsiTheme="minorHAnsi" w:cstheme="minorBidi"/>
                <w:noProof/>
                <w:lang w:eastAsia="es-ES"/>
              </w:rPr>
              <w:tab/>
            </w:r>
            <w:r w:rsidRPr="0050195C">
              <w:rPr>
                <w:rStyle w:val="Hipervnculo"/>
                <w:noProof/>
              </w:rPr>
              <w:t>INTRODUCCIÓN Y OBJETIVOS DEL TRABAJO</w:t>
            </w:r>
            <w:r>
              <w:rPr>
                <w:noProof/>
                <w:webHidden/>
              </w:rPr>
              <w:tab/>
            </w:r>
            <w:r>
              <w:rPr>
                <w:noProof/>
                <w:webHidden/>
              </w:rPr>
              <w:fldChar w:fldCharType="begin"/>
            </w:r>
            <w:r>
              <w:rPr>
                <w:noProof/>
                <w:webHidden/>
              </w:rPr>
              <w:instrText xml:space="preserve"> PAGEREF _Toc81765187 \h </w:instrText>
            </w:r>
            <w:r>
              <w:rPr>
                <w:noProof/>
                <w:webHidden/>
              </w:rPr>
            </w:r>
          </w:ins>
          <w:r>
            <w:rPr>
              <w:noProof/>
              <w:webHidden/>
            </w:rPr>
            <w:fldChar w:fldCharType="separate"/>
          </w:r>
          <w:ins w:id="288" w:author="JORGE CONTRERAS ORTIZ" w:date="2021-09-05T20:12:00Z">
            <w:r>
              <w:rPr>
                <w:noProof/>
                <w:webHidden/>
              </w:rPr>
              <w:t>1</w:t>
            </w:r>
            <w:r>
              <w:rPr>
                <w:noProof/>
                <w:webHidden/>
              </w:rPr>
              <w:fldChar w:fldCharType="end"/>
            </w:r>
            <w:r w:rsidRPr="0050195C">
              <w:rPr>
                <w:rStyle w:val="Hipervnculo"/>
                <w:noProof/>
              </w:rPr>
              <w:fldChar w:fldCharType="end"/>
            </w:r>
          </w:ins>
        </w:p>
        <w:p w14:paraId="693B5485" w14:textId="700AF0CD" w:rsidR="004E60C8" w:rsidRDefault="004E60C8">
          <w:pPr>
            <w:pStyle w:val="TDC1"/>
            <w:tabs>
              <w:tab w:val="left" w:pos="442"/>
              <w:tab w:val="right" w:leader="dot" w:pos="8494"/>
            </w:tabs>
            <w:rPr>
              <w:ins w:id="289" w:author="JORGE CONTRERAS ORTIZ" w:date="2021-09-05T20:12:00Z"/>
              <w:rFonts w:asciiTheme="minorHAnsi" w:eastAsiaTheme="minorEastAsia" w:hAnsiTheme="minorHAnsi" w:cstheme="minorBidi"/>
              <w:noProof/>
              <w:lang w:eastAsia="es-ES"/>
            </w:rPr>
          </w:pPr>
          <w:ins w:id="29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88"</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2.</w:t>
            </w:r>
            <w:r>
              <w:rPr>
                <w:rFonts w:asciiTheme="minorHAnsi" w:eastAsiaTheme="minorEastAsia" w:hAnsiTheme="minorHAnsi" w:cstheme="minorBidi"/>
                <w:noProof/>
                <w:lang w:eastAsia="es-ES"/>
              </w:rPr>
              <w:tab/>
            </w:r>
            <w:r w:rsidRPr="0050195C">
              <w:rPr>
                <w:rStyle w:val="Hipervnculo"/>
                <w:noProof/>
              </w:rPr>
              <w:t>ESTADO DEL ARTE</w:t>
            </w:r>
            <w:r>
              <w:rPr>
                <w:noProof/>
                <w:webHidden/>
              </w:rPr>
              <w:tab/>
            </w:r>
            <w:r>
              <w:rPr>
                <w:noProof/>
                <w:webHidden/>
              </w:rPr>
              <w:fldChar w:fldCharType="begin"/>
            </w:r>
            <w:r>
              <w:rPr>
                <w:noProof/>
                <w:webHidden/>
              </w:rPr>
              <w:instrText xml:space="preserve"> PAGEREF _Toc81765188 \h </w:instrText>
            </w:r>
            <w:r>
              <w:rPr>
                <w:noProof/>
                <w:webHidden/>
              </w:rPr>
            </w:r>
          </w:ins>
          <w:r>
            <w:rPr>
              <w:noProof/>
              <w:webHidden/>
            </w:rPr>
            <w:fldChar w:fldCharType="separate"/>
          </w:r>
          <w:ins w:id="291" w:author="JORGE CONTRERAS ORTIZ" w:date="2021-09-05T20:12:00Z">
            <w:r>
              <w:rPr>
                <w:noProof/>
                <w:webHidden/>
              </w:rPr>
              <w:t>2</w:t>
            </w:r>
            <w:r>
              <w:rPr>
                <w:noProof/>
                <w:webHidden/>
              </w:rPr>
              <w:fldChar w:fldCharType="end"/>
            </w:r>
            <w:r w:rsidRPr="0050195C">
              <w:rPr>
                <w:rStyle w:val="Hipervnculo"/>
                <w:noProof/>
              </w:rPr>
              <w:fldChar w:fldCharType="end"/>
            </w:r>
          </w:ins>
        </w:p>
        <w:p w14:paraId="242662DC" w14:textId="35A9E005" w:rsidR="004E60C8" w:rsidRDefault="004E60C8">
          <w:pPr>
            <w:pStyle w:val="TDC2"/>
            <w:tabs>
              <w:tab w:val="left" w:pos="880"/>
              <w:tab w:val="right" w:leader="dot" w:pos="8494"/>
            </w:tabs>
            <w:rPr>
              <w:ins w:id="292" w:author="JORGE CONTRERAS ORTIZ" w:date="2021-09-05T20:12:00Z"/>
              <w:rFonts w:asciiTheme="minorHAnsi" w:eastAsiaTheme="minorEastAsia" w:hAnsiTheme="minorHAnsi" w:cstheme="minorBidi"/>
              <w:noProof/>
              <w:lang w:eastAsia="es-ES"/>
            </w:rPr>
          </w:pPr>
          <w:ins w:id="29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89"</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2.1.</w:t>
            </w:r>
            <w:r>
              <w:rPr>
                <w:rFonts w:asciiTheme="minorHAnsi" w:eastAsiaTheme="minorEastAsia" w:hAnsiTheme="minorHAnsi" w:cstheme="minorBidi"/>
                <w:noProof/>
                <w:lang w:eastAsia="es-ES"/>
              </w:rPr>
              <w:tab/>
            </w:r>
            <w:r w:rsidRPr="0050195C">
              <w:rPr>
                <w:rStyle w:val="Hipervnculo"/>
                <w:noProof/>
              </w:rPr>
              <w:t>INTERNET OF THINGS (IoT)</w:t>
            </w:r>
            <w:r>
              <w:rPr>
                <w:noProof/>
                <w:webHidden/>
              </w:rPr>
              <w:tab/>
            </w:r>
            <w:r>
              <w:rPr>
                <w:noProof/>
                <w:webHidden/>
              </w:rPr>
              <w:fldChar w:fldCharType="begin"/>
            </w:r>
            <w:r>
              <w:rPr>
                <w:noProof/>
                <w:webHidden/>
              </w:rPr>
              <w:instrText xml:space="preserve"> PAGEREF _Toc81765189 \h </w:instrText>
            </w:r>
            <w:r>
              <w:rPr>
                <w:noProof/>
                <w:webHidden/>
              </w:rPr>
            </w:r>
          </w:ins>
          <w:r>
            <w:rPr>
              <w:noProof/>
              <w:webHidden/>
            </w:rPr>
            <w:fldChar w:fldCharType="separate"/>
          </w:r>
          <w:ins w:id="294" w:author="JORGE CONTRERAS ORTIZ" w:date="2021-09-05T20:12:00Z">
            <w:r>
              <w:rPr>
                <w:noProof/>
                <w:webHidden/>
              </w:rPr>
              <w:t>2</w:t>
            </w:r>
            <w:r>
              <w:rPr>
                <w:noProof/>
                <w:webHidden/>
              </w:rPr>
              <w:fldChar w:fldCharType="end"/>
            </w:r>
            <w:r w:rsidRPr="0050195C">
              <w:rPr>
                <w:rStyle w:val="Hipervnculo"/>
                <w:noProof/>
              </w:rPr>
              <w:fldChar w:fldCharType="end"/>
            </w:r>
          </w:ins>
        </w:p>
        <w:p w14:paraId="6FAB6504" w14:textId="638EE1FA" w:rsidR="004E60C8" w:rsidRDefault="004E60C8">
          <w:pPr>
            <w:pStyle w:val="TDC3"/>
            <w:rPr>
              <w:ins w:id="295" w:author="JORGE CONTRERAS ORTIZ" w:date="2021-09-05T20:12:00Z"/>
              <w:rFonts w:asciiTheme="minorHAnsi" w:hAnsiTheme="minorHAnsi" w:cstheme="minorBidi"/>
              <w:noProof/>
            </w:rPr>
          </w:pPr>
          <w:ins w:id="29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90"</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2.1.1.</w:t>
            </w:r>
            <w:r>
              <w:rPr>
                <w:rFonts w:asciiTheme="minorHAnsi" w:hAnsiTheme="minorHAnsi" w:cstheme="minorBidi"/>
                <w:noProof/>
              </w:rPr>
              <w:tab/>
            </w:r>
            <w:r w:rsidRPr="0050195C">
              <w:rPr>
                <w:rStyle w:val="Hipervnculo"/>
                <w:noProof/>
              </w:rPr>
              <w:t>INTRODUCCIÓN [2]</w:t>
            </w:r>
            <w:r>
              <w:rPr>
                <w:noProof/>
                <w:webHidden/>
              </w:rPr>
              <w:tab/>
            </w:r>
            <w:r>
              <w:rPr>
                <w:noProof/>
                <w:webHidden/>
              </w:rPr>
              <w:fldChar w:fldCharType="begin"/>
            </w:r>
            <w:r>
              <w:rPr>
                <w:noProof/>
                <w:webHidden/>
              </w:rPr>
              <w:instrText xml:space="preserve"> PAGEREF _Toc81765190 \h </w:instrText>
            </w:r>
            <w:r>
              <w:rPr>
                <w:noProof/>
                <w:webHidden/>
              </w:rPr>
            </w:r>
          </w:ins>
          <w:r>
            <w:rPr>
              <w:noProof/>
              <w:webHidden/>
            </w:rPr>
            <w:fldChar w:fldCharType="separate"/>
          </w:r>
          <w:ins w:id="297" w:author="JORGE CONTRERAS ORTIZ" w:date="2021-09-05T20:12:00Z">
            <w:r>
              <w:rPr>
                <w:noProof/>
                <w:webHidden/>
              </w:rPr>
              <w:t>2</w:t>
            </w:r>
            <w:r>
              <w:rPr>
                <w:noProof/>
                <w:webHidden/>
              </w:rPr>
              <w:fldChar w:fldCharType="end"/>
            </w:r>
            <w:r w:rsidRPr="0050195C">
              <w:rPr>
                <w:rStyle w:val="Hipervnculo"/>
                <w:noProof/>
              </w:rPr>
              <w:fldChar w:fldCharType="end"/>
            </w:r>
          </w:ins>
        </w:p>
        <w:p w14:paraId="1D4F3527" w14:textId="586586C9" w:rsidR="004E60C8" w:rsidRDefault="004E60C8">
          <w:pPr>
            <w:pStyle w:val="TDC3"/>
            <w:rPr>
              <w:ins w:id="298" w:author="JORGE CONTRERAS ORTIZ" w:date="2021-09-05T20:12:00Z"/>
              <w:rFonts w:asciiTheme="minorHAnsi" w:hAnsiTheme="minorHAnsi" w:cstheme="minorBidi"/>
              <w:noProof/>
            </w:rPr>
          </w:pPr>
          <w:ins w:id="29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91"</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2.1.2.</w:t>
            </w:r>
            <w:r>
              <w:rPr>
                <w:rFonts w:asciiTheme="minorHAnsi" w:hAnsiTheme="minorHAnsi" w:cstheme="minorBidi"/>
                <w:noProof/>
              </w:rPr>
              <w:tab/>
            </w:r>
            <w:r w:rsidRPr="0050195C">
              <w:rPr>
                <w:rStyle w:val="Hipervnculo"/>
                <w:noProof/>
              </w:rPr>
              <w:t>COMPONENTES [2]</w:t>
            </w:r>
            <w:r>
              <w:rPr>
                <w:noProof/>
                <w:webHidden/>
              </w:rPr>
              <w:tab/>
            </w:r>
            <w:r>
              <w:rPr>
                <w:noProof/>
                <w:webHidden/>
              </w:rPr>
              <w:fldChar w:fldCharType="begin"/>
            </w:r>
            <w:r>
              <w:rPr>
                <w:noProof/>
                <w:webHidden/>
              </w:rPr>
              <w:instrText xml:space="preserve"> PAGEREF _Toc81765191 \h </w:instrText>
            </w:r>
            <w:r>
              <w:rPr>
                <w:noProof/>
                <w:webHidden/>
              </w:rPr>
            </w:r>
          </w:ins>
          <w:r>
            <w:rPr>
              <w:noProof/>
              <w:webHidden/>
            </w:rPr>
            <w:fldChar w:fldCharType="separate"/>
          </w:r>
          <w:ins w:id="300" w:author="JORGE CONTRERAS ORTIZ" w:date="2021-09-05T20:12:00Z">
            <w:r>
              <w:rPr>
                <w:noProof/>
                <w:webHidden/>
              </w:rPr>
              <w:t>3</w:t>
            </w:r>
            <w:r>
              <w:rPr>
                <w:noProof/>
                <w:webHidden/>
              </w:rPr>
              <w:fldChar w:fldCharType="end"/>
            </w:r>
            <w:r w:rsidRPr="0050195C">
              <w:rPr>
                <w:rStyle w:val="Hipervnculo"/>
                <w:noProof/>
              </w:rPr>
              <w:fldChar w:fldCharType="end"/>
            </w:r>
          </w:ins>
        </w:p>
        <w:p w14:paraId="02B6E5D3" w14:textId="66C4EBE6" w:rsidR="004E60C8" w:rsidRDefault="004E60C8">
          <w:pPr>
            <w:pStyle w:val="TDC4"/>
            <w:tabs>
              <w:tab w:val="left" w:pos="1760"/>
              <w:tab w:val="right" w:leader="dot" w:pos="8494"/>
            </w:tabs>
            <w:rPr>
              <w:ins w:id="301" w:author="JORGE CONTRERAS ORTIZ" w:date="2021-09-05T20:12:00Z"/>
              <w:rFonts w:asciiTheme="minorHAnsi" w:eastAsiaTheme="minorEastAsia" w:hAnsiTheme="minorHAnsi" w:cstheme="minorBidi"/>
              <w:noProof/>
              <w:lang w:eastAsia="es-ES"/>
            </w:rPr>
          </w:pPr>
          <w:ins w:id="30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92"</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1.2.1.</w:t>
            </w:r>
            <w:r>
              <w:rPr>
                <w:rFonts w:asciiTheme="minorHAnsi" w:eastAsiaTheme="minorEastAsia" w:hAnsiTheme="minorHAnsi" w:cstheme="minorBidi"/>
                <w:noProof/>
                <w:lang w:eastAsia="es-ES"/>
              </w:rPr>
              <w:tab/>
            </w:r>
            <w:r w:rsidRPr="0050195C">
              <w:rPr>
                <w:rStyle w:val="Hipervnculo"/>
                <w:noProof/>
              </w:rPr>
              <w:t>DISPOSITIVO</w:t>
            </w:r>
            <w:r>
              <w:rPr>
                <w:noProof/>
                <w:webHidden/>
              </w:rPr>
              <w:tab/>
            </w:r>
            <w:r>
              <w:rPr>
                <w:noProof/>
                <w:webHidden/>
              </w:rPr>
              <w:fldChar w:fldCharType="begin"/>
            </w:r>
            <w:r>
              <w:rPr>
                <w:noProof/>
                <w:webHidden/>
              </w:rPr>
              <w:instrText xml:space="preserve"> PAGEREF _Toc81765192 \h </w:instrText>
            </w:r>
            <w:r>
              <w:rPr>
                <w:noProof/>
                <w:webHidden/>
              </w:rPr>
            </w:r>
          </w:ins>
          <w:r>
            <w:rPr>
              <w:noProof/>
              <w:webHidden/>
            </w:rPr>
            <w:fldChar w:fldCharType="separate"/>
          </w:r>
          <w:ins w:id="303" w:author="JORGE CONTRERAS ORTIZ" w:date="2021-09-05T20:12:00Z">
            <w:r>
              <w:rPr>
                <w:noProof/>
                <w:webHidden/>
              </w:rPr>
              <w:t>3</w:t>
            </w:r>
            <w:r>
              <w:rPr>
                <w:noProof/>
                <w:webHidden/>
              </w:rPr>
              <w:fldChar w:fldCharType="end"/>
            </w:r>
            <w:r w:rsidRPr="0050195C">
              <w:rPr>
                <w:rStyle w:val="Hipervnculo"/>
                <w:noProof/>
              </w:rPr>
              <w:fldChar w:fldCharType="end"/>
            </w:r>
          </w:ins>
        </w:p>
        <w:p w14:paraId="3D9B7C29" w14:textId="231CE9B3" w:rsidR="004E60C8" w:rsidRDefault="004E60C8">
          <w:pPr>
            <w:pStyle w:val="TDC4"/>
            <w:tabs>
              <w:tab w:val="left" w:pos="1760"/>
              <w:tab w:val="right" w:leader="dot" w:pos="8494"/>
            </w:tabs>
            <w:rPr>
              <w:ins w:id="304" w:author="JORGE CONTRERAS ORTIZ" w:date="2021-09-05T20:12:00Z"/>
              <w:rFonts w:asciiTheme="minorHAnsi" w:eastAsiaTheme="minorEastAsia" w:hAnsiTheme="minorHAnsi" w:cstheme="minorBidi"/>
              <w:noProof/>
              <w:lang w:eastAsia="es-ES"/>
            </w:rPr>
          </w:pPr>
          <w:ins w:id="30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93"</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1.2.2.</w:t>
            </w:r>
            <w:r>
              <w:rPr>
                <w:rFonts w:asciiTheme="minorHAnsi" w:eastAsiaTheme="minorEastAsia" w:hAnsiTheme="minorHAnsi" w:cstheme="minorBidi"/>
                <w:noProof/>
                <w:lang w:eastAsia="es-ES"/>
              </w:rPr>
              <w:tab/>
            </w:r>
            <w:r w:rsidRPr="0050195C">
              <w:rPr>
                <w:rStyle w:val="Hipervnculo"/>
                <w:noProof/>
              </w:rPr>
              <w:t>RED LOCAL</w:t>
            </w:r>
            <w:r>
              <w:rPr>
                <w:noProof/>
                <w:webHidden/>
              </w:rPr>
              <w:tab/>
            </w:r>
            <w:r>
              <w:rPr>
                <w:noProof/>
                <w:webHidden/>
              </w:rPr>
              <w:fldChar w:fldCharType="begin"/>
            </w:r>
            <w:r>
              <w:rPr>
                <w:noProof/>
                <w:webHidden/>
              </w:rPr>
              <w:instrText xml:space="preserve"> PAGEREF _Toc81765193 \h </w:instrText>
            </w:r>
            <w:r>
              <w:rPr>
                <w:noProof/>
                <w:webHidden/>
              </w:rPr>
            </w:r>
          </w:ins>
          <w:r>
            <w:rPr>
              <w:noProof/>
              <w:webHidden/>
            </w:rPr>
            <w:fldChar w:fldCharType="separate"/>
          </w:r>
          <w:ins w:id="306" w:author="JORGE CONTRERAS ORTIZ" w:date="2021-09-05T20:12:00Z">
            <w:r>
              <w:rPr>
                <w:noProof/>
                <w:webHidden/>
              </w:rPr>
              <w:t>3</w:t>
            </w:r>
            <w:r>
              <w:rPr>
                <w:noProof/>
                <w:webHidden/>
              </w:rPr>
              <w:fldChar w:fldCharType="end"/>
            </w:r>
            <w:r w:rsidRPr="0050195C">
              <w:rPr>
                <w:rStyle w:val="Hipervnculo"/>
                <w:noProof/>
              </w:rPr>
              <w:fldChar w:fldCharType="end"/>
            </w:r>
          </w:ins>
        </w:p>
        <w:p w14:paraId="10F706B1" w14:textId="20A08AA4" w:rsidR="004E60C8" w:rsidRDefault="004E60C8">
          <w:pPr>
            <w:pStyle w:val="TDC4"/>
            <w:tabs>
              <w:tab w:val="left" w:pos="1760"/>
              <w:tab w:val="right" w:leader="dot" w:pos="8494"/>
            </w:tabs>
            <w:rPr>
              <w:ins w:id="307" w:author="JORGE CONTRERAS ORTIZ" w:date="2021-09-05T20:12:00Z"/>
              <w:rFonts w:asciiTheme="minorHAnsi" w:eastAsiaTheme="minorEastAsia" w:hAnsiTheme="minorHAnsi" w:cstheme="minorBidi"/>
              <w:noProof/>
              <w:lang w:eastAsia="es-ES"/>
            </w:rPr>
          </w:pPr>
          <w:ins w:id="30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95"</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1.2.3.</w:t>
            </w:r>
            <w:r>
              <w:rPr>
                <w:rFonts w:asciiTheme="minorHAnsi" w:eastAsiaTheme="minorEastAsia" w:hAnsiTheme="minorHAnsi" w:cstheme="minorBidi"/>
                <w:noProof/>
                <w:lang w:eastAsia="es-ES"/>
              </w:rPr>
              <w:tab/>
            </w:r>
            <w:r w:rsidRPr="0050195C">
              <w:rPr>
                <w:rStyle w:val="Hipervnculo"/>
                <w:noProof/>
              </w:rPr>
              <w:t>INTERNET</w:t>
            </w:r>
            <w:r>
              <w:rPr>
                <w:noProof/>
                <w:webHidden/>
              </w:rPr>
              <w:tab/>
            </w:r>
            <w:r>
              <w:rPr>
                <w:noProof/>
                <w:webHidden/>
              </w:rPr>
              <w:fldChar w:fldCharType="begin"/>
            </w:r>
            <w:r>
              <w:rPr>
                <w:noProof/>
                <w:webHidden/>
              </w:rPr>
              <w:instrText xml:space="preserve"> PAGEREF _Toc81765195 \h </w:instrText>
            </w:r>
            <w:r>
              <w:rPr>
                <w:noProof/>
                <w:webHidden/>
              </w:rPr>
            </w:r>
          </w:ins>
          <w:r>
            <w:rPr>
              <w:noProof/>
              <w:webHidden/>
            </w:rPr>
            <w:fldChar w:fldCharType="separate"/>
          </w:r>
          <w:ins w:id="309" w:author="JORGE CONTRERAS ORTIZ" w:date="2021-09-05T20:12:00Z">
            <w:r>
              <w:rPr>
                <w:noProof/>
                <w:webHidden/>
              </w:rPr>
              <w:t>4</w:t>
            </w:r>
            <w:r>
              <w:rPr>
                <w:noProof/>
                <w:webHidden/>
              </w:rPr>
              <w:fldChar w:fldCharType="end"/>
            </w:r>
            <w:r w:rsidRPr="0050195C">
              <w:rPr>
                <w:rStyle w:val="Hipervnculo"/>
                <w:noProof/>
              </w:rPr>
              <w:fldChar w:fldCharType="end"/>
            </w:r>
          </w:ins>
        </w:p>
        <w:p w14:paraId="6FC87DF4" w14:textId="0F89EB0A" w:rsidR="004E60C8" w:rsidRDefault="004E60C8">
          <w:pPr>
            <w:pStyle w:val="TDC4"/>
            <w:tabs>
              <w:tab w:val="left" w:pos="1760"/>
              <w:tab w:val="right" w:leader="dot" w:pos="8494"/>
            </w:tabs>
            <w:rPr>
              <w:ins w:id="310" w:author="JORGE CONTRERAS ORTIZ" w:date="2021-09-05T20:12:00Z"/>
              <w:rFonts w:asciiTheme="minorHAnsi" w:eastAsiaTheme="minorEastAsia" w:hAnsiTheme="minorHAnsi" w:cstheme="minorBidi"/>
              <w:noProof/>
              <w:lang w:eastAsia="es-ES"/>
            </w:rPr>
          </w:pPr>
          <w:ins w:id="31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96"</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1.2.4.</w:t>
            </w:r>
            <w:r>
              <w:rPr>
                <w:rFonts w:asciiTheme="minorHAnsi" w:eastAsiaTheme="minorEastAsia" w:hAnsiTheme="minorHAnsi" w:cstheme="minorBidi"/>
                <w:noProof/>
                <w:lang w:eastAsia="es-ES"/>
              </w:rPr>
              <w:tab/>
            </w:r>
            <w:r w:rsidRPr="0050195C">
              <w:rPr>
                <w:rStyle w:val="Hipervnculo"/>
                <w:noProof/>
              </w:rPr>
              <w:t>SERVICIOS BACKEND</w:t>
            </w:r>
            <w:r>
              <w:rPr>
                <w:noProof/>
                <w:webHidden/>
              </w:rPr>
              <w:tab/>
            </w:r>
            <w:r>
              <w:rPr>
                <w:noProof/>
                <w:webHidden/>
              </w:rPr>
              <w:fldChar w:fldCharType="begin"/>
            </w:r>
            <w:r>
              <w:rPr>
                <w:noProof/>
                <w:webHidden/>
              </w:rPr>
              <w:instrText xml:space="preserve"> PAGEREF _Toc81765196 \h </w:instrText>
            </w:r>
            <w:r>
              <w:rPr>
                <w:noProof/>
                <w:webHidden/>
              </w:rPr>
            </w:r>
          </w:ins>
          <w:r>
            <w:rPr>
              <w:noProof/>
              <w:webHidden/>
            </w:rPr>
            <w:fldChar w:fldCharType="separate"/>
          </w:r>
          <w:ins w:id="312" w:author="JORGE CONTRERAS ORTIZ" w:date="2021-09-05T20:12:00Z">
            <w:r>
              <w:rPr>
                <w:noProof/>
                <w:webHidden/>
              </w:rPr>
              <w:t>4</w:t>
            </w:r>
            <w:r>
              <w:rPr>
                <w:noProof/>
                <w:webHidden/>
              </w:rPr>
              <w:fldChar w:fldCharType="end"/>
            </w:r>
            <w:r w:rsidRPr="0050195C">
              <w:rPr>
                <w:rStyle w:val="Hipervnculo"/>
                <w:noProof/>
              </w:rPr>
              <w:fldChar w:fldCharType="end"/>
            </w:r>
          </w:ins>
        </w:p>
        <w:p w14:paraId="7994E8AE" w14:textId="787C26F3" w:rsidR="004E60C8" w:rsidRDefault="004E60C8">
          <w:pPr>
            <w:pStyle w:val="TDC4"/>
            <w:tabs>
              <w:tab w:val="left" w:pos="1760"/>
              <w:tab w:val="right" w:leader="dot" w:pos="8494"/>
            </w:tabs>
            <w:rPr>
              <w:ins w:id="313" w:author="JORGE CONTRERAS ORTIZ" w:date="2021-09-05T20:12:00Z"/>
              <w:rFonts w:asciiTheme="minorHAnsi" w:eastAsiaTheme="minorEastAsia" w:hAnsiTheme="minorHAnsi" w:cstheme="minorBidi"/>
              <w:noProof/>
              <w:lang w:eastAsia="es-ES"/>
            </w:rPr>
          </w:pPr>
          <w:ins w:id="31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97"</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1.2.5.</w:t>
            </w:r>
            <w:r>
              <w:rPr>
                <w:rFonts w:asciiTheme="minorHAnsi" w:eastAsiaTheme="minorEastAsia" w:hAnsiTheme="minorHAnsi" w:cstheme="minorBidi"/>
                <w:noProof/>
                <w:lang w:eastAsia="es-ES"/>
              </w:rPr>
              <w:tab/>
            </w:r>
            <w:r w:rsidRPr="0050195C">
              <w:rPr>
                <w:rStyle w:val="Hipervnculo"/>
                <w:noProof/>
              </w:rPr>
              <w:t>APLICACIONES</w:t>
            </w:r>
            <w:r>
              <w:rPr>
                <w:noProof/>
                <w:webHidden/>
              </w:rPr>
              <w:tab/>
            </w:r>
            <w:r>
              <w:rPr>
                <w:noProof/>
                <w:webHidden/>
              </w:rPr>
              <w:fldChar w:fldCharType="begin"/>
            </w:r>
            <w:r>
              <w:rPr>
                <w:noProof/>
                <w:webHidden/>
              </w:rPr>
              <w:instrText xml:space="preserve"> PAGEREF _Toc81765197 \h </w:instrText>
            </w:r>
            <w:r>
              <w:rPr>
                <w:noProof/>
                <w:webHidden/>
              </w:rPr>
            </w:r>
          </w:ins>
          <w:r>
            <w:rPr>
              <w:noProof/>
              <w:webHidden/>
            </w:rPr>
            <w:fldChar w:fldCharType="separate"/>
          </w:r>
          <w:ins w:id="315" w:author="JORGE CONTRERAS ORTIZ" w:date="2021-09-05T20:12:00Z">
            <w:r>
              <w:rPr>
                <w:noProof/>
                <w:webHidden/>
              </w:rPr>
              <w:t>4</w:t>
            </w:r>
            <w:r>
              <w:rPr>
                <w:noProof/>
                <w:webHidden/>
              </w:rPr>
              <w:fldChar w:fldCharType="end"/>
            </w:r>
            <w:r w:rsidRPr="0050195C">
              <w:rPr>
                <w:rStyle w:val="Hipervnculo"/>
                <w:noProof/>
              </w:rPr>
              <w:fldChar w:fldCharType="end"/>
            </w:r>
          </w:ins>
        </w:p>
        <w:p w14:paraId="60AF62E8" w14:textId="4D4D6E48" w:rsidR="004E60C8" w:rsidRDefault="004E60C8">
          <w:pPr>
            <w:pStyle w:val="TDC3"/>
            <w:rPr>
              <w:ins w:id="316" w:author="JORGE CONTRERAS ORTIZ" w:date="2021-09-05T20:12:00Z"/>
              <w:rFonts w:asciiTheme="minorHAnsi" w:hAnsiTheme="minorHAnsi" w:cstheme="minorBidi"/>
              <w:noProof/>
            </w:rPr>
          </w:pPr>
          <w:ins w:id="317"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98"</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2.1.3.</w:t>
            </w:r>
            <w:r>
              <w:rPr>
                <w:rFonts w:asciiTheme="minorHAnsi" w:hAnsiTheme="minorHAnsi" w:cstheme="minorBidi"/>
                <w:noProof/>
              </w:rPr>
              <w:tab/>
            </w:r>
            <w:r w:rsidRPr="0050195C">
              <w:rPr>
                <w:rStyle w:val="Hipervnculo"/>
                <w:noProof/>
              </w:rPr>
              <w:t>SENSORES</w:t>
            </w:r>
            <w:r>
              <w:rPr>
                <w:noProof/>
                <w:webHidden/>
              </w:rPr>
              <w:tab/>
            </w:r>
            <w:r>
              <w:rPr>
                <w:noProof/>
                <w:webHidden/>
              </w:rPr>
              <w:fldChar w:fldCharType="begin"/>
            </w:r>
            <w:r>
              <w:rPr>
                <w:noProof/>
                <w:webHidden/>
              </w:rPr>
              <w:instrText xml:space="preserve"> PAGEREF _Toc81765198 \h </w:instrText>
            </w:r>
            <w:r>
              <w:rPr>
                <w:noProof/>
                <w:webHidden/>
              </w:rPr>
            </w:r>
          </w:ins>
          <w:r>
            <w:rPr>
              <w:noProof/>
              <w:webHidden/>
            </w:rPr>
            <w:fldChar w:fldCharType="separate"/>
          </w:r>
          <w:ins w:id="318" w:author="JORGE CONTRERAS ORTIZ" w:date="2021-09-05T20:12:00Z">
            <w:r>
              <w:rPr>
                <w:noProof/>
                <w:webHidden/>
              </w:rPr>
              <w:t>4</w:t>
            </w:r>
            <w:r>
              <w:rPr>
                <w:noProof/>
                <w:webHidden/>
              </w:rPr>
              <w:fldChar w:fldCharType="end"/>
            </w:r>
            <w:r w:rsidRPr="0050195C">
              <w:rPr>
                <w:rStyle w:val="Hipervnculo"/>
                <w:noProof/>
              </w:rPr>
              <w:fldChar w:fldCharType="end"/>
            </w:r>
          </w:ins>
        </w:p>
        <w:p w14:paraId="43723652" w14:textId="64E7A9D8" w:rsidR="004E60C8" w:rsidRDefault="004E60C8">
          <w:pPr>
            <w:pStyle w:val="TDC3"/>
            <w:rPr>
              <w:ins w:id="319" w:author="JORGE CONTRERAS ORTIZ" w:date="2021-09-05T20:12:00Z"/>
              <w:rFonts w:asciiTheme="minorHAnsi" w:hAnsiTheme="minorHAnsi" w:cstheme="minorBidi"/>
              <w:noProof/>
            </w:rPr>
          </w:pPr>
          <w:ins w:id="32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99"</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2.1.4.</w:t>
            </w:r>
            <w:r>
              <w:rPr>
                <w:rFonts w:asciiTheme="minorHAnsi" w:hAnsiTheme="minorHAnsi" w:cstheme="minorBidi"/>
                <w:noProof/>
              </w:rPr>
              <w:tab/>
            </w:r>
            <w:r w:rsidRPr="0050195C">
              <w:rPr>
                <w:rStyle w:val="Hipervnculo"/>
                <w:noProof/>
              </w:rPr>
              <w:t>ARQUITECTURA [3]</w:t>
            </w:r>
            <w:r>
              <w:rPr>
                <w:noProof/>
                <w:webHidden/>
              </w:rPr>
              <w:tab/>
            </w:r>
            <w:r>
              <w:rPr>
                <w:noProof/>
                <w:webHidden/>
              </w:rPr>
              <w:fldChar w:fldCharType="begin"/>
            </w:r>
            <w:r>
              <w:rPr>
                <w:noProof/>
                <w:webHidden/>
              </w:rPr>
              <w:instrText xml:space="preserve"> PAGEREF _Toc81765199 \h </w:instrText>
            </w:r>
            <w:r>
              <w:rPr>
                <w:noProof/>
                <w:webHidden/>
              </w:rPr>
            </w:r>
          </w:ins>
          <w:r>
            <w:rPr>
              <w:noProof/>
              <w:webHidden/>
            </w:rPr>
            <w:fldChar w:fldCharType="separate"/>
          </w:r>
          <w:ins w:id="321" w:author="JORGE CONTRERAS ORTIZ" w:date="2021-09-05T20:12:00Z">
            <w:r>
              <w:rPr>
                <w:noProof/>
                <w:webHidden/>
              </w:rPr>
              <w:t>5</w:t>
            </w:r>
            <w:r>
              <w:rPr>
                <w:noProof/>
                <w:webHidden/>
              </w:rPr>
              <w:fldChar w:fldCharType="end"/>
            </w:r>
            <w:r w:rsidRPr="0050195C">
              <w:rPr>
                <w:rStyle w:val="Hipervnculo"/>
                <w:noProof/>
              </w:rPr>
              <w:fldChar w:fldCharType="end"/>
            </w:r>
          </w:ins>
        </w:p>
        <w:p w14:paraId="0F9AD20A" w14:textId="4226DBED" w:rsidR="004E60C8" w:rsidRDefault="004E60C8">
          <w:pPr>
            <w:pStyle w:val="TDC4"/>
            <w:tabs>
              <w:tab w:val="left" w:pos="1760"/>
              <w:tab w:val="right" w:leader="dot" w:pos="8494"/>
            </w:tabs>
            <w:rPr>
              <w:ins w:id="322" w:author="JORGE CONTRERAS ORTIZ" w:date="2021-09-05T20:12:00Z"/>
              <w:rFonts w:asciiTheme="minorHAnsi" w:eastAsiaTheme="minorEastAsia" w:hAnsiTheme="minorHAnsi" w:cstheme="minorBidi"/>
              <w:noProof/>
              <w:lang w:eastAsia="es-ES"/>
            </w:rPr>
          </w:pPr>
          <w:ins w:id="32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00"</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1.4.1.</w:t>
            </w:r>
            <w:r>
              <w:rPr>
                <w:rFonts w:asciiTheme="minorHAnsi" w:eastAsiaTheme="minorEastAsia" w:hAnsiTheme="minorHAnsi" w:cstheme="minorBidi"/>
                <w:noProof/>
                <w:lang w:eastAsia="es-ES"/>
              </w:rPr>
              <w:tab/>
            </w:r>
            <w:r w:rsidRPr="0050195C">
              <w:rPr>
                <w:rStyle w:val="Hipervnculo"/>
                <w:noProof/>
              </w:rPr>
              <w:t>CAPA DE SENSORIZADO</w:t>
            </w:r>
            <w:r>
              <w:rPr>
                <w:noProof/>
                <w:webHidden/>
              </w:rPr>
              <w:tab/>
            </w:r>
            <w:r>
              <w:rPr>
                <w:noProof/>
                <w:webHidden/>
              </w:rPr>
              <w:fldChar w:fldCharType="begin"/>
            </w:r>
            <w:r>
              <w:rPr>
                <w:noProof/>
                <w:webHidden/>
              </w:rPr>
              <w:instrText xml:space="preserve"> PAGEREF _Toc81765200 \h </w:instrText>
            </w:r>
            <w:r>
              <w:rPr>
                <w:noProof/>
                <w:webHidden/>
              </w:rPr>
            </w:r>
          </w:ins>
          <w:r>
            <w:rPr>
              <w:noProof/>
              <w:webHidden/>
            </w:rPr>
            <w:fldChar w:fldCharType="separate"/>
          </w:r>
          <w:ins w:id="324" w:author="JORGE CONTRERAS ORTIZ" w:date="2021-09-05T20:12:00Z">
            <w:r>
              <w:rPr>
                <w:noProof/>
                <w:webHidden/>
              </w:rPr>
              <w:t>5</w:t>
            </w:r>
            <w:r>
              <w:rPr>
                <w:noProof/>
                <w:webHidden/>
              </w:rPr>
              <w:fldChar w:fldCharType="end"/>
            </w:r>
            <w:r w:rsidRPr="0050195C">
              <w:rPr>
                <w:rStyle w:val="Hipervnculo"/>
                <w:noProof/>
              </w:rPr>
              <w:fldChar w:fldCharType="end"/>
            </w:r>
          </w:ins>
        </w:p>
        <w:p w14:paraId="417892D7" w14:textId="2C3A31F9" w:rsidR="004E60C8" w:rsidRDefault="004E60C8">
          <w:pPr>
            <w:pStyle w:val="TDC4"/>
            <w:tabs>
              <w:tab w:val="left" w:pos="1760"/>
              <w:tab w:val="right" w:leader="dot" w:pos="8494"/>
            </w:tabs>
            <w:rPr>
              <w:ins w:id="325" w:author="JORGE CONTRERAS ORTIZ" w:date="2021-09-05T20:12:00Z"/>
              <w:rFonts w:asciiTheme="minorHAnsi" w:eastAsiaTheme="minorEastAsia" w:hAnsiTheme="minorHAnsi" w:cstheme="minorBidi"/>
              <w:noProof/>
              <w:lang w:eastAsia="es-ES"/>
            </w:rPr>
          </w:pPr>
          <w:ins w:id="32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01"</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1.4.2.</w:t>
            </w:r>
            <w:r>
              <w:rPr>
                <w:rFonts w:asciiTheme="minorHAnsi" w:eastAsiaTheme="minorEastAsia" w:hAnsiTheme="minorHAnsi" w:cstheme="minorBidi"/>
                <w:noProof/>
                <w:lang w:eastAsia="es-ES"/>
              </w:rPr>
              <w:tab/>
            </w:r>
            <w:r w:rsidRPr="0050195C">
              <w:rPr>
                <w:rStyle w:val="Hipervnculo"/>
                <w:noProof/>
              </w:rPr>
              <w:t>CAPA DE RED</w:t>
            </w:r>
            <w:r>
              <w:rPr>
                <w:noProof/>
                <w:webHidden/>
              </w:rPr>
              <w:tab/>
            </w:r>
            <w:r>
              <w:rPr>
                <w:noProof/>
                <w:webHidden/>
              </w:rPr>
              <w:fldChar w:fldCharType="begin"/>
            </w:r>
            <w:r>
              <w:rPr>
                <w:noProof/>
                <w:webHidden/>
              </w:rPr>
              <w:instrText xml:space="preserve"> PAGEREF _Toc81765201 \h </w:instrText>
            </w:r>
            <w:r>
              <w:rPr>
                <w:noProof/>
                <w:webHidden/>
              </w:rPr>
            </w:r>
          </w:ins>
          <w:r>
            <w:rPr>
              <w:noProof/>
              <w:webHidden/>
            </w:rPr>
            <w:fldChar w:fldCharType="separate"/>
          </w:r>
          <w:ins w:id="327" w:author="JORGE CONTRERAS ORTIZ" w:date="2021-09-05T20:12:00Z">
            <w:r>
              <w:rPr>
                <w:noProof/>
                <w:webHidden/>
              </w:rPr>
              <w:t>5</w:t>
            </w:r>
            <w:r>
              <w:rPr>
                <w:noProof/>
                <w:webHidden/>
              </w:rPr>
              <w:fldChar w:fldCharType="end"/>
            </w:r>
            <w:r w:rsidRPr="0050195C">
              <w:rPr>
                <w:rStyle w:val="Hipervnculo"/>
                <w:noProof/>
              </w:rPr>
              <w:fldChar w:fldCharType="end"/>
            </w:r>
          </w:ins>
        </w:p>
        <w:p w14:paraId="49A60757" w14:textId="4D8ECB3D" w:rsidR="004E60C8" w:rsidRDefault="004E60C8">
          <w:pPr>
            <w:pStyle w:val="TDC4"/>
            <w:tabs>
              <w:tab w:val="left" w:pos="1760"/>
              <w:tab w:val="right" w:leader="dot" w:pos="8494"/>
            </w:tabs>
            <w:rPr>
              <w:ins w:id="328" w:author="JORGE CONTRERAS ORTIZ" w:date="2021-09-05T20:12:00Z"/>
              <w:rFonts w:asciiTheme="minorHAnsi" w:eastAsiaTheme="minorEastAsia" w:hAnsiTheme="minorHAnsi" w:cstheme="minorBidi"/>
              <w:noProof/>
              <w:lang w:eastAsia="es-ES"/>
            </w:rPr>
          </w:pPr>
          <w:ins w:id="32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02"</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1.4.3.</w:t>
            </w:r>
            <w:r>
              <w:rPr>
                <w:rFonts w:asciiTheme="minorHAnsi" w:eastAsiaTheme="minorEastAsia" w:hAnsiTheme="minorHAnsi" w:cstheme="minorBidi"/>
                <w:noProof/>
                <w:lang w:eastAsia="es-ES"/>
              </w:rPr>
              <w:tab/>
            </w:r>
            <w:r w:rsidRPr="0050195C">
              <w:rPr>
                <w:rStyle w:val="Hipervnculo"/>
                <w:noProof/>
              </w:rPr>
              <w:t>CAPA DE SERVICIO</w:t>
            </w:r>
            <w:r>
              <w:rPr>
                <w:noProof/>
                <w:webHidden/>
              </w:rPr>
              <w:tab/>
            </w:r>
            <w:r>
              <w:rPr>
                <w:noProof/>
                <w:webHidden/>
              </w:rPr>
              <w:fldChar w:fldCharType="begin"/>
            </w:r>
            <w:r>
              <w:rPr>
                <w:noProof/>
                <w:webHidden/>
              </w:rPr>
              <w:instrText xml:space="preserve"> PAGEREF _Toc81765202 \h </w:instrText>
            </w:r>
            <w:r>
              <w:rPr>
                <w:noProof/>
                <w:webHidden/>
              </w:rPr>
            </w:r>
          </w:ins>
          <w:r>
            <w:rPr>
              <w:noProof/>
              <w:webHidden/>
            </w:rPr>
            <w:fldChar w:fldCharType="separate"/>
          </w:r>
          <w:ins w:id="330" w:author="JORGE CONTRERAS ORTIZ" w:date="2021-09-05T20:12:00Z">
            <w:r>
              <w:rPr>
                <w:noProof/>
                <w:webHidden/>
              </w:rPr>
              <w:t>6</w:t>
            </w:r>
            <w:r>
              <w:rPr>
                <w:noProof/>
                <w:webHidden/>
              </w:rPr>
              <w:fldChar w:fldCharType="end"/>
            </w:r>
            <w:r w:rsidRPr="0050195C">
              <w:rPr>
                <w:rStyle w:val="Hipervnculo"/>
                <w:noProof/>
              </w:rPr>
              <w:fldChar w:fldCharType="end"/>
            </w:r>
          </w:ins>
        </w:p>
        <w:p w14:paraId="01746828" w14:textId="5DE343B8" w:rsidR="004E60C8" w:rsidRDefault="004E60C8">
          <w:pPr>
            <w:pStyle w:val="TDC4"/>
            <w:tabs>
              <w:tab w:val="left" w:pos="1760"/>
              <w:tab w:val="right" w:leader="dot" w:pos="8494"/>
            </w:tabs>
            <w:rPr>
              <w:ins w:id="331" w:author="JORGE CONTRERAS ORTIZ" w:date="2021-09-05T20:12:00Z"/>
              <w:rFonts w:asciiTheme="minorHAnsi" w:eastAsiaTheme="minorEastAsia" w:hAnsiTheme="minorHAnsi" w:cstheme="minorBidi"/>
              <w:noProof/>
              <w:lang w:eastAsia="es-ES"/>
            </w:rPr>
          </w:pPr>
          <w:ins w:id="33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03"</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1.4.4.</w:t>
            </w:r>
            <w:r>
              <w:rPr>
                <w:rFonts w:asciiTheme="minorHAnsi" w:eastAsiaTheme="minorEastAsia" w:hAnsiTheme="minorHAnsi" w:cstheme="minorBidi"/>
                <w:noProof/>
                <w:lang w:eastAsia="es-ES"/>
              </w:rPr>
              <w:tab/>
            </w:r>
            <w:r w:rsidRPr="0050195C">
              <w:rPr>
                <w:rStyle w:val="Hipervnculo"/>
                <w:noProof/>
              </w:rPr>
              <w:t>CAPA DE INTERFAZ</w:t>
            </w:r>
            <w:r>
              <w:rPr>
                <w:noProof/>
                <w:webHidden/>
              </w:rPr>
              <w:tab/>
            </w:r>
            <w:r>
              <w:rPr>
                <w:noProof/>
                <w:webHidden/>
              </w:rPr>
              <w:fldChar w:fldCharType="begin"/>
            </w:r>
            <w:r>
              <w:rPr>
                <w:noProof/>
                <w:webHidden/>
              </w:rPr>
              <w:instrText xml:space="preserve"> PAGEREF _Toc81765203 \h </w:instrText>
            </w:r>
            <w:r>
              <w:rPr>
                <w:noProof/>
                <w:webHidden/>
              </w:rPr>
            </w:r>
          </w:ins>
          <w:r>
            <w:rPr>
              <w:noProof/>
              <w:webHidden/>
            </w:rPr>
            <w:fldChar w:fldCharType="separate"/>
          </w:r>
          <w:ins w:id="333" w:author="JORGE CONTRERAS ORTIZ" w:date="2021-09-05T20:12:00Z">
            <w:r>
              <w:rPr>
                <w:noProof/>
                <w:webHidden/>
              </w:rPr>
              <w:t>6</w:t>
            </w:r>
            <w:r>
              <w:rPr>
                <w:noProof/>
                <w:webHidden/>
              </w:rPr>
              <w:fldChar w:fldCharType="end"/>
            </w:r>
            <w:r w:rsidRPr="0050195C">
              <w:rPr>
                <w:rStyle w:val="Hipervnculo"/>
                <w:noProof/>
              </w:rPr>
              <w:fldChar w:fldCharType="end"/>
            </w:r>
          </w:ins>
        </w:p>
        <w:p w14:paraId="69CC67F2" w14:textId="6A3636AD" w:rsidR="004E60C8" w:rsidRDefault="004E60C8">
          <w:pPr>
            <w:pStyle w:val="TDC2"/>
            <w:tabs>
              <w:tab w:val="left" w:pos="880"/>
              <w:tab w:val="right" w:leader="dot" w:pos="8494"/>
            </w:tabs>
            <w:rPr>
              <w:ins w:id="334" w:author="JORGE CONTRERAS ORTIZ" w:date="2021-09-05T20:12:00Z"/>
              <w:rFonts w:asciiTheme="minorHAnsi" w:eastAsiaTheme="minorEastAsia" w:hAnsiTheme="minorHAnsi" w:cstheme="minorBidi"/>
              <w:noProof/>
              <w:lang w:eastAsia="es-ES"/>
            </w:rPr>
          </w:pPr>
          <w:ins w:id="33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04"</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2.2.</w:t>
            </w:r>
            <w:r>
              <w:rPr>
                <w:rFonts w:asciiTheme="minorHAnsi" w:eastAsiaTheme="minorEastAsia" w:hAnsiTheme="minorHAnsi" w:cstheme="minorBidi"/>
                <w:noProof/>
                <w:lang w:eastAsia="es-ES"/>
              </w:rPr>
              <w:tab/>
            </w:r>
            <w:r w:rsidRPr="0050195C">
              <w:rPr>
                <w:rStyle w:val="Hipervnculo"/>
                <w:noProof/>
              </w:rPr>
              <w:t>6LoWPAN [4]</w:t>
            </w:r>
            <w:r>
              <w:rPr>
                <w:noProof/>
                <w:webHidden/>
              </w:rPr>
              <w:tab/>
            </w:r>
            <w:r>
              <w:rPr>
                <w:noProof/>
                <w:webHidden/>
              </w:rPr>
              <w:fldChar w:fldCharType="begin"/>
            </w:r>
            <w:r>
              <w:rPr>
                <w:noProof/>
                <w:webHidden/>
              </w:rPr>
              <w:instrText xml:space="preserve"> PAGEREF _Toc81765204 \h </w:instrText>
            </w:r>
            <w:r>
              <w:rPr>
                <w:noProof/>
                <w:webHidden/>
              </w:rPr>
            </w:r>
          </w:ins>
          <w:r>
            <w:rPr>
              <w:noProof/>
              <w:webHidden/>
            </w:rPr>
            <w:fldChar w:fldCharType="separate"/>
          </w:r>
          <w:ins w:id="336" w:author="JORGE CONTRERAS ORTIZ" w:date="2021-09-05T20:12:00Z">
            <w:r>
              <w:rPr>
                <w:noProof/>
                <w:webHidden/>
              </w:rPr>
              <w:t>7</w:t>
            </w:r>
            <w:r>
              <w:rPr>
                <w:noProof/>
                <w:webHidden/>
              </w:rPr>
              <w:fldChar w:fldCharType="end"/>
            </w:r>
            <w:r w:rsidRPr="0050195C">
              <w:rPr>
                <w:rStyle w:val="Hipervnculo"/>
                <w:noProof/>
              </w:rPr>
              <w:fldChar w:fldCharType="end"/>
            </w:r>
          </w:ins>
        </w:p>
        <w:p w14:paraId="61BCAF91" w14:textId="4B1A54A3" w:rsidR="004E60C8" w:rsidRDefault="004E60C8">
          <w:pPr>
            <w:pStyle w:val="TDC3"/>
            <w:rPr>
              <w:ins w:id="337" w:author="JORGE CONTRERAS ORTIZ" w:date="2021-09-05T20:12:00Z"/>
              <w:rFonts w:asciiTheme="minorHAnsi" w:hAnsiTheme="minorHAnsi" w:cstheme="minorBidi"/>
              <w:noProof/>
            </w:rPr>
          </w:pPr>
          <w:ins w:id="33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05"</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2.2.1.</w:t>
            </w:r>
            <w:r>
              <w:rPr>
                <w:rFonts w:asciiTheme="minorHAnsi" w:hAnsiTheme="minorHAnsi" w:cstheme="minorBidi"/>
                <w:noProof/>
              </w:rPr>
              <w:tab/>
            </w:r>
            <w:r w:rsidRPr="0050195C">
              <w:rPr>
                <w:rStyle w:val="Hipervnculo"/>
                <w:noProof/>
              </w:rPr>
              <w:t>SIGNIFICADO 6LoWPAN [4]</w:t>
            </w:r>
            <w:r>
              <w:rPr>
                <w:noProof/>
                <w:webHidden/>
              </w:rPr>
              <w:tab/>
            </w:r>
            <w:r>
              <w:rPr>
                <w:noProof/>
                <w:webHidden/>
              </w:rPr>
              <w:fldChar w:fldCharType="begin"/>
            </w:r>
            <w:r>
              <w:rPr>
                <w:noProof/>
                <w:webHidden/>
              </w:rPr>
              <w:instrText xml:space="preserve"> PAGEREF _Toc81765205 \h </w:instrText>
            </w:r>
            <w:r>
              <w:rPr>
                <w:noProof/>
                <w:webHidden/>
              </w:rPr>
            </w:r>
          </w:ins>
          <w:r>
            <w:rPr>
              <w:noProof/>
              <w:webHidden/>
            </w:rPr>
            <w:fldChar w:fldCharType="separate"/>
          </w:r>
          <w:ins w:id="339" w:author="JORGE CONTRERAS ORTIZ" w:date="2021-09-05T20:12:00Z">
            <w:r>
              <w:rPr>
                <w:noProof/>
                <w:webHidden/>
              </w:rPr>
              <w:t>7</w:t>
            </w:r>
            <w:r>
              <w:rPr>
                <w:noProof/>
                <w:webHidden/>
              </w:rPr>
              <w:fldChar w:fldCharType="end"/>
            </w:r>
            <w:r w:rsidRPr="0050195C">
              <w:rPr>
                <w:rStyle w:val="Hipervnculo"/>
                <w:noProof/>
              </w:rPr>
              <w:fldChar w:fldCharType="end"/>
            </w:r>
          </w:ins>
        </w:p>
        <w:p w14:paraId="1EA82E43" w14:textId="38908A04" w:rsidR="004E60C8" w:rsidRDefault="004E60C8">
          <w:pPr>
            <w:pStyle w:val="TDC3"/>
            <w:rPr>
              <w:ins w:id="340" w:author="JORGE CONTRERAS ORTIZ" w:date="2021-09-05T20:12:00Z"/>
              <w:rFonts w:asciiTheme="minorHAnsi" w:hAnsiTheme="minorHAnsi" w:cstheme="minorBidi"/>
              <w:noProof/>
            </w:rPr>
          </w:pPr>
          <w:ins w:id="34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06"</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2.2.2.</w:t>
            </w:r>
            <w:r>
              <w:rPr>
                <w:rFonts w:asciiTheme="minorHAnsi" w:hAnsiTheme="minorHAnsi" w:cstheme="minorBidi"/>
                <w:noProof/>
              </w:rPr>
              <w:tab/>
            </w:r>
            <w:r w:rsidRPr="0050195C">
              <w:rPr>
                <w:rStyle w:val="Hipervnculo"/>
                <w:noProof/>
              </w:rPr>
              <w:t>PILA DE PROTOCOLOS DE 6LoWPAN [4]–[6]</w:t>
            </w:r>
            <w:r>
              <w:rPr>
                <w:noProof/>
                <w:webHidden/>
              </w:rPr>
              <w:tab/>
            </w:r>
            <w:r>
              <w:rPr>
                <w:noProof/>
                <w:webHidden/>
              </w:rPr>
              <w:fldChar w:fldCharType="begin"/>
            </w:r>
            <w:r>
              <w:rPr>
                <w:noProof/>
                <w:webHidden/>
              </w:rPr>
              <w:instrText xml:space="preserve"> PAGEREF _Toc81765206 \h </w:instrText>
            </w:r>
            <w:r>
              <w:rPr>
                <w:noProof/>
                <w:webHidden/>
              </w:rPr>
            </w:r>
          </w:ins>
          <w:r>
            <w:rPr>
              <w:noProof/>
              <w:webHidden/>
            </w:rPr>
            <w:fldChar w:fldCharType="separate"/>
          </w:r>
          <w:ins w:id="342" w:author="JORGE CONTRERAS ORTIZ" w:date="2021-09-05T20:12:00Z">
            <w:r>
              <w:rPr>
                <w:noProof/>
                <w:webHidden/>
              </w:rPr>
              <w:t>8</w:t>
            </w:r>
            <w:r>
              <w:rPr>
                <w:noProof/>
                <w:webHidden/>
              </w:rPr>
              <w:fldChar w:fldCharType="end"/>
            </w:r>
            <w:r w:rsidRPr="0050195C">
              <w:rPr>
                <w:rStyle w:val="Hipervnculo"/>
                <w:noProof/>
              </w:rPr>
              <w:fldChar w:fldCharType="end"/>
            </w:r>
          </w:ins>
        </w:p>
        <w:p w14:paraId="350378FD" w14:textId="5A222BBB" w:rsidR="004E60C8" w:rsidRDefault="004E60C8">
          <w:pPr>
            <w:pStyle w:val="TDC3"/>
            <w:rPr>
              <w:ins w:id="343" w:author="JORGE CONTRERAS ORTIZ" w:date="2021-09-05T20:12:00Z"/>
              <w:rFonts w:asciiTheme="minorHAnsi" w:hAnsiTheme="minorHAnsi" w:cstheme="minorBidi"/>
              <w:noProof/>
            </w:rPr>
          </w:pPr>
          <w:ins w:id="34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07"</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2.2.3.</w:t>
            </w:r>
            <w:r>
              <w:rPr>
                <w:rFonts w:asciiTheme="minorHAnsi" w:hAnsiTheme="minorHAnsi" w:cstheme="minorBidi"/>
                <w:noProof/>
              </w:rPr>
              <w:tab/>
            </w:r>
            <w:r w:rsidRPr="0050195C">
              <w:rPr>
                <w:rStyle w:val="Hipervnculo"/>
                <w:noProof/>
              </w:rPr>
              <w:t>PRINCIPALES CARACTERÍSTICAS DE 6LoWPAN [7]</w:t>
            </w:r>
            <w:r>
              <w:rPr>
                <w:noProof/>
                <w:webHidden/>
              </w:rPr>
              <w:tab/>
            </w:r>
            <w:r>
              <w:rPr>
                <w:noProof/>
                <w:webHidden/>
              </w:rPr>
              <w:fldChar w:fldCharType="begin"/>
            </w:r>
            <w:r>
              <w:rPr>
                <w:noProof/>
                <w:webHidden/>
              </w:rPr>
              <w:instrText xml:space="preserve"> PAGEREF _Toc81765207 \h </w:instrText>
            </w:r>
            <w:r>
              <w:rPr>
                <w:noProof/>
                <w:webHidden/>
              </w:rPr>
            </w:r>
          </w:ins>
          <w:r>
            <w:rPr>
              <w:noProof/>
              <w:webHidden/>
            </w:rPr>
            <w:fldChar w:fldCharType="separate"/>
          </w:r>
          <w:ins w:id="345" w:author="JORGE CONTRERAS ORTIZ" w:date="2021-09-05T20:12:00Z">
            <w:r>
              <w:rPr>
                <w:noProof/>
                <w:webHidden/>
              </w:rPr>
              <w:t>9</w:t>
            </w:r>
            <w:r>
              <w:rPr>
                <w:noProof/>
                <w:webHidden/>
              </w:rPr>
              <w:fldChar w:fldCharType="end"/>
            </w:r>
            <w:r w:rsidRPr="0050195C">
              <w:rPr>
                <w:rStyle w:val="Hipervnculo"/>
                <w:noProof/>
              </w:rPr>
              <w:fldChar w:fldCharType="end"/>
            </w:r>
          </w:ins>
        </w:p>
        <w:p w14:paraId="614541AC" w14:textId="6D0CC292" w:rsidR="004E60C8" w:rsidRDefault="004E60C8">
          <w:pPr>
            <w:pStyle w:val="TDC4"/>
            <w:tabs>
              <w:tab w:val="left" w:pos="1760"/>
              <w:tab w:val="right" w:leader="dot" w:pos="8494"/>
            </w:tabs>
            <w:rPr>
              <w:ins w:id="346" w:author="JORGE CONTRERAS ORTIZ" w:date="2021-09-05T20:12:00Z"/>
              <w:rFonts w:asciiTheme="minorHAnsi" w:eastAsiaTheme="minorEastAsia" w:hAnsiTheme="minorHAnsi" w:cstheme="minorBidi"/>
              <w:noProof/>
              <w:lang w:eastAsia="es-ES"/>
            </w:rPr>
          </w:pPr>
          <w:ins w:id="347"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08"</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2.3.1.</w:t>
            </w:r>
            <w:r>
              <w:rPr>
                <w:rFonts w:asciiTheme="minorHAnsi" w:eastAsiaTheme="minorEastAsia" w:hAnsiTheme="minorHAnsi" w:cstheme="minorBidi"/>
                <w:noProof/>
                <w:lang w:eastAsia="es-ES"/>
              </w:rPr>
              <w:tab/>
            </w:r>
            <w:r w:rsidRPr="0050195C">
              <w:rPr>
                <w:rStyle w:val="Hipervnculo"/>
                <w:noProof/>
              </w:rPr>
              <w:t>COMPRESIÓN DE CABECERA</w:t>
            </w:r>
            <w:r>
              <w:rPr>
                <w:noProof/>
                <w:webHidden/>
              </w:rPr>
              <w:tab/>
            </w:r>
            <w:r>
              <w:rPr>
                <w:noProof/>
                <w:webHidden/>
              </w:rPr>
              <w:fldChar w:fldCharType="begin"/>
            </w:r>
            <w:r>
              <w:rPr>
                <w:noProof/>
                <w:webHidden/>
              </w:rPr>
              <w:instrText xml:space="preserve"> PAGEREF _Toc81765208 \h </w:instrText>
            </w:r>
            <w:r>
              <w:rPr>
                <w:noProof/>
                <w:webHidden/>
              </w:rPr>
            </w:r>
          </w:ins>
          <w:r>
            <w:rPr>
              <w:noProof/>
              <w:webHidden/>
            </w:rPr>
            <w:fldChar w:fldCharType="separate"/>
          </w:r>
          <w:ins w:id="348" w:author="JORGE CONTRERAS ORTIZ" w:date="2021-09-05T20:12:00Z">
            <w:r>
              <w:rPr>
                <w:noProof/>
                <w:webHidden/>
              </w:rPr>
              <w:t>9</w:t>
            </w:r>
            <w:r>
              <w:rPr>
                <w:noProof/>
                <w:webHidden/>
              </w:rPr>
              <w:fldChar w:fldCharType="end"/>
            </w:r>
            <w:r w:rsidRPr="0050195C">
              <w:rPr>
                <w:rStyle w:val="Hipervnculo"/>
                <w:noProof/>
              </w:rPr>
              <w:fldChar w:fldCharType="end"/>
            </w:r>
          </w:ins>
        </w:p>
        <w:p w14:paraId="38F5536E" w14:textId="1F5D5A11" w:rsidR="004E60C8" w:rsidRDefault="004E60C8">
          <w:pPr>
            <w:pStyle w:val="TDC4"/>
            <w:tabs>
              <w:tab w:val="left" w:pos="1760"/>
              <w:tab w:val="right" w:leader="dot" w:pos="8494"/>
            </w:tabs>
            <w:rPr>
              <w:ins w:id="349" w:author="JORGE CONTRERAS ORTIZ" w:date="2021-09-05T20:12:00Z"/>
              <w:rFonts w:asciiTheme="minorHAnsi" w:eastAsiaTheme="minorEastAsia" w:hAnsiTheme="minorHAnsi" w:cstheme="minorBidi"/>
              <w:noProof/>
              <w:lang w:eastAsia="es-ES"/>
            </w:rPr>
          </w:pPr>
          <w:ins w:id="35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09"</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2.3.2.</w:t>
            </w:r>
            <w:r>
              <w:rPr>
                <w:rFonts w:asciiTheme="minorHAnsi" w:eastAsiaTheme="minorEastAsia" w:hAnsiTheme="minorHAnsi" w:cstheme="minorBidi"/>
                <w:noProof/>
                <w:lang w:eastAsia="es-ES"/>
              </w:rPr>
              <w:tab/>
            </w:r>
            <w:r w:rsidRPr="0050195C">
              <w:rPr>
                <w:rStyle w:val="Hipervnculo"/>
                <w:noProof/>
              </w:rPr>
              <w:t>ENRUTAMIENTO</w:t>
            </w:r>
            <w:r>
              <w:rPr>
                <w:noProof/>
                <w:webHidden/>
              </w:rPr>
              <w:tab/>
            </w:r>
            <w:r>
              <w:rPr>
                <w:noProof/>
                <w:webHidden/>
              </w:rPr>
              <w:fldChar w:fldCharType="begin"/>
            </w:r>
            <w:r>
              <w:rPr>
                <w:noProof/>
                <w:webHidden/>
              </w:rPr>
              <w:instrText xml:space="preserve"> PAGEREF _Toc81765209 \h </w:instrText>
            </w:r>
            <w:r>
              <w:rPr>
                <w:noProof/>
                <w:webHidden/>
              </w:rPr>
            </w:r>
          </w:ins>
          <w:r>
            <w:rPr>
              <w:noProof/>
              <w:webHidden/>
            </w:rPr>
            <w:fldChar w:fldCharType="separate"/>
          </w:r>
          <w:ins w:id="351" w:author="JORGE CONTRERAS ORTIZ" w:date="2021-09-05T20:12:00Z">
            <w:r>
              <w:rPr>
                <w:noProof/>
                <w:webHidden/>
              </w:rPr>
              <w:t>9</w:t>
            </w:r>
            <w:r>
              <w:rPr>
                <w:noProof/>
                <w:webHidden/>
              </w:rPr>
              <w:fldChar w:fldCharType="end"/>
            </w:r>
            <w:r w:rsidRPr="0050195C">
              <w:rPr>
                <w:rStyle w:val="Hipervnculo"/>
                <w:noProof/>
              </w:rPr>
              <w:fldChar w:fldCharType="end"/>
            </w:r>
          </w:ins>
        </w:p>
        <w:p w14:paraId="368E64AD" w14:textId="74156E9C" w:rsidR="004E60C8" w:rsidRDefault="004E60C8">
          <w:pPr>
            <w:pStyle w:val="TDC4"/>
            <w:tabs>
              <w:tab w:val="left" w:pos="1760"/>
              <w:tab w:val="right" w:leader="dot" w:pos="8494"/>
            </w:tabs>
            <w:rPr>
              <w:ins w:id="352" w:author="JORGE CONTRERAS ORTIZ" w:date="2021-09-05T20:12:00Z"/>
              <w:rFonts w:asciiTheme="minorHAnsi" w:eastAsiaTheme="minorEastAsia" w:hAnsiTheme="minorHAnsi" w:cstheme="minorBidi"/>
              <w:noProof/>
              <w:lang w:eastAsia="es-ES"/>
            </w:rPr>
          </w:pPr>
          <w:ins w:id="35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10"</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2.3.3.</w:t>
            </w:r>
            <w:r>
              <w:rPr>
                <w:rFonts w:asciiTheme="minorHAnsi" w:eastAsiaTheme="minorEastAsia" w:hAnsiTheme="minorHAnsi" w:cstheme="minorBidi"/>
                <w:noProof/>
                <w:lang w:eastAsia="es-ES"/>
              </w:rPr>
              <w:tab/>
            </w:r>
            <w:r w:rsidRPr="0050195C">
              <w:rPr>
                <w:rStyle w:val="Hipervnculo"/>
                <w:noProof/>
              </w:rPr>
              <w:t>SEGURIDAD</w:t>
            </w:r>
            <w:r>
              <w:rPr>
                <w:noProof/>
                <w:webHidden/>
              </w:rPr>
              <w:tab/>
            </w:r>
            <w:r>
              <w:rPr>
                <w:noProof/>
                <w:webHidden/>
              </w:rPr>
              <w:fldChar w:fldCharType="begin"/>
            </w:r>
            <w:r>
              <w:rPr>
                <w:noProof/>
                <w:webHidden/>
              </w:rPr>
              <w:instrText xml:space="preserve"> PAGEREF _Toc81765210 \h </w:instrText>
            </w:r>
            <w:r>
              <w:rPr>
                <w:noProof/>
                <w:webHidden/>
              </w:rPr>
            </w:r>
          </w:ins>
          <w:r>
            <w:rPr>
              <w:noProof/>
              <w:webHidden/>
            </w:rPr>
            <w:fldChar w:fldCharType="separate"/>
          </w:r>
          <w:ins w:id="354" w:author="JORGE CONTRERAS ORTIZ" w:date="2021-09-05T20:12:00Z">
            <w:r>
              <w:rPr>
                <w:noProof/>
                <w:webHidden/>
              </w:rPr>
              <w:t>9</w:t>
            </w:r>
            <w:r>
              <w:rPr>
                <w:noProof/>
                <w:webHidden/>
              </w:rPr>
              <w:fldChar w:fldCharType="end"/>
            </w:r>
            <w:r w:rsidRPr="0050195C">
              <w:rPr>
                <w:rStyle w:val="Hipervnculo"/>
                <w:noProof/>
              </w:rPr>
              <w:fldChar w:fldCharType="end"/>
            </w:r>
          </w:ins>
        </w:p>
        <w:p w14:paraId="0FB8FFCA" w14:textId="6B54BC6C" w:rsidR="004E60C8" w:rsidRDefault="004E60C8">
          <w:pPr>
            <w:pStyle w:val="TDC4"/>
            <w:tabs>
              <w:tab w:val="left" w:pos="1760"/>
              <w:tab w:val="right" w:leader="dot" w:pos="8494"/>
            </w:tabs>
            <w:rPr>
              <w:ins w:id="355" w:author="JORGE CONTRERAS ORTIZ" w:date="2021-09-05T20:12:00Z"/>
              <w:rFonts w:asciiTheme="minorHAnsi" w:eastAsiaTheme="minorEastAsia" w:hAnsiTheme="minorHAnsi" w:cstheme="minorBidi"/>
              <w:noProof/>
              <w:lang w:eastAsia="es-ES"/>
            </w:rPr>
          </w:pPr>
          <w:ins w:id="35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11"</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2.3.4.</w:t>
            </w:r>
            <w:r>
              <w:rPr>
                <w:rFonts w:asciiTheme="minorHAnsi" w:eastAsiaTheme="minorEastAsia" w:hAnsiTheme="minorHAnsi" w:cstheme="minorBidi"/>
                <w:noProof/>
                <w:lang w:eastAsia="es-ES"/>
              </w:rPr>
              <w:tab/>
            </w:r>
            <w:r w:rsidRPr="0050195C">
              <w:rPr>
                <w:rStyle w:val="Hipervnculo"/>
                <w:noProof/>
              </w:rPr>
              <w:t>PROTOCOLOS DE APLICACIÓN</w:t>
            </w:r>
            <w:r>
              <w:rPr>
                <w:noProof/>
                <w:webHidden/>
              </w:rPr>
              <w:tab/>
            </w:r>
            <w:r>
              <w:rPr>
                <w:noProof/>
                <w:webHidden/>
              </w:rPr>
              <w:fldChar w:fldCharType="begin"/>
            </w:r>
            <w:r>
              <w:rPr>
                <w:noProof/>
                <w:webHidden/>
              </w:rPr>
              <w:instrText xml:space="preserve"> PAGEREF _Toc81765211 \h </w:instrText>
            </w:r>
            <w:r>
              <w:rPr>
                <w:noProof/>
                <w:webHidden/>
              </w:rPr>
            </w:r>
          </w:ins>
          <w:r>
            <w:rPr>
              <w:noProof/>
              <w:webHidden/>
            </w:rPr>
            <w:fldChar w:fldCharType="separate"/>
          </w:r>
          <w:ins w:id="357" w:author="JORGE CONTRERAS ORTIZ" w:date="2021-09-05T20:12:00Z">
            <w:r>
              <w:rPr>
                <w:noProof/>
                <w:webHidden/>
              </w:rPr>
              <w:t>10</w:t>
            </w:r>
            <w:r>
              <w:rPr>
                <w:noProof/>
                <w:webHidden/>
              </w:rPr>
              <w:fldChar w:fldCharType="end"/>
            </w:r>
            <w:r w:rsidRPr="0050195C">
              <w:rPr>
                <w:rStyle w:val="Hipervnculo"/>
                <w:noProof/>
              </w:rPr>
              <w:fldChar w:fldCharType="end"/>
            </w:r>
          </w:ins>
        </w:p>
        <w:p w14:paraId="4739B20A" w14:textId="7BFF45DC" w:rsidR="004E60C8" w:rsidRDefault="004E60C8">
          <w:pPr>
            <w:pStyle w:val="TDC3"/>
            <w:rPr>
              <w:ins w:id="358" w:author="JORGE CONTRERAS ORTIZ" w:date="2021-09-05T20:12:00Z"/>
              <w:rFonts w:asciiTheme="minorHAnsi" w:hAnsiTheme="minorHAnsi" w:cstheme="minorBidi"/>
              <w:noProof/>
            </w:rPr>
          </w:pPr>
          <w:ins w:id="35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12"</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2.2.4.</w:t>
            </w:r>
            <w:r>
              <w:rPr>
                <w:rFonts w:asciiTheme="minorHAnsi" w:hAnsiTheme="minorHAnsi" w:cstheme="minorBidi"/>
                <w:noProof/>
              </w:rPr>
              <w:tab/>
            </w:r>
            <w:r w:rsidRPr="0050195C">
              <w:rPr>
                <w:rStyle w:val="Hipervnculo"/>
                <w:noProof/>
              </w:rPr>
              <w:t>RETOS DE 6LoWPAN</w:t>
            </w:r>
            <w:r>
              <w:rPr>
                <w:noProof/>
                <w:webHidden/>
              </w:rPr>
              <w:tab/>
            </w:r>
            <w:r>
              <w:rPr>
                <w:noProof/>
                <w:webHidden/>
              </w:rPr>
              <w:fldChar w:fldCharType="begin"/>
            </w:r>
            <w:r>
              <w:rPr>
                <w:noProof/>
                <w:webHidden/>
              </w:rPr>
              <w:instrText xml:space="preserve"> PAGEREF _Toc81765212 \h </w:instrText>
            </w:r>
            <w:r>
              <w:rPr>
                <w:noProof/>
                <w:webHidden/>
              </w:rPr>
            </w:r>
          </w:ins>
          <w:r>
            <w:rPr>
              <w:noProof/>
              <w:webHidden/>
            </w:rPr>
            <w:fldChar w:fldCharType="separate"/>
          </w:r>
          <w:ins w:id="360" w:author="JORGE CONTRERAS ORTIZ" w:date="2021-09-05T20:12:00Z">
            <w:r>
              <w:rPr>
                <w:noProof/>
                <w:webHidden/>
              </w:rPr>
              <w:t>10</w:t>
            </w:r>
            <w:r>
              <w:rPr>
                <w:noProof/>
                <w:webHidden/>
              </w:rPr>
              <w:fldChar w:fldCharType="end"/>
            </w:r>
            <w:r w:rsidRPr="0050195C">
              <w:rPr>
                <w:rStyle w:val="Hipervnculo"/>
                <w:noProof/>
              </w:rPr>
              <w:fldChar w:fldCharType="end"/>
            </w:r>
          </w:ins>
        </w:p>
        <w:p w14:paraId="0B6FF251" w14:textId="58B8EAEF" w:rsidR="004E60C8" w:rsidRDefault="004E60C8">
          <w:pPr>
            <w:pStyle w:val="TDC3"/>
            <w:rPr>
              <w:ins w:id="361" w:author="JORGE CONTRERAS ORTIZ" w:date="2021-09-05T20:12:00Z"/>
              <w:rFonts w:asciiTheme="minorHAnsi" w:hAnsiTheme="minorHAnsi" w:cstheme="minorBidi"/>
              <w:noProof/>
            </w:rPr>
          </w:pPr>
          <w:ins w:id="36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13"</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2.2.5.</w:t>
            </w:r>
            <w:r>
              <w:rPr>
                <w:rFonts w:asciiTheme="minorHAnsi" w:hAnsiTheme="minorHAnsi" w:cstheme="minorBidi"/>
                <w:noProof/>
              </w:rPr>
              <w:tab/>
            </w:r>
            <w:r w:rsidRPr="0050195C">
              <w:rPr>
                <w:rStyle w:val="Hipervnculo"/>
                <w:noProof/>
              </w:rPr>
              <w:t>IMPLEMENTACIONES Y APLICACIONES PARA 6LoWPAN [5], [7]</w:t>
            </w:r>
            <w:r>
              <w:rPr>
                <w:noProof/>
                <w:webHidden/>
              </w:rPr>
              <w:tab/>
            </w:r>
            <w:r>
              <w:rPr>
                <w:noProof/>
                <w:webHidden/>
              </w:rPr>
              <w:fldChar w:fldCharType="begin"/>
            </w:r>
            <w:r>
              <w:rPr>
                <w:noProof/>
                <w:webHidden/>
              </w:rPr>
              <w:instrText xml:space="preserve"> PAGEREF _Toc81765213 \h </w:instrText>
            </w:r>
            <w:r>
              <w:rPr>
                <w:noProof/>
                <w:webHidden/>
              </w:rPr>
            </w:r>
          </w:ins>
          <w:r>
            <w:rPr>
              <w:noProof/>
              <w:webHidden/>
            </w:rPr>
            <w:fldChar w:fldCharType="separate"/>
          </w:r>
          <w:ins w:id="363" w:author="JORGE CONTRERAS ORTIZ" w:date="2021-09-05T20:12:00Z">
            <w:r>
              <w:rPr>
                <w:noProof/>
                <w:webHidden/>
              </w:rPr>
              <w:t>11</w:t>
            </w:r>
            <w:r>
              <w:rPr>
                <w:noProof/>
                <w:webHidden/>
              </w:rPr>
              <w:fldChar w:fldCharType="end"/>
            </w:r>
            <w:r w:rsidRPr="0050195C">
              <w:rPr>
                <w:rStyle w:val="Hipervnculo"/>
                <w:noProof/>
              </w:rPr>
              <w:fldChar w:fldCharType="end"/>
            </w:r>
          </w:ins>
        </w:p>
        <w:p w14:paraId="60AFC83E" w14:textId="3B4C4A44" w:rsidR="004E60C8" w:rsidRDefault="004E60C8">
          <w:pPr>
            <w:pStyle w:val="TDC4"/>
            <w:tabs>
              <w:tab w:val="left" w:pos="1760"/>
              <w:tab w:val="right" w:leader="dot" w:pos="8494"/>
            </w:tabs>
            <w:rPr>
              <w:ins w:id="364" w:author="JORGE CONTRERAS ORTIZ" w:date="2021-09-05T20:12:00Z"/>
              <w:rFonts w:asciiTheme="minorHAnsi" w:eastAsiaTheme="minorEastAsia" w:hAnsiTheme="minorHAnsi" w:cstheme="minorBidi"/>
              <w:noProof/>
              <w:lang w:eastAsia="es-ES"/>
            </w:rPr>
          </w:pPr>
          <w:ins w:id="365" w:author="JORGE CONTRERAS ORTIZ" w:date="2021-09-05T20:12:00Z">
            <w:r w:rsidRPr="0050195C">
              <w:rPr>
                <w:rStyle w:val="Hipervnculo"/>
                <w:noProof/>
              </w:rPr>
              <w:lastRenderedPageBreak/>
              <w:fldChar w:fldCharType="begin"/>
            </w:r>
            <w:r w:rsidRPr="0050195C">
              <w:rPr>
                <w:rStyle w:val="Hipervnculo"/>
                <w:noProof/>
              </w:rPr>
              <w:instrText xml:space="preserve"> </w:instrText>
            </w:r>
            <w:r>
              <w:rPr>
                <w:noProof/>
              </w:rPr>
              <w:instrText>HYPERLINK \l "_Toc81765214"</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2.5.1.</w:t>
            </w:r>
            <w:r>
              <w:rPr>
                <w:rFonts w:asciiTheme="minorHAnsi" w:eastAsiaTheme="minorEastAsia" w:hAnsiTheme="minorHAnsi" w:cstheme="minorBidi"/>
                <w:noProof/>
                <w:lang w:eastAsia="es-ES"/>
              </w:rPr>
              <w:tab/>
            </w:r>
            <w:r w:rsidRPr="0050195C">
              <w:rPr>
                <w:rStyle w:val="Hipervnculo"/>
                <w:noProof/>
              </w:rPr>
              <w:t>Contiki</w:t>
            </w:r>
            <w:r>
              <w:rPr>
                <w:noProof/>
                <w:webHidden/>
              </w:rPr>
              <w:tab/>
            </w:r>
            <w:r>
              <w:rPr>
                <w:noProof/>
                <w:webHidden/>
              </w:rPr>
              <w:fldChar w:fldCharType="begin"/>
            </w:r>
            <w:r>
              <w:rPr>
                <w:noProof/>
                <w:webHidden/>
              </w:rPr>
              <w:instrText xml:space="preserve"> PAGEREF _Toc81765214 \h </w:instrText>
            </w:r>
            <w:r>
              <w:rPr>
                <w:noProof/>
                <w:webHidden/>
              </w:rPr>
            </w:r>
          </w:ins>
          <w:r>
            <w:rPr>
              <w:noProof/>
              <w:webHidden/>
            </w:rPr>
            <w:fldChar w:fldCharType="separate"/>
          </w:r>
          <w:ins w:id="366" w:author="JORGE CONTRERAS ORTIZ" w:date="2021-09-05T20:12:00Z">
            <w:r>
              <w:rPr>
                <w:noProof/>
                <w:webHidden/>
              </w:rPr>
              <w:t>11</w:t>
            </w:r>
            <w:r>
              <w:rPr>
                <w:noProof/>
                <w:webHidden/>
              </w:rPr>
              <w:fldChar w:fldCharType="end"/>
            </w:r>
            <w:r w:rsidRPr="0050195C">
              <w:rPr>
                <w:rStyle w:val="Hipervnculo"/>
                <w:noProof/>
              </w:rPr>
              <w:fldChar w:fldCharType="end"/>
            </w:r>
          </w:ins>
        </w:p>
        <w:p w14:paraId="52A1E2EA" w14:textId="0A425539" w:rsidR="004E60C8" w:rsidRDefault="004E60C8">
          <w:pPr>
            <w:pStyle w:val="TDC4"/>
            <w:tabs>
              <w:tab w:val="left" w:pos="1760"/>
              <w:tab w:val="right" w:leader="dot" w:pos="8494"/>
            </w:tabs>
            <w:rPr>
              <w:ins w:id="367" w:author="JORGE CONTRERAS ORTIZ" w:date="2021-09-05T20:12:00Z"/>
              <w:rFonts w:asciiTheme="minorHAnsi" w:eastAsiaTheme="minorEastAsia" w:hAnsiTheme="minorHAnsi" w:cstheme="minorBidi"/>
              <w:noProof/>
              <w:lang w:eastAsia="es-ES"/>
            </w:rPr>
          </w:pPr>
          <w:ins w:id="36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15"</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2.5.2.</w:t>
            </w:r>
            <w:r>
              <w:rPr>
                <w:rFonts w:asciiTheme="minorHAnsi" w:eastAsiaTheme="minorEastAsia" w:hAnsiTheme="minorHAnsi" w:cstheme="minorBidi"/>
                <w:noProof/>
                <w:lang w:eastAsia="es-ES"/>
              </w:rPr>
              <w:tab/>
            </w:r>
            <w:r w:rsidRPr="0050195C">
              <w:rPr>
                <w:rStyle w:val="Hipervnculo"/>
                <w:noProof/>
              </w:rPr>
              <w:t>TINYOS</w:t>
            </w:r>
            <w:r>
              <w:rPr>
                <w:noProof/>
                <w:webHidden/>
              </w:rPr>
              <w:tab/>
            </w:r>
            <w:r>
              <w:rPr>
                <w:noProof/>
                <w:webHidden/>
              </w:rPr>
              <w:fldChar w:fldCharType="begin"/>
            </w:r>
            <w:r>
              <w:rPr>
                <w:noProof/>
                <w:webHidden/>
              </w:rPr>
              <w:instrText xml:space="preserve"> PAGEREF _Toc81765215 \h </w:instrText>
            </w:r>
            <w:r>
              <w:rPr>
                <w:noProof/>
                <w:webHidden/>
              </w:rPr>
            </w:r>
          </w:ins>
          <w:r>
            <w:rPr>
              <w:noProof/>
              <w:webHidden/>
            </w:rPr>
            <w:fldChar w:fldCharType="separate"/>
          </w:r>
          <w:ins w:id="369" w:author="JORGE CONTRERAS ORTIZ" w:date="2021-09-05T20:12:00Z">
            <w:r>
              <w:rPr>
                <w:noProof/>
                <w:webHidden/>
              </w:rPr>
              <w:t>11</w:t>
            </w:r>
            <w:r>
              <w:rPr>
                <w:noProof/>
                <w:webHidden/>
              </w:rPr>
              <w:fldChar w:fldCharType="end"/>
            </w:r>
            <w:r w:rsidRPr="0050195C">
              <w:rPr>
                <w:rStyle w:val="Hipervnculo"/>
                <w:noProof/>
              </w:rPr>
              <w:fldChar w:fldCharType="end"/>
            </w:r>
          </w:ins>
        </w:p>
        <w:p w14:paraId="278B1688" w14:textId="3F5D336C" w:rsidR="004E60C8" w:rsidRDefault="004E60C8">
          <w:pPr>
            <w:pStyle w:val="TDC4"/>
            <w:tabs>
              <w:tab w:val="left" w:pos="1760"/>
              <w:tab w:val="right" w:leader="dot" w:pos="8494"/>
            </w:tabs>
            <w:rPr>
              <w:ins w:id="370" w:author="JORGE CONTRERAS ORTIZ" w:date="2021-09-05T20:12:00Z"/>
              <w:rFonts w:asciiTheme="minorHAnsi" w:eastAsiaTheme="minorEastAsia" w:hAnsiTheme="minorHAnsi" w:cstheme="minorBidi"/>
              <w:noProof/>
              <w:lang w:eastAsia="es-ES"/>
            </w:rPr>
          </w:pPr>
          <w:ins w:id="37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16"</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2.5.3.</w:t>
            </w:r>
            <w:r>
              <w:rPr>
                <w:rFonts w:asciiTheme="minorHAnsi" w:eastAsiaTheme="minorEastAsia" w:hAnsiTheme="minorHAnsi" w:cstheme="minorBidi"/>
                <w:noProof/>
                <w:lang w:eastAsia="es-ES"/>
              </w:rPr>
              <w:tab/>
            </w:r>
            <w:r w:rsidRPr="0050195C">
              <w:rPr>
                <w:rStyle w:val="Hipervnculo"/>
                <w:noProof/>
              </w:rPr>
              <w:t>THREAD</w:t>
            </w:r>
            <w:r>
              <w:rPr>
                <w:noProof/>
                <w:webHidden/>
              </w:rPr>
              <w:tab/>
            </w:r>
            <w:r>
              <w:rPr>
                <w:noProof/>
                <w:webHidden/>
              </w:rPr>
              <w:fldChar w:fldCharType="begin"/>
            </w:r>
            <w:r>
              <w:rPr>
                <w:noProof/>
                <w:webHidden/>
              </w:rPr>
              <w:instrText xml:space="preserve"> PAGEREF _Toc81765216 \h </w:instrText>
            </w:r>
            <w:r>
              <w:rPr>
                <w:noProof/>
                <w:webHidden/>
              </w:rPr>
            </w:r>
          </w:ins>
          <w:r>
            <w:rPr>
              <w:noProof/>
              <w:webHidden/>
            </w:rPr>
            <w:fldChar w:fldCharType="separate"/>
          </w:r>
          <w:ins w:id="372" w:author="JORGE CONTRERAS ORTIZ" w:date="2021-09-05T20:12:00Z">
            <w:r>
              <w:rPr>
                <w:noProof/>
                <w:webHidden/>
              </w:rPr>
              <w:t>12</w:t>
            </w:r>
            <w:r>
              <w:rPr>
                <w:noProof/>
                <w:webHidden/>
              </w:rPr>
              <w:fldChar w:fldCharType="end"/>
            </w:r>
            <w:r w:rsidRPr="0050195C">
              <w:rPr>
                <w:rStyle w:val="Hipervnculo"/>
                <w:noProof/>
              </w:rPr>
              <w:fldChar w:fldCharType="end"/>
            </w:r>
          </w:ins>
        </w:p>
        <w:p w14:paraId="1DEC2BFC" w14:textId="33DE0560" w:rsidR="004E60C8" w:rsidRDefault="004E60C8">
          <w:pPr>
            <w:pStyle w:val="TDC2"/>
            <w:tabs>
              <w:tab w:val="left" w:pos="880"/>
              <w:tab w:val="right" w:leader="dot" w:pos="8494"/>
            </w:tabs>
            <w:rPr>
              <w:ins w:id="373" w:author="JORGE CONTRERAS ORTIZ" w:date="2021-09-05T20:12:00Z"/>
              <w:rFonts w:asciiTheme="minorHAnsi" w:eastAsiaTheme="minorEastAsia" w:hAnsiTheme="minorHAnsi" w:cstheme="minorBidi"/>
              <w:noProof/>
              <w:lang w:eastAsia="es-ES"/>
            </w:rPr>
          </w:pPr>
          <w:ins w:id="37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17"</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2.3.</w:t>
            </w:r>
            <w:r>
              <w:rPr>
                <w:rFonts w:asciiTheme="minorHAnsi" w:eastAsiaTheme="minorEastAsia" w:hAnsiTheme="minorHAnsi" w:cstheme="minorBidi"/>
                <w:noProof/>
                <w:lang w:eastAsia="es-ES"/>
              </w:rPr>
              <w:tab/>
            </w:r>
            <w:r w:rsidRPr="0050195C">
              <w:rPr>
                <w:rStyle w:val="Hipervnculo"/>
                <w:noProof/>
              </w:rPr>
              <w:t>THREAD</w:t>
            </w:r>
            <w:r>
              <w:rPr>
                <w:noProof/>
                <w:webHidden/>
              </w:rPr>
              <w:tab/>
            </w:r>
            <w:r>
              <w:rPr>
                <w:noProof/>
                <w:webHidden/>
              </w:rPr>
              <w:fldChar w:fldCharType="begin"/>
            </w:r>
            <w:r>
              <w:rPr>
                <w:noProof/>
                <w:webHidden/>
              </w:rPr>
              <w:instrText xml:space="preserve"> PAGEREF _Toc81765217 \h </w:instrText>
            </w:r>
            <w:r>
              <w:rPr>
                <w:noProof/>
                <w:webHidden/>
              </w:rPr>
            </w:r>
          </w:ins>
          <w:r>
            <w:rPr>
              <w:noProof/>
              <w:webHidden/>
            </w:rPr>
            <w:fldChar w:fldCharType="separate"/>
          </w:r>
          <w:ins w:id="375" w:author="JORGE CONTRERAS ORTIZ" w:date="2021-09-05T20:12:00Z">
            <w:r>
              <w:rPr>
                <w:noProof/>
                <w:webHidden/>
              </w:rPr>
              <w:t>12</w:t>
            </w:r>
            <w:r>
              <w:rPr>
                <w:noProof/>
                <w:webHidden/>
              </w:rPr>
              <w:fldChar w:fldCharType="end"/>
            </w:r>
            <w:r w:rsidRPr="0050195C">
              <w:rPr>
                <w:rStyle w:val="Hipervnculo"/>
                <w:noProof/>
              </w:rPr>
              <w:fldChar w:fldCharType="end"/>
            </w:r>
          </w:ins>
        </w:p>
        <w:p w14:paraId="08602E74" w14:textId="0528C365" w:rsidR="004E60C8" w:rsidRDefault="004E60C8">
          <w:pPr>
            <w:pStyle w:val="TDC3"/>
            <w:rPr>
              <w:ins w:id="376" w:author="JORGE CONTRERAS ORTIZ" w:date="2021-09-05T20:12:00Z"/>
              <w:rFonts w:asciiTheme="minorHAnsi" w:hAnsiTheme="minorHAnsi" w:cstheme="minorBidi"/>
              <w:noProof/>
            </w:rPr>
          </w:pPr>
          <w:ins w:id="377"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18"</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2.3.1.</w:t>
            </w:r>
            <w:r>
              <w:rPr>
                <w:rFonts w:asciiTheme="minorHAnsi" w:hAnsiTheme="minorHAnsi" w:cstheme="minorBidi"/>
                <w:noProof/>
              </w:rPr>
              <w:tab/>
            </w:r>
            <w:r w:rsidRPr="0050195C">
              <w:rPr>
                <w:rStyle w:val="Hipervnculo"/>
                <w:noProof/>
              </w:rPr>
              <w:t>INTRODUCCIÓN A REDES THREAD [8], [10]–[12]</w:t>
            </w:r>
            <w:r>
              <w:rPr>
                <w:noProof/>
                <w:webHidden/>
              </w:rPr>
              <w:tab/>
            </w:r>
            <w:r>
              <w:rPr>
                <w:noProof/>
                <w:webHidden/>
              </w:rPr>
              <w:fldChar w:fldCharType="begin"/>
            </w:r>
            <w:r>
              <w:rPr>
                <w:noProof/>
                <w:webHidden/>
              </w:rPr>
              <w:instrText xml:space="preserve"> PAGEREF _Toc81765218 \h </w:instrText>
            </w:r>
            <w:r>
              <w:rPr>
                <w:noProof/>
                <w:webHidden/>
              </w:rPr>
            </w:r>
          </w:ins>
          <w:r>
            <w:rPr>
              <w:noProof/>
              <w:webHidden/>
            </w:rPr>
            <w:fldChar w:fldCharType="separate"/>
          </w:r>
          <w:ins w:id="378" w:author="JORGE CONTRERAS ORTIZ" w:date="2021-09-05T20:12:00Z">
            <w:r>
              <w:rPr>
                <w:noProof/>
                <w:webHidden/>
              </w:rPr>
              <w:t>12</w:t>
            </w:r>
            <w:r>
              <w:rPr>
                <w:noProof/>
                <w:webHidden/>
              </w:rPr>
              <w:fldChar w:fldCharType="end"/>
            </w:r>
            <w:r w:rsidRPr="0050195C">
              <w:rPr>
                <w:rStyle w:val="Hipervnculo"/>
                <w:noProof/>
              </w:rPr>
              <w:fldChar w:fldCharType="end"/>
            </w:r>
          </w:ins>
        </w:p>
        <w:p w14:paraId="6CE2CBB0" w14:textId="487FE360" w:rsidR="004E60C8" w:rsidRDefault="004E60C8">
          <w:pPr>
            <w:pStyle w:val="TDC3"/>
            <w:rPr>
              <w:ins w:id="379" w:author="JORGE CONTRERAS ORTIZ" w:date="2021-09-05T20:12:00Z"/>
              <w:rFonts w:asciiTheme="minorHAnsi" w:hAnsiTheme="minorHAnsi" w:cstheme="minorBidi"/>
              <w:noProof/>
            </w:rPr>
          </w:pPr>
          <w:ins w:id="38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19"</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2.3.2.</w:t>
            </w:r>
            <w:r>
              <w:rPr>
                <w:rFonts w:asciiTheme="minorHAnsi" w:hAnsiTheme="minorHAnsi" w:cstheme="minorBidi"/>
                <w:noProof/>
              </w:rPr>
              <w:tab/>
            </w:r>
            <w:r w:rsidRPr="0050195C">
              <w:rPr>
                <w:rStyle w:val="Hipervnculo"/>
                <w:noProof/>
              </w:rPr>
              <w:t>TIPOS DE DISPOSITIVOS</w:t>
            </w:r>
            <w:r>
              <w:rPr>
                <w:noProof/>
                <w:webHidden/>
              </w:rPr>
              <w:tab/>
            </w:r>
            <w:r>
              <w:rPr>
                <w:noProof/>
                <w:webHidden/>
              </w:rPr>
              <w:fldChar w:fldCharType="begin"/>
            </w:r>
            <w:r>
              <w:rPr>
                <w:noProof/>
                <w:webHidden/>
              </w:rPr>
              <w:instrText xml:space="preserve"> PAGEREF _Toc81765219 \h </w:instrText>
            </w:r>
            <w:r>
              <w:rPr>
                <w:noProof/>
                <w:webHidden/>
              </w:rPr>
            </w:r>
          </w:ins>
          <w:r>
            <w:rPr>
              <w:noProof/>
              <w:webHidden/>
            </w:rPr>
            <w:fldChar w:fldCharType="separate"/>
          </w:r>
          <w:ins w:id="381" w:author="JORGE CONTRERAS ORTIZ" w:date="2021-09-05T20:12:00Z">
            <w:r>
              <w:rPr>
                <w:noProof/>
                <w:webHidden/>
              </w:rPr>
              <w:t>14</w:t>
            </w:r>
            <w:r>
              <w:rPr>
                <w:noProof/>
                <w:webHidden/>
              </w:rPr>
              <w:fldChar w:fldCharType="end"/>
            </w:r>
            <w:r w:rsidRPr="0050195C">
              <w:rPr>
                <w:rStyle w:val="Hipervnculo"/>
                <w:noProof/>
              </w:rPr>
              <w:fldChar w:fldCharType="end"/>
            </w:r>
          </w:ins>
        </w:p>
        <w:p w14:paraId="53AD1DF1" w14:textId="24A98045" w:rsidR="004E60C8" w:rsidRDefault="004E60C8">
          <w:pPr>
            <w:pStyle w:val="TDC3"/>
            <w:rPr>
              <w:ins w:id="382" w:author="JORGE CONTRERAS ORTIZ" w:date="2021-09-05T20:12:00Z"/>
              <w:rFonts w:asciiTheme="minorHAnsi" w:hAnsiTheme="minorHAnsi" w:cstheme="minorBidi"/>
              <w:noProof/>
            </w:rPr>
          </w:pPr>
          <w:ins w:id="38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20"</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2.3.3.</w:t>
            </w:r>
            <w:r>
              <w:rPr>
                <w:rFonts w:asciiTheme="minorHAnsi" w:hAnsiTheme="minorHAnsi" w:cstheme="minorBidi"/>
                <w:noProof/>
              </w:rPr>
              <w:tab/>
            </w:r>
            <w:r w:rsidRPr="0050195C">
              <w:rPr>
                <w:rStyle w:val="Hipervnculo"/>
                <w:noProof/>
              </w:rPr>
              <w:t>PROTOCOLO THREAD</w:t>
            </w:r>
            <w:r>
              <w:rPr>
                <w:noProof/>
                <w:webHidden/>
              </w:rPr>
              <w:tab/>
            </w:r>
            <w:r>
              <w:rPr>
                <w:noProof/>
                <w:webHidden/>
              </w:rPr>
              <w:fldChar w:fldCharType="begin"/>
            </w:r>
            <w:r>
              <w:rPr>
                <w:noProof/>
                <w:webHidden/>
              </w:rPr>
              <w:instrText xml:space="preserve"> PAGEREF _Toc81765220 \h </w:instrText>
            </w:r>
            <w:r>
              <w:rPr>
                <w:noProof/>
                <w:webHidden/>
              </w:rPr>
            </w:r>
          </w:ins>
          <w:r>
            <w:rPr>
              <w:noProof/>
              <w:webHidden/>
            </w:rPr>
            <w:fldChar w:fldCharType="separate"/>
          </w:r>
          <w:ins w:id="384" w:author="JORGE CONTRERAS ORTIZ" w:date="2021-09-05T20:12:00Z">
            <w:r>
              <w:rPr>
                <w:noProof/>
                <w:webHidden/>
              </w:rPr>
              <w:t>15</w:t>
            </w:r>
            <w:r>
              <w:rPr>
                <w:noProof/>
                <w:webHidden/>
              </w:rPr>
              <w:fldChar w:fldCharType="end"/>
            </w:r>
            <w:r w:rsidRPr="0050195C">
              <w:rPr>
                <w:rStyle w:val="Hipervnculo"/>
                <w:noProof/>
              </w:rPr>
              <w:fldChar w:fldCharType="end"/>
            </w:r>
          </w:ins>
        </w:p>
        <w:p w14:paraId="33627BE5" w14:textId="3434C19C" w:rsidR="004E60C8" w:rsidRDefault="004E60C8">
          <w:pPr>
            <w:pStyle w:val="TDC4"/>
            <w:tabs>
              <w:tab w:val="left" w:pos="1760"/>
              <w:tab w:val="right" w:leader="dot" w:pos="8494"/>
            </w:tabs>
            <w:rPr>
              <w:ins w:id="385" w:author="JORGE CONTRERAS ORTIZ" w:date="2021-09-05T20:12:00Z"/>
              <w:rFonts w:asciiTheme="minorHAnsi" w:eastAsiaTheme="minorEastAsia" w:hAnsiTheme="minorHAnsi" w:cstheme="minorBidi"/>
              <w:noProof/>
              <w:lang w:eastAsia="es-ES"/>
            </w:rPr>
          </w:pPr>
          <w:ins w:id="38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21"</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3.3.1.</w:t>
            </w:r>
            <w:r>
              <w:rPr>
                <w:rFonts w:asciiTheme="minorHAnsi" w:eastAsiaTheme="minorEastAsia" w:hAnsiTheme="minorHAnsi" w:cstheme="minorBidi"/>
                <w:noProof/>
                <w:lang w:eastAsia="es-ES"/>
              </w:rPr>
              <w:tab/>
            </w:r>
            <w:r w:rsidRPr="0050195C">
              <w:rPr>
                <w:rStyle w:val="Hipervnculo"/>
                <w:noProof/>
              </w:rPr>
              <w:t>REDES DE ÁREA PRIVADA (PAN) [12]</w:t>
            </w:r>
            <w:r>
              <w:rPr>
                <w:noProof/>
                <w:webHidden/>
              </w:rPr>
              <w:tab/>
            </w:r>
            <w:r>
              <w:rPr>
                <w:noProof/>
                <w:webHidden/>
              </w:rPr>
              <w:fldChar w:fldCharType="begin"/>
            </w:r>
            <w:r>
              <w:rPr>
                <w:noProof/>
                <w:webHidden/>
              </w:rPr>
              <w:instrText xml:space="preserve"> PAGEREF _Toc81765221 \h </w:instrText>
            </w:r>
            <w:r>
              <w:rPr>
                <w:noProof/>
                <w:webHidden/>
              </w:rPr>
            </w:r>
          </w:ins>
          <w:r>
            <w:rPr>
              <w:noProof/>
              <w:webHidden/>
            </w:rPr>
            <w:fldChar w:fldCharType="separate"/>
          </w:r>
          <w:ins w:id="387" w:author="JORGE CONTRERAS ORTIZ" w:date="2021-09-05T20:12:00Z">
            <w:r>
              <w:rPr>
                <w:noProof/>
                <w:webHidden/>
              </w:rPr>
              <w:t>16</w:t>
            </w:r>
            <w:r>
              <w:rPr>
                <w:noProof/>
                <w:webHidden/>
              </w:rPr>
              <w:fldChar w:fldCharType="end"/>
            </w:r>
            <w:r w:rsidRPr="0050195C">
              <w:rPr>
                <w:rStyle w:val="Hipervnculo"/>
                <w:noProof/>
              </w:rPr>
              <w:fldChar w:fldCharType="end"/>
            </w:r>
          </w:ins>
        </w:p>
        <w:p w14:paraId="6437D5C2" w14:textId="33BB7528" w:rsidR="004E60C8" w:rsidRDefault="004E60C8">
          <w:pPr>
            <w:pStyle w:val="TDC4"/>
            <w:tabs>
              <w:tab w:val="left" w:pos="1760"/>
              <w:tab w:val="right" w:leader="dot" w:pos="8494"/>
            </w:tabs>
            <w:rPr>
              <w:ins w:id="388" w:author="JORGE CONTRERAS ORTIZ" w:date="2021-09-05T20:12:00Z"/>
              <w:rFonts w:asciiTheme="minorHAnsi" w:eastAsiaTheme="minorEastAsia" w:hAnsiTheme="minorHAnsi" w:cstheme="minorBidi"/>
              <w:noProof/>
              <w:lang w:eastAsia="es-ES"/>
            </w:rPr>
          </w:pPr>
          <w:ins w:id="38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22"</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3.3.2.</w:t>
            </w:r>
            <w:r>
              <w:rPr>
                <w:rFonts w:asciiTheme="minorHAnsi" w:eastAsiaTheme="minorEastAsia" w:hAnsiTheme="minorHAnsi" w:cstheme="minorBidi"/>
                <w:noProof/>
                <w:lang w:eastAsia="es-ES"/>
              </w:rPr>
              <w:tab/>
            </w:r>
            <w:r w:rsidRPr="0050195C">
              <w:rPr>
                <w:rStyle w:val="Hipervnculo"/>
                <w:noProof/>
              </w:rPr>
              <w:t>CAPA FÍSICA [12], [14]</w:t>
            </w:r>
            <w:r>
              <w:rPr>
                <w:noProof/>
                <w:webHidden/>
              </w:rPr>
              <w:tab/>
            </w:r>
            <w:r>
              <w:rPr>
                <w:noProof/>
                <w:webHidden/>
              </w:rPr>
              <w:fldChar w:fldCharType="begin"/>
            </w:r>
            <w:r>
              <w:rPr>
                <w:noProof/>
                <w:webHidden/>
              </w:rPr>
              <w:instrText xml:space="preserve"> PAGEREF _Toc81765222 \h </w:instrText>
            </w:r>
            <w:r>
              <w:rPr>
                <w:noProof/>
                <w:webHidden/>
              </w:rPr>
            </w:r>
          </w:ins>
          <w:r>
            <w:rPr>
              <w:noProof/>
              <w:webHidden/>
            </w:rPr>
            <w:fldChar w:fldCharType="separate"/>
          </w:r>
          <w:ins w:id="390" w:author="JORGE CONTRERAS ORTIZ" w:date="2021-09-05T20:12:00Z">
            <w:r>
              <w:rPr>
                <w:noProof/>
                <w:webHidden/>
              </w:rPr>
              <w:t>18</w:t>
            </w:r>
            <w:r>
              <w:rPr>
                <w:noProof/>
                <w:webHidden/>
              </w:rPr>
              <w:fldChar w:fldCharType="end"/>
            </w:r>
            <w:r w:rsidRPr="0050195C">
              <w:rPr>
                <w:rStyle w:val="Hipervnculo"/>
                <w:noProof/>
              </w:rPr>
              <w:fldChar w:fldCharType="end"/>
            </w:r>
          </w:ins>
        </w:p>
        <w:p w14:paraId="4D105DF3" w14:textId="711533D0" w:rsidR="004E60C8" w:rsidRDefault="004E60C8">
          <w:pPr>
            <w:pStyle w:val="TDC4"/>
            <w:tabs>
              <w:tab w:val="left" w:pos="1760"/>
              <w:tab w:val="right" w:leader="dot" w:pos="8494"/>
            </w:tabs>
            <w:rPr>
              <w:ins w:id="391" w:author="JORGE CONTRERAS ORTIZ" w:date="2021-09-05T20:12:00Z"/>
              <w:rFonts w:asciiTheme="minorHAnsi" w:eastAsiaTheme="minorEastAsia" w:hAnsiTheme="minorHAnsi" w:cstheme="minorBidi"/>
              <w:noProof/>
              <w:lang w:eastAsia="es-ES"/>
            </w:rPr>
          </w:pPr>
          <w:ins w:id="39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23"</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3.3.3.</w:t>
            </w:r>
            <w:r>
              <w:rPr>
                <w:rFonts w:asciiTheme="minorHAnsi" w:eastAsiaTheme="minorEastAsia" w:hAnsiTheme="minorHAnsi" w:cstheme="minorBidi"/>
                <w:noProof/>
                <w:lang w:eastAsia="es-ES"/>
              </w:rPr>
              <w:tab/>
            </w:r>
            <w:r w:rsidRPr="0050195C">
              <w:rPr>
                <w:rStyle w:val="Hipervnculo"/>
                <w:noProof/>
              </w:rPr>
              <w:t>CAPA MAC (O ENLACE DE DATOS). [12], [14]</w:t>
            </w:r>
            <w:r>
              <w:rPr>
                <w:noProof/>
                <w:webHidden/>
              </w:rPr>
              <w:tab/>
            </w:r>
            <w:r>
              <w:rPr>
                <w:noProof/>
                <w:webHidden/>
              </w:rPr>
              <w:fldChar w:fldCharType="begin"/>
            </w:r>
            <w:r>
              <w:rPr>
                <w:noProof/>
                <w:webHidden/>
              </w:rPr>
              <w:instrText xml:space="preserve"> PAGEREF _Toc81765223 \h </w:instrText>
            </w:r>
            <w:r>
              <w:rPr>
                <w:noProof/>
                <w:webHidden/>
              </w:rPr>
            </w:r>
          </w:ins>
          <w:r>
            <w:rPr>
              <w:noProof/>
              <w:webHidden/>
            </w:rPr>
            <w:fldChar w:fldCharType="separate"/>
          </w:r>
          <w:ins w:id="393" w:author="JORGE CONTRERAS ORTIZ" w:date="2021-09-05T20:12:00Z">
            <w:r>
              <w:rPr>
                <w:noProof/>
                <w:webHidden/>
              </w:rPr>
              <w:t>18</w:t>
            </w:r>
            <w:r>
              <w:rPr>
                <w:noProof/>
                <w:webHidden/>
              </w:rPr>
              <w:fldChar w:fldCharType="end"/>
            </w:r>
            <w:r w:rsidRPr="0050195C">
              <w:rPr>
                <w:rStyle w:val="Hipervnculo"/>
                <w:noProof/>
              </w:rPr>
              <w:fldChar w:fldCharType="end"/>
            </w:r>
          </w:ins>
        </w:p>
        <w:p w14:paraId="07F11164" w14:textId="0F1A5F1B" w:rsidR="004E60C8" w:rsidRDefault="004E60C8">
          <w:pPr>
            <w:pStyle w:val="TDC4"/>
            <w:tabs>
              <w:tab w:val="left" w:pos="1760"/>
              <w:tab w:val="right" w:leader="dot" w:pos="8494"/>
            </w:tabs>
            <w:rPr>
              <w:ins w:id="394" w:author="JORGE CONTRERAS ORTIZ" w:date="2021-09-05T20:12:00Z"/>
              <w:rFonts w:asciiTheme="minorHAnsi" w:eastAsiaTheme="minorEastAsia" w:hAnsiTheme="minorHAnsi" w:cstheme="minorBidi"/>
              <w:noProof/>
              <w:lang w:eastAsia="es-ES"/>
            </w:rPr>
          </w:pPr>
          <w:ins w:id="39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24"</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3.3.4.</w:t>
            </w:r>
            <w:r>
              <w:rPr>
                <w:rFonts w:asciiTheme="minorHAnsi" w:eastAsiaTheme="minorEastAsia" w:hAnsiTheme="minorHAnsi" w:cstheme="minorBidi"/>
                <w:noProof/>
                <w:lang w:eastAsia="es-ES"/>
              </w:rPr>
              <w:tab/>
            </w:r>
            <w:r w:rsidRPr="0050195C">
              <w:rPr>
                <w:rStyle w:val="Hipervnculo"/>
                <w:noProof/>
              </w:rPr>
              <w:t>CAPA DE ADAPTACIÓN 6LoWPAN [12]</w:t>
            </w:r>
            <w:r>
              <w:rPr>
                <w:noProof/>
                <w:webHidden/>
              </w:rPr>
              <w:tab/>
            </w:r>
            <w:r>
              <w:rPr>
                <w:noProof/>
                <w:webHidden/>
              </w:rPr>
              <w:fldChar w:fldCharType="begin"/>
            </w:r>
            <w:r>
              <w:rPr>
                <w:noProof/>
                <w:webHidden/>
              </w:rPr>
              <w:instrText xml:space="preserve"> PAGEREF _Toc81765224 \h </w:instrText>
            </w:r>
            <w:r>
              <w:rPr>
                <w:noProof/>
                <w:webHidden/>
              </w:rPr>
            </w:r>
          </w:ins>
          <w:r>
            <w:rPr>
              <w:noProof/>
              <w:webHidden/>
            </w:rPr>
            <w:fldChar w:fldCharType="separate"/>
          </w:r>
          <w:ins w:id="396" w:author="JORGE CONTRERAS ORTIZ" w:date="2021-09-05T20:12:00Z">
            <w:r>
              <w:rPr>
                <w:noProof/>
                <w:webHidden/>
              </w:rPr>
              <w:t>20</w:t>
            </w:r>
            <w:r>
              <w:rPr>
                <w:noProof/>
                <w:webHidden/>
              </w:rPr>
              <w:fldChar w:fldCharType="end"/>
            </w:r>
            <w:r w:rsidRPr="0050195C">
              <w:rPr>
                <w:rStyle w:val="Hipervnculo"/>
                <w:noProof/>
              </w:rPr>
              <w:fldChar w:fldCharType="end"/>
            </w:r>
          </w:ins>
        </w:p>
        <w:p w14:paraId="4634E233" w14:textId="37A71FD7" w:rsidR="004E60C8" w:rsidRDefault="004E60C8">
          <w:pPr>
            <w:pStyle w:val="TDC4"/>
            <w:tabs>
              <w:tab w:val="left" w:pos="1760"/>
              <w:tab w:val="right" w:leader="dot" w:pos="8494"/>
            </w:tabs>
            <w:rPr>
              <w:ins w:id="397" w:author="JORGE CONTRERAS ORTIZ" w:date="2021-09-05T20:12:00Z"/>
              <w:rFonts w:asciiTheme="minorHAnsi" w:eastAsiaTheme="minorEastAsia" w:hAnsiTheme="minorHAnsi" w:cstheme="minorBidi"/>
              <w:noProof/>
              <w:lang w:eastAsia="es-ES"/>
            </w:rPr>
          </w:pPr>
          <w:ins w:id="39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25"</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3.3.5.</w:t>
            </w:r>
            <w:r>
              <w:rPr>
                <w:rFonts w:asciiTheme="minorHAnsi" w:eastAsiaTheme="minorEastAsia" w:hAnsiTheme="minorHAnsi" w:cstheme="minorBidi"/>
                <w:noProof/>
                <w:lang w:eastAsia="es-ES"/>
              </w:rPr>
              <w:tab/>
            </w:r>
            <w:r w:rsidRPr="0050195C">
              <w:rPr>
                <w:rStyle w:val="Hipervnculo"/>
                <w:noProof/>
              </w:rPr>
              <w:t>CAPA DE RED [12]</w:t>
            </w:r>
            <w:r>
              <w:rPr>
                <w:noProof/>
                <w:webHidden/>
              </w:rPr>
              <w:tab/>
            </w:r>
            <w:r>
              <w:rPr>
                <w:noProof/>
                <w:webHidden/>
              </w:rPr>
              <w:fldChar w:fldCharType="begin"/>
            </w:r>
            <w:r>
              <w:rPr>
                <w:noProof/>
                <w:webHidden/>
              </w:rPr>
              <w:instrText xml:space="preserve"> PAGEREF _Toc81765225 \h </w:instrText>
            </w:r>
            <w:r>
              <w:rPr>
                <w:noProof/>
                <w:webHidden/>
              </w:rPr>
            </w:r>
          </w:ins>
          <w:r>
            <w:rPr>
              <w:noProof/>
              <w:webHidden/>
            </w:rPr>
            <w:fldChar w:fldCharType="separate"/>
          </w:r>
          <w:ins w:id="399" w:author="JORGE CONTRERAS ORTIZ" w:date="2021-09-05T20:12:00Z">
            <w:r>
              <w:rPr>
                <w:noProof/>
                <w:webHidden/>
              </w:rPr>
              <w:t>20</w:t>
            </w:r>
            <w:r>
              <w:rPr>
                <w:noProof/>
                <w:webHidden/>
              </w:rPr>
              <w:fldChar w:fldCharType="end"/>
            </w:r>
            <w:r w:rsidRPr="0050195C">
              <w:rPr>
                <w:rStyle w:val="Hipervnculo"/>
                <w:noProof/>
              </w:rPr>
              <w:fldChar w:fldCharType="end"/>
            </w:r>
          </w:ins>
        </w:p>
        <w:p w14:paraId="75D69331" w14:textId="074094ED" w:rsidR="004E60C8" w:rsidRDefault="004E60C8">
          <w:pPr>
            <w:pStyle w:val="TDC4"/>
            <w:tabs>
              <w:tab w:val="left" w:pos="1760"/>
              <w:tab w:val="right" w:leader="dot" w:pos="8494"/>
            </w:tabs>
            <w:rPr>
              <w:ins w:id="400" w:author="JORGE CONTRERAS ORTIZ" w:date="2021-09-05T20:12:00Z"/>
              <w:rFonts w:asciiTheme="minorHAnsi" w:eastAsiaTheme="minorEastAsia" w:hAnsiTheme="minorHAnsi" w:cstheme="minorBidi"/>
              <w:noProof/>
              <w:lang w:eastAsia="es-ES"/>
            </w:rPr>
          </w:pPr>
          <w:ins w:id="40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26"</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3.3.6.</w:t>
            </w:r>
            <w:r>
              <w:rPr>
                <w:rFonts w:asciiTheme="minorHAnsi" w:eastAsiaTheme="minorEastAsia" w:hAnsiTheme="minorHAnsi" w:cstheme="minorBidi"/>
                <w:noProof/>
                <w:lang w:eastAsia="es-ES"/>
              </w:rPr>
              <w:tab/>
            </w:r>
            <w:r w:rsidRPr="0050195C">
              <w:rPr>
                <w:rStyle w:val="Hipervnculo"/>
                <w:noProof/>
              </w:rPr>
              <w:t>PROTOCOLO DE ENRUTAMIENTO</w:t>
            </w:r>
            <w:r>
              <w:rPr>
                <w:noProof/>
                <w:webHidden/>
              </w:rPr>
              <w:tab/>
            </w:r>
            <w:r>
              <w:rPr>
                <w:noProof/>
                <w:webHidden/>
              </w:rPr>
              <w:fldChar w:fldCharType="begin"/>
            </w:r>
            <w:r>
              <w:rPr>
                <w:noProof/>
                <w:webHidden/>
              </w:rPr>
              <w:instrText xml:space="preserve"> PAGEREF _Toc81765226 \h </w:instrText>
            </w:r>
            <w:r>
              <w:rPr>
                <w:noProof/>
                <w:webHidden/>
              </w:rPr>
            </w:r>
          </w:ins>
          <w:r>
            <w:rPr>
              <w:noProof/>
              <w:webHidden/>
            </w:rPr>
            <w:fldChar w:fldCharType="separate"/>
          </w:r>
          <w:ins w:id="402" w:author="JORGE CONTRERAS ORTIZ" w:date="2021-09-05T20:12:00Z">
            <w:r>
              <w:rPr>
                <w:noProof/>
                <w:webHidden/>
              </w:rPr>
              <w:t>21</w:t>
            </w:r>
            <w:r>
              <w:rPr>
                <w:noProof/>
                <w:webHidden/>
              </w:rPr>
              <w:fldChar w:fldCharType="end"/>
            </w:r>
            <w:r w:rsidRPr="0050195C">
              <w:rPr>
                <w:rStyle w:val="Hipervnculo"/>
                <w:noProof/>
              </w:rPr>
              <w:fldChar w:fldCharType="end"/>
            </w:r>
          </w:ins>
        </w:p>
        <w:p w14:paraId="43D9C8BE" w14:textId="3ED22840" w:rsidR="004E60C8" w:rsidRDefault="004E60C8">
          <w:pPr>
            <w:pStyle w:val="TDC4"/>
            <w:tabs>
              <w:tab w:val="left" w:pos="1760"/>
              <w:tab w:val="right" w:leader="dot" w:pos="8494"/>
            </w:tabs>
            <w:rPr>
              <w:ins w:id="403" w:author="JORGE CONTRERAS ORTIZ" w:date="2021-09-05T20:12:00Z"/>
              <w:rFonts w:asciiTheme="minorHAnsi" w:eastAsiaTheme="minorEastAsia" w:hAnsiTheme="minorHAnsi" w:cstheme="minorBidi"/>
              <w:noProof/>
              <w:lang w:eastAsia="es-ES"/>
            </w:rPr>
          </w:pPr>
          <w:ins w:id="40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27"</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3.3.7.</w:t>
            </w:r>
            <w:r>
              <w:rPr>
                <w:rFonts w:asciiTheme="minorHAnsi" w:eastAsiaTheme="minorEastAsia" w:hAnsiTheme="minorHAnsi" w:cstheme="minorBidi"/>
                <w:noProof/>
                <w:lang w:eastAsia="es-ES"/>
              </w:rPr>
              <w:tab/>
            </w:r>
            <w:r w:rsidRPr="0050195C">
              <w:rPr>
                <w:rStyle w:val="Hipervnculo"/>
                <w:noProof/>
              </w:rPr>
              <w:t>CAPA DE TRANSPORTE [12]</w:t>
            </w:r>
            <w:r>
              <w:rPr>
                <w:noProof/>
                <w:webHidden/>
              </w:rPr>
              <w:tab/>
            </w:r>
            <w:r>
              <w:rPr>
                <w:noProof/>
                <w:webHidden/>
              </w:rPr>
              <w:fldChar w:fldCharType="begin"/>
            </w:r>
            <w:r>
              <w:rPr>
                <w:noProof/>
                <w:webHidden/>
              </w:rPr>
              <w:instrText xml:space="preserve"> PAGEREF _Toc81765227 \h </w:instrText>
            </w:r>
            <w:r>
              <w:rPr>
                <w:noProof/>
                <w:webHidden/>
              </w:rPr>
            </w:r>
          </w:ins>
          <w:r>
            <w:rPr>
              <w:noProof/>
              <w:webHidden/>
            </w:rPr>
            <w:fldChar w:fldCharType="separate"/>
          </w:r>
          <w:ins w:id="405" w:author="JORGE CONTRERAS ORTIZ" w:date="2021-09-05T20:12:00Z">
            <w:r>
              <w:rPr>
                <w:noProof/>
                <w:webHidden/>
              </w:rPr>
              <w:t>21</w:t>
            </w:r>
            <w:r>
              <w:rPr>
                <w:noProof/>
                <w:webHidden/>
              </w:rPr>
              <w:fldChar w:fldCharType="end"/>
            </w:r>
            <w:r w:rsidRPr="0050195C">
              <w:rPr>
                <w:rStyle w:val="Hipervnculo"/>
                <w:noProof/>
              </w:rPr>
              <w:fldChar w:fldCharType="end"/>
            </w:r>
          </w:ins>
        </w:p>
        <w:p w14:paraId="14F70A4D" w14:textId="173CD64D" w:rsidR="004E60C8" w:rsidRDefault="004E60C8">
          <w:pPr>
            <w:pStyle w:val="TDC4"/>
            <w:tabs>
              <w:tab w:val="left" w:pos="1760"/>
              <w:tab w:val="right" w:leader="dot" w:pos="8494"/>
            </w:tabs>
            <w:rPr>
              <w:ins w:id="406" w:author="JORGE CONTRERAS ORTIZ" w:date="2021-09-05T20:12:00Z"/>
              <w:rFonts w:asciiTheme="minorHAnsi" w:eastAsiaTheme="minorEastAsia" w:hAnsiTheme="minorHAnsi" w:cstheme="minorBidi"/>
              <w:noProof/>
              <w:lang w:eastAsia="es-ES"/>
            </w:rPr>
          </w:pPr>
          <w:ins w:id="407"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28"</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3.3.8.</w:t>
            </w:r>
            <w:r>
              <w:rPr>
                <w:rFonts w:asciiTheme="minorHAnsi" w:eastAsiaTheme="minorEastAsia" w:hAnsiTheme="minorHAnsi" w:cstheme="minorBidi"/>
                <w:noProof/>
                <w:lang w:eastAsia="es-ES"/>
              </w:rPr>
              <w:tab/>
            </w:r>
            <w:r w:rsidRPr="0050195C">
              <w:rPr>
                <w:rStyle w:val="Hipervnculo"/>
                <w:noProof/>
              </w:rPr>
              <w:t>SEGURIDAD Y COMMISSIONING DE DISPOSITIVOS [10], [12]</w:t>
            </w:r>
            <w:r>
              <w:rPr>
                <w:noProof/>
                <w:webHidden/>
              </w:rPr>
              <w:tab/>
            </w:r>
            <w:r>
              <w:rPr>
                <w:noProof/>
                <w:webHidden/>
              </w:rPr>
              <w:fldChar w:fldCharType="begin"/>
            </w:r>
            <w:r>
              <w:rPr>
                <w:noProof/>
                <w:webHidden/>
              </w:rPr>
              <w:instrText xml:space="preserve"> PAGEREF _Toc81765228 \h </w:instrText>
            </w:r>
            <w:r>
              <w:rPr>
                <w:noProof/>
                <w:webHidden/>
              </w:rPr>
            </w:r>
          </w:ins>
          <w:r>
            <w:rPr>
              <w:noProof/>
              <w:webHidden/>
            </w:rPr>
            <w:fldChar w:fldCharType="separate"/>
          </w:r>
          <w:ins w:id="408" w:author="JORGE CONTRERAS ORTIZ" w:date="2021-09-05T20:12:00Z">
            <w:r>
              <w:rPr>
                <w:noProof/>
                <w:webHidden/>
              </w:rPr>
              <w:t>22</w:t>
            </w:r>
            <w:r>
              <w:rPr>
                <w:noProof/>
                <w:webHidden/>
              </w:rPr>
              <w:fldChar w:fldCharType="end"/>
            </w:r>
            <w:r w:rsidRPr="0050195C">
              <w:rPr>
                <w:rStyle w:val="Hipervnculo"/>
                <w:noProof/>
              </w:rPr>
              <w:fldChar w:fldCharType="end"/>
            </w:r>
          </w:ins>
        </w:p>
        <w:p w14:paraId="6452E750" w14:textId="36BCE464" w:rsidR="004E60C8" w:rsidRDefault="004E60C8">
          <w:pPr>
            <w:pStyle w:val="TDC1"/>
            <w:tabs>
              <w:tab w:val="left" w:pos="442"/>
              <w:tab w:val="right" w:leader="dot" w:pos="8494"/>
            </w:tabs>
            <w:rPr>
              <w:ins w:id="409" w:author="JORGE CONTRERAS ORTIZ" w:date="2021-09-05T20:12:00Z"/>
              <w:rFonts w:asciiTheme="minorHAnsi" w:eastAsiaTheme="minorEastAsia" w:hAnsiTheme="minorHAnsi" w:cstheme="minorBidi"/>
              <w:noProof/>
              <w:lang w:eastAsia="es-ES"/>
            </w:rPr>
          </w:pPr>
          <w:ins w:id="41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29"</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w:t>
            </w:r>
            <w:r>
              <w:rPr>
                <w:rFonts w:asciiTheme="minorHAnsi" w:eastAsiaTheme="minorEastAsia" w:hAnsiTheme="minorHAnsi" w:cstheme="minorBidi"/>
                <w:noProof/>
                <w:lang w:eastAsia="es-ES"/>
              </w:rPr>
              <w:tab/>
            </w:r>
            <w:r w:rsidRPr="0050195C">
              <w:rPr>
                <w:rStyle w:val="Hipervnculo"/>
                <w:noProof/>
              </w:rPr>
              <w:t>ANALISIS DE LA TECNOLOGÍA THREAD</w:t>
            </w:r>
            <w:r>
              <w:rPr>
                <w:noProof/>
                <w:webHidden/>
              </w:rPr>
              <w:tab/>
            </w:r>
            <w:r>
              <w:rPr>
                <w:noProof/>
                <w:webHidden/>
              </w:rPr>
              <w:fldChar w:fldCharType="begin"/>
            </w:r>
            <w:r>
              <w:rPr>
                <w:noProof/>
                <w:webHidden/>
              </w:rPr>
              <w:instrText xml:space="preserve"> PAGEREF _Toc81765229 \h </w:instrText>
            </w:r>
            <w:r>
              <w:rPr>
                <w:noProof/>
                <w:webHidden/>
              </w:rPr>
            </w:r>
          </w:ins>
          <w:r>
            <w:rPr>
              <w:noProof/>
              <w:webHidden/>
            </w:rPr>
            <w:fldChar w:fldCharType="separate"/>
          </w:r>
          <w:ins w:id="411" w:author="JORGE CONTRERAS ORTIZ" w:date="2021-09-05T20:12:00Z">
            <w:r>
              <w:rPr>
                <w:noProof/>
                <w:webHidden/>
              </w:rPr>
              <w:t>24</w:t>
            </w:r>
            <w:r>
              <w:rPr>
                <w:noProof/>
                <w:webHidden/>
              </w:rPr>
              <w:fldChar w:fldCharType="end"/>
            </w:r>
            <w:r w:rsidRPr="0050195C">
              <w:rPr>
                <w:rStyle w:val="Hipervnculo"/>
                <w:noProof/>
              </w:rPr>
              <w:fldChar w:fldCharType="end"/>
            </w:r>
          </w:ins>
        </w:p>
        <w:p w14:paraId="5B80E2DE" w14:textId="1C65FACC" w:rsidR="004E60C8" w:rsidRDefault="004E60C8">
          <w:pPr>
            <w:pStyle w:val="TDC2"/>
            <w:tabs>
              <w:tab w:val="left" w:pos="880"/>
              <w:tab w:val="right" w:leader="dot" w:pos="8494"/>
            </w:tabs>
            <w:rPr>
              <w:ins w:id="412" w:author="JORGE CONTRERAS ORTIZ" w:date="2021-09-05T20:12:00Z"/>
              <w:rFonts w:asciiTheme="minorHAnsi" w:eastAsiaTheme="minorEastAsia" w:hAnsiTheme="minorHAnsi" w:cstheme="minorBidi"/>
              <w:noProof/>
              <w:lang w:eastAsia="es-ES"/>
            </w:rPr>
          </w:pPr>
          <w:ins w:id="41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30"</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1.</w:t>
            </w:r>
            <w:r>
              <w:rPr>
                <w:rFonts w:asciiTheme="minorHAnsi" w:eastAsiaTheme="minorEastAsia" w:hAnsiTheme="minorHAnsi" w:cstheme="minorBidi"/>
                <w:noProof/>
                <w:lang w:eastAsia="es-ES"/>
              </w:rPr>
              <w:tab/>
            </w:r>
            <w:r w:rsidRPr="0050195C">
              <w:rPr>
                <w:rStyle w:val="Hipervnculo"/>
                <w:noProof/>
              </w:rPr>
              <w:t>ANÁLISIS INICIAL DE LA TECNOLOGÍA THREAD</w:t>
            </w:r>
            <w:r>
              <w:rPr>
                <w:noProof/>
                <w:webHidden/>
              </w:rPr>
              <w:tab/>
            </w:r>
            <w:r>
              <w:rPr>
                <w:noProof/>
                <w:webHidden/>
              </w:rPr>
              <w:fldChar w:fldCharType="begin"/>
            </w:r>
            <w:r>
              <w:rPr>
                <w:noProof/>
                <w:webHidden/>
              </w:rPr>
              <w:instrText xml:space="preserve"> PAGEREF _Toc81765230 \h </w:instrText>
            </w:r>
            <w:r>
              <w:rPr>
                <w:noProof/>
                <w:webHidden/>
              </w:rPr>
            </w:r>
          </w:ins>
          <w:r>
            <w:rPr>
              <w:noProof/>
              <w:webHidden/>
            </w:rPr>
            <w:fldChar w:fldCharType="separate"/>
          </w:r>
          <w:ins w:id="414" w:author="JORGE CONTRERAS ORTIZ" w:date="2021-09-05T20:12:00Z">
            <w:r>
              <w:rPr>
                <w:noProof/>
                <w:webHidden/>
              </w:rPr>
              <w:t>24</w:t>
            </w:r>
            <w:r>
              <w:rPr>
                <w:noProof/>
                <w:webHidden/>
              </w:rPr>
              <w:fldChar w:fldCharType="end"/>
            </w:r>
            <w:r w:rsidRPr="0050195C">
              <w:rPr>
                <w:rStyle w:val="Hipervnculo"/>
                <w:noProof/>
              </w:rPr>
              <w:fldChar w:fldCharType="end"/>
            </w:r>
          </w:ins>
        </w:p>
        <w:p w14:paraId="7A8C53AF" w14:textId="28514239" w:rsidR="004E60C8" w:rsidRDefault="004E60C8">
          <w:pPr>
            <w:pStyle w:val="TDC3"/>
            <w:rPr>
              <w:ins w:id="415" w:author="JORGE CONTRERAS ORTIZ" w:date="2021-09-05T20:12:00Z"/>
              <w:rFonts w:asciiTheme="minorHAnsi" w:hAnsiTheme="minorHAnsi" w:cstheme="minorBidi"/>
              <w:noProof/>
            </w:rPr>
          </w:pPr>
          <w:ins w:id="41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31"</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1.1.</w:t>
            </w:r>
            <w:r>
              <w:rPr>
                <w:rFonts w:asciiTheme="minorHAnsi" w:hAnsiTheme="minorHAnsi" w:cstheme="minorBidi"/>
                <w:noProof/>
              </w:rPr>
              <w:tab/>
            </w:r>
            <w:r w:rsidRPr="0050195C">
              <w:rPr>
                <w:rStyle w:val="Hipervnculo"/>
                <w:noProof/>
              </w:rPr>
              <w:t>CARACTERÍSTICAS TÉCNOLOGICAS DE  LOS MÓDULOS KIRALE</w:t>
            </w:r>
            <w:r>
              <w:rPr>
                <w:noProof/>
                <w:webHidden/>
              </w:rPr>
              <w:tab/>
            </w:r>
            <w:r>
              <w:rPr>
                <w:noProof/>
                <w:webHidden/>
              </w:rPr>
              <w:fldChar w:fldCharType="begin"/>
            </w:r>
            <w:r>
              <w:rPr>
                <w:noProof/>
                <w:webHidden/>
              </w:rPr>
              <w:instrText xml:space="preserve"> PAGEREF _Toc81765231 \h </w:instrText>
            </w:r>
            <w:r>
              <w:rPr>
                <w:noProof/>
                <w:webHidden/>
              </w:rPr>
            </w:r>
          </w:ins>
          <w:r>
            <w:rPr>
              <w:noProof/>
              <w:webHidden/>
            </w:rPr>
            <w:fldChar w:fldCharType="separate"/>
          </w:r>
          <w:ins w:id="417" w:author="JORGE CONTRERAS ORTIZ" w:date="2021-09-05T20:12:00Z">
            <w:r>
              <w:rPr>
                <w:noProof/>
                <w:webHidden/>
              </w:rPr>
              <w:t>25</w:t>
            </w:r>
            <w:r>
              <w:rPr>
                <w:noProof/>
                <w:webHidden/>
              </w:rPr>
              <w:fldChar w:fldCharType="end"/>
            </w:r>
            <w:r w:rsidRPr="0050195C">
              <w:rPr>
                <w:rStyle w:val="Hipervnculo"/>
                <w:noProof/>
              </w:rPr>
              <w:fldChar w:fldCharType="end"/>
            </w:r>
          </w:ins>
        </w:p>
        <w:p w14:paraId="74735622" w14:textId="76BDAE2A" w:rsidR="004E60C8" w:rsidRDefault="004E60C8">
          <w:pPr>
            <w:pStyle w:val="TDC4"/>
            <w:tabs>
              <w:tab w:val="left" w:pos="1760"/>
              <w:tab w:val="right" w:leader="dot" w:pos="8494"/>
            </w:tabs>
            <w:rPr>
              <w:ins w:id="418" w:author="JORGE CONTRERAS ORTIZ" w:date="2021-09-05T20:12:00Z"/>
              <w:rFonts w:asciiTheme="minorHAnsi" w:eastAsiaTheme="minorEastAsia" w:hAnsiTheme="minorHAnsi" w:cstheme="minorBidi"/>
              <w:noProof/>
              <w:lang w:eastAsia="es-ES"/>
            </w:rPr>
          </w:pPr>
          <w:ins w:id="41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32"</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1.1.1.</w:t>
            </w:r>
            <w:r>
              <w:rPr>
                <w:rFonts w:asciiTheme="minorHAnsi" w:eastAsiaTheme="minorEastAsia" w:hAnsiTheme="minorHAnsi" w:cstheme="minorBidi"/>
                <w:noProof/>
                <w:lang w:eastAsia="es-ES"/>
              </w:rPr>
              <w:tab/>
            </w:r>
            <w:r w:rsidRPr="0050195C">
              <w:rPr>
                <w:rStyle w:val="Hipervnculo"/>
                <w:noProof/>
              </w:rPr>
              <w:t>CARACTERÍSTICAS MÓDULO RF KTWM102</w:t>
            </w:r>
            <w:r>
              <w:rPr>
                <w:noProof/>
                <w:webHidden/>
              </w:rPr>
              <w:tab/>
            </w:r>
            <w:r>
              <w:rPr>
                <w:noProof/>
                <w:webHidden/>
              </w:rPr>
              <w:fldChar w:fldCharType="begin"/>
            </w:r>
            <w:r>
              <w:rPr>
                <w:noProof/>
                <w:webHidden/>
              </w:rPr>
              <w:instrText xml:space="preserve"> PAGEREF _Toc81765232 \h </w:instrText>
            </w:r>
            <w:r>
              <w:rPr>
                <w:noProof/>
                <w:webHidden/>
              </w:rPr>
            </w:r>
          </w:ins>
          <w:r>
            <w:rPr>
              <w:noProof/>
              <w:webHidden/>
            </w:rPr>
            <w:fldChar w:fldCharType="separate"/>
          </w:r>
          <w:ins w:id="420" w:author="JORGE CONTRERAS ORTIZ" w:date="2021-09-05T20:12:00Z">
            <w:r>
              <w:rPr>
                <w:noProof/>
                <w:webHidden/>
              </w:rPr>
              <w:t>25</w:t>
            </w:r>
            <w:r>
              <w:rPr>
                <w:noProof/>
                <w:webHidden/>
              </w:rPr>
              <w:fldChar w:fldCharType="end"/>
            </w:r>
            <w:r w:rsidRPr="0050195C">
              <w:rPr>
                <w:rStyle w:val="Hipervnculo"/>
                <w:noProof/>
              </w:rPr>
              <w:fldChar w:fldCharType="end"/>
            </w:r>
          </w:ins>
        </w:p>
        <w:p w14:paraId="07BC5668" w14:textId="0F57906B" w:rsidR="004E60C8" w:rsidRDefault="004E60C8">
          <w:pPr>
            <w:pStyle w:val="TDC4"/>
            <w:tabs>
              <w:tab w:val="left" w:pos="1760"/>
              <w:tab w:val="right" w:leader="dot" w:pos="8494"/>
            </w:tabs>
            <w:rPr>
              <w:ins w:id="421" w:author="JORGE CONTRERAS ORTIZ" w:date="2021-09-05T20:12:00Z"/>
              <w:rFonts w:asciiTheme="minorHAnsi" w:eastAsiaTheme="minorEastAsia" w:hAnsiTheme="minorHAnsi" w:cstheme="minorBidi"/>
              <w:noProof/>
              <w:lang w:eastAsia="es-ES"/>
            </w:rPr>
          </w:pPr>
          <w:ins w:id="42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33"</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1.1.2.</w:t>
            </w:r>
            <w:r>
              <w:rPr>
                <w:rFonts w:asciiTheme="minorHAnsi" w:eastAsiaTheme="minorEastAsia" w:hAnsiTheme="minorHAnsi" w:cstheme="minorBidi"/>
                <w:noProof/>
                <w:lang w:eastAsia="es-ES"/>
              </w:rPr>
              <w:tab/>
            </w:r>
            <w:r w:rsidRPr="0050195C">
              <w:rPr>
                <w:rStyle w:val="Hipervnculo"/>
                <w:noProof/>
              </w:rPr>
              <w:t>CARACTERÍSTICAS KTDG102 EVALUATION DONGLE</w:t>
            </w:r>
            <w:r>
              <w:rPr>
                <w:noProof/>
                <w:webHidden/>
              </w:rPr>
              <w:tab/>
            </w:r>
            <w:r>
              <w:rPr>
                <w:noProof/>
                <w:webHidden/>
              </w:rPr>
              <w:fldChar w:fldCharType="begin"/>
            </w:r>
            <w:r>
              <w:rPr>
                <w:noProof/>
                <w:webHidden/>
              </w:rPr>
              <w:instrText xml:space="preserve"> PAGEREF _Toc81765233 \h </w:instrText>
            </w:r>
            <w:r>
              <w:rPr>
                <w:noProof/>
                <w:webHidden/>
              </w:rPr>
            </w:r>
          </w:ins>
          <w:r>
            <w:rPr>
              <w:noProof/>
              <w:webHidden/>
            </w:rPr>
            <w:fldChar w:fldCharType="separate"/>
          </w:r>
          <w:ins w:id="423" w:author="JORGE CONTRERAS ORTIZ" w:date="2021-09-05T20:12:00Z">
            <w:r>
              <w:rPr>
                <w:noProof/>
                <w:webHidden/>
              </w:rPr>
              <w:t>25</w:t>
            </w:r>
            <w:r>
              <w:rPr>
                <w:noProof/>
                <w:webHidden/>
              </w:rPr>
              <w:fldChar w:fldCharType="end"/>
            </w:r>
            <w:r w:rsidRPr="0050195C">
              <w:rPr>
                <w:rStyle w:val="Hipervnculo"/>
                <w:noProof/>
              </w:rPr>
              <w:fldChar w:fldCharType="end"/>
            </w:r>
          </w:ins>
        </w:p>
        <w:p w14:paraId="5F4B9797" w14:textId="49E567F1" w:rsidR="004E60C8" w:rsidRDefault="004E60C8">
          <w:pPr>
            <w:pStyle w:val="TDC4"/>
            <w:tabs>
              <w:tab w:val="left" w:pos="1760"/>
              <w:tab w:val="right" w:leader="dot" w:pos="8494"/>
            </w:tabs>
            <w:rPr>
              <w:ins w:id="424" w:author="JORGE CONTRERAS ORTIZ" w:date="2021-09-05T20:12:00Z"/>
              <w:rFonts w:asciiTheme="minorHAnsi" w:eastAsiaTheme="minorEastAsia" w:hAnsiTheme="minorHAnsi" w:cstheme="minorBidi"/>
              <w:noProof/>
              <w:lang w:eastAsia="es-ES"/>
            </w:rPr>
          </w:pPr>
          <w:ins w:id="42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34"</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1.1.3.</w:t>
            </w:r>
            <w:r>
              <w:rPr>
                <w:rFonts w:asciiTheme="minorHAnsi" w:eastAsiaTheme="minorEastAsia" w:hAnsiTheme="minorHAnsi" w:cstheme="minorBidi"/>
                <w:noProof/>
                <w:lang w:eastAsia="es-ES"/>
              </w:rPr>
              <w:tab/>
            </w:r>
            <w:r w:rsidRPr="0050195C">
              <w:rPr>
                <w:rStyle w:val="Hipervnculo"/>
                <w:noProof/>
              </w:rPr>
              <w:t>CARACTERÍSTICAS DEL BORDER ROUTER KTBRN1</w:t>
            </w:r>
            <w:r>
              <w:rPr>
                <w:noProof/>
                <w:webHidden/>
              </w:rPr>
              <w:tab/>
            </w:r>
            <w:r>
              <w:rPr>
                <w:noProof/>
                <w:webHidden/>
              </w:rPr>
              <w:fldChar w:fldCharType="begin"/>
            </w:r>
            <w:r>
              <w:rPr>
                <w:noProof/>
                <w:webHidden/>
              </w:rPr>
              <w:instrText xml:space="preserve"> PAGEREF _Toc81765234 \h </w:instrText>
            </w:r>
            <w:r>
              <w:rPr>
                <w:noProof/>
                <w:webHidden/>
              </w:rPr>
            </w:r>
          </w:ins>
          <w:r>
            <w:rPr>
              <w:noProof/>
              <w:webHidden/>
            </w:rPr>
            <w:fldChar w:fldCharType="separate"/>
          </w:r>
          <w:ins w:id="426" w:author="JORGE CONTRERAS ORTIZ" w:date="2021-09-05T20:12:00Z">
            <w:r>
              <w:rPr>
                <w:noProof/>
                <w:webHidden/>
              </w:rPr>
              <w:t>25</w:t>
            </w:r>
            <w:r>
              <w:rPr>
                <w:noProof/>
                <w:webHidden/>
              </w:rPr>
              <w:fldChar w:fldCharType="end"/>
            </w:r>
            <w:r w:rsidRPr="0050195C">
              <w:rPr>
                <w:rStyle w:val="Hipervnculo"/>
                <w:noProof/>
              </w:rPr>
              <w:fldChar w:fldCharType="end"/>
            </w:r>
          </w:ins>
        </w:p>
        <w:p w14:paraId="72036474" w14:textId="44178BB0" w:rsidR="004E60C8" w:rsidRDefault="004E60C8">
          <w:pPr>
            <w:pStyle w:val="TDC4"/>
            <w:tabs>
              <w:tab w:val="left" w:pos="1760"/>
              <w:tab w:val="right" w:leader="dot" w:pos="8494"/>
            </w:tabs>
            <w:rPr>
              <w:ins w:id="427" w:author="JORGE CONTRERAS ORTIZ" w:date="2021-09-05T20:12:00Z"/>
              <w:rFonts w:asciiTheme="minorHAnsi" w:eastAsiaTheme="minorEastAsia" w:hAnsiTheme="minorHAnsi" w:cstheme="minorBidi"/>
              <w:noProof/>
              <w:lang w:eastAsia="es-ES"/>
            </w:rPr>
          </w:pPr>
          <w:ins w:id="42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35"</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1.1.4.</w:t>
            </w:r>
            <w:r>
              <w:rPr>
                <w:rFonts w:asciiTheme="minorHAnsi" w:eastAsiaTheme="minorEastAsia" w:hAnsiTheme="minorHAnsi" w:cstheme="minorBidi"/>
                <w:noProof/>
                <w:lang w:eastAsia="es-ES"/>
              </w:rPr>
              <w:tab/>
            </w:r>
            <w:r w:rsidRPr="0050195C">
              <w:rPr>
                <w:rStyle w:val="Hipervnculo"/>
                <w:noProof/>
              </w:rPr>
              <w:t>CARACTERÍSTICAS KINOS – NETWORK OS</w:t>
            </w:r>
            <w:r>
              <w:rPr>
                <w:noProof/>
                <w:webHidden/>
              </w:rPr>
              <w:tab/>
            </w:r>
            <w:r>
              <w:rPr>
                <w:noProof/>
                <w:webHidden/>
              </w:rPr>
              <w:fldChar w:fldCharType="begin"/>
            </w:r>
            <w:r>
              <w:rPr>
                <w:noProof/>
                <w:webHidden/>
              </w:rPr>
              <w:instrText xml:space="preserve"> PAGEREF _Toc81765235 \h </w:instrText>
            </w:r>
            <w:r>
              <w:rPr>
                <w:noProof/>
                <w:webHidden/>
              </w:rPr>
            </w:r>
          </w:ins>
          <w:r>
            <w:rPr>
              <w:noProof/>
              <w:webHidden/>
            </w:rPr>
            <w:fldChar w:fldCharType="separate"/>
          </w:r>
          <w:ins w:id="429" w:author="JORGE CONTRERAS ORTIZ" w:date="2021-09-05T20:12:00Z">
            <w:r>
              <w:rPr>
                <w:noProof/>
                <w:webHidden/>
              </w:rPr>
              <w:t>26</w:t>
            </w:r>
            <w:r>
              <w:rPr>
                <w:noProof/>
                <w:webHidden/>
              </w:rPr>
              <w:fldChar w:fldCharType="end"/>
            </w:r>
            <w:r w:rsidRPr="0050195C">
              <w:rPr>
                <w:rStyle w:val="Hipervnculo"/>
                <w:noProof/>
              </w:rPr>
              <w:fldChar w:fldCharType="end"/>
            </w:r>
          </w:ins>
        </w:p>
        <w:p w14:paraId="0731A5DD" w14:textId="5DAD9AE3" w:rsidR="004E60C8" w:rsidRDefault="004E60C8">
          <w:pPr>
            <w:pStyle w:val="TDC3"/>
            <w:rPr>
              <w:ins w:id="430" w:author="JORGE CONTRERAS ORTIZ" w:date="2021-09-05T20:12:00Z"/>
              <w:rFonts w:asciiTheme="minorHAnsi" w:hAnsiTheme="minorHAnsi" w:cstheme="minorBidi"/>
              <w:noProof/>
            </w:rPr>
          </w:pPr>
          <w:ins w:id="43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36"</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1.2.</w:t>
            </w:r>
            <w:r>
              <w:rPr>
                <w:rFonts w:asciiTheme="minorHAnsi" w:hAnsiTheme="minorHAnsi" w:cstheme="minorBidi"/>
                <w:noProof/>
              </w:rPr>
              <w:tab/>
            </w:r>
            <w:r w:rsidRPr="0050195C">
              <w:rPr>
                <w:rStyle w:val="Hipervnculo"/>
                <w:noProof/>
              </w:rPr>
              <w:t>EJEMPLOS DE OTROS DISPOSITIVOS</w:t>
            </w:r>
            <w:r>
              <w:rPr>
                <w:noProof/>
                <w:webHidden/>
              </w:rPr>
              <w:tab/>
            </w:r>
            <w:r>
              <w:rPr>
                <w:noProof/>
                <w:webHidden/>
              </w:rPr>
              <w:fldChar w:fldCharType="begin"/>
            </w:r>
            <w:r>
              <w:rPr>
                <w:noProof/>
                <w:webHidden/>
              </w:rPr>
              <w:instrText xml:space="preserve"> PAGEREF _Toc81765236 \h </w:instrText>
            </w:r>
            <w:r>
              <w:rPr>
                <w:noProof/>
                <w:webHidden/>
              </w:rPr>
            </w:r>
          </w:ins>
          <w:r>
            <w:rPr>
              <w:noProof/>
              <w:webHidden/>
            </w:rPr>
            <w:fldChar w:fldCharType="separate"/>
          </w:r>
          <w:ins w:id="432" w:author="JORGE CONTRERAS ORTIZ" w:date="2021-09-05T20:12:00Z">
            <w:r>
              <w:rPr>
                <w:noProof/>
                <w:webHidden/>
              </w:rPr>
              <w:t>26</w:t>
            </w:r>
            <w:r>
              <w:rPr>
                <w:noProof/>
                <w:webHidden/>
              </w:rPr>
              <w:fldChar w:fldCharType="end"/>
            </w:r>
            <w:r w:rsidRPr="0050195C">
              <w:rPr>
                <w:rStyle w:val="Hipervnculo"/>
                <w:noProof/>
              </w:rPr>
              <w:fldChar w:fldCharType="end"/>
            </w:r>
          </w:ins>
        </w:p>
        <w:p w14:paraId="16B4BC2C" w14:textId="15D2C4DD" w:rsidR="004E60C8" w:rsidRDefault="004E60C8">
          <w:pPr>
            <w:pStyle w:val="TDC2"/>
            <w:tabs>
              <w:tab w:val="left" w:pos="880"/>
              <w:tab w:val="right" w:leader="dot" w:pos="8494"/>
            </w:tabs>
            <w:rPr>
              <w:ins w:id="433" w:author="JORGE CONTRERAS ORTIZ" w:date="2021-09-05T20:12:00Z"/>
              <w:rFonts w:asciiTheme="minorHAnsi" w:eastAsiaTheme="minorEastAsia" w:hAnsiTheme="minorHAnsi" w:cstheme="minorBidi"/>
              <w:noProof/>
              <w:lang w:eastAsia="es-ES"/>
            </w:rPr>
          </w:pPr>
          <w:ins w:id="43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37"</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w:t>
            </w:r>
            <w:r>
              <w:rPr>
                <w:rFonts w:asciiTheme="minorHAnsi" w:eastAsiaTheme="minorEastAsia" w:hAnsiTheme="minorHAnsi" w:cstheme="minorBidi"/>
                <w:noProof/>
                <w:lang w:eastAsia="es-ES"/>
              </w:rPr>
              <w:tab/>
            </w:r>
            <w:r w:rsidRPr="0050195C">
              <w:rPr>
                <w:rStyle w:val="Hipervnculo"/>
                <w:noProof/>
              </w:rPr>
              <w:t>CONFIGURACIONES INICIALES</w:t>
            </w:r>
            <w:r>
              <w:rPr>
                <w:noProof/>
                <w:webHidden/>
              </w:rPr>
              <w:tab/>
            </w:r>
            <w:r>
              <w:rPr>
                <w:noProof/>
                <w:webHidden/>
              </w:rPr>
              <w:fldChar w:fldCharType="begin"/>
            </w:r>
            <w:r>
              <w:rPr>
                <w:noProof/>
                <w:webHidden/>
              </w:rPr>
              <w:instrText xml:space="preserve"> PAGEREF _Toc81765237 \h </w:instrText>
            </w:r>
            <w:r>
              <w:rPr>
                <w:noProof/>
                <w:webHidden/>
              </w:rPr>
            </w:r>
          </w:ins>
          <w:r>
            <w:rPr>
              <w:noProof/>
              <w:webHidden/>
            </w:rPr>
            <w:fldChar w:fldCharType="separate"/>
          </w:r>
          <w:ins w:id="435" w:author="JORGE CONTRERAS ORTIZ" w:date="2021-09-05T20:12:00Z">
            <w:r>
              <w:rPr>
                <w:noProof/>
                <w:webHidden/>
              </w:rPr>
              <w:t>27</w:t>
            </w:r>
            <w:r>
              <w:rPr>
                <w:noProof/>
                <w:webHidden/>
              </w:rPr>
              <w:fldChar w:fldCharType="end"/>
            </w:r>
            <w:r w:rsidRPr="0050195C">
              <w:rPr>
                <w:rStyle w:val="Hipervnculo"/>
                <w:noProof/>
              </w:rPr>
              <w:fldChar w:fldCharType="end"/>
            </w:r>
          </w:ins>
        </w:p>
        <w:p w14:paraId="2EA38FE5" w14:textId="1019D1C9" w:rsidR="004E60C8" w:rsidRDefault="004E60C8">
          <w:pPr>
            <w:pStyle w:val="TDC3"/>
            <w:rPr>
              <w:ins w:id="436" w:author="JORGE CONTRERAS ORTIZ" w:date="2021-09-05T20:12:00Z"/>
              <w:rFonts w:asciiTheme="minorHAnsi" w:hAnsiTheme="minorHAnsi" w:cstheme="minorBidi"/>
              <w:noProof/>
            </w:rPr>
          </w:pPr>
          <w:ins w:id="437"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38"</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1.</w:t>
            </w:r>
            <w:r>
              <w:rPr>
                <w:rFonts w:asciiTheme="minorHAnsi" w:hAnsiTheme="minorHAnsi" w:cstheme="minorBidi"/>
                <w:noProof/>
              </w:rPr>
              <w:tab/>
            </w:r>
            <w:r w:rsidRPr="0050195C">
              <w:rPr>
                <w:rStyle w:val="Hipervnculo"/>
                <w:noProof/>
              </w:rPr>
              <w:t>CONFIGURACIÓN DEL BORDER ROUTER</w:t>
            </w:r>
            <w:r>
              <w:rPr>
                <w:noProof/>
                <w:webHidden/>
              </w:rPr>
              <w:tab/>
            </w:r>
            <w:r>
              <w:rPr>
                <w:noProof/>
                <w:webHidden/>
              </w:rPr>
              <w:fldChar w:fldCharType="begin"/>
            </w:r>
            <w:r>
              <w:rPr>
                <w:noProof/>
                <w:webHidden/>
              </w:rPr>
              <w:instrText xml:space="preserve"> PAGEREF _Toc81765238 \h </w:instrText>
            </w:r>
            <w:r>
              <w:rPr>
                <w:noProof/>
                <w:webHidden/>
              </w:rPr>
            </w:r>
          </w:ins>
          <w:r>
            <w:rPr>
              <w:noProof/>
              <w:webHidden/>
            </w:rPr>
            <w:fldChar w:fldCharType="separate"/>
          </w:r>
          <w:ins w:id="438" w:author="JORGE CONTRERAS ORTIZ" w:date="2021-09-05T20:12:00Z">
            <w:r>
              <w:rPr>
                <w:noProof/>
                <w:webHidden/>
              </w:rPr>
              <w:t>27</w:t>
            </w:r>
            <w:r>
              <w:rPr>
                <w:noProof/>
                <w:webHidden/>
              </w:rPr>
              <w:fldChar w:fldCharType="end"/>
            </w:r>
            <w:r w:rsidRPr="0050195C">
              <w:rPr>
                <w:rStyle w:val="Hipervnculo"/>
                <w:noProof/>
              </w:rPr>
              <w:fldChar w:fldCharType="end"/>
            </w:r>
          </w:ins>
        </w:p>
        <w:p w14:paraId="53D4089A" w14:textId="6F6FDAD3" w:rsidR="004E60C8" w:rsidRDefault="004E60C8">
          <w:pPr>
            <w:pStyle w:val="TDC4"/>
            <w:tabs>
              <w:tab w:val="left" w:pos="1760"/>
              <w:tab w:val="right" w:leader="dot" w:pos="8494"/>
            </w:tabs>
            <w:rPr>
              <w:ins w:id="439" w:author="JORGE CONTRERAS ORTIZ" w:date="2021-09-05T20:12:00Z"/>
              <w:rFonts w:asciiTheme="minorHAnsi" w:eastAsiaTheme="minorEastAsia" w:hAnsiTheme="minorHAnsi" w:cstheme="minorBidi"/>
              <w:noProof/>
              <w:lang w:eastAsia="es-ES"/>
            </w:rPr>
          </w:pPr>
          <w:ins w:id="44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39"</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2.1.1.</w:t>
            </w:r>
            <w:r>
              <w:rPr>
                <w:rFonts w:asciiTheme="minorHAnsi" w:eastAsiaTheme="minorEastAsia" w:hAnsiTheme="minorHAnsi" w:cstheme="minorBidi"/>
                <w:noProof/>
                <w:lang w:eastAsia="es-ES"/>
              </w:rPr>
              <w:tab/>
            </w:r>
            <w:r w:rsidRPr="0050195C">
              <w:rPr>
                <w:rStyle w:val="Hipervnculo"/>
                <w:noProof/>
              </w:rPr>
              <w:t>REQUERIMIENTOS</w:t>
            </w:r>
            <w:r>
              <w:rPr>
                <w:noProof/>
                <w:webHidden/>
              </w:rPr>
              <w:tab/>
            </w:r>
            <w:r>
              <w:rPr>
                <w:noProof/>
                <w:webHidden/>
              </w:rPr>
              <w:fldChar w:fldCharType="begin"/>
            </w:r>
            <w:r>
              <w:rPr>
                <w:noProof/>
                <w:webHidden/>
              </w:rPr>
              <w:instrText xml:space="preserve"> PAGEREF _Toc81765239 \h </w:instrText>
            </w:r>
            <w:r>
              <w:rPr>
                <w:noProof/>
                <w:webHidden/>
              </w:rPr>
            </w:r>
          </w:ins>
          <w:r>
            <w:rPr>
              <w:noProof/>
              <w:webHidden/>
            </w:rPr>
            <w:fldChar w:fldCharType="separate"/>
          </w:r>
          <w:ins w:id="441" w:author="JORGE CONTRERAS ORTIZ" w:date="2021-09-05T20:12:00Z">
            <w:r>
              <w:rPr>
                <w:noProof/>
                <w:webHidden/>
              </w:rPr>
              <w:t>27</w:t>
            </w:r>
            <w:r>
              <w:rPr>
                <w:noProof/>
                <w:webHidden/>
              </w:rPr>
              <w:fldChar w:fldCharType="end"/>
            </w:r>
            <w:r w:rsidRPr="0050195C">
              <w:rPr>
                <w:rStyle w:val="Hipervnculo"/>
                <w:noProof/>
              </w:rPr>
              <w:fldChar w:fldCharType="end"/>
            </w:r>
          </w:ins>
        </w:p>
        <w:p w14:paraId="085ACF92" w14:textId="50A5A068" w:rsidR="004E60C8" w:rsidRDefault="004E60C8">
          <w:pPr>
            <w:pStyle w:val="TDC4"/>
            <w:tabs>
              <w:tab w:val="left" w:pos="1760"/>
              <w:tab w:val="right" w:leader="dot" w:pos="8494"/>
            </w:tabs>
            <w:rPr>
              <w:ins w:id="442" w:author="JORGE CONTRERAS ORTIZ" w:date="2021-09-05T20:12:00Z"/>
              <w:rFonts w:asciiTheme="minorHAnsi" w:eastAsiaTheme="minorEastAsia" w:hAnsiTheme="minorHAnsi" w:cstheme="minorBidi"/>
              <w:noProof/>
              <w:lang w:eastAsia="es-ES"/>
            </w:rPr>
          </w:pPr>
          <w:ins w:id="44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40"</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2.1.2.</w:t>
            </w:r>
            <w:r>
              <w:rPr>
                <w:rFonts w:asciiTheme="minorHAnsi" w:eastAsiaTheme="minorEastAsia" w:hAnsiTheme="minorHAnsi" w:cstheme="minorBidi"/>
                <w:noProof/>
                <w:lang w:eastAsia="es-ES"/>
              </w:rPr>
              <w:tab/>
            </w:r>
            <w:r w:rsidRPr="0050195C">
              <w:rPr>
                <w:rStyle w:val="Hipervnculo"/>
                <w:noProof/>
              </w:rPr>
              <w:t>GUÍA DE INSTALACIÓN</w:t>
            </w:r>
            <w:r>
              <w:rPr>
                <w:noProof/>
                <w:webHidden/>
              </w:rPr>
              <w:tab/>
            </w:r>
            <w:r>
              <w:rPr>
                <w:noProof/>
                <w:webHidden/>
              </w:rPr>
              <w:fldChar w:fldCharType="begin"/>
            </w:r>
            <w:r>
              <w:rPr>
                <w:noProof/>
                <w:webHidden/>
              </w:rPr>
              <w:instrText xml:space="preserve"> PAGEREF _Toc81765240 \h </w:instrText>
            </w:r>
            <w:r>
              <w:rPr>
                <w:noProof/>
                <w:webHidden/>
              </w:rPr>
            </w:r>
          </w:ins>
          <w:r>
            <w:rPr>
              <w:noProof/>
              <w:webHidden/>
            </w:rPr>
            <w:fldChar w:fldCharType="separate"/>
          </w:r>
          <w:ins w:id="444" w:author="JORGE CONTRERAS ORTIZ" w:date="2021-09-05T20:12:00Z">
            <w:r>
              <w:rPr>
                <w:noProof/>
                <w:webHidden/>
              </w:rPr>
              <w:t>27</w:t>
            </w:r>
            <w:r>
              <w:rPr>
                <w:noProof/>
                <w:webHidden/>
              </w:rPr>
              <w:fldChar w:fldCharType="end"/>
            </w:r>
            <w:r w:rsidRPr="0050195C">
              <w:rPr>
                <w:rStyle w:val="Hipervnculo"/>
                <w:noProof/>
              </w:rPr>
              <w:fldChar w:fldCharType="end"/>
            </w:r>
          </w:ins>
        </w:p>
        <w:p w14:paraId="1ED9BC6E" w14:textId="2AD16803" w:rsidR="004E60C8" w:rsidRDefault="004E60C8">
          <w:pPr>
            <w:pStyle w:val="TDC5"/>
            <w:tabs>
              <w:tab w:val="left" w:pos="2017"/>
              <w:tab w:val="right" w:leader="dot" w:pos="8494"/>
            </w:tabs>
            <w:rPr>
              <w:ins w:id="445" w:author="JORGE CONTRERAS ORTIZ" w:date="2021-09-05T20:12:00Z"/>
              <w:rFonts w:asciiTheme="minorHAnsi" w:eastAsiaTheme="minorEastAsia" w:hAnsiTheme="minorHAnsi" w:cstheme="minorBidi"/>
              <w:noProof/>
              <w:lang w:eastAsia="es-ES"/>
            </w:rPr>
          </w:pPr>
          <w:ins w:id="44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41"</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1.2.1.</w:t>
            </w:r>
            <w:r>
              <w:rPr>
                <w:rFonts w:asciiTheme="minorHAnsi" w:eastAsiaTheme="minorEastAsia" w:hAnsiTheme="minorHAnsi" w:cstheme="minorBidi"/>
                <w:noProof/>
                <w:lang w:eastAsia="es-ES"/>
              </w:rPr>
              <w:tab/>
            </w:r>
            <w:r w:rsidRPr="0050195C">
              <w:rPr>
                <w:rStyle w:val="Hipervnculo"/>
                <w:noProof/>
              </w:rPr>
              <w:t>DESCARGA DEL SOFTWARE REQUERIDO</w:t>
            </w:r>
            <w:r>
              <w:rPr>
                <w:noProof/>
                <w:webHidden/>
              </w:rPr>
              <w:tab/>
            </w:r>
            <w:r>
              <w:rPr>
                <w:noProof/>
                <w:webHidden/>
              </w:rPr>
              <w:fldChar w:fldCharType="begin"/>
            </w:r>
            <w:r>
              <w:rPr>
                <w:noProof/>
                <w:webHidden/>
              </w:rPr>
              <w:instrText xml:space="preserve"> PAGEREF _Toc81765241 \h </w:instrText>
            </w:r>
            <w:r>
              <w:rPr>
                <w:noProof/>
                <w:webHidden/>
              </w:rPr>
            </w:r>
          </w:ins>
          <w:r>
            <w:rPr>
              <w:noProof/>
              <w:webHidden/>
            </w:rPr>
            <w:fldChar w:fldCharType="separate"/>
          </w:r>
          <w:ins w:id="447" w:author="JORGE CONTRERAS ORTIZ" w:date="2021-09-05T20:12:00Z">
            <w:r>
              <w:rPr>
                <w:noProof/>
                <w:webHidden/>
              </w:rPr>
              <w:t>27</w:t>
            </w:r>
            <w:r>
              <w:rPr>
                <w:noProof/>
                <w:webHidden/>
              </w:rPr>
              <w:fldChar w:fldCharType="end"/>
            </w:r>
            <w:r w:rsidRPr="0050195C">
              <w:rPr>
                <w:rStyle w:val="Hipervnculo"/>
                <w:noProof/>
              </w:rPr>
              <w:fldChar w:fldCharType="end"/>
            </w:r>
          </w:ins>
        </w:p>
        <w:p w14:paraId="221E77C4" w14:textId="4FE3357A" w:rsidR="004E60C8" w:rsidRDefault="004E60C8">
          <w:pPr>
            <w:pStyle w:val="TDC5"/>
            <w:tabs>
              <w:tab w:val="left" w:pos="2017"/>
              <w:tab w:val="right" w:leader="dot" w:pos="8494"/>
            </w:tabs>
            <w:rPr>
              <w:ins w:id="448" w:author="JORGE CONTRERAS ORTIZ" w:date="2021-09-05T20:12:00Z"/>
              <w:rFonts w:asciiTheme="minorHAnsi" w:eastAsiaTheme="minorEastAsia" w:hAnsiTheme="minorHAnsi" w:cstheme="minorBidi"/>
              <w:noProof/>
              <w:lang w:eastAsia="es-ES"/>
            </w:rPr>
          </w:pPr>
          <w:ins w:id="44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42"</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1.2.2.</w:t>
            </w:r>
            <w:r>
              <w:rPr>
                <w:rFonts w:asciiTheme="minorHAnsi" w:eastAsiaTheme="minorEastAsia" w:hAnsiTheme="minorHAnsi" w:cstheme="minorBidi"/>
                <w:noProof/>
                <w:lang w:eastAsia="es-ES"/>
              </w:rPr>
              <w:tab/>
            </w:r>
            <w:r w:rsidRPr="0050195C">
              <w:rPr>
                <w:rStyle w:val="Hipervnculo"/>
                <w:noProof/>
              </w:rPr>
              <w:t>FLASHEAR LA IMAGEN EN LA TARJETA SD</w:t>
            </w:r>
            <w:r>
              <w:rPr>
                <w:noProof/>
                <w:webHidden/>
              </w:rPr>
              <w:tab/>
            </w:r>
            <w:r>
              <w:rPr>
                <w:noProof/>
                <w:webHidden/>
              </w:rPr>
              <w:fldChar w:fldCharType="begin"/>
            </w:r>
            <w:r>
              <w:rPr>
                <w:noProof/>
                <w:webHidden/>
              </w:rPr>
              <w:instrText xml:space="preserve"> PAGEREF _Toc81765242 \h </w:instrText>
            </w:r>
            <w:r>
              <w:rPr>
                <w:noProof/>
                <w:webHidden/>
              </w:rPr>
            </w:r>
          </w:ins>
          <w:r>
            <w:rPr>
              <w:noProof/>
              <w:webHidden/>
            </w:rPr>
            <w:fldChar w:fldCharType="separate"/>
          </w:r>
          <w:ins w:id="450" w:author="JORGE CONTRERAS ORTIZ" w:date="2021-09-05T20:12:00Z">
            <w:r>
              <w:rPr>
                <w:noProof/>
                <w:webHidden/>
              </w:rPr>
              <w:t>28</w:t>
            </w:r>
            <w:r>
              <w:rPr>
                <w:noProof/>
                <w:webHidden/>
              </w:rPr>
              <w:fldChar w:fldCharType="end"/>
            </w:r>
            <w:r w:rsidRPr="0050195C">
              <w:rPr>
                <w:rStyle w:val="Hipervnculo"/>
                <w:noProof/>
              </w:rPr>
              <w:fldChar w:fldCharType="end"/>
            </w:r>
          </w:ins>
        </w:p>
        <w:p w14:paraId="05E56FB3" w14:textId="45D33D0D" w:rsidR="004E60C8" w:rsidRDefault="004E60C8">
          <w:pPr>
            <w:pStyle w:val="TDC5"/>
            <w:tabs>
              <w:tab w:val="left" w:pos="2017"/>
              <w:tab w:val="right" w:leader="dot" w:pos="8494"/>
            </w:tabs>
            <w:rPr>
              <w:ins w:id="451" w:author="JORGE CONTRERAS ORTIZ" w:date="2021-09-05T20:12:00Z"/>
              <w:rFonts w:asciiTheme="minorHAnsi" w:eastAsiaTheme="minorEastAsia" w:hAnsiTheme="minorHAnsi" w:cstheme="minorBidi"/>
              <w:noProof/>
              <w:lang w:eastAsia="es-ES"/>
            </w:rPr>
          </w:pPr>
          <w:ins w:id="45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43"</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1.2.3.</w:t>
            </w:r>
            <w:r>
              <w:rPr>
                <w:rFonts w:asciiTheme="minorHAnsi" w:eastAsiaTheme="minorEastAsia" w:hAnsiTheme="minorHAnsi" w:cstheme="minorBidi"/>
                <w:noProof/>
                <w:lang w:eastAsia="es-ES"/>
              </w:rPr>
              <w:tab/>
            </w:r>
            <w:r w:rsidRPr="0050195C">
              <w:rPr>
                <w:rStyle w:val="Hipervnculo"/>
                <w:noProof/>
              </w:rPr>
              <w:t>PRIMERA INSTALACIÓN</w:t>
            </w:r>
            <w:r>
              <w:rPr>
                <w:noProof/>
                <w:webHidden/>
              </w:rPr>
              <w:tab/>
            </w:r>
            <w:r>
              <w:rPr>
                <w:noProof/>
                <w:webHidden/>
              </w:rPr>
              <w:fldChar w:fldCharType="begin"/>
            </w:r>
            <w:r>
              <w:rPr>
                <w:noProof/>
                <w:webHidden/>
              </w:rPr>
              <w:instrText xml:space="preserve"> PAGEREF _Toc81765243 \h </w:instrText>
            </w:r>
            <w:r>
              <w:rPr>
                <w:noProof/>
                <w:webHidden/>
              </w:rPr>
            </w:r>
          </w:ins>
          <w:r>
            <w:rPr>
              <w:noProof/>
              <w:webHidden/>
            </w:rPr>
            <w:fldChar w:fldCharType="separate"/>
          </w:r>
          <w:ins w:id="453" w:author="JORGE CONTRERAS ORTIZ" w:date="2021-09-05T20:12:00Z">
            <w:r>
              <w:rPr>
                <w:noProof/>
                <w:webHidden/>
              </w:rPr>
              <w:t>29</w:t>
            </w:r>
            <w:r>
              <w:rPr>
                <w:noProof/>
                <w:webHidden/>
              </w:rPr>
              <w:fldChar w:fldCharType="end"/>
            </w:r>
            <w:r w:rsidRPr="0050195C">
              <w:rPr>
                <w:rStyle w:val="Hipervnculo"/>
                <w:noProof/>
              </w:rPr>
              <w:fldChar w:fldCharType="end"/>
            </w:r>
          </w:ins>
        </w:p>
        <w:p w14:paraId="4DFAE32B" w14:textId="6869D9F1" w:rsidR="004E60C8" w:rsidRDefault="004E60C8">
          <w:pPr>
            <w:pStyle w:val="TDC6"/>
            <w:tabs>
              <w:tab w:val="left" w:pos="2421"/>
              <w:tab w:val="right" w:leader="dot" w:pos="8494"/>
            </w:tabs>
            <w:rPr>
              <w:ins w:id="454" w:author="JORGE CONTRERAS ORTIZ" w:date="2021-09-05T20:12:00Z"/>
              <w:rFonts w:asciiTheme="minorHAnsi" w:eastAsiaTheme="minorEastAsia" w:hAnsiTheme="minorHAnsi" w:cstheme="minorBidi"/>
              <w:noProof/>
              <w:lang w:eastAsia="es-ES"/>
            </w:rPr>
          </w:pPr>
          <w:ins w:id="45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44"</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1.2.3.1.</w:t>
            </w:r>
            <w:r>
              <w:rPr>
                <w:rFonts w:asciiTheme="minorHAnsi" w:eastAsiaTheme="minorEastAsia" w:hAnsiTheme="minorHAnsi" w:cstheme="minorBidi"/>
                <w:noProof/>
                <w:lang w:eastAsia="es-ES"/>
              </w:rPr>
              <w:tab/>
            </w:r>
            <w:r w:rsidRPr="0050195C">
              <w:rPr>
                <w:rStyle w:val="Hipervnculo"/>
                <w:noProof/>
              </w:rPr>
              <w:t>CONEXIÓN VÍA PUERTO USB SERIE</w:t>
            </w:r>
            <w:r>
              <w:rPr>
                <w:noProof/>
                <w:webHidden/>
              </w:rPr>
              <w:tab/>
            </w:r>
            <w:r>
              <w:rPr>
                <w:noProof/>
                <w:webHidden/>
              </w:rPr>
              <w:fldChar w:fldCharType="begin"/>
            </w:r>
            <w:r>
              <w:rPr>
                <w:noProof/>
                <w:webHidden/>
              </w:rPr>
              <w:instrText xml:space="preserve"> PAGEREF _Toc81765244 \h </w:instrText>
            </w:r>
            <w:r>
              <w:rPr>
                <w:noProof/>
                <w:webHidden/>
              </w:rPr>
            </w:r>
          </w:ins>
          <w:r>
            <w:rPr>
              <w:noProof/>
              <w:webHidden/>
            </w:rPr>
            <w:fldChar w:fldCharType="separate"/>
          </w:r>
          <w:ins w:id="456" w:author="JORGE CONTRERAS ORTIZ" w:date="2021-09-05T20:12:00Z">
            <w:r>
              <w:rPr>
                <w:noProof/>
                <w:webHidden/>
              </w:rPr>
              <w:t>29</w:t>
            </w:r>
            <w:r>
              <w:rPr>
                <w:noProof/>
                <w:webHidden/>
              </w:rPr>
              <w:fldChar w:fldCharType="end"/>
            </w:r>
            <w:r w:rsidRPr="0050195C">
              <w:rPr>
                <w:rStyle w:val="Hipervnculo"/>
                <w:noProof/>
              </w:rPr>
              <w:fldChar w:fldCharType="end"/>
            </w:r>
          </w:ins>
        </w:p>
        <w:p w14:paraId="2CE9CADB" w14:textId="04F7F36D" w:rsidR="004E60C8" w:rsidRDefault="004E60C8">
          <w:pPr>
            <w:pStyle w:val="TDC4"/>
            <w:tabs>
              <w:tab w:val="left" w:pos="1760"/>
              <w:tab w:val="right" w:leader="dot" w:pos="8494"/>
            </w:tabs>
            <w:rPr>
              <w:ins w:id="457" w:author="JORGE CONTRERAS ORTIZ" w:date="2021-09-05T20:12:00Z"/>
              <w:rFonts w:asciiTheme="minorHAnsi" w:eastAsiaTheme="minorEastAsia" w:hAnsiTheme="minorHAnsi" w:cstheme="minorBidi"/>
              <w:noProof/>
              <w:lang w:eastAsia="es-ES"/>
            </w:rPr>
          </w:pPr>
          <w:ins w:id="45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45"</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2.1.3.</w:t>
            </w:r>
            <w:r>
              <w:rPr>
                <w:rFonts w:asciiTheme="minorHAnsi" w:eastAsiaTheme="minorEastAsia" w:hAnsiTheme="minorHAnsi" w:cstheme="minorBidi"/>
                <w:noProof/>
                <w:lang w:eastAsia="es-ES"/>
              </w:rPr>
              <w:tab/>
            </w:r>
            <w:r w:rsidRPr="0050195C">
              <w:rPr>
                <w:rStyle w:val="Hipervnculo"/>
                <w:noProof/>
              </w:rPr>
              <w:t>PANEL DE ADMINISTRACIÓN WEB</w:t>
            </w:r>
            <w:r>
              <w:rPr>
                <w:noProof/>
                <w:webHidden/>
              </w:rPr>
              <w:tab/>
            </w:r>
            <w:r>
              <w:rPr>
                <w:noProof/>
                <w:webHidden/>
              </w:rPr>
              <w:fldChar w:fldCharType="begin"/>
            </w:r>
            <w:r>
              <w:rPr>
                <w:noProof/>
                <w:webHidden/>
              </w:rPr>
              <w:instrText xml:space="preserve"> PAGEREF _Toc81765245 \h </w:instrText>
            </w:r>
            <w:r>
              <w:rPr>
                <w:noProof/>
                <w:webHidden/>
              </w:rPr>
            </w:r>
          </w:ins>
          <w:r>
            <w:rPr>
              <w:noProof/>
              <w:webHidden/>
            </w:rPr>
            <w:fldChar w:fldCharType="separate"/>
          </w:r>
          <w:ins w:id="459" w:author="JORGE CONTRERAS ORTIZ" w:date="2021-09-05T20:12:00Z">
            <w:r>
              <w:rPr>
                <w:noProof/>
                <w:webHidden/>
              </w:rPr>
              <w:t>31</w:t>
            </w:r>
            <w:r>
              <w:rPr>
                <w:noProof/>
                <w:webHidden/>
              </w:rPr>
              <w:fldChar w:fldCharType="end"/>
            </w:r>
            <w:r w:rsidRPr="0050195C">
              <w:rPr>
                <w:rStyle w:val="Hipervnculo"/>
                <w:noProof/>
              </w:rPr>
              <w:fldChar w:fldCharType="end"/>
            </w:r>
          </w:ins>
        </w:p>
        <w:p w14:paraId="2017EC0F" w14:textId="2B3C01B4" w:rsidR="004E60C8" w:rsidRDefault="004E60C8">
          <w:pPr>
            <w:pStyle w:val="TDC5"/>
            <w:tabs>
              <w:tab w:val="left" w:pos="2017"/>
              <w:tab w:val="right" w:leader="dot" w:pos="8494"/>
            </w:tabs>
            <w:rPr>
              <w:ins w:id="460" w:author="JORGE CONTRERAS ORTIZ" w:date="2021-09-05T20:12:00Z"/>
              <w:rFonts w:asciiTheme="minorHAnsi" w:eastAsiaTheme="minorEastAsia" w:hAnsiTheme="minorHAnsi" w:cstheme="minorBidi"/>
              <w:noProof/>
              <w:lang w:eastAsia="es-ES"/>
            </w:rPr>
          </w:pPr>
          <w:ins w:id="46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46"</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1.3.1.</w:t>
            </w:r>
            <w:r>
              <w:rPr>
                <w:rFonts w:asciiTheme="minorHAnsi" w:eastAsiaTheme="minorEastAsia" w:hAnsiTheme="minorHAnsi" w:cstheme="minorBidi"/>
                <w:noProof/>
                <w:lang w:eastAsia="es-ES"/>
              </w:rPr>
              <w:tab/>
            </w:r>
            <w:r w:rsidRPr="0050195C">
              <w:rPr>
                <w:rStyle w:val="Hipervnculo"/>
                <w:noProof/>
              </w:rPr>
              <w:t>CAMBIAR LA CONFIGURACIÓN DE RED</w:t>
            </w:r>
            <w:r>
              <w:rPr>
                <w:noProof/>
                <w:webHidden/>
              </w:rPr>
              <w:tab/>
            </w:r>
            <w:r>
              <w:rPr>
                <w:noProof/>
                <w:webHidden/>
              </w:rPr>
              <w:fldChar w:fldCharType="begin"/>
            </w:r>
            <w:r>
              <w:rPr>
                <w:noProof/>
                <w:webHidden/>
              </w:rPr>
              <w:instrText xml:space="preserve"> PAGEREF _Toc81765246 \h </w:instrText>
            </w:r>
            <w:r>
              <w:rPr>
                <w:noProof/>
                <w:webHidden/>
              </w:rPr>
            </w:r>
          </w:ins>
          <w:r>
            <w:rPr>
              <w:noProof/>
              <w:webHidden/>
            </w:rPr>
            <w:fldChar w:fldCharType="separate"/>
          </w:r>
          <w:ins w:id="462" w:author="JORGE CONTRERAS ORTIZ" w:date="2021-09-05T20:12:00Z">
            <w:r>
              <w:rPr>
                <w:noProof/>
                <w:webHidden/>
              </w:rPr>
              <w:t>32</w:t>
            </w:r>
            <w:r>
              <w:rPr>
                <w:noProof/>
                <w:webHidden/>
              </w:rPr>
              <w:fldChar w:fldCharType="end"/>
            </w:r>
            <w:r w:rsidRPr="0050195C">
              <w:rPr>
                <w:rStyle w:val="Hipervnculo"/>
                <w:noProof/>
              </w:rPr>
              <w:fldChar w:fldCharType="end"/>
            </w:r>
          </w:ins>
        </w:p>
        <w:p w14:paraId="50C7AD47" w14:textId="37BBFCF4" w:rsidR="004E60C8" w:rsidRDefault="004E60C8">
          <w:pPr>
            <w:pStyle w:val="TDC5"/>
            <w:tabs>
              <w:tab w:val="left" w:pos="2017"/>
              <w:tab w:val="right" w:leader="dot" w:pos="8494"/>
            </w:tabs>
            <w:rPr>
              <w:ins w:id="463" w:author="JORGE CONTRERAS ORTIZ" w:date="2021-09-05T20:12:00Z"/>
              <w:rFonts w:asciiTheme="minorHAnsi" w:eastAsiaTheme="minorEastAsia" w:hAnsiTheme="minorHAnsi" w:cstheme="minorBidi"/>
              <w:noProof/>
              <w:lang w:eastAsia="es-ES"/>
            </w:rPr>
          </w:pPr>
          <w:ins w:id="46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47"</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1.3.2.</w:t>
            </w:r>
            <w:r>
              <w:rPr>
                <w:rFonts w:asciiTheme="minorHAnsi" w:eastAsiaTheme="minorEastAsia" w:hAnsiTheme="minorHAnsi" w:cstheme="minorBidi"/>
                <w:noProof/>
                <w:lang w:eastAsia="es-ES"/>
              </w:rPr>
              <w:tab/>
            </w:r>
            <w:r w:rsidRPr="0050195C">
              <w:rPr>
                <w:rStyle w:val="Hipervnculo"/>
                <w:noProof/>
              </w:rPr>
              <w:t>ACTUALIZAR KiBRA</w:t>
            </w:r>
            <w:r>
              <w:rPr>
                <w:noProof/>
                <w:webHidden/>
              </w:rPr>
              <w:tab/>
            </w:r>
            <w:r>
              <w:rPr>
                <w:noProof/>
                <w:webHidden/>
              </w:rPr>
              <w:fldChar w:fldCharType="begin"/>
            </w:r>
            <w:r>
              <w:rPr>
                <w:noProof/>
                <w:webHidden/>
              </w:rPr>
              <w:instrText xml:space="preserve"> PAGEREF _Toc81765247 \h </w:instrText>
            </w:r>
            <w:r>
              <w:rPr>
                <w:noProof/>
                <w:webHidden/>
              </w:rPr>
            </w:r>
          </w:ins>
          <w:r>
            <w:rPr>
              <w:noProof/>
              <w:webHidden/>
            </w:rPr>
            <w:fldChar w:fldCharType="separate"/>
          </w:r>
          <w:ins w:id="465" w:author="JORGE CONTRERAS ORTIZ" w:date="2021-09-05T20:12:00Z">
            <w:r>
              <w:rPr>
                <w:noProof/>
                <w:webHidden/>
              </w:rPr>
              <w:t>33</w:t>
            </w:r>
            <w:r>
              <w:rPr>
                <w:noProof/>
                <w:webHidden/>
              </w:rPr>
              <w:fldChar w:fldCharType="end"/>
            </w:r>
            <w:r w:rsidRPr="0050195C">
              <w:rPr>
                <w:rStyle w:val="Hipervnculo"/>
                <w:noProof/>
              </w:rPr>
              <w:fldChar w:fldCharType="end"/>
            </w:r>
          </w:ins>
        </w:p>
        <w:p w14:paraId="174F4E9E" w14:textId="2B3A5761" w:rsidR="004E60C8" w:rsidRDefault="004E60C8">
          <w:pPr>
            <w:pStyle w:val="TDC5"/>
            <w:tabs>
              <w:tab w:val="left" w:pos="2017"/>
              <w:tab w:val="right" w:leader="dot" w:pos="8494"/>
            </w:tabs>
            <w:rPr>
              <w:ins w:id="466" w:author="JORGE CONTRERAS ORTIZ" w:date="2021-09-05T20:12:00Z"/>
              <w:rFonts w:asciiTheme="minorHAnsi" w:eastAsiaTheme="minorEastAsia" w:hAnsiTheme="minorHAnsi" w:cstheme="minorBidi"/>
              <w:noProof/>
              <w:lang w:eastAsia="es-ES"/>
            </w:rPr>
          </w:pPr>
          <w:ins w:id="467"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48"</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1.3.3.</w:t>
            </w:r>
            <w:r>
              <w:rPr>
                <w:rFonts w:asciiTheme="minorHAnsi" w:eastAsiaTheme="minorEastAsia" w:hAnsiTheme="minorHAnsi" w:cstheme="minorBidi"/>
                <w:noProof/>
                <w:lang w:eastAsia="es-ES"/>
              </w:rPr>
              <w:tab/>
            </w:r>
            <w:r w:rsidRPr="0050195C">
              <w:rPr>
                <w:rStyle w:val="Hipervnculo"/>
                <w:noProof/>
              </w:rPr>
              <w:t>CONFIGURAR BORDER ROUTER</w:t>
            </w:r>
            <w:r>
              <w:rPr>
                <w:noProof/>
                <w:webHidden/>
              </w:rPr>
              <w:tab/>
            </w:r>
            <w:r>
              <w:rPr>
                <w:noProof/>
                <w:webHidden/>
              </w:rPr>
              <w:fldChar w:fldCharType="begin"/>
            </w:r>
            <w:r>
              <w:rPr>
                <w:noProof/>
                <w:webHidden/>
              </w:rPr>
              <w:instrText xml:space="preserve"> PAGEREF _Toc81765248 \h </w:instrText>
            </w:r>
            <w:r>
              <w:rPr>
                <w:noProof/>
                <w:webHidden/>
              </w:rPr>
            </w:r>
          </w:ins>
          <w:r>
            <w:rPr>
              <w:noProof/>
              <w:webHidden/>
            </w:rPr>
            <w:fldChar w:fldCharType="separate"/>
          </w:r>
          <w:ins w:id="468" w:author="JORGE CONTRERAS ORTIZ" w:date="2021-09-05T20:12:00Z">
            <w:r>
              <w:rPr>
                <w:noProof/>
                <w:webHidden/>
              </w:rPr>
              <w:t>34</w:t>
            </w:r>
            <w:r>
              <w:rPr>
                <w:noProof/>
                <w:webHidden/>
              </w:rPr>
              <w:fldChar w:fldCharType="end"/>
            </w:r>
            <w:r w:rsidRPr="0050195C">
              <w:rPr>
                <w:rStyle w:val="Hipervnculo"/>
                <w:noProof/>
              </w:rPr>
              <w:fldChar w:fldCharType="end"/>
            </w:r>
          </w:ins>
        </w:p>
        <w:p w14:paraId="5887C45C" w14:textId="31E1679F" w:rsidR="004E60C8" w:rsidRDefault="004E60C8">
          <w:pPr>
            <w:pStyle w:val="TDC6"/>
            <w:tabs>
              <w:tab w:val="left" w:pos="2421"/>
              <w:tab w:val="right" w:leader="dot" w:pos="8494"/>
            </w:tabs>
            <w:rPr>
              <w:ins w:id="469" w:author="JORGE CONTRERAS ORTIZ" w:date="2021-09-05T20:12:00Z"/>
              <w:rFonts w:asciiTheme="minorHAnsi" w:eastAsiaTheme="minorEastAsia" w:hAnsiTheme="minorHAnsi" w:cstheme="minorBidi"/>
              <w:noProof/>
              <w:lang w:eastAsia="es-ES"/>
            </w:rPr>
          </w:pPr>
          <w:ins w:id="47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49"</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1.3.3.1.</w:t>
            </w:r>
            <w:r>
              <w:rPr>
                <w:rFonts w:asciiTheme="minorHAnsi" w:eastAsiaTheme="minorEastAsia" w:hAnsiTheme="minorHAnsi" w:cstheme="minorBidi"/>
                <w:noProof/>
                <w:lang w:eastAsia="es-ES"/>
              </w:rPr>
              <w:tab/>
            </w:r>
            <w:r w:rsidRPr="0050195C">
              <w:rPr>
                <w:rStyle w:val="Hipervnculo"/>
                <w:noProof/>
              </w:rPr>
              <w:t>UNIRSE O FORMAR UNA RED THREAD</w:t>
            </w:r>
            <w:r>
              <w:rPr>
                <w:noProof/>
                <w:webHidden/>
              </w:rPr>
              <w:tab/>
            </w:r>
            <w:r>
              <w:rPr>
                <w:noProof/>
                <w:webHidden/>
              </w:rPr>
              <w:fldChar w:fldCharType="begin"/>
            </w:r>
            <w:r>
              <w:rPr>
                <w:noProof/>
                <w:webHidden/>
              </w:rPr>
              <w:instrText xml:space="preserve"> PAGEREF _Toc81765249 \h </w:instrText>
            </w:r>
            <w:r>
              <w:rPr>
                <w:noProof/>
                <w:webHidden/>
              </w:rPr>
            </w:r>
          </w:ins>
          <w:r>
            <w:rPr>
              <w:noProof/>
              <w:webHidden/>
            </w:rPr>
            <w:fldChar w:fldCharType="separate"/>
          </w:r>
          <w:ins w:id="471" w:author="JORGE CONTRERAS ORTIZ" w:date="2021-09-05T20:12:00Z">
            <w:r>
              <w:rPr>
                <w:noProof/>
                <w:webHidden/>
              </w:rPr>
              <w:t>34</w:t>
            </w:r>
            <w:r>
              <w:rPr>
                <w:noProof/>
                <w:webHidden/>
              </w:rPr>
              <w:fldChar w:fldCharType="end"/>
            </w:r>
            <w:r w:rsidRPr="0050195C">
              <w:rPr>
                <w:rStyle w:val="Hipervnculo"/>
                <w:noProof/>
              </w:rPr>
              <w:fldChar w:fldCharType="end"/>
            </w:r>
          </w:ins>
        </w:p>
        <w:p w14:paraId="6B84E9C4" w14:textId="6D048A8A" w:rsidR="004E60C8" w:rsidRDefault="004E60C8">
          <w:pPr>
            <w:pStyle w:val="TDC6"/>
            <w:tabs>
              <w:tab w:val="left" w:pos="2421"/>
              <w:tab w:val="right" w:leader="dot" w:pos="8494"/>
            </w:tabs>
            <w:rPr>
              <w:ins w:id="472" w:author="JORGE CONTRERAS ORTIZ" w:date="2021-09-05T20:12:00Z"/>
              <w:rFonts w:asciiTheme="minorHAnsi" w:eastAsiaTheme="minorEastAsia" w:hAnsiTheme="minorHAnsi" w:cstheme="minorBidi"/>
              <w:noProof/>
              <w:lang w:eastAsia="es-ES"/>
            </w:rPr>
          </w:pPr>
          <w:ins w:id="47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50"</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1.3.3.2.</w:t>
            </w:r>
            <w:r>
              <w:rPr>
                <w:rFonts w:asciiTheme="minorHAnsi" w:eastAsiaTheme="minorEastAsia" w:hAnsiTheme="minorHAnsi" w:cstheme="minorBidi"/>
                <w:noProof/>
                <w:lang w:eastAsia="es-ES"/>
              </w:rPr>
              <w:tab/>
            </w:r>
            <w:r w:rsidRPr="0050195C">
              <w:rPr>
                <w:rStyle w:val="Hipervnculo"/>
                <w:noProof/>
              </w:rPr>
              <w:t>BACKBONE ROUTER SERVER (BBR).</w:t>
            </w:r>
            <w:r>
              <w:rPr>
                <w:noProof/>
                <w:webHidden/>
              </w:rPr>
              <w:tab/>
            </w:r>
            <w:r>
              <w:rPr>
                <w:noProof/>
                <w:webHidden/>
              </w:rPr>
              <w:fldChar w:fldCharType="begin"/>
            </w:r>
            <w:r>
              <w:rPr>
                <w:noProof/>
                <w:webHidden/>
              </w:rPr>
              <w:instrText xml:space="preserve"> PAGEREF _Toc81765250 \h </w:instrText>
            </w:r>
            <w:r>
              <w:rPr>
                <w:noProof/>
                <w:webHidden/>
              </w:rPr>
            </w:r>
          </w:ins>
          <w:r>
            <w:rPr>
              <w:noProof/>
              <w:webHidden/>
            </w:rPr>
            <w:fldChar w:fldCharType="separate"/>
          </w:r>
          <w:ins w:id="474" w:author="JORGE CONTRERAS ORTIZ" w:date="2021-09-05T20:12:00Z">
            <w:r>
              <w:rPr>
                <w:noProof/>
                <w:webHidden/>
              </w:rPr>
              <w:t>35</w:t>
            </w:r>
            <w:r>
              <w:rPr>
                <w:noProof/>
                <w:webHidden/>
              </w:rPr>
              <w:fldChar w:fldCharType="end"/>
            </w:r>
            <w:r w:rsidRPr="0050195C">
              <w:rPr>
                <w:rStyle w:val="Hipervnculo"/>
                <w:noProof/>
              </w:rPr>
              <w:fldChar w:fldCharType="end"/>
            </w:r>
          </w:ins>
        </w:p>
        <w:p w14:paraId="6508F711" w14:textId="2F53FC5F" w:rsidR="004E60C8" w:rsidRDefault="004E60C8">
          <w:pPr>
            <w:pStyle w:val="TDC6"/>
            <w:tabs>
              <w:tab w:val="left" w:pos="2421"/>
              <w:tab w:val="right" w:leader="dot" w:pos="8494"/>
            </w:tabs>
            <w:rPr>
              <w:ins w:id="475" w:author="JORGE CONTRERAS ORTIZ" w:date="2021-09-05T20:12:00Z"/>
              <w:rFonts w:asciiTheme="minorHAnsi" w:eastAsiaTheme="minorEastAsia" w:hAnsiTheme="minorHAnsi" w:cstheme="minorBidi"/>
              <w:noProof/>
              <w:lang w:eastAsia="es-ES"/>
            </w:rPr>
          </w:pPr>
          <w:ins w:id="476" w:author="JORGE CONTRERAS ORTIZ" w:date="2021-09-05T20:12:00Z">
            <w:r w:rsidRPr="0050195C">
              <w:rPr>
                <w:rStyle w:val="Hipervnculo"/>
                <w:noProof/>
              </w:rPr>
              <w:lastRenderedPageBreak/>
              <w:fldChar w:fldCharType="begin"/>
            </w:r>
            <w:r w:rsidRPr="0050195C">
              <w:rPr>
                <w:rStyle w:val="Hipervnculo"/>
                <w:noProof/>
              </w:rPr>
              <w:instrText xml:space="preserve"> </w:instrText>
            </w:r>
            <w:r>
              <w:rPr>
                <w:noProof/>
              </w:rPr>
              <w:instrText>HYPERLINK \l "_Toc81765251"</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1.3.3.3.</w:t>
            </w:r>
            <w:r>
              <w:rPr>
                <w:rFonts w:asciiTheme="minorHAnsi" w:eastAsiaTheme="minorEastAsia" w:hAnsiTheme="minorHAnsi" w:cstheme="minorBidi"/>
                <w:noProof/>
                <w:lang w:eastAsia="es-ES"/>
              </w:rPr>
              <w:tab/>
            </w:r>
            <w:r w:rsidRPr="0050195C">
              <w:rPr>
                <w:rStyle w:val="Hipervnculo"/>
                <w:noProof/>
              </w:rPr>
              <w:t>PREFIJO DE RED (NETWORK PREFIX)</w:t>
            </w:r>
            <w:r>
              <w:rPr>
                <w:noProof/>
                <w:webHidden/>
              </w:rPr>
              <w:tab/>
            </w:r>
            <w:r>
              <w:rPr>
                <w:noProof/>
                <w:webHidden/>
              </w:rPr>
              <w:fldChar w:fldCharType="begin"/>
            </w:r>
            <w:r>
              <w:rPr>
                <w:noProof/>
                <w:webHidden/>
              </w:rPr>
              <w:instrText xml:space="preserve"> PAGEREF _Toc81765251 \h </w:instrText>
            </w:r>
            <w:r>
              <w:rPr>
                <w:noProof/>
                <w:webHidden/>
              </w:rPr>
            </w:r>
          </w:ins>
          <w:r>
            <w:rPr>
              <w:noProof/>
              <w:webHidden/>
            </w:rPr>
            <w:fldChar w:fldCharType="separate"/>
          </w:r>
          <w:ins w:id="477" w:author="JORGE CONTRERAS ORTIZ" w:date="2021-09-05T20:12:00Z">
            <w:r>
              <w:rPr>
                <w:noProof/>
                <w:webHidden/>
              </w:rPr>
              <w:t>36</w:t>
            </w:r>
            <w:r>
              <w:rPr>
                <w:noProof/>
                <w:webHidden/>
              </w:rPr>
              <w:fldChar w:fldCharType="end"/>
            </w:r>
            <w:r w:rsidRPr="0050195C">
              <w:rPr>
                <w:rStyle w:val="Hipervnculo"/>
                <w:noProof/>
              </w:rPr>
              <w:fldChar w:fldCharType="end"/>
            </w:r>
          </w:ins>
        </w:p>
        <w:p w14:paraId="23FB328D" w14:textId="34A8B1B6" w:rsidR="004E60C8" w:rsidRDefault="004E60C8">
          <w:pPr>
            <w:pStyle w:val="TDC5"/>
            <w:tabs>
              <w:tab w:val="left" w:pos="2017"/>
              <w:tab w:val="right" w:leader="dot" w:pos="8494"/>
            </w:tabs>
            <w:rPr>
              <w:ins w:id="478" w:author="JORGE CONTRERAS ORTIZ" w:date="2021-09-05T20:12:00Z"/>
              <w:rFonts w:asciiTheme="minorHAnsi" w:eastAsiaTheme="minorEastAsia" w:hAnsiTheme="minorHAnsi" w:cstheme="minorBidi"/>
              <w:noProof/>
              <w:lang w:eastAsia="es-ES"/>
            </w:rPr>
          </w:pPr>
          <w:ins w:id="47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52"</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lang w:val="en-US"/>
              </w:rPr>
              <w:t>3.2.1.3.4.</w:t>
            </w:r>
            <w:r>
              <w:rPr>
                <w:rFonts w:asciiTheme="minorHAnsi" w:eastAsiaTheme="minorEastAsia" w:hAnsiTheme="minorHAnsi" w:cstheme="minorBidi"/>
                <w:noProof/>
                <w:lang w:eastAsia="es-ES"/>
              </w:rPr>
              <w:tab/>
            </w:r>
            <w:r w:rsidRPr="0050195C">
              <w:rPr>
                <w:rStyle w:val="Hipervnculo"/>
                <w:noProof/>
                <w:lang w:val="en-US"/>
              </w:rPr>
              <w:t>INICIO DEL BORDER ROUTER (START-UP).</w:t>
            </w:r>
            <w:r>
              <w:rPr>
                <w:noProof/>
                <w:webHidden/>
              </w:rPr>
              <w:tab/>
            </w:r>
            <w:r>
              <w:rPr>
                <w:noProof/>
                <w:webHidden/>
              </w:rPr>
              <w:fldChar w:fldCharType="begin"/>
            </w:r>
            <w:r>
              <w:rPr>
                <w:noProof/>
                <w:webHidden/>
              </w:rPr>
              <w:instrText xml:space="preserve"> PAGEREF _Toc81765252 \h </w:instrText>
            </w:r>
            <w:r>
              <w:rPr>
                <w:noProof/>
                <w:webHidden/>
              </w:rPr>
            </w:r>
          </w:ins>
          <w:r>
            <w:rPr>
              <w:noProof/>
              <w:webHidden/>
            </w:rPr>
            <w:fldChar w:fldCharType="separate"/>
          </w:r>
          <w:ins w:id="480" w:author="JORGE CONTRERAS ORTIZ" w:date="2021-09-05T20:12:00Z">
            <w:r>
              <w:rPr>
                <w:noProof/>
                <w:webHidden/>
              </w:rPr>
              <w:t>37</w:t>
            </w:r>
            <w:r>
              <w:rPr>
                <w:noProof/>
                <w:webHidden/>
              </w:rPr>
              <w:fldChar w:fldCharType="end"/>
            </w:r>
            <w:r w:rsidRPr="0050195C">
              <w:rPr>
                <w:rStyle w:val="Hipervnculo"/>
                <w:noProof/>
              </w:rPr>
              <w:fldChar w:fldCharType="end"/>
            </w:r>
          </w:ins>
        </w:p>
        <w:p w14:paraId="76CF09DC" w14:textId="28D590EB" w:rsidR="004E60C8" w:rsidRDefault="004E60C8">
          <w:pPr>
            <w:pStyle w:val="TDC5"/>
            <w:tabs>
              <w:tab w:val="left" w:pos="2017"/>
              <w:tab w:val="right" w:leader="dot" w:pos="8494"/>
            </w:tabs>
            <w:rPr>
              <w:ins w:id="481" w:author="JORGE CONTRERAS ORTIZ" w:date="2021-09-05T20:12:00Z"/>
              <w:rFonts w:asciiTheme="minorHAnsi" w:eastAsiaTheme="minorEastAsia" w:hAnsiTheme="minorHAnsi" w:cstheme="minorBidi"/>
              <w:noProof/>
              <w:lang w:eastAsia="es-ES"/>
            </w:rPr>
          </w:pPr>
          <w:ins w:id="48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53"</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1.3.5.</w:t>
            </w:r>
            <w:r>
              <w:rPr>
                <w:rFonts w:asciiTheme="minorHAnsi" w:eastAsiaTheme="minorEastAsia" w:hAnsiTheme="minorHAnsi" w:cstheme="minorBidi"/>
                <w:noProof/>
                <w:lang w:eastAsia="es-ES"/>
              </w:rPr>
              <w:tab/>
            </w:r>
            <w:r w:rsidRPr="0050195C">
              <w:rPr>
                <w:rStyle w:val="Hipervnculo"/>
                <w:noProof/>
              </w:rPr>
              <w:t>SERVICIOS</w:t>
            </w:r>
            <w:r>
              <w:rPr>
                <w:noProof/>
                <w:webHidden/>
              </w:rPr>
              <w:tab/>
            </w:r>
            <w:r>
              <w:rPr>
                <w:noProof/>
                <w:webHidden/>
              </w:rPr>
              <w:fldChar w:fldCharType="begin"/>
            </w:r>
            <w:r>
              <w:rPr>
                <w:noProof/>
                <w:webHidden/>
              </w:rPr>
              <w:instrText xml:space="preserve"> PAGEREF _Toc81765253 \h </w:instrText>
            </w:r>
            <w:r>
              <w:rPr>
                <w:noProof/>
                <w:webHidden/>
              </w:rPr>
            </w:r>
          </w:ins>
          <w:r>
            <w:rPr>
              <w:noProof/>
              <w:webHidden/>
            </w:rPr>
            <w:fldChar w:fldCharType="separate"/>
          </w:r>
          <w:ins w:id="483" w:author="JORGE CONTRERAS ORTIZ" w:date="2021-09-05T20:12:00Z">
            <w:r>
              <w:rPr>
                <w:noProof/>
                <w:webHidden/>
              </w:rPr>
              <w:t>41</w:t>
            </w:r>
            <w:r>
              <w:rPr>
                <w:noProof/>
                <w:webHidden/>
              </w:rPr>
              <w:fldChar w:fldCharType="end"/>
            </w:r>
            <w:r w:rsidRPr="0050195C">
              <w:rPr>
                <w:rStyle w:val="Hipervnculo"/>
                <w:noProof/>
              </w:rPr>
              <w:fldChar w:fldCharType="end"/>
            </w:r>
          </w:ins>
        </w:p>
        <w:p w14:paraId="7FBA376D" w14:textId="786164CB" w:rsidR="004E60C8" w:rsidRDefault="004E60C8">
          <w:pPr>
            <w:pStyle w:val="TDC6"/>
            <w:tabs>
              <w:tab w:val="left" w:pos="2421"/>
              <w:tab w:val="right" w:leader="dot" w:pos="8494"/>
            </w:tabs>
            <w:rPr>
              <w:ins w:id="484" w:author="JORGE CONTRERAS ORTIZ" w:date="2021-09-05T20:12:00Z"/>
              <w:rFonts w:asciiTheme="minorHAnsi" w:eastAsiaTheme="minorEastAsia" w:hAnsiTheme="minorHAnsi" w:cstheme="minorBidi"/>
              <w:noProof/>
              <w:lang w:eastAsia="es-ES"/>
            </w:rPr>
          </w:pPr>
          <w:ins w:id="48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54"</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1.3.5.1.</w:t>
            </w:r>
            <w:r>
              <w:rPr>
                <w:rFonts w:asciiTheme="minorHAnsi" w:eastAsiaTheme="minorEastAsia" w:hAnsiTheme="minorHAnsi" w:cstheme="minorBidi"/>
                <w:noProof/>
                <w:lang w:eastAsia="es-ES"/>
              </w:rPr>
              <w:tab/>
            </w:r>
            <w:r w:rsidRPr="0050195C">
              <w:rPr>
                <w:rStyle w:val="Hipervnculo"/>
                <w:noProof/>
              </w:rPr>
              <w:t>SERVIDOR BACKBONE ROUTER</w:t>
            </w:r>
            <w:r>
              <w:rPr>
                <w:noProof/>
                <w:webHidden/>
              </w:rPr>
              <w:tab/>
            </w:r>
            <w:r>
              <w:rPr>
                <w:noProof/>
                <w:webHidden/>
              </w:rPr>
              <w:fldChar w:fldCharType="begin"/>
            </w:r>
            <w:r>
              <w:rPr>
                <w:noProof/>
                <w:webHidden/>
              </w:rPr>
              <w:instrText xml:space="preserve"> PAGEREF _Toc81765254 \h </w:instrText>
            </w:r>
            <w:r>
              <w:rPr>
                <w:noProof/>
                <w:webHidden/>
              </w:rPr>
            </w:r>
          </w:ins>
          <w:r>
            <w:rPr>
              <w:noProof/>
              <w:webHidden/>
            </w:rPr>
            <w:fldChar w:fldCharType="separate"/>
          </w:r>
          <w:ins w:id="486" w:author="JORGE CONTRERAS ORTIZ" w:date="2021-09-05T20:12:00Z">
            <w:r>
              <w:rPr>
                <w:noProof/>
                <w:webHidden/>
              </w:rPr>
              <w:t>41</w:t>
            </w:r>
            <w:r>
              <w:rPr>
                <w:noProof/>
                <w:webHidden/>
              </w:rPr>
              <w:fldChar w:fldCharType="end"/>
            </w:r>
            <w:r w:rsidRPr="0050195C">
              <w:rPr>
                <w:rStyle w:val="Hipervnculo"/>
                <w:noProof/>
              </w:rPr>
              <w:fldChar w:fldCharType="end"/>
            </w:r>
          </w:ins>
        </w:p>
        <w:p w14:paraId="25ED5034" w14:textId="5C29F463" w:rsidR="004E60C8" w:rsidRDefault="004E60C8">
          <w:pPr>
            <w:pStyle w:val="TDC6"/>
            <w:tabs>
              <w:tab w:val="left" w:pos="2421"/>
              <w:tab w:val="right" w:leader="dot" w:pos="8494"/>
            </w:tabs>
            <w:rPr>
              <w:ins w:id="487" w:author="JORGE CONTRERAS ORTIZ" w:date="2021-09-05T20:12:00Z"/>
              <w:rFonts w:asciiTheme="minorHAnsi" w:eastAsiaTheme="minorEastAsia" w:hAnsiTheme="minorHAnsi" w:cstheme="minorBidi"/>
              <w:noProof/>
              <w:lang w:eastAsia="es-ES"/>
            </w:rPr>
          </w:pPr>
          <w:ins w:id="48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55"</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1.3.5.2.</w:t>
            </w:r>
            <w:r>
              <w:rPr>
                <w:rFonts w:asciiTheme="minorHAnsi" w:eastAsiaTheme="minorEastAsia" w:hAnsiTheme="minorHAnsi" w:cstheme="minorBidi"/>
                <w:noProof/>
                <w:lang w:eastAsia="es-ES"/>
              </w:rPr>
              <w:tab/>
            </w:r>
            <w:r w:rsidRPr="0050195C">
              <w:rPr>
                <w:rStyle w:val="Hipervnculo"/>
                <w:noProof/>
              </w:rPr>
              <w:t>DHCP</w:t>
            </w:r>
            <w:r>
              <w:rPr>
                <w:noProof/>
                <w:webHidden/>
              </w:rPr>
              <w:tab/>
            </w:r>
            <w:r>
              <w:rPr>
                <w:noProof/>
                <w:webHidden/>
              </w:rPr>
              <w:fldChar w:fldCharType="begin"/>
            </w:r>
            <w:r>
              <w:rPr>
                <w:noProof/>
                <w:webHidden/>
              </w:rPr>
              <w:instrText xml:space="preserve"> PAGEREF _Toc81765255 \h </w:instrText>
            </w:r>
            <w:r>
              <w:rPr>
                <w:noProof/>
                <w:webHidden/>
              </w:rPr>
            </w:r>
          </w:ins>
          <w:r>
            <w:rPr>
              <w:noProof/>
              <w:webHidden/>
            </w:rPr>
            <w:fldChar w:fldCharType="separate"/>
          </w:r>
          <w:ins w:id="489" w:author="JORGE CONTRERAS ORTIZ" w:date="2021-09-05T20:12:00Z">
            <w:r>
              <w:rPr>
                <w:noProof/>
                <w:webHidden/>
              </w:rPr>
              <w:t>42</w:t>
            </w:r>
            <w:r>
              <w:rPr>
                <w:noProof/>
                <w:webHidden/>
              </w:rPr>
              <w:fldChar w:fldCharType="end"/>
            </w:r>
            <w:r w:rsidRPr="0050195C">
              <w:rPr>
                <w:rStyle w:val="Hipervnculo"/>
                <w:noProof/>
              </w:rPr>
              <w:fldChar w:fldCharType="end"/>
            </w:r>
          </w:ins>
        </w:p>
        <w:p w14:paraId="1C2A9B42" w14:textId="149483BB" w:rsidR="004E60C8" w:rsidRDefault="004E60C8">
          <w:pPr>
            <w:pStyle w:val="TDC6"/>
            <w:tabs>
              <w:tab w:val="left" w:pos="2421"/>
              <w:tab w:val="right" w:leader="dot" w:pos="8494"/>
            </w:tabs>
            <w:rPr>
              <w:ins w:id="490" w:author="JORGE CONTRERAS ORTIZ" w:date="2021-09-05T20:12:00Z"/>
              <w:rFonts w:asciiTheme="minorHAnsi" w:eastAsiaTheme="minorEastAsia" w:hAnsiTheme="minorHAnsi" w:cstheme="minorBidi"/>
              <w:noProof/>
              <w:lang w:eastAsia="es-ES"/>
            </w:rPr>
          </w:pPr>
          <w:ins w:id="49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56"</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1.3.5.3.</w:t>
            </w:r>
            <w:r>
              <w:rPr>
                <w:rFonts w:asciiTheme="minorHAnsi" w:eastAsiaTheme="minorEastAsia" w:hAnsiTheme="minorHAnsi" w:cstheme="minorBidi"/>
                <w:noProof/>
                <w:lang w:eastAsia="es-ES"/>
              </w:rPr>
              <w:tab/>
            </w:r>
            <w:r w:rsidRPr="0050195C">
              <w:rPr>
                <w:rStyle w:val="Hipervnculo"/>
                <w:noProof/>
              </w:rPr>
              <w:t>NAT64</w:t>
            </w:r>
            <w:r>
              <w:rPr>
                <w:noProof/>
                <w:webHidden/>
              </w:rPr>
              <w:tab/>
            </w:r>
            <w:r>
              <w:rPr>
                <w:noProof/>
                <w:webHidden/>
              </w:rPr>
              <w:fldChar w:fldCharType="begin"/>
            </w:r>
            <w:r>
              <w:rPr>
                <w:noProof/>
                <w:webHidden/>
              </w:rPr>
              <w:instrText xml:space="preserve"> PAGEREF _Toc81765256 \h </w:instrText>
            </w:r>
            <w:r>
              <w:rPr>
                <w:noProof/>
                <w:webHidden/>
              </w:rPr>
            </w:r>
          </w:ins>
          <w:r>
            <w:rPr>
              <w:noProof/>
              <w:webHidden/>
            </w:rPr>
            <w:fldChar w:fldCharType="separate"/>
          </w:r>
          <w:ins w:id="492" w:author="JORGE CONTRERAS ORTIZ" w:date="2021-09-05T20:12:00Z">
            <w:r>
              <w:rPr>
                <w:noProof/>
                <w:webHidden/>
              </w:rPr>
              <w:t>43</w:t>
            </w:r>
            <w:r>
              <w:rPr>
                <w:noProof/>
                <w:webHidden/>
              </w:rPr>
              <w:fldChar w:fldCharType="end"/>
            </w:r>
            <w:r w:rsidRPr="0050195C">
              <w:rPr>
                <w:rStyle w:val="Hipervnculo"/>
                <w:noProof/>
              </w:rPr>
              <w:fldChar w:fldCharType="end"/>
            </w:r>
          </w:ins>
        </w:p>
        <w:p w14:paraId="2992E794" w14:textId="49A4F65A" w:rsidR="004E60C8" w:rsidRDefault="004E60C8">
          <w:pPr>
            <w:pStyle w:val="TDC6"/>
            <w:tabs>
              <w:tab w:val="left" w:pos="2421"/>
              <w:tab w:val="right" w:leader="dot" w:pos="8494"/>
            </w:tabs>
            <w:rPr>
              <w:ins w:id="493" w:author="JORGE CONTRERAS ORTIZ" w:date="2021-09-05T20:12:00Z"/>
              <w:rFonts w:asciiTheme="minorHAnsi" w:eastAsiaTheme="minorEastAsia" w:hAnsiTheme="minorHAnsi" w:cstheme="minorBidi"/>
              <w:noProof/>
              <w:lang w:eastAsia="es-ES"/>
            </w:rPr>
          </w:pPr>
          <w:ins w:id="49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57"</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1.3.5.4.</w:t>
            </w:r>
            <w:r>
              <w:rPr>
                <w:rFonts w:asciiTheme="minorHAnsi" w:eastAsiaTheme="minorEastAsia" w:hAnsiTheme="minorHAnsi" w:cstheme="minorBidi"/>
                <w:noProof/>
                <w:lang w:eastAsia="es-ES"/>
              </w:rPr>
              <w:tab/>
            </w:r>
            <w:r w:rsidRPr="0050195C">
              <w:rPr>
                <w:rStyle w:val="Hipervnculo"/>
                <w:noProof/>
              </w:rPr>
              <w:t>COMMISSIONER</w:t>
            </w:r>
            <w:r>
              <w:rPr>
                <w:noProof/>
                <w:webHidden/>
              </w:rPr>
              <w:tab/>
            </w:r>
            <w:r>
              <w:rPr>
                <w:noProof/>
                <w:webHidden/>
              </w:rPr>
              <w:fldChar w:fldCharType="begin"/>
            </w:r>
            <w:r>
              <w:rPr>
                <w:noProof/>
                <w:webHidden/>
              </w:rPr>
              <w:instrText xml:space="preserve"> PAGEREF _Toc81765257 \h </w:instrText>
            </w:r>
            <w:r>
              <w:rPr>
                <w:noProof/>
                <w:webHidden/>
              </w:rPr>
            </w:r>
          </w:ins>
          <w:r>
            <w:rPr>
              <w:noProof/>
              <w:webHidden/>
            </w:rPr>
            <w:fldChar w:fldCharType="separate"/>
          </w:r>
          <w:ins w:id="495" w:author="JORGE CONTRERAS ORTIZ" w:date="2021-09-05T20:12:00Z">
            <w:r>
              <w:rPr>
                <w:noProof/>
                <w:webHidden/>
              </w:rPr>
              <w:t>44</w:t>
            </w:r>
            <w:r>
              <w:rPr>
                <w:noProof/>
                <w:webHidden/>
              </w:rPr>
              <w:fldChar w:fldCharType="end"/>
            </w:r>
            <w:r w:rsidRPr="0050195C">
              <w:rPr>
                <w:rStyle w:val="Hipervnculo"/>
                <w:noProof/>
              </w:rPr>
              <w:fldChar w:fldCharType="end"/>
            </w:r>
          </w:ins>
        </w:p>
        <w:p w14:paraId="03CADFE0" w14:textId="0A7BDC8F" w:rsidR="004E60C8" w:rsidRDefault="004E60C8">
          <w:pPr>
            <w:pStyle w:val="TDC5"/>
            <w:tabs>
              <w:tab w:val="left" w:pos="2017"/>
              <w:tab w:val="right" w:leader="dot" w:pos="8494"/>
            </w:tabs>
            <w:rPr>
              <w:ins w:id="496" w:author="JORGE CONTRERAS ORTIZ" w:date="2021-09-05T20:12:00Z"/>
              <w:rFonts w:asciiTheme="minorHAnsi" w:eastAsiaTheme="minorEastAsia" w:hAnsiTheme="minorHAnsi" w:cstheme="minorBidi"/>
              <w:noProof/>
              <w:lang w:eastAsia="es-ES"/>
            </w:rPr>
          </w:pPr>
          <w:ins w:id="497"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58"</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1.3.6.</w:t>
            </w:r>
            <w:r>
              <w:rPr>
                <w:rFonts w:asciiTheme="minorHAnsi" w:eastAsiaTheme="minorEastAsia" w:hAnsiTheme="minorHAnsi" w:cstheme="minorBidi"/>
                <w:noProof/>
                <w:lang w:eastAsia="es-ES"/>
              </w:rPr>
              <w:tab/>
            </w:r>
            <w:r w:rsidRPr="0050195C">
              <w:rPr>
                <w:rStyle w:val="Hipervnculo"/>
                <w:noProof/>
              </w:rPr>
              <w:t>VISUAL NETWORK</w:t>
            </w:r>
            <w:r>
              <w:rPr>
                <w:noProof/>
                <w:webHidden/>
              </w:rPr>
              <w:tab/>
            </w:r>
            <w:r>
              <w:rPr>
                <w:noProof/>
                <w:webHidden/>
              </w:rPr>
              <w:fldChar w:fldCharType="begin"/>
            </w:r>
            <w:r>
              <w:rPr>
                <w:noProof/>
                <w:webHidden/>
              </w:rPr>
              <w:instrText xml:space="preserve"> PAGEREF _Toc81765258 \h </w:instrText>
            </w:r>
            <w:r>
              <w:rPr>
                <w:noProof/>
                <w:webHidden/>
              </w:rPr>
            </w:r>
          </w:ins>
          <w:r>
            <w:rPr>
              <w:noProof/>
              <w:webHidden/>
            </w:rPr>
            <w:fldChar w:fldCharType="separate"/>
          </w:r>
          <w:ins w:id="498" w:author="JORGE CONTRERAS ORTIZ" w:date="2021-09-05T20:12:00Z">
            <w:r>
              <w:rPr>
                <w:noProof/>
                <w:webHidden/>
              </w:rPr>
              <w:t>45</w:t>
            </w:r>
            <w:r>
              <w:rPr>
                <w:noProof/>
                <w:webHidden/>
              </w:rPr>
              <w:fldChar w:fldCharType="end"/>
            </w:r>
            <w:r w:rsidRPr="0050195C">
              <w:rPr>
                <w:rStyle w:val="Hipervnculo"/>
                <w:noProof/>
              </w:rPr>
              <w:fldChar w:fldCharType="end"/>
            </w:r>
          </w:ins>
        </w:p>
        <w:p w14:paraId="18FB5651" w14:textId="4D9CB991" w:rsidR="004E60C8" w:rsidRDefault="004E60C8">
          <w:pPr>
            <w:pStyle w:val="TDC5"/>
            <w:tabs>
              <w:tab w:val="left" w:pos="2017"/>
              <w:tab w:val="right" w:leader="dot" w:pos="8494"/>
            </w:tabs>
            <w:rPr>
              <w:ins w:id="499" w:author="JORGE CONTRERAS ORTIZ" w:date="2021-09-05T20:12:00Z"/>
              <w:rFonts w:asciiTheme="minorHAnsi" w:eastAsiaTheme="minorEastAsia" w:hAnsiTheme="minorHAnsi" w:cstheme="minorBidi"/>
              <w:noProof/>
              <w:lang w:eastAsia="es-ES"/>
            </w:rPr>
          </w:pPr>
          <w:ins w:id="50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59"</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1.3.7.</w:t>
            </w:r>
            <w:r>
              <w:rPr>
                <w:rFonts w:asciiTheme="minorHAnsi" w:eastAsiaTheme="minorEastAsia" w:hAnsiTheme="minorHAnsi" w:cstheme="minorBidi"/>
                <w:noProof/>
                <w:lang w:eastAsia="es-ES"/>
              </w:rPr>
              <w:tab/>
            </w:r>
            <w:r w:rsidRPr="0050195C">
              <w:rPr>
                <w:rStyle w:val="Hipervnculo"/>
                <w:noProof/>
              </w:rPr>
              <w:t>LOGS</w:t>
            </w:r>
            <w:r>
              <w:rPr>
                <w:noProof/>
                <w:webHidden/>
              </w:rPr>
              <w:tab/>
            </w:r>
            <w:r>
              <w:rPr>
                <w:noProof/>
                <w:webHidden/>
              </w:rPr>
              <w:fldChar w:fldCharType="begin"/>
            </w:r>
            <w:r>
              <w:rPr>
                <w:noProof/>
                <w:webHidden/>
              </w:rPr>
              <w:instrText xml:space="preserve"> PAGEREF _Toc81765259 \h </w:instrText>
            </w:r>
            <w:r>
              <w:rPr>
                <w:noProof/>
                <w:webHidden/>
              </w:rPr>
            </w:r>
          </w:ins>
          <w:r>
            <w:rPr>
              <w:noProof/>
              <w:webHidden/>
            </w:rPr>
            <w:fldChar w:fldCharType="separate"/>
          </w:r>
          <w:ins w:id="501" w:author="JORGE CONTRERAS ORTIZ" w:date="2021-09-05T20:12:00Z">
            <w:r>
              <w:rPr>
                <w:noProof/>
                <w:webHidden/>
              </w:rPr>
              <w:t>46</w:t>
            </w:r>
            <w:r>
              <w:rPr>
                <w:noProof/>
                <w:webHidden/>
              </w:rPr>
              <w:fldChar w:fldCharType="end"/>
            </w:r>
            <w:r w:rsidRPr="0050195C">
              <w:rPr>
                <w:rStyle w:val="Hipervnculo"/>
                <w:noProof/>
              </w:rPr>
              <w:fldChar w:fldCharType="end"/>
            </w:r>
          </w:ins>
        </w:p>
        <w:p w14:paraId="7D2B0EE7" w14:textId="09031032" w:rsidR="004E60C8" w:rsidRDefault="004E60C8">
          <w:pPr>
            <w:pStyle w:val="TDC4"/>
            <w:tabs>
              <w:tab w:val="left" w:pos="1760"/>
              <w:tab w:val="right" w:leader="dot" w:pos="8494"/>
            </w:tabs>
            <w:rPr>
              <w:ins w:id="502" w:author="JORGE CONTRERAS ORTIZ" w:date="2021-09-05T20:12:00Z"/>
              <w:rFonts w:asciiTheme="minorHAnsi" w:eastAsiaTheme="minorEastAsia" w:hAnsiTheme="minorHAnsi" w:cstheme="minorBidi"/>
              <w:noProof/>
              <w:lang w:eastAsia="es-ES"/>
            </w:rPr>
          </w:pPr>
          <w:ins w:id="50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60"</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2.1.4.</w:t>
            </w:r>
            <w:r>
              <w:rPr>
                <w:rFonts w:asciiTheme="minorHAnsi" w:eastAsiaTheme="minorEastAsia" w:hAnsiTheme="minorHAnsi" w:cstheme="minorBidi"/>
                <w:noProof/>
                <w:lang w:eastAsia="es-ES"/>
              </w:rPr>
              <w:tab/>
            </w:r>
            <w:r w:rsidRPr="0050195C">
              <w:rPr>
                <w:rStyle w:val="Hipervnculo"/>
                <w:noProof/>
              </w:rPr>
              <w:t>BREVE RESUMEN</w:t>
            </w:r>
            <w:r>
              <w:rPr>
                <w:noProof/>
                <w:webHidden/>
              </w:rPr>
              <w:tab/>
            </w:r>
            <w:r>
              <w:rPr>
                <w:noProof/>
                <w:webHidden/>
              </w:rPr>
              <w:fldChar w:fldCharType="begin"/>
            </w:r>
            <w:r>
              <w:rPr>
                <w:noProof/>
                <w:webHidden/>
              </w:rPr>
              <w:instrText xml:space="preserve"> PAGEREF _Toc81765260 \h </w:instrText>
            </w:r>
            <w:r>
              <w:rPr>
                <w:noProof/>
                <w:webHidden/>
              </w:rPr>
            </w:r>
          </w:ins>
          <w:r>
            <w:rPr>
              <w:noProof/>
              <w:webHidden/>
            </w:rPr>
            <w:fldChar w:fldCharType="separate"/>
          </w:r>
          <w:ins w:id="504" w:author="JORGE CONTRERAS ORTIZ" w:date="2021-09-05T20:12:00Z">
            <w:r>
              <w:rPr>
                <w:noProof/>
                <w:webHidden/>
              </w:rPr>
              <w:t>47</w:t>
            </w:r>
            <w:r>
              <w:rPr>
                <w:noProof/>
                <w:webHidden/>
              </w:rPr>
              <w:fldChar w:fldCharType="end"/>
            </w:r>
            <w:r w:rsidRPr="0050195C">
              <w:rPr>
                <w:rStyle w:val="Hipervnculo"/>
                <w:noProof/>
              </w:rPr>
              <w:fldChar w:fldCharType="end"/>
            </w:r>
          </w:ins>
        </w:p>
        <w:p w14:paraId="77E7BDEF" w14:textId="646B691B" w:rsidR="004E60C8" w:rsidRDefault="004E60C8">
          <w:pPr>
            <w:pStyle w:val="TDC5"/>
            <w:tabs>
              <w:tab w:val="left" w:pos="2017"/>
              <w:tab w:val="right" w:leader="dot" w:pos="8494"/>
            </w:tabs>
            <w:rPr>
              <w:ins w:id="505" w:author="JORGE CONTRERAS ORTIZ" w:date="2021-09-05T20:12:00Z"/>
              <w:rFonts w:asciiTheme="minorHAnsi" w:eastAsiaTheme="minorEastAsia" w:hAnsiTheme="minorHAnsi" w:cstheme="minorBidi"/>
              <w:noProof/>
              <w:lang w:eastAsia="es-ES"/>
            </w:rPr>
          </w:pPr>
          <w:ins w:id="50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61"</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1.4.1.</w:t>
            </w:r>
            <w:r>
              <w:rPr>
                <w:rFonts w:asciiTheme="minorHAnsi" w:eastAsiaTheme="minorEastAsia" w:hAnsiTheme="minorHAnsi" w:cstheme="minorBidi"/>
                <w:noProof/>
                <w:lang w:eastAsia="es-ES"/>
              </w:rPr>
              <w:tab/>
            </w:r>
            <w:r w:rsidRPr="0050195C">
              <w:rPr>
                <w:rStyle w:val="Hipervnculo"/>
                <w:noProof/>
              </w:rPr>
              <w:t>SISTEMA DE FICHEROS AVANZADO</w:t>
            </w:r>
            <w:r>
              <w:rPr>
                <w:noProof/>
                <w:webHidden/>
              </w:rPr>
              <w:tab/>
            </w:r>
            <w:r>
              <w:rPr>
                <w:noProof/>
                <w:webHidden/>
              </w:rPr>
              <w:fldChar w:fldCharType="begin"/>
            </w:r>
            <w:r>
              <w:rPr>
                <w:noProof/>
                <w:webHidden/>
              </w:rPr>
              <w:instrText xml:space="preserve"> PAGEREF _Toc81765261 \h </w:instrText>
            </w:r>
            <w:r>
              <w:rPr>
                <w:noProof/>
                <w:webHidden/>
              </w:rPr>
            </w:r>
          </w:ins>
          <w:r>
            <w:rPr>
              <w:noProof/>
              <w:webHidden/>
            </w:rPr>
            <w:fldChar w:fldCharType="separate"/>
          </w:r>
          <w:ins w:id="507" w:author="JORGE CONTRERAS ORTIZ" w:date="2021-09-05T20:12:00Z">
            <w:r>
              <w:rPr>
                <w:noProof/>
                <w:webHidden/>
              </w:rPr>
              <w:t>47</w:t>
            </w:r>
            <w:r>
              <w:rPr>
                <w:noProof/>
                <w:webHidden/>
              </w:rPr>
              <w:fldChar w:fldCharType="end"/>
            </w:r>
            <w:r w:rsidRPr="0050195C">
              <w:rPr>
                <w:rStyle w:val="Hipervnculo"/>
                <w:noProof/>
              </w:rPr>
              <w:fldChar w:fldCharType="end"/>
            </w:r>
          </w:ins>
        </w:p>
        <w:p w14:paraId="106E6A25" w14:textId="43C55595" w:rsidR="004E60C8" w:rsidRDefault="004E60C8">
          <w:pPr>
            <w:pStyle w:val="TDC5"/>
            <w:tabs>
              <w:tab w:val="left" w:pos="2017"/>
              <w:tab w:val="right" w:leader="dot" w:pos="8494"/>
            </w:tabs>
            <w:rPr>
              <w:ins w:id="508" w:author="JORGE CONTRERAS ORTIZ" w:date="2021-09-05T20:12:00Z"/>
              <w:rFonts w:asciiTheme="minorHAnsi" w:eastAsiaTheme="minorEastAsia" w:hAnsiTheme="minorHAnsi" w:cstheme="minorBidi"/>
              <w:noProof/>
              <w:lang w:eastAsia="es-ES"/>
            </w:rPr>
          </w:pPr>
          <w:ins w:id="50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62"</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1.4.2.</w:t>
            </w:r>
            <w:r>
              <w:rPr>
                <w:rFonts w:asciiTheme="minorHAnsi" w:eastAsiaTheme="minorEastAsia" w:hAnsiTheme="minorHAnsi" w:cstheme="minorBidi"/>
                <w:noProof/>
                <w:lang w:eastAsia="es-ES"/>
              </w:rPr>
              <w:tab/>
            </w:r>
            <w:r w:rsidRPr="0050195C">
              <w:rPr>
                <w:rStyle w:val="Hipervnculo"/>
                <w:noProof/>
              </w:rPr>
              <w:t>SERVICIOS CRÍTICOS</w:t>
            </w:r>
            <w:r>
              <w:rPr>
                <w:noProof/>
                <w:webHidden/>
              </w:rPr>
              <w:tab/>
            </w:r>
            <w:r>
              <w:rPr>
                <w:noProof/>
                <w:webHidden/>
              </w:rPr>
              <w:fldChar w:fldCharType="begin"/>
            </w:r>
            <w:r>
              <w:rPr>
                <w:noProof/>
                <w:webHidden/>
              </w:rPr>
              <w:instrText xml:space="preserve"> PAGEREF _Toc81765262 \h </w:instrText>
            </w:r>
            <w:r>
              <w:rPr>
                <w:noProof/>
                <w:webHidden/>
              </w:rPr>
            </w:r>
          </w:ins>
          <w:r>
            <w:rPr>
              <w:noProof/>
              <w:webHidden/>
            </w:rPr>
            <w:fldChar w:fldCharType="separate"/>
          </w:r>
          <w:ins w:id="510" w:author="JORGE CONTRERAS ORTIZ" w:date="2021-09-05T20:12:00Z">
            <w:r>
              <w:rPr>
                <w:noProof/>
                <w:webHidden/>
              </w:rPr>
              <w:t>47</w:t>
            </w:r>
            <w:r>
              <w:rPr>
                <w:noProof/>
                <w:webHidden/>
              </w:rPr>
              <w:fldChar w:fldCharType="end"/>
            </w:r>
            <w:r w:rsidRPr="0050195C">
              <w:rPr>
                <w:rStyle w:val="Hipervnculo"/>
                <w:noProof/>
              </w:rPr>
              <w:fldChar w:fldCharType="end"/>
            </w:r>
          </w:ins>
        </w:p>
        <w:p w14:paraId="76EACBB4" w14:textId="60797397" w:rsidR="004E60C8" w:rsidRDefault="004E60C8">
          <w:pPr>
            <w:pStyle w:val="TDC5"/>
            <w:tabs>
              <w:tab w:val="left" w:pos="2017"/>
              <w:tab w:val="right" w:leader="dot" w:pos="8494"/>
            </w:tabs>
            <w:rPr>
              <w:ins w:id="511" w:author="JORGE CONTRERAS ORTIZ" w:date="2021-09-05T20:12:00Z"/>
              <w:rFonts w:asciiTheme="minorHAnsi" w:eastAsiaTheme="minorEastAsia" w:hAnsiTheme="minorHAnsi" w:cstheme="minorBidi"/>
              <w:noProof/>
              <w:lang w:eastAsia="es-ES"/>
            </w:rPr>
          </w:pPr>
          <w:ins w:id="51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63"</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1.4.3.</w:t>
            </w:r>
            <w:r>
              <w:rPr>
                <w:rFonts w:asciiTheme="minorHAnsi" w:eastAsiaTheme="minorEastAsia" w:hAnsiTheme="minorHAnsi" w:cstheme="minorBidi"/>
                <w:noProof/>
                <w:lang w:eastAsia="es-ES"/>
              </w:rPr>
              <w:tab/>
            </w:r>
            <w:r w:rsidRPr="0050195C">
              <w:rPr>
                <w:rStyle w:val="Hipervnculo"/>
                <w:noProof/>
              </w:rPr>
              <w:t>COMUNICACIÓN ENTRE PROCESOS</w:t>
            </w:r>
            <w:r>
              <w:rPr>
                <w:noProof/>
                <w:webHidden/>
              </w:rPr>
              <w:tab/>
            </w:r>
            <w:r>
              <w:rPr>
                <w:noProof/>
                <w:webHidden/>
              </w:rPr>
              <w:fldChar w:fldCharType="begin"/>
            </w:r>
            <w:r>
              <w:rPr>
                <w:noProof/>
                <w:webHidden/>
              </w:rPr>
              <w:instrText xml:space="preserve"> PAGEREF _Toc81765263 \h </w:instrText>
            </w:r>
            <w:r>
              <w:rPr>
                <w:noProof/>
                <w:webHidden/>
              </w:rPr>
            </w:r>
          </w:ins>
          <w:r>
            <w:rPr>
              <w:noProof/>
              <w:webHidden/>
            </w:rPr>
            <w:fldChar w:fldCharType="separate"/>
          </w:r>
          <w:ins w:id="513" w:author="JORGE CONTRERAS ORTIZ" w:date="2021-09-05T20:12:00Z">
            <w:r>
              <w:rPr>
                <w:noProof/>
                <w:webHidden/>
              </w:rPr>
              <w:t>48</w:t>
            </w:r>
            <w:r>
              <w:rPr>
                <w:noProof/>
                <w:webHidden/>
              </w:rPr>
              <w:fldChar w:fldCharType="end"/>
            </w:r>
            <w:r w:rsidRPr="0050195C">
              <w:rPr>
                <w:rStyle w:val="Hipervnculo"/>
                <w:noProof/>
              </w:rPr>
              <w:fldChar w:fldCharType="end"/>
            </w:r>
          </w:ins>
        </w:p>
        <w:p w14:paraId="2895B66C" w14:textId="542A2AD4" w:rsidR="004E60C8" w:rsidRDefault="004E60C8">
          <w:pPr>
            <w:pStyle w:val="TDC3"/>
            <w:rPr>
              <w:ins w:id="514" w:author="JORGE CONTRERAS ORTIZ" w:date="2021-09-05T20:12:00Z"/>
              <w:rFonts w:asciiTheme="minorHAnsi" w:hAnsiTheme="minorHAnsi" w:cstheme="minorBidi"/>
              <w:noProof/>
            </w:rPr>
          </w:pPr>
          <w:ins w:id="51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64"</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rFonts w:eastAsiaTheme="minorHAnsi"/>
                <w:noProof/>
              </w:rPr>
              <w:t>3.2.2.</w:t>
            </w:r>
            <w:r>
              <w:rPr>
                <w:rFonts w:asciiTheme="minorHAnsi" w:hAnsiTheme="minorHAnsi" w:cstheme="minorBidi"/>
                <w:noProof/>
              </w:rPr>
              <w:tab/>
            </w:r>
            <w:r w:rsidRPr="0050195C">
              <w:rPr>
                <w:rStyle w:val="Hipervnculo"/>
                <w:rFonts w:eastAsiaTheme="minorHAnsi"/>
                <w:noProof/>
              </w:rPr>
              <w:t>CONFIGURACIÓN INICIAL MÓDULO KTWM102</w:t>
            </w:r>
            <w:r>
              <w:rPr>
                <w:noProof/>
                <w:webHidden/>
              </w:rPr>
              <w:tab/>
            </w:r>
            <w:r>
              <w:rPr>
                <w:noProof/>
                <w:webHidden/>
              </w:rPr>
              <w:fldChar w:fldCharType="begin"/>
            </w:r>
            <w:r>
              <w:rPr>
                <w:noProof/>
                <w:webHidden/>
              </w:rPr>
              <w:instrText xml:space="preserve"> PAGEREF _Toc81765264 \h </w:instrText>
            </w:r>
            <w:r>
              <w:rPr>
                <w:noProof/>
                <w:webHidden/>
              </w:rPr>
            </w:r>
          </w:ins>
          <w:r>
            <w:rPr>
              <w:noProof/>
              <w:webHidden/>
            </w:rPr>
            <w:fldChar w:fldCharType="separate"/>
          </w:r>
          <w:ins w:id="516" w:author="JORGE CONTRERAS ORTIZ" w:date="2021-09-05T20:12:00Z">
            <w:r>
              <w:rPr>
                <w:noProof/>
                <w:webHidden/>
              </w:rPr>
              <w:t>49</w:t>
            </w:r>
            <w:r>
              <w:rPr>
                <w:noProof/>
                <w:webHidden/>
              </w:rPr>
              <w:fldChar w:fldCharType="end"/>
            </w:r>
            <w:r w:rsidRPr="0050195C">
              <w:rPr>
                <w:rStyle w:val="Hipervnculo"/>
                <w:noProof/>
              </w:rPr>
              <w:fldChar w:fldCharType="end"/>
            </w:r>
          </w:ins>
        </w:p>
        <w:p w14:paraId="128414CB" w14:textId="51475822" w:rsidR="004E60C8" w:rsidRDefault="004E60C8">
          <w:pPr>
            <w:pStyle w:val="TDC4"/>
            <w:tabs>
              <w:tab w:val="left" w:pos="1760"/>
              <w:tab w:val="right" w:leader="dot" w:pos="8494"/>
            </w:tabs>
            <w:rPr>
              <w:ins w:id="517" w:author="JORGE CONTRERAS ORTIZ" w:date="2021-09-05T20:12:00Z"/>
              <w:rFonts w:asciiTheme="minorHAnsi" w:eastAsiaTheme="minorEastAsia" w:hAnsiTheme="minorHAnsi" w:cstheme="minorBidi"/>
              <w:noProof/>
              <w:lang w:eastAsia="es-ES"/>
            </w:rPr>
          </w:pPr>
          <w:ins w:id="51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65"</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2.2.1.</w:t>
            </w:r>
            <w:r>
              <w:rPr>
                <w:rFonts w:asciiTheme="minorHAnsi" w:eastAsiaTheme="minorEastAsia" w:hAnsiTheme="minorHAnsi" w:cstheme="minorBidi"/>
                <w:noProof/>
                <w:lang w:eastAsia="es-ES"/>
              </w:rPr>
              <w:tab/>
            </w:r>
            <w:r w:rsidRPr="0050195C">
              <w:rPr>
                <w:rStyle w:val="Hipervnculo"/>
                <w:noProof/>
              </w:rPr>
              <w:t>INSTALACIÓN DE DRIVERS USB Y DEL BOOTLOADER</w:t>
            </w:r>
            <w:r>
              <w:rPr>
                <w:noProof/>
                <w:webHidden/>
              </w:rPr>
              <w:tab/>
            </w:r>
            <w:r>
              <w:rPr>
                <w:noProof/>
                <w:webHidden/>
              </w:rPr>
              <w:fldChar w:fldCharType="begin"/>
            </w:r>
            <w:r>
              <w:rPr>
                <w:noProof/>
                <w:webHidden/>
              </w:rPr>
              <w:instrText xml:space="preserve"> PAGEREF _Toc81765265 \h </w:instrText>
            </w:r>
            <w:r>
              <w:rPr>
                <w:noProof/>
                <w:webHidden/>
              </w:rPr>
            </w:r>
          </w:ins>
          <w:r>
            <w:rPr>
              <w:noProof/>
              <w:webHidden/>
            </w:rPr>
            <w:fldChar w:fldCharType="separate"/>
          </w:r>
          <w:ins w:id="519" w:author="JORGE CONTRERAS ORTIZ" w:date="2021-09-05T20:12:00Z">
            <w:r>
              <w:rPr>
                <w:noProof/>
                <w:webHidden/>
              </w:rPr>
              <w:t>49</w:t>
            </w:r>
            <w:r>
              <w:rPr>
                <w:noProof/>
                <w:webHidden/>
              </w:rPr>
              <w:fldChar w:fldCharType="end"/>
            </w:r>
            <w:r w:rsidRPr="0050195C">
              <w:rPr>
                <w:rStyle w:val="Hipervnculo"/>
                <w:noProof/>
              </w:rPr>
              <w:fldChar w:fldCharType="end"/>
            </w:r>
          </w:ins>
        </w:p>
        <w:p w14:paraId="701E7521" w14:textId="55A79501" w:rsidR="004E60C8" w:rsidRDefault="004E60C8">
          <w:pPr>
            <w:pStyle w:val="TDC5"/>
            <w:tabs>
              <w:tab w:val="left" w:pos="2017"/>
              <w:tab w:val="right" w:leader="dot" w:pos="8494"/>
            </w:tabs>
            <w:rPr>
              <w:ins w:id="520" w:author="JORGE CONTRERAS ORTIZ" w:date="2021-09-05T20:12:00Z"/>
              <w:rFonts w:asciiTheme="minorHAnsi" w:eastAsiaTheme="minorEastAsia" w:hAnsiTheme="minorHAnsi" w:cstheme="minorBidi"/>
              <w:noProof/>
              <w:lang w:eastAsia="es-ES"/>
            </w:rPr>
          </w:pPr>
          <w:ins w:id="52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66"</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2.1.1.</w:t>
            </w:r>
            <w:r>
              <w:rPr>
                <w:rFonts w:asciiTheme="minorHAnsi" w:eastAsiaTheme="minorEastAsia" w:hAnsiTheme="minorHAnsi" w:cstheme="minorBidi"/>
                <w:noProof/>
                <w:lang w:eastAsia="es-ES"/>
              </w:rPr>
              <w:tab/>
            </w:r>
            <w:r w:rsidRPr="0050195C">
              <w:rPr>
                <w:rStyle w:val="Hipervnculo"/>
                <w:noProof/>
              </w:rPr>
              <w:t>WINDOWS</w:t>
            </w:r>
            <w:r>
              <w:rPr>
                <w:noProof/>
                <w:webHidden/>
              </w:rPr>
              <w:tab/>
            </w:r>
            <w:r>
              <w:rPr>
                <w:noProof/>
                <w:webHidden/>
              </w:rPr>
              <w:fldChar w:fldCharType="begin"/>
            </w:r>
            <w:r>
              <w:rPr>
                <w:noProof/>
                <w:webHidden/>
              </w:rPr>
              <w:instrText xml:space="preserve"> PAGEREF _Toc81765266 \h </w:instrText>
            </w:r>
            <w:r>
              <w:rPr>
                <w:noProof/>
                <w:webHidden/>
              </w:rPr>
            </w:r>
          </w:ins>
          <w:r>
            <w:rPr>
              <w:noProof/>
              <w:webHidden/>
            </w:rPr>
            <w:fldChar w:fldCharType="separate"/>
          </w:r>
          <w:ins w:id="522" w:author="JORGE CONTRERAS ORTIZ" w:date="2021-09-05T20:12:00Z">
            <w:r>
              <w:rPr>
                <w:noProof/>
                <w:webHidden/>
              </w:rPr>
              <w:t>50</w:t>
            </w:r>
            <w:r>
              <w:rPr>
                <w:noProof/>
                <w:webHidden/>
              </w:rPr>
              <w:fldChar w:fldCharType="end"/>
            </w:r>
            <w:r w:rsidRPr="0050195C">
              <w:rPr>
                <w:rStyle w:val="Hipervnculo"/>
                <w:noProof/>
              </w:rPr>
              <w:fldChar w:fldCharType="end"/>
            </w:r>
          </w:ins>
        </w:p>
        <w:p w14:paraId="5B805478" w14:textId="5712E975" w:rsidR="004E60C8" w:rsidRDefault="004E60C8">
          <w:pPr>
            <w:pStyle w:val="TDC5"/>
            <w:tabs>
              <w:tab w:val="left" w:pos="2017"/>
              <w:tab w:val="right" w:leader="dot" w:pos="8494"/>
            </w:tabs>
            <w:rPr>
              <w:ins w:id="523" w:author="JORGE CONTRERAS ORTIZ" w:date="2021-09-05T20:12:00Z"/>
              <w:rFonts w:asciiTheme="minorHAnsi" w:eastAsiaTheme="minorEastAsia" w:hAnsiTheme="minorHAnsi" w:cstheme="minorBidi"/>
              <w:noProof/>
              <w:lang w:eastAsia="es-ES"/>
            </w:rPr>
          </w:pPr>
          <w:ins w:id="52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67"</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2.1.2.</w:t>
            </w:r>
            <w:r>
              <w:rPr>
                <w:rFonts w:asciiTheme="minorHAnsi" w:eastAsiaTheme="minorEastAsia" w:hAnsiTheme="minorHAnsi" w:cstheme="minorBidi"/>
                <w:noProof/>
                <w:lang w:eastAsia="es-ES"/>
              </w:rPr>
              <w:tab/>
            </w:r>
            <w:r w:rsidRPr="0050195C">
              <w:rPr>
                <w:rStyle w:val="Hipervnculo"/>
                <w:noProof/>
              </w:rPr>
              <w:t>LINUX / MAC OS</w:t>
            </w:r>
            <w:r>
              <w:rPr>
                <w:noProof/>
                <w:webHidden/>
              </w:rPr>
              <w:tab/>
            </w:r>
            <w:r>
              <w:rPr>
                <w:noProof/>
                <w:webHidden/>
              </w:rPr>
              <w:fldChar w:fldCharType="begin"/>
            </w:r>
            <w:r>
              <w:rPr>
                <w:noProof/>
                <w:webHidden/>
              </w:rPr>
              <w:instrText xml:space="preserve"> PAGEREF _Toc81765267 \h </w:instrText>
            </w:r>
            <w:r>
              <w:rPr>
                <w:noProof/>
                <w:webHidden/>
              </w:rPr>
            </w:r>
          </w:ins>
          <w:r>
            <w:rPr>
              <w:noProof/>
              <w:webHidden/>
            </w:rPr>
            <w:fldChar w:fldCharType="separate"/>
          </w:r>
          <w:ins w:id="525" w:author="JORGE CONTRERAS ORTIZ" w:date="2021-09-05T20:12:00Z">
            <w:r>
              <w:rPr>
                <w:noProof/>
                <w:webHidden/>
              </w:rPr>
              <w:t>52</w:t>
            </w:r>
            <w:r>
              <w:rPr>
                <w:noProof/>
                <w:webHidden/>
              </w:rPr>
              <w:fldChar w:fldCharType="end"/>
            </w:r>
            <w:r w:rsidRPr="0050195C">
              <w:rPr>
                <w:rStyle w:val="Hipervnculo"/>
                <w:noProof/>
              </w:rPr>
              <w:fldChar w:fldCharType="end"/>
            </w:r>
          </w:ins>
        </w:p>
        <w:p w14:paraId="65356592" w14:textId="1414E327" w:rsidR="004E60C8" w:rsidRDefault="004E60C8">
          <w:pPr>
            <w:pStyle w:val="TDC4"/>
            <w:tabs>
              <w:tab w:val="left" w:pos="1760"/>
              <w:tab w:val="right" w:leader="dot" w:pos="8494"/>
            </w:tabs>
            <w:rPr>
              <w:ins w:id="526" w:author="JORGE CONTRERAS ORTIZ" w:date="2021-09-05T20:12:00Z"/>
              <w:rFonts w:asciiTheme="minorHAnsi" w:eastAsiaTheme="minorEastAsia" w:hAnsiTheme="minorHAnsi" w:cstheme="minorBidi"/>
              <w:noProof/>
              <w:lang w:eastAsia="es-ES"/>
            </w:rPr>
          </w:pPr>
          <w:ins w:id="527"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68"</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2.2.2.</w:t>
            </w:r>
            <w:r>
              <w:rPr>
                <w:rFonts w:asciiTheme="minorHAnsi" w:eastAsiaTheme="minorEastAsia" w:hAnsiTheme="minorHAnsi" w:cstheme="minorBidi"/>
                <w:noProof/>
                <w:lang w:eastAsia="es-ES"/>
              </w:rPr>
              <w:tab/>
            </w:r>
            <w:r w:rsidRPr="0050195C">
              <w:rPr>
                <w:rStyle w:val="Hipervnculo"/>
                <w:noProof/>
              </w:rPr>
              <w:t>INSTALL “DFU-UTIL”</w:t>
            </w:r>
            <w:r>
              <w:rPr>
                <w:noProof/>
                <w:webHidden/>
              </w:rPr>
              <w:tab/>
            </w:r>
            <w:r>
              <w:rPr>
                <w:noProof/>
                <w:webHidden/>
              </w:rPr>
              <w:fldChar w:fldCharType="begin"/>
            </w:r>
            <w:r>
              <w:rPr>
                <w:noProof/>
                <w:webHidden/>
              </w:rPr>
              <w:instrText xml:space="preserve"> PAGEREF _Toc81765268 \h </w:instrText>
            </w:r>
            <w:r>
              <w:rPr>
                <w:noProof/>
                <w:webHidden/>
              </w:rPr>
            </w:r>
          </w:ins>
          <w:r>
            <w:rPr>
              <w:noProof/>
              <w:webHidden/>
            </w:rPr>
            <w:fldChar w:fldCharType="separate"/>
          </w:r>
          <w:ins w:id="528" w:author="JORGE CONTRERAS ORTIZ" w:date="2021-09-05T20:12:00Z">
            <w:r>
              <w:rPr>
                <w:noProof/>
                <w:webHidden/>
              </w:rPr>
              <w:t>52</w:t>
            </w:r>
            <w:r>
              <w:rPr>
                <w:noProof/>
                <w:webHidden/>
              </w:rPr>
              <w:fldChar w:fldCharType="end"/>
            </w:r>
            <w:r w:rsidRPr="0050195C">
              <w:rPr>
                <w:rStyle w:val="Hipervnculo"/>
                <w:noProof/>
              </w:rPr>
              <w:fldChar w:fldCharType="end"/>
            </w:r>
          </w:ins>
        </w:p>
        <w:p w14:paraId="4C86740B" w14:textId="0D666030" w:rsidR="004E60C8" w:rsidRDefault="004E60C8">
          <w:pPr>
            <w:pStyle w:val="TDC4"/>
            <w:tabs>
              <w:tab w:val="left" w:pos="1760"/>
              <w:tab w:val="right" w:leader="dot" w:pos="8494"/>
            </w:tabs>
            <w:rPr>
              <w:ins w:id="529" w:author="JORGE CONTRERAS ORTIZ" w:date="2021-09-05T20:12:00Z"/>
              <w:rFonts w:asciiTheme="minorHAnsi" w:eastAsiaTheme="minorEastAsia" w:hAnsiTheme="minorHAnsi" w:cstheme="minorBidi"/>
              <w:noProof/>
              <w:lang w:eastAsia="es-ES"/>
            </w:rPr>
          </w:pPr>
          <w:ins w:id="53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69"</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2.2.3.</w:t>
            </w:r>
            <w:r>
              <w:rPr>
                <w:rFonts w:asciiTheme="minorHAnsi" w:eastAsiaTheme="minorEastAsia" w:hAnsiTheme="minorHAnsi" w:cstheme="minorBidi"/>
                <w:noProof/>
                <w:lang w:eastAsia="es-ES"/>
              </w:rPr>
              <w:tab/>
            </w:r>
            <w:r w:rsidRPr="0050195C">
              <w:rPr>
                <w:rStyle w:val="Hipervnculo"/>
                <w:noProof/>
              </w:rPr>
              <w:t>ACTUALIZACIÓN DE FIRMWARE</w:t>
            </w:r>
            <w:r>
              <w:rPr>
                <w:noProof/>
                <w:webHidden/>
              </w:rPr>
              <w:tab/>
            </w:r>
            <w:r>
              <w:rPr>
                <w:noProof/>
                <w:webHidden/>
              </w:rPr>
              <w:fldChar w:fldCharType="begin"/>
            </w:r>
            <w:r>
              <w:rPr>
                <w:noProof/>
                <w:webHidden/>
              </w:rPr>
              <w:instrText xml:space="preserve"> PAGEREF _Toc81765269 \h </w:instrText>
            </w:r>
            <w:r>
              <w:rPr>
                <w:noProof/>
                <w:webHidden/>
              </w:rPr>
            </w:r>
          </w:ins>
          <w:r>
            <w:rPr>
              <w:noProof/>
              <w:webHidden/>
            </w:rPr>
            <w:fldChar w:fldCharType="separate"/>
          </w:r>
          <w:ins w:id="531" w:author="JORGE CONTRERAS ORTIZ" w:date="2021-09-05T20:12:00Z">
            <w:r>
              <w:rPr>
                <w:noProof/>
                <w:webHidden/>
              </w:rPr>
              <w:t>53</w:t>
            </w:r>
            <w:r>
              <w:rPr>
                <w:noProof/>
                <w:webHidden/>
              </w:rPr>
              <w:fldChar w:fldCharType="end"/>
            </w:r>
            <w:r w:rsidRPr="0050195C">
              <w:rPr>
                <w:rStyle w:val="Hipervnculo"/>
                <w:noProof/>
              </w:rPr>
              <w:fldChar w:fldCharType="end"/>
            </w:r>
          </w:ins>
        </w:p>
        <w:p w14:paraId="5D1EBA50" w14:textId="6BCEF2EF" w:rsidR="004E60C8" w:rsidRDefault="004E60C8">
          <w:pPr>
            <w:pStyle w:val="TDC4"/>
            <w:tabs>
              <w:tab w:val="left" w:pos="1760"/>
              <w:tab w:val="right" w:leader="dot" w:pos="8494"/>
            </w:tabs>
            <w:rPr>
              <w:ins w:id="532" w:author="JORGE CONTRERAS ORTIZ" w:date="2021-09-05T20:12:00Z"/>
              <w:rFonts w:asciiTheme="minorHAnsi" w:eastAsiaTheme="minorEastAsia" w:hAnsiTheme="minorHAnsi" w:cstheme="minorBidi"/>
              <w:noProof/>
              <w:lang w:eastAsia="es-ES"/>
            </w:rPr>
          </w:pPr>
          <w:ins w:id="53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70"</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2.2.4.</w:t>
            </w:r>
            <w:r>
              <w:rPr>
                <w:rFonts w:asciiTheme="minorHAnsi" w:eastAsiaTheme="minorEastAsia" w:hAnsiTheme="minorHAnsi" w:cstheme="minorBidi"/>
                <w:noProof/>
                <w:lang w:eastAsia="es-ES"/>
              </w:rPr>
              <w:tab/>
            </w:r>
            <w:r w:rsidRPr="0050195C">
              <w:rPr>
                <w:rStyle w:val="Hipervnculo"/>
                <w:noProof/>
              </w:rPr>
              <w:t>RUNTIME – INSTALACIÓN DE DRIVERS USB</w:t>
            </w:r>
            <w:r>
              <w:rPr>
                <w:noProof/>
                <w:webHidden/>
              </w:rPr>
              <w:tab/>
            </w:r>
            <w:r>
              <w:rPr>
                <w:noProof/>
                <w:webHidden/>
              </w:rPr>
              <w:fldChar w:fldCharType="begin"/>
            </w:r>
            <w:r>
              <w:rPr>
                <w:noProof/>
                <w:webHidden/>
              </w:rPr>
              <w:instrText xml:space="preserve"> PAGEREF _Toc81765270 \h </w:instrText>
            </w:r>
            <w:r>
              <w:rPr>
                <w:noProof/>
                <w:webHidden/>
              </w:rPr>
            </w:r>
          </w:ins>
          <w:r>
            <w:rPr>
              <w:noProof/>
              <w:webHidden/>
            </w:rPr>
            <w:fldChar w:fldCharType="separate"/>
          </w:r>
          <w:ins w:id="534" w:author="JORGE CONTRERAS ORTIZ" w:date="2021-09-05T20:12:00Z">
            <w:r>
              <w:rPr>
                <w:noProof/>
                <w:webHidden/>
              </w:rPr>
              <w:t>54</w:t>
            </w:r>
            <w:r>
              <w:rPr>
                <w:noProof/>
                <w:webHidden/>
              </w:rPr>
              <w:fldChar w:fldCharType="end"/>
            </w:r>
            <w:r w:rsidRPr="0050195C">
              <w:rPr>
                <w:rStyle w:val="Hipervnculo"/>
                <w:noProof/>
              </w:rPr>
              <w:fldChar w:fldCharType="end"/>
            </w:r>
          </w:ins>
        </w:p>
        <w:p w14:paraId="7EDE739D" w14:textId="65F3DAC7" w:rsidR="004E60C8" w:rsidRDefault="004E60C8">
          <w:pPr>
            <w:pStyle w:val="TDC5"/>
            <w:tabs>
              <w:tab w:val="left" w:pos="2017"/>
              <w:tab w:val="right" w:leader="dot" w:pos="8494"/>
            </w:tabs>
            <w:rPr>
              <w:ins w:id="535" w:author="JORGE CONTRERAS ORTIZ" w:date="2021-09-05T20:12:00Z"/>
              <w:rFonts w:asciiTheme="minorHAnsi" w:eastAsiaTheme="minorEastAsia" w:hAnsiTheme="minorHAnsi" w:cstheme="minorBidi"/>
              <w:noProof/>
              <w:lang w:eastAsia="es-ES"/>
            </w:rPr>
          </w:pPr>
          <w:ins w:id="53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71"</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2.4.1.</w:t>
            </w:r>
            <w:r>
              <w:rPr>
                <w:rFonts w:asciiTheme="minorHAnsi" w:eastAsiaTheme="minorEastAsia" w:hAnsiTheme="minorHAnsi" w:cstheme="minorBidi"/>
                <w:noProof/>
                <w:lang w:eastAsia="es-ES"/>
              </w:rPr>
              <w:tab/>
            </w:r>
            <w:r w:rsidRPr="0050195C">
              <w:rPr>
                <w:rStyle w:val="Hipervnculo"/>
                <w:noProof/>
              </w:rPr>
              <w:t>WINDOWS</w:t>
            </w:r>
            <w:r>
              <w:rPr>
                <w:noProof/>
                <w:webHidden/>
              </w:rPr>
              <w:tab/>
            </w:r>
            <w:r>
              <w:rPr>
                <w:noProof/>
                <w:webHidden/>
              </w:rPr>
              <w:fldChar w:fldCharType="begin"/>
            </w:r>
            <w:r>
              <w:rPr>
                <w:noProof/>
                <w:webHidden/>
              </w:rPr>
              <w:instrText xml:space="preserve"> PAGEREF _Toc81765271 \h </w:instrText>
            </w:r>
            <w:r>
              <w:rPr>
                <w:noProof/>
                <w:webHidden/>
              </w:rPr>
            </w:r>
          </w:ins>
          <w:r>
            <w:rPr>
              <w:noProof/>
              <w:webHidden/>
            </w:rPr>
            <w:fldChar w:fldCharType="separate"/>
          </w:r>
          <w:ins w:id="537" w:author="JORGE CONTRERAS ORTIZ" w:date="2021-09-05T20:12:00Z">
            <w:r>
              <w:rPr>
                <w:noProof/>
                <w:webHidden/>
              </w:rPr>
              <w:t>54</w:t>
            </w:r>
            <w:r>
              <w:rPr>
                <w:noProof/>
                <w:webHidden/>
              </w:rPr>
              <w:fldChar w:fldCharType="end"/>
            </w:r>
            <w:r w:rsidRPr="0050195C">
              <w:rPr>
                <w:rStyle w:val="Hipervnculo"/>
                <w:noProof/>
              </w:rPr>
              <w:fldChar w:fldCharType="end"/>
            </w:r>
          </w:ins>
        </w:p>
        <w:p w14:paraId="37064519" w14:textId="678C810F" w:rsidR="004E60C8" w:rsidRDefault="004E60C8">
          <w:pPr>
            <w:pStyle w:val="TDC5"/>
            <w:tabs>
              <w:tab w:val="left" w:pos="2017"/>
              <w:tab w:val="right" w:leader="dot" w:pos="8494"/>
            </w:tabs>
            <w:rPr>
              <w:ins w:id="538" w:author="JORGE CONTRERAS ORTIZ" w:date="2021-09-05T20:12:00Z"/>
              <w:rFonts w:asciiTheme="minorHAnsi" w:eastAsiaTheme="minorEastAsia" w:hAnsiTheme="minorHAnsi" w:cstheme="minorBidi"/>
              <w:noProof/>
              <w:lang w:eastAsia="es-ES"/>
            </w:rPr>
          </w:pPr>
          <w:ins w:id="53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72"</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2.4.2.</w:t>
            </w:r>
            <w:r>
              <w:rPr>
                <w:rFonts w:asciiTheme="minorHAnsi" w:eastAsiaTheme="minorEastAsia" w:hAnsiTheme="minorHAnsi" w:cstheme="minorBidi"/>
                <w:noProof/>
                <w:lang w:eastAsia="es-ES"/>
              </w:rPr>
              <w:tab/>
            </w:r>
            <w:r w:rsidRPr="0050195C">
              <w:rPr>
                <w:rStyle w:val="Hipervnculo"/>
                <w:noProof/>
              </w:rPr>
              <w:t>LINUX</w:t>
            </w:r>
            <w:r>
              <w:rPr>
                <w:noProof/>
                <w:webHidden/>
              </w:rPr>
              <w:tab/>
            </w:r>
            <w:r>
              <w:rPr>
                <w:noProof/>
                <w:webHidden/>
              </w:rPr>
              <w:fldChar w:fldCharType="begin"/>
            </w:r>
            <w:r>
              <w:rPr>
                <w:noProof/>
                <w:webHidden/>
              </w:rPr>
              <w:instrText xml:space="preserve"> PAGEREF _Toc81765272 \h </w:instrText>
            </w:r>
            <w:r>
              <w:rPr>
                <w:noProof/>
                <w:webHidden/>
              </w:rPr>
            </w:r>
          </w:ins>
          <w:r>
            <w:rPr>
              <w:noProof/>
              <w:webHidden/>
            </w:rPr>
            <w:fldChar w:fldCharType="separate"/>
          </w:r>
          <w:ins w:id="540" w:author="JORGE CONTRERAS ORTIZ" w:date="2021-09-05T20:12:00Z">
            <w:r>
              <w:rPr>
                <w:noProof/>
                <w:webHidden/>
              </w:rPr>
              <w:t>57</w:t>
            </w:r>
            <w:r>
              <w:rPr>
                <w:noProof/>
                <w:webHidden/>
              </w:rPr>
              <w:fldChar w:fldCharType="end"/>
            </w:r>
            <w:r w:rsidRPr="0050195C">
              <w:rPr>
                <w:rStyle w:val="Hipervnculo"/>
                <w:noProof/>
              </w:rPr>
              <w:fldChar w:fldCharType="end"/>
            </w:r>
          </w:ins>
        </w:p>
        <w:p w14:paraId="06959BB0" w14:textId="06F29E49" w:rsidR="004E60C8" w:rsidRDefault="004E60C8">
          <w:pPr>
            <w:pStyle w:val="TDC5"/>
            <w:tabs>
              <w:tab w:val="left" w:pos="2017"/>
              <w:tab w:val="right" w:leader="dot" w:pos="8494"/>
            </w:tabs>
            <w:rPr>
              <w:ins w:id="541" w:author="JORGE CONTRERAS ORTIZ" w:date="2021-09-05T20:12:00Z"/>
              <w:rFonts w:asciiTheme="minorHAnsi" w:eastAsiaTheme="minorEastAsia" w:hAnsiTheme="minorHAnsi" w:cstheme="minorBidi"/>
              <w:noProof/>
              <w:lang w:eastAsia="es-ES"/>
            </w:rPr>
          </w:pPr>
          <w:ins w:id="54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73"</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2.4.3.</w:t>
            </w:r>
            <w:r>
              <w:rPr>
                <w:rFonts w:asciiTheme="minorHAnsi" w:eastAsiaTheme="minorEastAsia" w:hAnsiTheme="minorHAnsi" w:cstheme="minorBidi"/>
                <w:noProof/>
                <w:lang w:eastAsia="es-ES"/>
              </w:rPr>
              <w:tab/>
            </w:r>
            <w:r w:rsidRPr="0050195C">
              <w:rPr>
                <w:rStyle w:val="Hipervnculo"/>
                <w:noProof/>
              </w:rPr>
              <w:t>MAC OS</w:t>
            </w:r>
            <w:r>
              <w:rPr>
                <w:noProof/>
                <w:webHidden/>
              </w:rPr>
              <w:tab/>
            </w:r>
            <w:r>
              <w:rPr>
                <w:noProof/>
                <w:webHidden/>
              </w:rPr>
              <w:fldChar w:fldCharType="begin"/>
            </w:r>
            <w:r>
              <w:rPr>
                <w:noProof/>
                <w:webHidden/>
              </w:rPr>
              <w:instrText xml:space="preserve"> PAGEREF _Toc81765273 \h </w:instrText>
            </w:r>
            <w:r>
              <w:rPr>
                <w:noProof/>
                <w:webHidden/>
              </w:rPr>
            </w:r>
          </w:ins>
          <w:r>
            <w:rPr>
              <w:noProof/>
              <w:webHidden/>
            </w:rPr>
            <w:fldChar w:fldCharType="separate"/>
          </w:r>
          <w:ins w:id="543" w:author="JORGE CONTRERAS ORTIZ" w:date="2021-09-05T20:12:00Z">
            <w:r>
              <w:rPr>
                <w:noProof/>
                <w:webHidden/>
              </w:rPr>
              <w:t>58</w:t>
            </w:r>
            <w:r>
              <w:rPr>
                <w:noProof/>
                <w:webHidden/>
              </w:rPr>
              <w:fldChar w:fldCharType="end"/>
            </w:r>
            <w:r w:rsidRPr="0050195C">
              <w:rPr>
                <w:rStyle w:val="Hipervnculo"/>
                <w:noProof/>
              </w:rPr>
              <w:fldChar w:fldCharType="end"/>
            </w:r>
          </w:ins>
        </w:p>
        <w:p w14:paraId="34826CFB" w14:textId="331F9203" w:rsidR="004E60C8" w:rsidRDefault="004E60C8">
          <w:pPr>
            <w:pStyle w:val="TDC4"/>
            <w:tabs>
              <w:tab w:val="left" w:pos="1760"/>
              <w:tab w:val="right" w:leader="dot" w:pos="8494"/>
            </w:tabs>
            <w:rPr>
              <w:ins w:id="544" w:author="JORGE CONTRERAS ORTIZ" w:date="2021-09-05T20:12:00Z"/>
              <w:rFonts w:asciiTheme="minorHAnsi" w:eastAsiaTheme="minorEastAsia" w:hAnsiTheme="minorHAnsi" w:cstheme="minorBidi"/>
              <w:noProof/>
              <w:lang w:eastAsia="es-ES"/>
            </w:rPr>
          </w:pPr>
          <w:ins w:id="54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74"</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2.2.5.</w:t>
            </w:r>
            <w:r>
              <w:rPr>
                <w:rFonts w:asciiTheme="minorHAnsi" w:eastAsiaTheme="minorEastAsia" w:hAnsiTheme="minorHAnsi" w:cstheme="minorBidi"/>
                <w:noProof/>
                <w:lang w:eastAsia="es-ES"/>
              </w:rPr>
              <w:tab/>
            </w:r>
            <w:r w:rsidRPr="0050195C">
              <w:rPr>
                <w:rStyle w:val="Hipervnculo"/>
                <w:noProof/>
              </w:rPr>
              <w:t>CONFIGURACIÓN DE TERMINAL COM</w:t>
            </w:r>
            <w:r>
              <w:rPr>
                <w:noProof/>
                <w:webHidden/>
              </w:rPr>
              <w:tab/>
            </w:r>
            <w:r>
              <w:rPr>
                <w:noProof/>
                <w:webHidden/>
              </w:rPr>
              <w:fldChar w:fldCharType="begin"/>
            </w:r>
            <w:r>
              <w:rPr>
                <w:noProof/>
                <w:webHidden/>
              </w:rPr>
              <w:instrText xml:space="preserve"> PAGEREF _Toc81765274 \h </w:instrText>
            </w:r>
            <w:r>
              <w:rPr>
                <w:noProof/>
                <w:webHidden/>
              </w:rPr>
            </w:r>
          </w:ins>
          <w:r>
            <w:rPr>
              <w:noProof/>
              <w:webHidden/>
            </w:rPr>
            <w:fldChar w:fldCharType="separate"/>
          </w:r>
          <w:ins w:id="546" w:author="JORGE CONTRERAS ORTIZ" w:date="2021-09-05T20:12:00Z">
            <w:r>
              <w:rPr>
                <w:noProof/>
                <w:webHidden/>
              </w:rPr>
              <w:t>58</w:t>
            </w:r>
            <w:r>
              <w:rPr>
                <w:noProof/>
                <w:webHidden/>
              </w:rPr>
              <w:fldChar w:fldCharType="end"/>
            </w:r>
            <w:r w:rsidRPr="0050195C">
              <w:rPr>
                <w:rStyle w:val="Hipervnculo"/>
                <w:noProof/>
              </w:rPr>
              <w:fldChar w:fldCharType="end"/>
            </w:r>
          </w:ins>
        </w:p>
        <w:p w14:paraId="0A9B9BF3" w14:textId="0240E8D9" w:rsidR="004E60C8" w:rsidRDefault="004E60C8">
          <w:pPr>
            <w:pStyle w:val="TDC5"/>
            <w:tabs>
              <w:tab w:val="left" w:pos="2017"/>
              <w:tab w:val="right" w:leader="dot" w:pos="8494"/>
            </w:tabs>
            <w:rPr>
              <w:ins w:id="547" w:author="JORGE CONTRERAS ORTIZ" w:date="2021-09-05T20:12:00Z"/>
              <w:rFonts w:asciiTheme="minorHAnsi" w:eastAsiaTheme="minorEastAsia" w:hAnsiTheme="minorHAnsi" w:cstheme="minorBidi"/>
              <w:noProof/>
              <w:lang w:eastAsia="es-ES"/>
            </w:rPr>
          </w:pPr>
          <w:ins w:id="54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75"</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2.5.1.</w:t>
            </w:r>
            <w:r>
              <w:rPr>
                <w:rFonts w:asciiTheme="minorHAnsi" w:eastAsiaTheme="minorEastAsia" w:hAnsiTheme="minorHAnsi" w:cstheme="minorBidi"/>
                <w:noProof/>
                <w:lang w:eastAsia="es-ES"/>
              </w:rPr>
              <w:tab/>
            </w:r>
            <w:r w:rsidRPr="0050195C">
              <w:rPr>
                <w:rStyle w:val="Hipervnculo"/>
                <w:noProof/>
              </w:rPr>
              <w:t>WINDOWS</w:t>
            </w:r>
            <w:r>
              <w:rPr>
                <w:noProof/>
                <w:webHidden/>
              </w:rPr>
              <w:tab/>
            </w:r>
            <w:r>
              <w:rPr>
                <w:noProof/>
                <w:webHidden/>
              </w:rPr>
              <w:fldChar w:fldCharType="begin"/>
            </w:r>
            <w:r>
              <w:rPr>
                <w:noProof/>
                <w:webHidden/>
              </w:rPr>
              <w:instrText xml:space="preserve"> PAGEREF _Toc81765275 \h </w:instrText>
            </w:r>
            <w:r>
              <w:rPr>
                <w:noProof/>
                <w:webHidden/>
              </w:rPr>
            </w:r>
          </w:ins>
          <w:r>
            <w:rPr>
              <w:noProof/>
              <w:webHidden/>
            </w:rPr>
            <w:fldChar w:fldCharType="separate"/>
          </w:r>
          <w:ins w:id="549" w:author="JORGE CONTRERAS ORTIZ" w:date="2021-09-05T20:12:00Z">
            <w:r>
              <w:rPr>
                <w:noProof/>
                <w:webHidden/>
              </w:rPr>
              <w:t>58</w:t>
            </w:r>
            <w:r>
              <w:rPr>
                <w:noProof/>
                <w:webHidden/>
              </w:rPr>
              <w:fldChar w:fldCharType="end"/>
            </w:r>
            <w:r w:rsidRPr="0050195C">
              <w:rPr>
                <w:rStyle w:val="Hipervnculo"/>
                <w:noProof/>
              </w:rPr>
              <w:fldChar w:fldCharType="end"/>
            </w:r>
          </w:ins>
        </w:p>
        <w:p w14:paraId="0EBA66B0" w14:textId="1D6829A2" w:rsidR="004E60C8" w:rsidRDefault="004E60C8">
          <w:pPr>
            <w:pStyle w:val="TDC5"/>
            <w:tabs>
              <w:tab w:val="left" w:pos="2017"/>
              <w:tab w:val="right" w:leader="dot" w:pos="8494"/>
            </w:tabs>
            <w:rPr>
              <w:ins w:id="550" w:author="JORGE CONTRERAS ORTIZ" w:date="2021-09-05T20:12:00Z"/>
              <w:rFonts w:asciiTheme="minorHAnsi" w:eastAsiaTheme="minorEastAsia" w:hAnsiTheme="minorHAnsi" w:cstheme="minorBidi"/>
              <w:noProof/>
              <w:lang w:eastAsia="es-ES"/>
            </w:rPr>
          </w:pPr>
          <w:ins w:id="55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76"</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2.2.5.2.</w:t>
            </w:r>
            <w:r>
              <w:rPr>
                <w:rFonts w:asciiTheme="minorHAnsi" w:eastAsiaTheme="minorEastAsia" w:hAnsiTheme="minorHAnsi" w:cstheme="minorBidi"/>
                <w:noProof/>
                <w:lang w:eastAsia="es-ES"/>
              </w:rPr>
              <w:tab/>
            </w:r>
            <w:r w:rsidRPr="0050195C">
              <w:rPr>
                <w:rStyle w:val="Hipervnculo"/>
                <w:noProof/>
              </w:rPr>
              <w:t>LINUX / MAC OS</w:t>
            </w:r>
            <w:r>
              <w:rPr>
                <w:noProof/>
                <w:webHidden/>
              </w:rPr>
              <w:tab/>
            </w:r>
            <w:r>
              <w:rPr>
                <w:noProof/>
                <w:webHidden/>
              </w:rPr>
              <w:fldChar w:fldCharType="begin"/>
            </w:r>
            <w:r>
              <w:rPr>
                <w:noProof/>
                <w:webHidden/>
              </w:rPr>
              <w:instrText xml:space="preserve"> PAGEREF _Toc81765276 \h </w:instrText>
            </w:r>
            <w:r>
              <w:rPr>
                <w:noProof/>
                <w:webHidden/>
              </w:rPr>
            </w:r>
          </w:ins>
          <w:r>
            <w:rPr>
              <w:noProof/>
              <w:webHidden/>
            </w:rPr>
            <w:fldChar w:fldCharType="separate"/>
          </w:r>
          <w:ins w:id="552" w:author="JORGE CONTRERAS ORTIZ" w:date="2021-09-05T20:12:00Z">
            <w:r>
              <w:rPr>
                <w:noProof/>
                <w:webHidden/>
              </w:rPr>
              <w:t>59</w:t>
            </w:r>
            <w:r>
              <w:rPr>
                <w:noProof/>
                <w:webHidden/>
              </w:rPr>
              <w:fldChar w:fldCharType="end"/>
            </w:r>
            <w:r w:rsidRPr="0050195C">
              <w:rPr>
                <w:rStyle w:val="Hipervnculo"/>
                <w:noProof/>
              </w:rPr>
              <w:fldChar w:fldCharType="end"/>
            </w:r>
          </w:ins>
        </w:p>
        <w:p w14:paraId="20022443" w14:textId="12CB2AB6" w:rsidR="004E60C8" w:rsidRDefault="004E60C8">
          <w:pPr>
            <w:pStyle w:val="TDC2"/>
            <w:tabs>
              <w:tab w:val="left" w:pos="880"/>
              <w:tab w:val="right" w:leader="dot" w:pos="8494"/>
            </w:tabs>
            <w:rPr>
              <w:ins w:id="553" w:author="JORGE CONTRERAS ORTIZ" w:date="2021-09-05T20:12:00Z"/>
              <w:rFonts w:asciiTheme="minorHAnsi" w:eastAsiaTheme="minorEastAsia" w:hAnsiTheme="minorHAnsi" w:cstheme="minorBidi"/>
              <w:noProof/>
              <w:lang w:eastAsia="es-ES"/>
            </w:rPr>
          </w:pPr>
          <w:ins w:id="55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77"</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3.</w:t>
            </w:r>
            <w:r>
              <w:rPr>
                <w:rFonts w:asciiTheme="minorHAnsi" w:eastAsiaTheme="minorEastAsia" w:hAnsiTheme="minorHAnsi" w:cstheme="minorBidi"/>
                <w:noProof/>
                <w:lang w:eastAsia="es-ES"/>
              </w:rPr>
              <w:tab/>
            </w:r>
            <w:r w:rsidRPr="0050195C">
              <w:rPr>
                <w:rStyle w:val="Hipervnculo"/>
                <w:noProof/>
              </w:rPr>
              <w:t>CONFIGURACIÓN DE RED PARA KTWM102</w:t>
            </w:r>
            <w:r>
              <w:rPr>
                <w:noProof/>
                <w:webHidden/>
              </w:rPr>
              <w:tab/>
            </w:r>
            <w:r>
              <w:rPr>
                <w:noProof/>
                <w:webHidden/>
              </w:rPr>
              <w:fldChar w:fldCharType="begin"/>
            </w:r>
            <w:r>
              <w:rPr>
                <w:noProof/>
                <w:webHidden/>
              </w:rPr>
              <w:instrText xml:space="preserve"> PAGEREF _Toc81765277 \h </w:instrText>
            </w:r>
            <w:r>
              <w:rPr>
                <w:noProof/>
                <w:webHidden/>
              </w:rPr>
            </w:r>
          </w:ins>
          <w:r>
            <w:rPr>
              <w:noProof/>
              <w:webHidden/>
            </w:rPr>
            <w:fldChar w:fldCharType="separate"/>
          </w:r>
          <w:ins w:id="555" w:author="JORGE CONTRERAS ORTIZ" w:date="2021-09-05T20:12:00Z">
            <w:r>
              <w:rPr>
                <w:noProof/>
                <w:webHidden/>
              </w:rPr>
              <w:t>59</w:t>
            </w:r>
            <w:r>
              <w:rPr>
                <w:noProof/>
                <w:webHidden/>
              </w:rPr>
              <w:fldChar w:fldCharType="end"/>
            </w:r>
            <w:r w:rsidRPr="0050195C">
              <w:rPr>
                <w:rStyle w:val="Hipervnculo"/>
                <w:noProof/>
              </w:rPr>
              <w:fldChar w:fldCharType="end"/>
            </w:r>
          </w:ins>
        </w:p>
        <w:p w14:paraId="0D35EC45" w14:textId="707E5003" w:rsidR="004E60C8" w:rsidRDefault="004E60C8">
          <w:pPr>
            <w:pStyle w:val="TDC3"/>
            <w:rPr>
              <w:ins w:id="556" w:author="JORGE CONTRERAS ORTIZ" w:date="2021-09-05T20:12:00Z"/>
              <w:rFonts w:asciiTheme="minorHAnsi" w:hAnsiTheme="minorHAnsi" w:cstheme="minorBidi"/>
              <w:noProof/>
            </w:rPr>
          </w:pPr>
          <w:ins w:id="557"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79"</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lang w:val="en-US"/>
              </w:rPr>
              <w:t>3.3.1.</w:t>
            </w:r>
            <w:r>
              <w:rPr>
                <w:rFonts w:asciiTheme="minorHAnsi" w:hAnsiTheme="minorHAnsi" w:cstheme="minorBidi"/>
                <w:noProof/>
              </w:rPr>
              <w:tab/>
            </w:r>
            <w:r w:rsidRPr="0050195C">
              <w:rPr>
                <w:rStyle w:val="Hipervnculo"/>
                <w:noProof/>
                <w:lang w:val="en-US"/>
              </w:rPr>
              <w:t>KIRALE COMMAND-LINE SHELL– COMANDOS KSH</w:t>
            </w:r>
            <w:r>
              <w:rPr>
                <w:noProof/>
                <w:webHidden/>
              </w:rPr>
              <w:tab/>
            </w:r>
            <w:r>
              <w:rPr>
                <w:noProof/>
                <w:webHidden/>
              </w:rPr>
              <w:fldChar w:fldCharType="begin"/>
            </w:r>
            <w:r>
              <w:rPr>
                <w:noProof/>
                <w:webHidden/>
              </w:rPr>
              <w:instrText xml:space="preserve"> PAGEREF _Toc81765279 \h </w:instrText>
            </w:r>
            <w:r>
              <w:rPr>
                <w:noProof/>
                <w:webHidden/>
              </w:rPr>
            </w:r>
          </w:ins>
          <w:r>
            <w:rPr>
              <w:noProof/>
              <w:webHidden/>
            </w:rPr>
            <w:fldChar w:fldCharType="separate"/>
          </w:r>
          <w:ins w:id="558" w:author="JORGE CONTRERAS ORTIZ" w:date="2021-09-05T20:12:00Z">
            <w:r>
              <w:rPr>
                <w:noProof/>
                <w:webHidden/>
              </w:rPr>
              <w:t>60</w:t>
            </w:r>
            <w:r>
              <w:rPr>
                <w:noProof/>
                <w:webHidden/>
              </w:rPr>
              <w:fldChar w:fldCharType="end"/>
            </w:r>
            <w:r w:rsidRPr="0050195C">
              <w:rPr>
                <w:rStyle w:val="Hipervnculo"/>
                <w:noProof/>
              </w:rPr>
              <w:fldChar w:fldCharType="end"/>
            </w:r>
          </w:ins>
        </w:p>
        <w:p w14:paraId="68B5C2F2" w14:textId="40F3AA0F" w:rsidR="004E60C8" w:rsidRDefault="004E60C8">
          <w:pPr>
            <w:pStyle w:val="TDC4"/>
            <w:tabs>
              <w:tab w:val="left" w:pos="1760"/>
              <w:tab w:val="right" w:leader="dot" w:pos="8494"/>
            </w:tabs>
            <w:rPr>
              <w:ins w:id="559" w:author="JORGE CONTRERAS ORTIZ" w:date="2021-09-05T20:12:00Z"/>
              <w:rFonts w:asciiTheme="minorHAnsi" w:eastAsiaTheme="minorEastAsia" w:hAnsiTheme="minorHAnsi" w:cstheme="minorBidi"/>
              <w:noProof/>
              <w:lang w:eastAsia="es-ES"/>
            </w:rPr>
          </w:pPr>
          <w:ins w:id="56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80"</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3.1.1.</w:t>
            </w:r>
            <w:r>
              <w:rPr>
                <w:rFonts w:asciiTheme="minorHAnsi" w:eastAsiaTheme="minorEastAsia" w:hAnsiTheme="minorHAnsi" w:cstheme="minorBidi"/>
                <w:noProof/>
                <w:lang w:eastAsia="es-ES"/>
              </w:rPr>
              <w:tab/>
            </w:r>
            <w:r w:rsidRPr="0050195C">
              <w:rPr>
                <w:rStyle w:val="Hipervnculo"/>
                <w:noProof/>
              </w:rPr>
              <w:t>SINTAXIS DE LOS COMANDOS</w:t>
            </w:r>
            <w:r>
              <w:rPr>
                <w:noProof/>
                <w:webHidden/>
              </w:rPr>
              <w:tab/>
            </w:r>
            <w:r>
              <w:rPr>
                <w:noProof/>
                <w:webHidden/>
              </w:rPr>
              <w:fldChar w:fldCharType="begin"/>
            </w:r>
            <w:r>
              <w:rPr>
                <w:noProof/>
                <w:webHidden/>
              </w:rPr>
              <w:instrText xml:space="preserve"> PAGEREF _Toc81765280 \h </w:instrText>
            </w:r>
            <w:r>
              <w:rPr>
                <w:noProof/>
                <w:webHidden/>
              </w:rPr>
            </w:r>
          </w:ins>
          <w:r>
            <w:rPr>
              <w:noProof/>
              <w:webHidden/>
            </w:rPr>
            <w:fldChar w:fldCharType="separate"/>
          </w:r>
          <w:ins w:id="561" w:author="JORGE CONTRERAS ORTIZ" w:date="2021-09-05T20:12:00Z">
            <w:r>
              <w:rPr>
                <w:noProof/>
                <w:webHidden/>
              </w:rPr>
              <w:t>60</w:t>
            </w:r>
            <w:r>
              <w:rPr>
                <w:noProof/>
                <w:webHidden/>
              </w:rPr>
              <w:fldChar w:fldCharType="end"/>
            </w:r>
            <w:r w:rsidRPr="0050195C">
              <w:rPr>
                <w:rStyle w:val="Hipervnculo"/>
                <w:noProof/>
              </w:rPr>
              <w:fldChar w:fldCharType="end"/>
            </w:r>
          </w:ins>
        </w:p>
        <w:p w14:paraId="20049A61" w14:textId="1C9C47BF" w:rsidR="004E60C8" w:rsidRDefault="004E60C8">
          <w:pPr>
            <w:pStyle w:val="TDC4"/>
            <w:tabs>
              <w:tab w:val="left" w:pos="1760"/>
              <w:tab w:val="right" w:leader="dot" w:pos="8494"/>
            </w:tabs>
            <w:rPr>
              <w:ins w:id="562" w:author="JORGE CONTRERAS ORTIZ" w:date="2021-09-05T20:12:00Z"/>
              <w:rFonts w:asciiTheme="minorHAnsi" w:eastAsiaTheme="minorEastAsia" w:hAnsiTheme="minorHAnsi" w:cstheme="minorBidi"/>
              <w:noProof/>
              <w:lang w:eastAsia="es-ES"/>
            </w:rPr>
          </w:pPr>
          <w:ins w:id="56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81"</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3.1.2.</w:t>
            </w:r>
            <w:r>
              <w:rPr>
                <w:rFonts w:asciiTheme="minorHAnsi" w:eastAsiaTheme="minorEastAsia" w:hAnsiTheme="minorHAnsi" w:cstheme="minorBidi"/>
                <w:noProof/>
                <w:lang w:eastAsia="es-ES"/>
              </w:rPr>
              <w:tab/>
            </w:r>
            <w:r w:rsidRPr="0050195C">
              <w:rPr>
                <w:rStyle w:val="Hipervnculo"/>
                <w:noProof/>
              </w:rPr>
              <w:t>SINTAXIS DE LOS PARÁMETROS</w:t>
            </w:r>
            <w:r>
              <w:rPr>
                <w:noProof/>
                <w:webHidden/>
              </w:rPr>
              <w:tab/>
            </w:r>
            <w:r>
              <w:rPr>
                <w:noProof/>
                <w:webHidden/>
              </w:rPr>
              <w:fldChar w:fldCharType="begin"/>
            </w:r>
            <w:r>
              <w:rPr>
                <w:noProof/>
                <w:webHidden/>
              </w:rPr>
              <w:instrText xml:space="preserve"> PAGEREF _Toc81765281 \h </w:instrText>
            </w:r>
            <w:r>
              <w:rPr>
                <w:noProof/>
                <w:webHidden/>
              </w:rPr>
            </w:r>
          </w:ins>
          <w:r>
            <w:rPr>
              <w:noProof/>
              <w:webHidden/>
            </w:rPr>
            <w:fldChar w:fldCharType="separate"/>
          </w:r>
          <w:ins w:id="564" w:author="JORGE CONTRERAS ORTIZ" w:date="2021-09-05T20:12:00Z">
            <w:r>
              <w:rPr>
                <w:noProof/>
                <w:webHidden/>
              </w:rPr>
              <w:t>61</w:t>
            </w:r>
            <w:r>
              <w:rPr>
                <w:noProof/>
                <w:webHidden/>
              </w:rPr>
              <w:fldChar w:fldCharType="end"/>
            </w:r>
            <w:r w:rsidRPr="0050195C">
              <w:rPr>
                <w:rStyle w:val="Hipervnculo"/>
                <w:noProof/>
              </w:rPr>
              <w:fldChar w:fldCharType="end"/>
            </w:r>
          </w:ins>
        </w:p>
        <w:p w14:paraId="6BA33442" w14:textId="27F51680" w:rsidR="004E60C8" w:rsidRDefault="004E60C8">
          <w:pPr>
            <w:pStyle w:val="TDC4"/>
            <w:tabs>
              <w:tab w:val="left" w:pos="1760"/>
              <w:tab w:val="right" w:leader="dot" w:pos="8494"/>
            </w:tabs>
            <w:rPr>
              <w:ins w:id="565" w:author="JORGE CONTRERAS ORTIZ" w:date="2021-09-05T20:12:00Z"/>
              <w:rFonts w:asciiTheme="minorHAnsi" w:eastAsiaTheme="minorEastAsia" w:hAnsiTheme="minorHAnsi" w:cstheme="minorBidi"/>
              <w:noProof/>
              <w:lang w:eastAsia="es-ES"/>
            </w:rPr>
          </w:pPr>
          <w:ins w:id="56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83"</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3.1.3.</w:t>
            </w:r>
            <w:r>
              <w:rPr>
                <w:rFonts w:asciiTheme="minorHAnsi" w:eastAsiaTheme="minorEastAsia" w:hAnsiTheme="minorHAnsi" w:cstheme="minorBidi"/>
                <w:noProof/>
                <w:lang w:eastAsia="es-ES"/>
              </w:rPr>
              <w:tab/>
            </w:r>
            <w:r w:rsidRPr="0050195C">
              <w:rPr>
                <w:rStyle w:val="Hipervnculo"/>
                <w:noProof/>
              </w:rPr>
              <w:t>MENSAJES DE RESPUESTA</w:t>
            </w:r>
            <w:r>
              <w:rPr>
                <w:noProof/>
                <w:webHidden/>
              </w:rPr>
              <w:tab/>
            </w:r>
            <w:r>
              <w:rPr>
                <w:noProof/>
                <w:webHidden/>
              </w:rPr>
              <w:fldChar w:fldCharType="begin"/>
            </w:r>
            <w:r>
              <w:rPr>
                <w:noProof/>
                <w:webHidden/>
              </w:rPr>
              <w:instrText xml:space="preserve"> PAGEREF _Toc81765283 \h </w:instrText>
            </w:r>
            <w:r>
              <w:rPr>
                <w:noProof/>
                <w:webHidden/>
              </w:rPr>
            </w:r>
          </w:ins>
          <w:r>
            <w:rPr>
              <w:noProof/>
              <w:webHidden/>
            </w:rPr>
            <w:fldChar w:fldCharType="separate"/>
          </w:r>
          <w:ins w:id="567" w:author="JORGE CONTRERAS ORTIZ" w:date="2021-09-05T20:12:00Z">
            <w:r>
              <w:rPr>
                <w:noProof/>
                <w:webHidden/>
              </w:rPr>
              <w:t>62</w:t>
            </w:r>
            <w:r>
              <w:rPr>
                <w:noProof/>
                <w:webHidden/>
              </w:rPr>
              <w:fldChar w:fldCharType="end"/>
            </w:r>
            <w:r w:rsidRPr="0050195C">
              <w:rPr>
                <w:rStyle w:val="Hipervnculo"/>
                <w:noProof/>
              </w:rPr>
              <w:fldChar w:fldCharType="end"/>
            </w:r>
          </w:ins>
        </w:p>
        <w:p w14:paraId="6F18AA94" w14:textId="28F233D2" w:rsidR="004E60C8" w:rsidRDefault="004E60C8">
          <w:pPr>
            <w:pStyle w:val="TDC3"/>
            <w:rPr>
              <w:ins w:id="568" w:author="JORGE CONTRERAS ORTIZ" w:date="2021-09-05T20:12:00Z"/>
              <w:rFonts w:asciiTheme="minorHAnsi" w:hAnsiTheme="minorHAnsi" w:cstheme="minorBidi"/>
              <w:noProof/>
            </w:rPr>
          </w:pPr>
          <w:ins w:id="56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84"</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lang w:val="en-US"/>
              </w:rPr>
              <w:t>3.3.2.</w:t>
            </w:r>
            <w:r>
              <w:rPr>
                <w:rFonts w:asciiTheme="minorHAnsi" w:hAnsiTheme="minorHAnsi" w:cstheme="minorBidi"/>
                <w:noProof/>
              </w:rPr>
              <w:tab/>
            </w:r>
            <w:r w:rsidRPr="0050195C">
              <w:rPr>
                <w:rStyle w:val="Hipervnculo"/>
                <w:noProof/>
                <w:lang w:val="en-US"/>
              </w:rPr>
              <w:t>KIRALE BINARY INTERFACE – COMANDOS KBI</w:t>
            </w:r>
            <w:r>
              <w:rPr>
                <w:noProof/>
                <w:webHidden/>
              </w:rPr>
              <w:tab/>
            </w:r>
            <w:r>
              <w:rPr>
                <w:noProof/>
                <w:webHidden/>
              </w:rPr>
              <w:fldChar w:fldCharType="begin"/>
            </w:r>
            <w:r>
              <w:rPr>
                <w:noProof/>
                <w:webHidden/>
              </w:rPr>
              <w:instrText xml:space="preserve"> PAGEREF _Toc81765284 \h </w:instrText>
            </w:r>
            <w:r>
              <w:rPr>
                <w:noProof/>
                <w:webHidden/>
              </w:rPr>
            </w:r>
          </w:ins>
          <w:r>
            <w:rPr>
              <w:noProof/>
              <w:webHidden/>
            </w:rPr>
            <w:fldChar w:fldCharType="separate"/>
          </w:r>
          <w:ins w:id="570" w:author="JORGE CONTRERAS ORTIZ" w:date="2021-09-05T20:12:00Z">
            <w:r>
              <w:rPr>
                <w:noProof/>
                <w:webHidden/>
              </w:rPr>
              <w:t>63</w:t>
            </w:r>
            <w:r>
              <w:rPr>
                <w:noProof/>
                <w:webHidden/>
              </w:rPr>
              <w:fldChar w:fldCharType="end"/>
            </w:r>
            <w:r w:rsidRPr="0050195C">
              <w:rPr>
                <w:rStyle w:val="Hipervnculo"/>
                <w:noProof/>
              </w:rPr>
              <w:fldChar w:fldCharType="end"/>
            </w:r>
          </w:ins>
        </w:p>
        <w:p w14:paraId="2054F178" w14:textId="27805BD1" w:rsidR="004E60C8" w:rsidRDefault="004E60C8">
          <w:pPr>
            <w:pStyle w:val="TDC4"/>
            <w:tabs>
              <w:tab w:val="left" w:pos="1760"/>
              <w:tab w:val="right" w:leader="dot" w:pos="8494"/>
            </w:tabs>
            <w:rPr>
              <w:ins w:id="571" w:author="JORGE CONTRERAS ORTIZ" w:date="2021-09-05T20:12:00Z"/>
              <w:rFonts w:asciiTheme="minorHAnsi" w:eastAsiaTheme="minorEastAsia" w:hAnsiTheme="minorHAnsi" w:cstheme="minorBidi"/>
              <w:noProof/>
              <w:lang w:eastAsia="es-ES"/>
            </w:rPr>
          </w:pPr>
          <w:ins w:id="57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85"</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3.2.1.</w:t>
            </w:r>
            <w:r>
              <w:rPr>
                <w:rFonts w:asciiTheme="minorHAnsi" w:eastAsiaTheme="minorEastAsia" w:hAnsiTheme="minorHAnsi" w:cstheme="minorBidi"/>
                <w:noProof/>
                <w:lang w:eastAsia="es-ES"/>
              </w:rPr>
              <w:tab/>
            </w:r>
            <w:r w:rsidRPr="0050195C">
              <w:rPr>
                <w:rStyle w:val="Hipervnculo"/>
                <w:noProof/>
              </w:rPr>
              <w:t>OPERACIÓN DE INTERFAZ</w:t>
            </w:r>
            <w:r>
              <w:rPr>
                <w:noProof/>
                <w:webHidden/>
              </w:rPr>
              <w:tab/>
            </w:r>
            <w:r>
              <w:rPr>
                <w:noProof/>
                <w:webHidden/>
              </w:rPr>
              <w:fldChar w:fldCharType="begin"/>
            </w:r>
            <w:r>
              <w:rPr>
                <w:noProof/>
                <w:webHidden/>
              </w:rPr>
              <w:instrText xml:space="preserve"> PAGEREF _Toc81765285 \h </w:instrText>
            </w:r>
            <w:r>
              <w:rPr>
                <w:noProof/>
                <w:webHidden/>
              </w:rPr>
            </w:r>
          </w:ins>
          <w:r>
            <w:rPr>
              <w:noProof/>
              <w:webHidden/>
            </w:rPr>
            <w:fldChar w:fldCharType="separate"/>
          </w:r>
          <w:ins w:id="573" w:author="JORGE CONTRERAS ORTIZ" w:date="2021-09-05T20:12:00Z">
            <w:r>
              <w:rPr>
                <w:noProof/>
                <w:webHidden/>
              </w:rPr>
              <w:t>63</w:t>
            </w:r>
            <w:r>
              <w:rPr>
                <w:noProof/>
                <w:webHidden/>
              </w:rPr>
              <w:fldChar w:fldCharType="end"/>
            </w:r>
            <w:r w:rsidRPr="0050195C">
              <w:rPr>
                <w:rStyle w:val="Hipervnculo"/>
                <w:noProof/>
              </w:rPr>
              <w:fldChar w:fldCharType="end"/>
            </w:r>
          </w:ins>
        </w:p>
        <w:p w14:paraId="75C04C40" w14:textId="02583ECC" w:rsidR="004E60C8" w:rsidRDefault="004E60C8">
          <w:pPr>
            <w:pStyle w:val="TDC4"/>
            <w:tabs>
              <w:tab w:val="left" w:pos="1760"/>
              <w:tab w:val="right" w:leader="dot" w:pos="8494"/>
            </w:tabs>
            <w:rPr>
              <w:ins w:id="574" w:author="JORGE CONTRERAS ORTIZ" w:date="2021-09-05T20:12:00Z"/>
              <w:rFonts w:asciiTheme="minorHAnsi" w:eastAsiaTheme="minorEastAsia" w:hAnsiTheme="minorHAnsi" w:cstheme="minorBidi"/>
              <w:noProof/>
              <w:lang w:eastAsia="es-ES"/>
            </w:rPr>
          </w:pPr>
          <w:ins w:id="57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86"</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3.2.2.</w:t>
            </w:r>
            <w:r>
              <w:rPr>
                <w:rFonts w:asciiTheme="minorHAnsi" w:eastAsiaTheme="minorEastAsia" w:hAnsiTheme="minorHAnsi" w:cstheme="minorBidi"/>
                <w:noProof/>
                <w:lang w:eastAsia="es-ES"/>
              </w:rPr>
              <w:tab/>
            </w:r>
            <w:r w:rsidRPr="0050195C">
              <w:rPr>
                <w:rStyle w:val="Hipervnculo"/>
                <w:noProof/>
              </w:rPr>
              <w:t>FORMATO DEL PAQUETE</w:t>
            </w:r>
            <w:r>
              <w:rPr>
                <w:noProof/>
                <w:webHidden/>
              </w:rPr>
              <w:tab/>
            </w:r>
            <w:r>
              <w:rPr>
                <w:noProof/>
                <w:webHidden/>
              </w:rPr>
              <w:fldChar w:fldCharType="begin"/>
            </w:r>
            <w:r>
              <w:rPr>
                <w:noProof/>
                <w:webHidden/>
              </w:rPr>
              <w:instrText xml:space="preserve"> PAGEREF _Toc81765286 \h </w:instrText>
            </w:r>
            <w:r>
              <w:rPr>
                <w:noProof/>
                <w:webHidden/>
              </w:rPr>
            </w:r>
          </w:ins>
          <w:r>
            <w:rPr>
              <w:noProof/>
              <w:webHidden/>
            </w:rPr>
            <w:fldChar w:fldCharType="separate"/>
          </w:r>
          <w:ins w:id="576" w:author="JORGE CONTRERAS ORTIZ" w:date="2021-09-05T20:12:00Z">
            <w:r>
              <w:rPr>
                <w:noProof/>
                <w:webHidden/>
              </w:rPr>
              <w:t>63</w:t>
            </w:r>
            <w:r>
              <w:rPr>
                <w:noProof/>
                <w:webHidden/>
              </w:rPr>
              <w:fldChar w:fldCharType="end"/>
            </w:r>
            <w:r w:rsidRPr="0050195C">
              <w:rPr>
                <w:rStyle w:val="Hipervnculo"/>
                <w:noProof/>
              </w:rPr>
              <w:fldChar w:fldCharType="end"/>
            </w:r>
          </w:ins>
        </w:p>
        <w:p w14:paraId="6D3A3446" w14:textId="66BCAA79" w:rsidR="004E60C8" w:rsidRDefault="004E60C8">
          <w:pPr>
            <w:pStyle w:val="TDC4"/>
            <w:tabs>
              <w:tab w:val="left" w:pos="1760"/>
              <w:tab w:val="right" w:leader="dot" w:pos="8494"/>
            </w:tabs>
            <w:rPr>
              <w:ins w:id="577" w:author="JORGE CONTRERAS ORTIZ" w:date="2021-09-05T20:12:00Z"/>
              <w:rFonts w:asciiTheme="minorHAnsi" w:eastAsiaTheme="minorEastAsia" w:hAnsiTheme="minorHAnsi" w:cstheme="minorBidi"/>
              <w:noProof/>
              <w:lang w:eastAsia="es-ES"/>
            </w:rPr>
          </w:pPr>
          <w:ins w:id="57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89"</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3.2.3.</w:t>
            </w:r>
            <w:r>
              <w:rPr>
                <w:rFonts w:asciiTheme="minorHAnsi" w:eastAsiaTheme="minorEastAsia" w:hAnsiTheme="minorHAnsi" w:cstheme="minorBidi"/>
                <w:noProof/>
                <w:lang w:eastAsia="es-ES"/>
              </w:rPr>
              <w:tab/>
            </w:r>
            <w:r w:rsidRPr="0050195C">
              <w:rPr>
                <w:rStyle w:val="Hipervnculo"/>
                <w:noProof/>
              </w:rPr>
              <w:t>REPRESENTACIÓN DE DATOS</w:t>
            </w:r>
            <w:r>
              <w:rPr>
                <w:noProof/>
                <w:webHidden/>
              </w:rPr>
              <w:tab/>
            </w:r>
            <w:r>
              <w:rPr>
                <w:noProof/>
                <w:webHidden/>
              </w:rPr>
              <w:fldChar w:fldCharType="begin"/>
            </w:r>
            <w:r>
              <w:rPr>
                <w:noProof/>
                <w:webHidden/>
              </w:rPr>
              <w:instrText xml:space="preserve"> PAGEREF _Toc81765289 \h </w:instrText>
            </w:r>
            <w:r>
              <w:rPr>
                <w:noProof/>
                <w:webHidden/>
              </w:rPr>
            </w:r>
          </w:ins>
          <w:r>
            <w:rPr>
              <w:noProof/>
              <w:webHidden/>
            </w:rPr>
            <w:fldChar w:fldCharType="separate"/>
          </w:r>
          <w:ins w:id="579" w:author="JORGE CONTRERAS ORTIZ" w:date="2021-09-05T20:12:00Z">
            <w:r>
              <w:rPr>
                <w:noProof/>
                <w:webHidden/>
              </w:rPr>
              <w:t>65</w:t>
            </w:r>
            <w:r>
              <w:rPr>
                <w:noProof/>
                <w:webHidden/>
              </w:rPr>
              <w:fldChar w:fldCharType="end"/>
            </w:r>
            <w:r w:rsidRPr="0050195C">
              <w:rPr>
                <w:rStyle w:val="Hipervnculo"/>
                <w:noProof/>
              </w:rPr>
              <w:fldChar w:fldCharType="end"/>
            </w:r>
          </w:ins>
        </w:p>
        <w:p w14:paraId="6CF4598A" w14:textId="4F4B60A5" w:rsidR="004E60C8" w:rsidRDefault="004E60C8">
          <w:pPr>
            <w:pStyle w:val="TDC4"/>
            <w:tabs>
              <w:tab w:val="left" w:pos="1760"/>
              <w:tab w:val="right" w:leader="dot" w:pos="8494"/>
            </w:tabs>
            <w:rPr>
              <w:ins w:id="580" w:author="JORGE CONTRERAS ORTIZ" w:date="2021-09-05T20:12:00Z"/>
              <w:rFonts w:asciiTheme="minorHAnsi" w:eastAsiaTheme="minorEastAsia" w:hAnsiTheme="minorHAnsi" w:cstheme="minorBidi"/>
              <w:noProof/>
              <w:lang w:eastAsia="es-ES"/>
            </w:rPr>
          </w:pPr>
          <w:ins w:id="58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90"</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3.2.4.</w:t>
            </w:r>
            <w:r>
              <w:rPr>
                <w:rFonts w:asciiTheme="minorHAnsi" w:eastAsiaTheme="minorEastAsia" w:hAnsiTheme="minorHAnsi" w:cstheme="minorBidi"/>
                <w:noProof/>
                <w:lang w:eastAsia="es-ES"/>
              </w:rPr>
              <w:tab/>
            </w:r>
            <w:r w:rsidRPr="0050195C">
              <w:rPr>
                <w:rStyle w:val="Hipervnculo"/>
                <w:noProof/>
              </w:rPr>
              <w:t>COMANDOS Y RESPUESTAS</w:t>
            </w:r>
            <w:r>
              <w:rPr>
                <w:noProof/>
                <w:webHidden/>
              </w:rPr>
              <w:tab/>
            </w:r>
            <w:r>
              <w:rPr>
                <w:noProof/>
                <w:webHidden/>
              </w:rPr>
              <w:fldChar w:fldCharType="begin"/>
            </w:r>
            <w:r>
              <w:rPr>
                <w:noProof/>
                <w:webHidden/>
              </w:rPr>
              <w:instrText xml:space="preserve"> PAGEREF _Toc81765290 \h </w:instrText>
            </w:r>
            <w:r>
              <w:rPr>
                <w:noProof/>
                <w:webHidden/>
              </w:rPr>
            </w:r>
          </w:ins>
          <w:r>
            <w:rPr>
              <w:noProof/>
              <w:webHidden/>
            </w:rPr>
            <w:fldChar w:fldCharType="separate"/>
          </w:r>
          <w:ins w:id="582" w:author="JORGE CONTRERAS ORTIZ" w:date="2021-09-05T20:12:00Z">
            <w:r>
              <w:rPr>
                <w:noProof/>
                <w:webHidden/>
              </w:rPr>
              <w:t>66</w:t>
            </w:r>
            <w:r>
              <w:rPr>
                <w:noProof/>
                <w:webHidden/>
              </w:rPr>
              <w:fldChar w:fldCharType="end"/>
            </w:r>
            <w:r w:rsidRPr="0050195C">
              <w:rPr>
                <w:rStyle w:val="Hipervnculo"/>
                <w:noProof/>
              </w:rPr>
              <w:fldChar w:fldCharType="end"/>
            </w:r>
          </w:ins>
        </w:p>
        <w:p w14:paraId="751BE390" w14:textId="0EEF58F3" w:rsidR="004E60C8" w:rsidRDefault="004E60C8">
          <w:pPr>
            <w:pStyle w:val="TDC4"/>
            <w:tabs>
              <w:tab w:val="left" w:pos="1760"/>
              <w:tab w:val="right" w:leader="dot" w:pos="8494"/>
            </w:tabs>
            <w:rPr>
              <w:ins w:id="583" w:author="JORGE CONTRERAS ORTIZ" w:date="2021-09-05T20:12:00Z"/>
              <w:rFonts w:asciiTheme="minorHAnsi" w:eastAsiaTheme="minorEastAsia" w:hAnsiTheme="minorHAnsi" w:cstheme="minorBidi"/>
              <w:noProof/>
              <w:lang w:eastAsia="es-ES"/>
            </w:rPr>
          </w:pPr>
          <w:ins w:id="58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91"</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3.2.5.</w:t>
            </w:r>
            <w:r>
              <w:rPr>
                <w:rFonts w:asciiTheme="minorHAnsi" w:eastAsiaTheme="minorEastAsia" w:hAnsiTheme="minorHAnsi" w:cstheme="minorBidi"/>
                <w:noProof/>
                <w:lang w:eastAsia="es-ES"/>
              </w:rPr>
              <w:tab/>
            </w:r>
            <w:r w:rsidRPr="0050195C">
              <w:rPr>
                <w:rStyle w:val="Hipervnculo"/>
                <w:noProof/>
              </w:rPr>
              <w:t>NOTIFICACIONES</w:t>
            </w:r>
            <w:r>
              <w:rPr>
                <w:noProof/>
                <w:webHidden/>
              </w:rPr>
              <w:tab/>
            </w:r>
            <w:r>
              <w:rPr>
                <w:noProof/>
                <w:webHidden/>
              </w:rPr>
              <w:fldChar w:fldCharType="begin"/>
            </w:r>
            <w:r>
              <w:rPr>
                <w:noProof/>
                <w:webHidden/>
              </w:rPr>
              <w:instrText xml:space="preserve"> PAGEREF _Toc81765291 \h </w:instrText>
            </w:r>
            <w:r>
              <w:rPr>
                <w:noProof/>
                <w:webHidden/>
              </w:rPr>
            </w:r>
          </w:ins>
          <w:r>
            <w:rPr>
              <w:noProof/>
              <w:webHidden/>
            </w:rPr>
            <w:fldChar w:fldCharType="separate"/>
          </w:r>
          <w:ins w:id="585" w:author="JORGE CONTRERAS ORTIZ" w:date="2021-09-05T20:12:00Z">
            <w:r>
              <w:rPr>
                <w:noProof/>
                <w:webHidden/>
              </w:rPr>
              <w:t>67</w:t>
            </w:r>
            <w:r>
              <w:rPr>
                <w:noProof/>
                <w:webHidden/>
              </w:rPr>
              <w:fldChar w:fldCharType="end"/>
            </w:r>
            <w:r w:rsidRPr="0050195C">
              <w:rPr>
                <w:rStyle w:val="Hipervnculo"/>
                <w:noProof/>
              </w:rPr>
              <w:fldChar w:fldCharType="end"/>
            </w:r>
          </w:ins>
        </w:p>
        <w:p w14:paraId="49F602D3" w14:textId="0CE8163D" w:rsidR="004E60C8" w:rsidRDefault="004E60C8">
          <w:pPr>
            <w:pStyle w:val="TDC3"/>
            <w:rPr>
              <w:ins w:id="586" w:author="JORGE CONTRERAS ORTIZ" w:date="2021-09-05T20:12:00Z"/>
              <w:rFonts w:asciiTheme="minorHAnsi" w:hAnsiTheme="minorHAnsi" w:cstheme="minorBidi"/>
              <w:noProof/>
            </w:rPr>
          </w:pPr>
          <w:ins w:id="587" w:author="JORGE CONTRERAS ORTIZ" w:date="2021-09-05T20:12:00Z">
            <w:r w:rsidRPr="0050195C">
              <w:rPr>
                <w:rStyle w:val="Hipervnculo"/>
                <w:noProof/>
              </w:rPr>
              <w:lastRenderedPageBreak/>
              <w:fldChar w:fldCharType="begin"/>
            </w:r>
            <w:r w:rsidRPr="0050195C">
              <w:rPr>
                <w:rStyle w:val="Hipervnculo"/>
                <w:noProof/>
              </w:rPr>
              <w:instrText xml:space="preserve"> </w:instrText>
            </w:r>
            <w:r>
              <w:rPr>
                <w:noProof/>
              </w:rPr>
              <w:instrText>HYPERLINK \l "_Toc81765292"</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3.3.3.</w:t>
            </w:r>
            <w:r>
              <w:rPr>
                <w:rFonts w:asciiTheme="minorHAnsi" w:hAnsiTheme="minorHAnsi" w:cstheme="minorBidi"/>
                <w:noProof/>
              </w:rPr>
              <w:tab/>
            </w:r>
            <w:r w:rsidRPr="0050195C">
              <w:rPr>
                <w:rStyle w:val="Hipervnculo"/>
                <w:noProof/>
              </w:rPr>
              <w:t>CONFIGURACIÓN DE RED</w:t>
            </w:r>
            <w:r>
              <w:rPr>
                <w:noProof/>
                <w:webHidden/>
              </w:rPr>
              <w:tab/>
            </w:r>
            <w:r>
              <w:rPr>
                <w:noProof/>
                <w:webHidden/>
              </w:rPr>
              <w:fldChar w:fldCharType="begin"/>
            </w:r>
            <w:r>
              <w:rPr>
                <w:noProof/>
                <w:webHidden/>
              </w:rPr>
              <w:instrText xml:space="preserve"> PAGEREF _Toc81765292 \h </w:instrText>
            </w:r>
            <w:r>
              <w:rPr>
                <w:noProof/>
                <w:webHidden/>
              </w:rPr>
            </w:r>
          </w:ins>
          <w:r>
            <w:rPr>
              <w:noProof/>
              <w:webHidden/>
            </w:rPr>
            <w:fldChar w:fldCharType="separate"/>
          </w:r>
          <w:ins w:id="588" w:author="JORGE CONTRERAS ORTIZ" w:date="2021-09-05T20:12:00Z">
            <w:r>
              <w:rPr>
                <w:noProof/>
                <w:webHidden/>
              </w:rPr>
              <w:t>67</w:t>
            </w:r>
            <w:r>
              <w:rPr>
                <w:noProof/>
                <w:webHidden/>
              </w:rPr>
              <w:fldChar w:fldCharType="end"/>
            </w:r>
            <w:r w:rsidRPr="0050195C">
              <w:rPr>
                <w:rStyle w:val="Hipervnculo"/>
                <w:noProof/>
              </w:rPr>
              <w:fldChar w:fldCharType="end"/>
            </w:r>
          </w:ins>
        </w:p>
        <w:p w14:paraId="7DD727B3" w14:textId="7CC13916" w:rsidR="004E60C8" w:rsidRDefault="004E60C8">
          <w:pPr>
            <w:pStyle w:val="TDC4"/>
            <w:tabs>
              <w:tab w:val="left" w:pos="1760"/>
              <w:tab w:val="right" w:leader="dot" w:pos="8494"/>
            </w:tabs>
            <w:rPr>
              <w:ins w:id="589" w:author="JORGE CONTRERAS ORTIZ" w:date="2021-09-05T20:12:00Z"/>
              <w:rFonts w:asciiTheme="minorHAnsi" w:eastAsiaTheme="minorEastAsia" w:hAnsiTheme="minorHAnsi" w:cstheme="minorBidi"/>
              <w:noProof/>
              <w:lang w:eastAsia="es-ES"/>
            </w:rPr>
          </w:pPr>
          <w:ins w:id="59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95"</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lang w:val="en-US"/>
                <w14:scene3d>
                  <w14:camera w14:prst="orthographicFront"/>
                  <w14:lightRig w14:rig="threePt" w14:dir="t">
                    <w14:rot w14:lat="0" w14:lon="0" w14:rev="0"/>
                  </w14:lightRig>
                </w14:scene3d>
              </w:rPr>
              <w:t>3.3.3.1.</w:t>
            </w:r>
            <w:r>
              <w:rPr>
                <w:rFonts w:asciiTheme="minorHAnsi" w:eastAsiaTheme="minorEastAsia" w:hAnsiTheme="minorHAnsi" w:cstheme="minorBidi"/>
                <w:noProof/>
                <w:lang w:eastAsia="es-ES"/>
              </w:rPr>
              <w:tab/>
            </w:r>
            <w:r w:rsidRPr="0050195C">
              <w:rPr>
                <w:rStyle w:val="Hipervnculo"/>
                <w:noProof/>
                <w:lang w:val="en-US"/>
              </w:rPr>
              <w:t>MODO OUT-OF-BAND COMMISSIONING DESACTIVADO</w:t>
            </w:r>
            <w:r>
              <w:rPr>
                <w:noProof/>
                <w:webHidden/>
              </w:rPr>
              <w:tab/>
            </w:r>
            <w:r>
              <w:rPr>
                <w:noProof/>
                <w:webHidden/>
              </w:rPr>
              <w:fldChar w:fldCharType="begin"/>
            </w:r>
            <w:r>
              <w:rPr>
                <w:noProof/>
                <w:webHidden/>
              </w:rPr>
              <w:instrText xml:space="preserve"> PAGEREF _Toc81765295 \h </w:instrText>
            </w:r>
            <w:r>
              <w:rPr>
                <w:noProof/>
                <w:webHidden/>
              </w:rPr>
            </w:r>
          </w:ins>
          <w:r>
            <w:rPr>
              <w:noProof/>
              <w:webHidden/>
            </w:rPr>
            <w:fldChar w:fldCharType="separate"/>
          </w:r>
          <w:ins w:id="591" w:author="JORGE CONTRERAS ORTIZ" w:date="2021-09-05T20:12:00Z">
            <w:r>
              <w:rPr>
                <w:noProof/>
                <w:webHidden/>
              </w:rPr>
              <w:t>67</w:t>
            </w:r>
            <w:r>
              <w:rPr>
                <w:noProof/>
                <w:webHidden/>
              </w:rPr>
              <w:fldChar w:fldCharType="end"/>
            </w:r>
            <w:r w:rsidRPr="0050195C">
              <w:rPr>
                <w:rStyle w:val="Hipervnculo"/>
                <w:noProof/>
              </w:rPr>
              <w:fldChar w:fldCharType="end"/>
            </w:r>
          </w:ins>
        </w:p>
        <w:p w14:paraId="421AF012" w14:textId="1FDD603D" w:rsidR="004E60C8" w:rsidRDefault="004E60C8">
          <w:pPr>
            <w:pStyle w:val="TDC4"/>
            <w:tabs>
              <w:tab w:val="left" w:pos="1760"/>
              <w:tab w:val="right" w:leader="dot" w:pos="8494"/>
            </w:tabs>
            <w:rPr>
              <w:ins w:id="592" w:author="JORGE CONTRERAS ORTIZ" w:date="2021-09-05T20:12:00Z"/>
              <w:rFonts w:asciiTheme="minorHAnsi" w:eastAsiaTheme="minorEastAsia" w:hAnsiTheme="minorHAnsi" w:cstheme="minorBidi"/>
              <w:noProof/>
              <w:lang w:eastAsia="es-ES"/>
            </w:rPr>
          </w:pPr>
          <w:ins w:id="59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96"</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lang w:val="en-US"/>
                <w14:scene3d>
                  <w14:camera w14:prst="orthographicFront"/>
                  <w14:lightRig w14:rig="threePt" w14:dir="t">
                    <w14:rot w14:lat="0" w14:lon="0" w14:rev="0"/>
                  </w14:lightRig>
                </w14:scene3d>
              </w:rPr>
              <w:t>3.3.3.2.</w:t>
            </w:r>
            <w:r>
              <w:rPr>
                <w:rFonts w:asciiTheme="minorHAnsi" w:eastAsiaTheme="minorEastAsia" w:hAnsiTheme="minorHAnsi" w:cstheme="minorBidi"/>
                <w:noProof/>
                <w:lang w:eastAsia="es-ES"/>
              </w:rPr>
              <w:tab/>
            </w:r>
            <w:r w:rsidRPr="0050195C">
              <w:rPr>
                <w:rStyle w:val="Hipervnculo"/>
                <w:noProof/>
                <w:lang w:val="en-US"/>
              </w:rPr>
              <w:t>MODO OUT-OF-BAND COMMISSIONING ACTIVADO</w:t>
            </w:r>
            <w:r>
              <w:rPr>
                <w:noProof/>
                <w:webHidden/>
              </w:rPr>
              <w:tab/>
            </w:r>
            <w:r>
              <w:rPr>
                <w:noProof/>
                <w:webHidden/>
              </w:rPr>
              <w:fldChar w:fldCharType="begin"/>
            </w:r>
            <w:r>
              <w:rPr>
                <w:noProof/>
                <w:webHidden/>
              </w:rPr>
              <w:instrText xml:space="preserve"> PAGEREF _Toc81765296 \h </w:instrText>
            </w:r>
            <w:r>
              <w:rPr>
                <w:noProof/>
                <w:webHidden/>
              </w:rPr>
            </w:r>
          </w:ins>
          <w:r>
            <w:rPr>
              <w:noProof/>
              <w:webHidden/>
            </w:rPr>
            <w:fldChar w:fldCharType="separate"/>
          </w:r>
          <w:ins w:id="594" w:author="JORGE CONTRERAS ORTIZ" w:date="2021-09-05T20:12:00Z">
            <w:r>
              <w:rPr>
                <w:noProof/>
                <w:webHidden/>
              </w:rPr>
              <w:t>68</w:t>
            </w:r>
            <w:r>
              <w:rPr>
                <w:noProof/>
                <w:webHidden/>
              </w:rPr>
              <w:fldChar w:fldCharType="end"/>
            </w:r>
            <w:r w:rsidRPr="0050195C">
              <w:rPr>
                <w:rStyle w:val="Hipervnculo"/>
                <w:noProof/>
              </w:rPr>
              <w:fldChar w:fldCharType="end"/>
            </w:r>
          </w:ins>
        </w:p>
        <w:p w14:paraId="1E78A7B3" w14:textId="7642AC1D" w:rsidR="004E60C8" w:rsidRDefault="004E60C8">
          <w:pPr>
            <w:pStyle w:val="TDC1"/>
            <w:tabs>
              <w:tab w:val="left" w:pos="442"/>
              <w:tab w:val="right" w:leader="dot" w:pos="8494"/>
            </w:tabs>
            <w:rPr>
              <w:ins w:id="595" w:author="JORGE CONTRERAS ORTIZ" w:date="2021-09-05T20:12:00Z"/>
              <w:rFonts w:asciiTheme="minorHAnsi" w:eastAsiaTheme="minorEastAsia" w:hAnsiTheme="minorHAnsi" w:cstheme="minorBidi"/>
              <w:noProof/>
              <w:lang w:eastAsia="es-ES"/>
            </w:rPr>
          </w:pPr>
          <w:ins w:id="59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97"</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4.</w:t>
            </w:r>
            <w:r>
              <w:rPr>
                <w:rFonts w:asciiTheme="minorHAnsi" w:eastAsiaTheme="minorEastAsia" w:hAnsiTheme="minorHAnsi" w:cstheme="minorBidi"/>
                <w:noProof/>
                <w:lang w:eastAsia="es-ES"/>
              </w:rPr>
              <w:tab/>
            </w:r>
            <w:r w:rsidRPr="0050195C">
              <w:rPr>
                <w:rStyle w:val="Hipervnculo"/>
                <w:noProof/>
              </w:rPr>
              <w:t>DISEÑO E IMPLEMENTACIÓN HARDWARE</w:t>
            </w:r>
            <w:r>
              <w:rPr>
                <w:noProof/>
                <w:webHidden/>
              </w:rPr>
              <w:tab/>
            </w:r>
            <w:r>
              <w:rPr>
                <w:noProof/>
                <w:webHidden/>
              </w:rPr>
              <w:fldChar w:fldCharType="begin"/>
            </w:r>
            <w:r>
              <w:rPr>
                <w:noProof/>
                <w:webHidden/>
              </w:rPr>
              <w:instrText xml:space="preserve"> PAGEREF _Toc81765297 \h </w:instrText>
            </w:r>
            <w:r>
              <w:rPr>
                <w:noProof/>
                <w:webHidden/>
              </w:rPr>
            </w:r>
          </w:ins>
          <w:r>
            <w:rPr>
              <w:noProof/>
              <w:webHidden/>
            </w:rPr>
            <w:fldChar w:fldCharType="separate"/>
          </w:r>
          <w:ins w:id="597" w:author="JORGE CONTRERAS ORTIZ" w:date="2021-09-05T20:12:00Z">
            <w:r>
              <w:rPr>
                <w:noProof/>
                <w:webHidden/>
              </w:rPr>
              <w:t>69</w:t>
            </w:r>
            <w:r>
              <w:rPr>
                <w:noProof/>
                <w:webHidden/>
              </w:rPr>
              <w:fldChar w:fldCharType="end"/>
            </w:r>
            <w:r w:rsidRPr="0050195C">
              <w:rPr>
                <w:rStyle w:val="Hipervnculo"/>
                <w:noProof/>
              </w:rPr>
              <w:fldChar w:fldCharType="end"/>
            </w:r>
          </w:ins>
        </w:p>
        <w:p w14:paraId="15C64A9B" w14:textId="122E1868" w:rsidR="004E60C8" w:rsidRDefault="004E60C8">
          <w:pPr>
            <w:pStyle w:val="TDC2"/>
            <w:tabs>
              <w:tab w:val="left" w:pos="880"/>
              <w:tab w:val="right" w:leader="dot" w:pos="8494"/>
            </w:tabs>
            <w:rPr>
              <w:ins w:id="598" w:author="JORGE CONTRERAS ORTIZ" w:date="2021-09-05T20:12:00Z"/>
              <w:rFonts w:asciiTheme="minorHAnsi" w:eastAsiaTheme="minorEastAsia" w:hAnsiTheme="minorHAnsi" w:cstheme="minorBidi"/>
              <w:noProof/>
              <w:lang w:eastAsia="es-ES"/>
            </w:rPr>
          </w:pPr>
          <w:ins w:id="59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98"</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4.1.</w:t>
            </w:r>
            <w:r>
              <w:rPr>
                <w:rFonts w:asciiTheme="minorHAnsi" w:eastAsiaTheme="minorEastAsia" w:hAnsiTheme="minorHAnsi" w:cstheme="minorBidi"/>
                <w:noProof/>
                <w:lang w:eastAsia="es-ES"/>
              </w:rPr>
              <w:tab/>
            </w:r>
            <w:r w:rsidRPr="0050195C">
              <w:rPr>
                <w:rStyle w:val="Hipervnculo"/>
                <w:noProof/>
              </w:rPr>
              <w:t>COMPONENTES COMERCIALES UTILIZADOS</w:t>
            </w:r>
            <w:r>
              <w:rPr>
                <w:noProof/>
                <w:webHidden/>
              </w:rPr>
              <w:tab/>
            </w:r>
            <w:r>
              <w:rPr>
                <w:noProof/>
                <w:webHidden/>
              </w:rPr>
              <w:fldChar w:fldCharType="begin"/>
            </w:r>
            <w:r>
              <w:rPr>
                <w:noProof/>
                <w:webHidden/>
              </w:rPr>
              <w:instrText xml:space="preserve"> PAGEREF _Toc81765298 \h </w:instrText>
            </w:r>
            <w:r>
              <w:rPr>
                <w:noProof/>
                <w:webHidden/>
              </w:rPr>
            </w:r>
          </w:ins>
          <w:r>
            <w:rPr>
              <w:noProof/>
              <w:webHidden/>
            </w:rPr>
            <w:fldChar w:fldCharType="separate"/>
          </w:r>
          <w:ins w:id="600" w:author="JORGE CONTRERAS ORTIZ" w:date="2021-09-05T20:12:00Z">
            <w:r>
              <w:rPr>
                <w:noProof/>
                <w:webHidden/>
              </w:rPr>
              <w:t>69</w:t>
            </w:r>
            <w:r>
              <w:rPr>
                <w:noProof/>
                <w:webHidden/>
              </w:rPr>
              <w:fldChar w:fldCharType="end"/>
            </w:r>
            <w:r w:rsidRPr="0050195C">
              <w:rPr>
                <w:rStyle w:val="Hipervnculo"/>
                <w:noProof/>
              </w:rPr>
              <w:fldChar w:fldCharType="end"/>
            </w:r>
          </w:ins>
        </w:p>
        <w:p w14:paraId="7328E835" w14:textId="28B39278" w:rsidR="004E60C8" w:rsidRDefault="004E60C8">
          <w:pPr>
            <w:pStyle w:val="TDC3"/>
            <w:rPr>
              <w:ins w:id="601" w:author="JORGE CONTRERAS ORTIZ" w:date="2021-09-05T20:12:00Z"/>
              <w:rFonts w:asciiTheme="minorHAnsi" w:hAnsiTheme="minorHAnsi" w:cstheme="minorBidi"/>
              <w:noProof/>
            </w:rPr>
          </w:pPr>
          <w:ins w:id="60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99"</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4.1.1.</w:t>
            </w:r>
            <w:r>
              <w:rPr>
                <w:rFonts w:asciiTheme="minorHAnsi" w:hAnsiTheme="minorHAnsi" w:cstheme="minorBidi"/>
                <w:noProof/>
              </w:rPr>
              <w:tab/>
            </w:r>
            <w:r w:rsidRPr="0050195C">
              <w:rPr>
                <w:rStyle w:val="Hipervnculo"/>
                <w:noProof/>
              </w:rPr>
              <w:t>ELEMENTOS HARDWARE UTILIZADOS</w:t>
            </w:r>
            <w:r>
              <w:rPr>
                <w:noProof/>
                <w:webHidden/>
              </w:rPr>
              <w:tab/>
            </w:r>
            <w:r>
              <w:rPr>
                <w:noProof/>
                <w:webHidden/>
              </w:rPr>
              <w:fldChar w:fldCharType="begin"/>
            </w:r>
            <w:r>
              <w:rPr>
                <w:noProof/>
                <w:webHidden/>
              </w:rPr>
              <w:instrText xml:space="preserve"> PAGEREF _Toc81765299 \h </w:instrText>
            </w:r>
            <w:r>
              <w:rPr>
                <w:noProof/>
                <w:webHidden/>
              </w:rPr>
            </w:r>
          </w:ins>
          <w:r>
            <w:rPr>
              <w:noProof/>
              <w:webHidden/>
            </w:rPr>
            <w:fldChar w:fldCharType="separate"/>
          </w:r>
          <w:ins w:id="603" w:author="JORGE CONTRERAS ORTIZ" w:date="2021-09-05T20:12:00Z">
            <w:r>
              <w:rPr>
                <w:noProof/>
                <w:webHidden/>
              </w:rPr>
              <w:t>69</w:t>
            </w:r>
            <w:r>
              <w:rPr>
                <w:noProof/>
                <w:webHidden/>
              </w:rPr>
              <w:fldChar w:fldCharType="end"/>
            </w:r>
            <w:r w:rsidRPr="0050195C">
              <w:rPr>
                <w:rStyle w:val="Hipervnculo"/>
                <w:noProof/>
              </w:rPr>
              <w:fldChar w:fldCharType="end"/>
            </w:r>
          </w:ins>
        </w:p>
        <w:p w14:paraId="03613989" w14:textId="4DF740AA" w:rsidR="004E60C8" w:rsidRDefault="004E60C8">
          <w:pPr>
            <w:pStyle w:val="TDC3"/>
            <w:rPr>
              <w:ins w:id="604" w:author="JORGE CONTRERAS ORTIZ" w:date="2021-09-05T20:12:00Z"/>
              <w:rFonts w:asciiTheme="minorHAnsi" w:hAnsiTheme="minorHAnsi" w:cstheme="minorBidi"/>
              <w:noProof/>
            </w:rPr>
          </w:pPr>
          <w:ins w:id="60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00"</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4.1.2.</w:t>
            </w:r>
            <w:r>
              <w:rPr>
                <w:rFonts w:asciiTheme="minorHAnsi" w:hAnsiTheme="minorHAnsi" w:cstheme="minorBidi"/>
                <w:noProof/>
              </w:rPr>
              <w:tab/>
            </w:r>
            <w:r w:rsidRPr="0050195C">
              <w:rPr>
                <w:rStyle w:val="Hipervnculo"/>
                <w:noProof/>
              </w:rPr>
              <w:t>ELEMENTOS SOFTWARE UTILIZADOS</w:t>
            </w:r>
            <w:r>
              <w:rPr>
                <w:noProof/>
                <w:webHidden/>
              </w:rPr>
              <w:tab/>
            </w:r>
            <w:r>
              <w:rPr>
                <w:noProof/>
                <w:webHidden/>
              </w:rPr>
              <w:fldChar w:fldCharType="begin"/>
            </w:r>
            <w:r>
              <w:rPr>
                <w:noProof/>
                <w:webHidden/>
              </w:rPr>
              <w:instrText xml:space="preserve"> PAGEREF _Toc81765300 \h </w:instrText>
            </w:r>
            <w:r>
              <w:rPr>
                <w:noProof/>
                <w:webHidden/>
              </w:rPr>
            </w:r>
          </w:ins>
          <w:r>
            <w:rPr>
              <w:noProof/>
              <w:webHidden/>
            </w:rPr>
            <w:fldChar w:fldCharType="separate"/>
          </w:r>
          <w:ins w:id="606" w:author="JORGE CONTRERAS ORTIZ" w:date="2021-09-05T20:12:00Z">
            <w:r>
              <w:rPr>
                <w:noProof/>
                <w:webHidden/>
              </w:rPr>
              <w:t>72</w:t>
            </w:r>
            <w:r>
              <w:rPr>
                <w:noProof/>
                <w:webHidden/>
              </w:rPr>
              <w:fldChar w:fldCharType="end"/>
            </w:r>
            <w:r w:rsidRPr="0050195C">
              <w:rPr>
                <w:rStyle w:val="Hipervnculo"/>
                <w:noProof/>
              </w:rPr>
              <w:fldChar w:fldCharType="end"/>
            </w:r>
          </w:ins>
        </w:p>
        <w:p w14:paraId="43E8EF0C" w14:textId="5763C849" w:rsidR="004E60C8" w:rsidRDefault="004E60C8">
          <w:pPr>
            <w:pStyle w:val="TDC2"/>
            <w:tabs>
              <w:tab w:val="left" w:pos="880"/>
              <w:tab w:val="right" w:leader="dot" w:pos="8494"/>
            </w:tabs>
            <w:rPr>
              <w:ins w:id="607" w:author="JORGE CONTRERAS ORTIZ" w:date="2021-09-05T20:12:00Z"/>
              <w:rFonts w:asciiTheme="minorHAnsi" w:eastAsiaTheme="minorEastAsia" w:hAnsiTheme="minorHAnsi" w:cstheme="minorBidi"/>
              <w:noProof/>
              <w:lang w:eastAsia="es-ES"/>
            </w:rPr>
          </w:pPr>
          <w:ins w:id="60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01"</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4.2.</w:t>
            </w:r>
            <w:r>
              <w:rPr>
                <w:rFonts w:asciiTheme="minorHAnsi" w:eastAsiaTheme="minorEastAsia" w:hAnsiTheme="minorHAnsi" w:cstheme="minorBidi"/>
                <w:noProof/>
                <w:lang w:eastAsia="es-ES"/>
              </w:rPr>
              <w:tab/>
            </w:r>
            <w:r w:rsidRPr="0050195C">
              <w:rPr>
                <w:rStyle w:val="Hipervnculo"/>
                <w:noProof/>
              </w:rPr>
              <w:t>DISEÑO DE ESQUEMÁTICO PCB</w:t>
            </w:r>
            <w:r>
              <w:rPr>
                <w:noProof/>
                <w:webHidden/>
              </w:rPr>
              <w:tab/>
            </w:r>
            <w:r>
              <w:rPr>
                <w:noProof/>
                <w:webHidden/>
              </w:rPr>
              <w:fldChar w:fldCharType="begin"/>
            </w:r>
            <w:r>
              <w:rPr>
                <w:noProof/>
                <w:webHidden/>
              </w:rPr>
              <w:instrText xml:space="preserve"> PAGEREF _Toc81765301 \h </w:instrText>
            </w:r>
            <w:r>
              <w:rPr>
                <w:noProof/>
                <w:webHidden/>
              </w:rPr>
            </w:r>
          </w:ins>
          <w:r>
            <w:rPr>
              <w:noProof/>
              <w:webHidden/>
            </w:rPr>
            <w:fldChar w:fldCharType="separate"/>
          </w:r>
          <w:ins w:id="609" w:author="JORGE CONTRERAS ORTIZ" w:date="2021-09-05T20:12:00Z">
            <w:r>
              <w:rPr>
                <w:noProof/>
                <w:webHidden/>
              </w:rPr>
              <w:t>73</w:t>
            </w:r>
            <w:r>
              <w:rPr>
                <w:noProof/>
                <w:webHidden/>
              </w:rPr>
              <w:fldChar w:fldCharType="end"/>
            </w:r>
            <w:r w:rsidRPr="0050195C">
              <w:rPr>
                <w:rStyle w:val="Hipervnculo"/>
                <w:noProof/>
              </w:rPr>
              <w:fldChar w:fldCharType="end"/>
            </w:r>
          </w:ins>
        </w:p>
        <w:p w14:paraId="5A2774A0" w14:textId="6BED42C1" w:rsidR="004E60C8" w:rsidRDefault="004E60C8">
          <w:pPr>
            <w:pStyle w:val="TDC3"/>
            <w:rPr>
              <w:ins w:id="610" w:author="JORGE CONTRERAS ORTIZ" w:date="2021-09-05T20:12:00Z"/>
              <w:rFonts w:asciiTheme="minorHAnsi" w:hAnsiTheme="minorHAnsi" w:cstheme="minorBidi"/>
              <w:noProof/>
            </w:rPr>
          </w:pPr>
          <w:ins w:id="61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02"</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4.2.1.</w:t>
            </w:r>
            <w:r>
              <w:rPr>
                <w:rFonts w:asciiTheme="minorHAnsi" w:hAnsiTheme="minorHAnsi" w:cstheme="minorBidi"/>
                <w:noProof/>
              </w:rPr>
              <w:tab/>
            </w:r>
            <w:r w:rsidRPr="0050195C">
              <w:rPr>
                <w:rStyle w:val="Hipervnculo"/>
                <w:noProof/>
              </w:rPr>
              <w:t>JERARQUÍA DEL CIRCUITO</w:t>
            </w:r>
            <w:r>
              <w:rPr>
                <w:noProof/>
                <w:webHidden/>
              </w:rPr>
              <w:tab/>
            </w:r>
            <w:r>
              <w:rPr>
                <w:noProof/>
                <w:webHidden/>
              </w:rPr>
              <w:fldChar w:fldCharType="begin"/>
            </w:r>
            <w:r>
              <w:rPr>
                <w:noProof/>
                <w:webHidden/>
              </w:rPr>
              <w:instrText xml:space="preserve"> PAGEREF _Toc81765302 \h </w:instrText>
            </w:r>
            <w:r>
              <w:rPr>
                <w:noProof/>
                <w:webHidden/>
              </w:rPr>
            </w:r>
          </w:ins>
          <w:r>
            <w:rPr>
              <w:noProof/>
              <w:webHidden/>
            </w:rPr>
            <w:fldChar w:fldCharType="separate"/>
          </w:r>
          <w:ins w:id="612" w:author="JORGE CONTRERAS ORTIZ" w:date="2021-09-05T20:12:00Z">
            <w:r>
              <w:rPr>
                <w:noProof/>
                <w:webHidden/>
              </w:rPr>
              <w:t>73</w:t>
            </w:r>
            <w:r>
              <w:rPr>
                <w:noProof/>
                <w:webHidden/>
              </w:rPr>
              <w:fldChar w:fldCharType="end"/>
            </w:r>
            <w:r w:rsidRPr="0050195C">
              <w:rPr>
                <w:rStyle w:val="Hipervnculo"/>
                <w:noProof/>
              </w:rPr>
              <w:fldChar w:fldCharType="end"/>
            </w:r>
          </w:ins>
        </w:p>
        <w:p w14:paraId="36B21317" w14:textId="0D2D5DF2" w:rsidR="004E60C8" w:rsidRDefault="004E60C8">
          <w:pPr>
            <w:pStyle w:val="TDC3"/>
            <w:rPr>
              <w:ins w:id="613" w:author="JORGE CONTRERAS ORTIZ" w:date="2021-09-05T20:12:00Z"/>
              <w:rFonts w:asciiTheme="minorHAnsi" w:hAnsiTheme="minorHAnsi" w:cstheme="minorBidi"/>
              <w:noProof/>
            </w:rPr>
          </w:pPr>
          <w:ins w:id="61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03"</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4.2.2.</w:t>
            </w:r>
            <w:r>
              <w:rPr>
                <w:rFonts w:asciiTheme="minorHAnsi" w:hAnsiTheme="minorHAnsi" w:cstheme="minorBidi"/>
                <w:noProof/>
              </w:rPr>
              <w:tab/>
            </w:r>
            <w:r w:rsidRPr="0050195C">
              <w:rPr>
                <w:rStyle w:val="Hipervnculo"/>
                <w:noProof/>
              </w:rPr>
              <w:t>CIRCUITO DE ALIMENTACIÓN</w:t>
            </w:r>
            <w:r>
              <w:rPr>
                <w:noProof/>
                <w:webHidden/>
              </w:rPr>
              <w:tab/>
            </w:r>
            <w:r>
              <w:rPr>
                <w:noProof/>
                <w:webHidden/>
              </w:rPr>
              <w:fldChar w:fldCharType="begin"/>
            </w:r>
            <w:r>
              <w:rPr>
                <w:noProof/>
                <w:webHidden/>
              </w:rPr>
              <w:instrText xml:space="preserve"> PAGEREF _Toc81765303 \h </w:instrText>
            </w:r>
            <w:r>
              <w:rPr>
                <w:noProof/>
                <w:webHidden/>
              </w:rPr>
            </w:r>
          </w:ins>
          <w:r>
            <w:rPr>
              <w:noProof/>
              <w:webHidden/>
            </w:rPr>
            <w:fldChar w:fldCharType="separate"/>
          </w:r>
          <w:ins w:id="615" w:author="JORGE CONTRERAS ORTIZ" w:date="2021-09-05T20:12:00Z">
            <w:r>
              <w:rPr>
                <w:noProof/>
                <w:webHidden/>
              </w:rPr>
              <w:t>74</w:t>
            </w:r>
            <w:r>
              <w:rPr>
                <w:noProof/>
                <w:webHidden/>
              </w:rPr>
              <w:fldChar w:fldCharType="end"/>
            </w:r>
            <w:r w:rsidRPr="0050195C">
              <w:rPr>
                <w:rStyle w:val="Hipervnculo"/>
                <w:noProof/>
              </w:rPr>
              <w:fldChar w:fldCharType="end"/>
            </w:r>
          </w:ins>
        </w:p>
        <w:p w14:paraId="68932196" w14:textId="3AF63FA2" w:rsidR="004E60C8" w:rsidRDefault="004E60C8">
          <w:pPr>
            <w:pStyle w:val="TDC3"/>
            <w:rPr>
              <w:ins w:id="616" w:author="JORGE CONTRERAS ORTIZ" w:date="2021-09-05T20:12:00Z"/>
              <w:rFonts w:asciiTheme="minorHAnsi" w:hAnsiTheme="minorHAnsi" w:cstheme="minorBidi"/>
              <w:noProof/>
            </w:rPr>
          </w:pPr>
          <w:ins w:id="617"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04"</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4.2.3.</w:t>
            </w:r>
            <w:r>
              <w:rPr>
                <w:rFonts w:asciiTheme="minorHAnsi" w:hAnsiTheme="minorHAnsi" w:cstheme="minorBidi"/>
                <w:noProof/>
              </w:rPr>
              <w:tab/>
            </w:r>
            <w:r w:rsidRPr="0050195C">
              <w:rPr>
                <w:rStyle w:val="Hipervnculo"/>
                <w:noProof/>
              </w:rPr>
              <w:t>INTEGRACIÓN DEL MÓDULO KTWM102</w:t>
            </w:r>
            <w:r>
              <w:rPr>
                <w:noProof/>
                <w:webHidden/>
              </w:rPr>
              <w:tab/>
            </w:r>
            <w:r>
              <w:rPr>
                <w:noProof/>
                <w:webHidden/>
              </w:rPr>
              <w:fldChar w:fldCharType="begin"/>
            </w:r>
            <w:r>
              <w:rPr>
                <w:noProof/>
                <w:webHidden/>
              </w:rPr>
              <w:instrText xml:space="preserve"> PAGEREF _Toc81765304 \h </w:instrText>
            </w:r>
            <w:r>
              <w:rPr>
                <w:noProof/>
                <w:webHidden/>
              </w:rPr>
            </w:r>
          </w:ins>
          <w:r>
            <w:rPr>
              <w:noProof/>
              <w:webHidden/>
            </w:rPr>
            <w:fldChar w:fldCharType="separate"/>
          </w:r>
          <w:ins w:id="618" w:author="JORGE CONTRERAS ORTIZ" w:date="2021-09-05T20:12:00Z">
            <w:r>
              <w:rPr>
                <w:noProof/>
                <w:webHidden/>
              </w:rPr>
              <w:t>75</w:t>
            </w:r>
            <w:r>
              <w:rPr>
                <w:noProof/>
                <w:webHidden/>
              </w:rPr>
              <w:fldChar w:fldCharType="end"/>
            </w:r>
            <w:r w:rsidRPr="0050195C">
              <w:rPr>
                <w:rStyle w:val="Hipervnculo"/>
                <w:noProof/>
              </w:rPr>
              <w:fldChar w:fldCharType="end"/>
            </w:r>
          </w:ins>
        </w:p>
        <w:p w14:paraId="6F7C553A" w14:textId="149A134D" w:rsidR="004E60C8" w:rsidRDefault="004E60C8">
          <w:pPr>
            <w:pStyle w:val="TDC3"/>
            <w:rPr>
              <w:ins w:id="619" w:author="JORGE CONTRERAS ORTIZ" w:date="2021-09-05T20:12:00Z"/>
              <w:rFonts w:asciiTheme="minorHAnsi" w:hAnsiTheme="minorHAnsi" w:cstheme="minorBidi"/>
              <w:noProof/>
            </w:rPr>
          </w:pPr>
          <w:ins w:id="62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05"</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4.2.4.</w:t>
            </w:r>
            <w:r>
              <w:rPr>
                <w:rFonts w:asciiTheme="minorHAnsi" w:hAnsiTheme="minorHAnsi" w:cstheme="minorBidi"/>
                <w:noProof/>
              </w:rPr>
              <w:tab/>
            </w:r>
            <w:r w:rsidRPr="0050195C">
              <w:rPr>
                <w:rStyle w:val="Hipervnculo"/>
                <w:noProof/>
              </w:rPr>
              <w:t>COOKIE CONNECTOR</w:t>
            </w:r>
            <w:r>
              <w:rPr>
                <w:noProof/>
                <w:webHidden/>
              </w:rPr>
              <w:tab/>
            </w:r>
            <w:r>
              <w:rPr>
                <w:noProof/>
                <w:webHidden/>
              </w:rPr>
              <w:fldChar w:fldCharType="begin"/>
            </w:r>
            <w:r>
              <w:rPr>
                <w:noProof/>
                <w:webHidden/>
              </w:rPr>
              <w:instrText xml:space="preserve"> PAGEREF _Toc81765305 \h </w:instrText>
            </w:r>
            <w:r>
              <w:rPr>
                <w:noProof/>
                <w:webHidden/>
              </w:rPr>
            </w:r>
          </w:ins>
          <w:r>
            <w:rPr>
              <w:noProof/>
              <w:webHidden/>
            </w:rPr>
            <w:fldChar w:fldCharType="separate"/>
          </w:r>
          <w:ins w:id="621" w:author="JORGE CONTRERAS ORTIZ" w:date="2021-09-05T20:12:00Z">
            <w:r>
              <w:rPr>
                <w:noProof/>
                <w:webHidden/>
              </w:rPr>
              <w:t>76</w:t>
            </w:r>
            <w:r>
              <w:rPr>
                <w:noProof/>
                <w:webHidden/>
              </w:rPr>
              <w:fldChar w:fldCharType="end"/>
            </w:r>
            <w:r w:rsidRPr="0050195C">
              <w:rPr>
                <w:rStyle w:val="Hipervnculo"/>
                <w:noProof/>
              </w:rPr>
              <w:fldChar w:fldCharType="end"/>
            </w:r>
          </w:ins>
        </w:p>
        <w:p w14:paraId="0FDE74D4" w14:textId="4A411DA5" w:rsidR="004E60C8" w:rsidRDefault="004E60C8">
          <w:pPr>
            <w:pStyle w:val="TDC3"/>
            <w:rPr>
              <w:ins w:id="622" w:author="JORGE CONTRERAS ORTIZ" w:date="2021-09-05T20:12:00Z"/>
              <w:rFonts w:asciiTheme="minorHAnsi" w:hAnsiTheme="minorHAnsi" w:cstheme="minorBidi"/>
              <w:noProof/>
            </w:rPr>
          </w:pPr>
          <w:ins w:id="62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06"</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4.2.5.</w:t>
            </w:r>
            <w:r>
              <w:rPr>
                <w:rFonts w:asciiTheme="minorHAnsi" w:hAnsiTheme="minorHAnsi" w:cstheme="minorBidi"/>
                <w:noProof/>
              </w:rPr>
              <w:tab/>
            </w:r>
            <w:r w:rsidRPr="0050195C">
              <w:rPr>
                <w:rStyle w:val="Hipervnculo"/>
                <w:noProof/>
              </w:rPr>
              <w:t>USB</w:t>
            </w:r>
            <w:r>
              <w:rPr>
                <w:noProof/>
                <w:webHidden/>
              </w:rPr>
              <w:tab/>
            </w:r>
            <w:r>
              <w:rPr>
                <w:noProof/>
                <w:webHidden/>
              </w:rPr>
              <w:fldChar w:fldCharType="begin"/>
            </w:r>
            <w:r>
              <w:rPr>
                <w:noProof/>
                <w:webHidden/>
              </w:rPr>
              <w:instrText xml:space="preserve"> PAGEREF _Toc81765306 \h </w:instrText>
            </w:r>
            <w:r>
              <w:rPr>
                <w:noProof/>
                <w:webHidden/>
              </w:rPr>
            </w:r>
          </w:ins>
          <w:r>
            <w:rPr>
              <w:noProof/>
              <w:webHidden/>
            </w:rPr>
            <w:fldChar w:fldCharType="separate"/>
          </w:r>
          <w:ins w:id="624" w:author="JORGE CONTRERAS ORTIZ" w:date="2021-09-05T20:12:00Z">
            <w:r>
              <w:rPr>
                <w:noProof/>
                <w:webHidden/>
              </w:rPr>
              <w:t>77</w:t>
            </w:r>
            <w:r>
              <w:rPr>
                <w:noProof/>
                <w:webHidden/>
              </w:rPr>
              <w:fldChar w:fldCharType="end"/>
            </w:r>
            <w:r w:rsidRPr="0050195C">
              <w:rPr>
                <w:rStyle w:val="Hipervnculo"/>
                <w:noProof/>
              </w:rPr>
              <w:fldChar w:fldCharType="end"/>
            </w:r>
          </w:ins>
        </w:p>
        <w:p w14:paraId="6434AC13" w14:textId="03039BBB" w:rsidR="004E60C8" w:rsidRDefault="004E60C8">
          <w:pPr>
            <w:pStyle w:val="TDC2"/>
            <w:tabs>
              <w:tab w:val="left" w:pos="880"/>
              <w:tab w:val="right" w:leader="dot" w:pos="8494"/>
            </w:tabs>
            <w:rPr>
              <w:ins w:id="625" w:author="JORGE CONTRERAS ORTIZ" w:date="2021-09-05T20:12:00Z"/>
              <w:rFonts w:asciiTheme="minorHAnsi" w:eastAsiaTheme="minorEastAsia" w:hAnsiTheme="minorHAnsi" w:cstheme="minorBidi"/>
              <w:noProof/>
              <w:lang w:eastAsia="es-ES"/>
            </w:rPr>
          </w:pPr>
          <w:ins w:id="62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07"</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4.3.</w:t>
            </w:r>
            <w:r>
              <w:rPr>
                <w:rFonts w:asciiTheme="minorHAnsi" w:eastAsiaTheme="minorEastAsia" w:hAnsiTheme="minorHAnsi" w:cstheme="minorBidi"/>
                <w:noProof/>
                <w:lang w:eastAsia="es-ES"/>
              </w:rPr>
              <w:tab/>
            </w:r>
            <w:r w:rsidRPr="0050195C">
              <w:rPr>
                <w:rStyle w:val="Hipervnculo"/>
                <w:noProof/>
              </w:rPr>
              <w:t>LAYOUT</w:t>
            </w:r>
            <w:r>
              <w:rPr>
                <w:noProof/>
                <w:webHidden/>
              </w:rPr>
              <w:tab/>
            </w:r>
            <w:r>
              <w:rPr>
                <w:noProof/>
                <w:webHidden/>
              </w:rPr>
              <w:fldChar w:fldCharType="begin"/>
            </w:r>
            <w:r>
              <w:rPr>
                <w:noProof/>
                <w:webHidden/>
              </w:rPr>
              <w:instrText xml:space="preserve"> PAGEREF _Toc81765307 \h </w:instrText>
            </w:r>
            <w:r>
              <w:rPr>
                <w:noProof/>
                <w:webHidden/>
              </w:rPr>
            </w:r>
          </w:ins>
          <w:r>
            <w:rPr>
              <w:noProof/>
              <w:webHidden/>
            </w:rPr>
            <w:fldChar w:fldCharType="separate"/>
          </w:r>
          <w:ins w:id="627" w:author="JORGE CONTRERAS ORTIZ" w:date="2021-09-05T20:12:00Z">
            <w:r>
              <w:rPr>
                <w:noProof/>
                <w:webHidden/>
              </w:rPr>
              <w:t>78</w:t>
            </w:r>
            <w:r>
              <w:rPr>
                <w:noProof/>
                <w:webHidden/>
              </w:rPr>
              <w:fldChar w:fldCharType="end"/>
            </w:r>
            <w:r w:rsidRPr="0050195C">
              <w:rPr>
                <w:rStyle w:val="Hipervnculo"/>
                <w:noProof/>
              </w:rPr>
              <w:fldChar w:fldCharType="end"/>
            </w:r>
          </w:ins>
        </w:p>
        <w:p w14:paraId="53BA448B" w14:textId="588442F7" w:rsidR="004E60C8" w:rsidRDefault="004E60C8">
          <w:pPr>
            <w:pStyle w:val="TDC3"/>
            <w:rPr>
              <w:ins w:id="628" w:author="JORGE CONTRERAS ORTIZ" w:date="2021-09-05T20:12:00Z"/>
              <w:rFonts w:asciiTheme="minorHAnsi" w:hAnsiTheme="minorHAnsi" w:cstheme="minorBidi"/>
              <w:noProof/>
            </w:rPr>
          </w:pPr>
          <w:ins w:id="62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08"</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4.3.1.</w:t>
            </w:r>
            <w:r>
              <w:rPr>
                <w:rFonts w:asciiTheme="minorHAnsi" w:hAnsiTheme="minorHAnsi" w:cstheme="minorBidi"/>
                <w:noProof/>
              </w:rPr>
              <w:tab/>
            </w:r>
            <w:r w:rsidRPr="0050195C">
              <w:rPr>
                <w:rStyle w:val="Hipervnculo"/>
                <w:noProof/>
              </w:rPr>
              <w:t>LAYOUT CAPA TOP</w:t>
            </w:r>
            <w:r>
              <w:rPr>
                <w:noProof/>
                <w:webHidden/>
              </w:rPr>
              <w:tab/>
            </w:r>
            <w:r>
              <w:rPr>
                <w:noProof/>
                <w:webHidden/>
              </w:rPr>
              <w:fldChar w:fldCharType="begin"/>
            </w:r>
            <w:r>
              <w:rPr>
                <w:noProof/>
                <w:webHidden/>
              </w:rPr>
              <w:instrText xml:space="preserve"> PAGEREF _Toc81765308 \h </w:instrText>
            </w:r>
            <w:r>
              <w:rPr>
                <w:noProof/>
                <w:webHidden/>
              </w:rPr>
            </w:r>
          </w:ins>
          <w:r>
            <w:rPr>
              <w:noProof/>
              <w:webHidden/>
            </w:rPr>
            <w:fldChar w:fldCharType="separate"/>
          </w:r>
          <w:ins w:id="630" w:author="JORGE CONTRERAS ORTIZ" w:date="2021-09-05T20:12:00Z">
            <w:r>
              <w:rPr>
                <w:noProof/>
                <w:webHidden/>
              </w:rPr>
              <w:t>79</w:t>
            </w:r>
            <w:r>
              <w:rPr>
                <w:noProof/>
                <w:webHidden/>
              </w:rPr>
              <w:fldChar w:fldCharType="end"/>
            </w:r>
            <w:r w:rsidRPr="0050195C">
              <w:rPr>
                <w:rStyle w:val="Hipervnculo"/>
                <w:noProof/>
              </w:rPr>
              <w:fldChar w:fldCharType="end"/>
            </w:r>
          </w:ins>
        </w:p>
        <w:p w14:paraId="2BE47B10" w14:textId="623674D4" w:rsidR="004E60C8" w:rsidRDefault="004E60C8">
          <w:pPr>
            <w:pStyle w:val="TDC3"/>
            <w:rPr>
              <w:ins w:id="631" w:author="JORGE CONTRERAS ORTIZ" w:date="2021-09-05T20:12:00Z"/>
              <w:rFonts w:asciiTheme="minorHAnsi" w:hAnsiTheme="minorHAnsi" w:cstheme="minorBidi"/>
              <w:noProof/>
            </w:rPr>
          </w:pPr>
          <w:ins w:id="63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09"</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4.3.2.</w:t>
            </w:r>
            <w:r>
              <w:rPr>
                <w:rFonts w:asciiTheme="minorHAnsi" w:hAnsiTheme="minorHAnsi" w:cstheme="minorBidi"/>
                <w:noProof/>
              </w:rPr>
              <w:tab/>
            </w:r>
            <w:r w:rsidRPr="0050195C">
              <w:rPr>
                <w:rStyle w:val="Hipervnculo"/>
                <w:noProof/>
              </w:rPr>
              <w:t>LAYOUT CAPA BOTTOM</w:t>
            </w:r>
            <w:r>
              <w:rPr>
                <w:noProof/>
                <w:webHidden/>
              </w:rPr>
              <w:tab/>
            </w:r>
            <w:r>
              <w:rPr>
                <w:noProof/>
                <w:webHidden/>
              </w:rPr>
              <w:fldChar w:fldCharType="begin"/>
            </w:r>
            <w:r>
              <w:rPr>
                <w:noProof/>
                <w:webHidden/>
              </w:rPr>
              <w:instrText xml:space="preserve"> PAGEREF _Toc81765309 \h </w:instrText>
            </w:r>
            <w:r>
              <w:rPr>
                <w:noProof/>
                <w:webHidden/>
              </w:rPr>
            </w:r>
          </w:ins>
          <w:r>
            <w:rPr>
              <w:noProof/>
              <w:webHidden/>
            </w:rPr>
            <w:fldChar w:fldCharType="separate"/>
          </w:r>
          <w:ins w:id="633" w:author="JORGE CONTRERAS ORTIZ" w:date="2021-09-05T20:12:00Z">
            <w:r>
              <w:rPr>
                <w:noProof/>
                <w:webHidden/>
              </w:rPr>
              <w:t>80</w:t>
            </w:r>
            <w:r>
              <w:rPr>
                <w:noProof/>
                <w:webHidden/>
              </w:rPr>
              <w:fldChar w:fldCharType="end"/>
            </w:r>
            <w:r w:rsidRPr="0050195C">
              <w:rPr>
                <w:rStyle w:val="Hipervnculo"/>
                <w:noProof/>
              </w:rPr>
              <w:fldChar w:fldCharType="end"/>
            </w:r>
          </w:ins>
        </w:p>
        <w:p w14:paraId="7751E43C" w14:textId="0861758B" w:rsidR="004E60C8" w:rsidRDefault="004E60C8">
          <w:pPr>
            <w:pStyle w:val="TDC3"/>
            <w:rPr>
              <w:ins w:id="634" w:author="JORGE CONTRERAS ORTIZ" w:date="2021-09-05T20:12:00Z"/>
              <w:rFonts w:asciiTheme="minorHAnsi" w:hAnsiTheme="minorHAnsi" w:cstheme="minorBidi"/>
              <w:noProof/>
            </w:rPr>
          </w:pPr>
          <w:ins w:id="63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10"</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4.3.3.</w:t>
            </w:r>
            <w:r>
              <w:rPr>
                <w:rFonts w:asciiTheme="minorHAnsi" w:hAnsiTheme="minorHAnsi" w:cstheme="minorBidi"/>
                <w:noProof/>
              </w:rPr>
              <w:tab/>
            </w:r>
            <w:r w:rsidRPr="0050195C">
              <w:rPr>
                <w:rStyle w:val="Hipervnculo"/>
                <w:noProof/>
              </w:rPr>
              <w:t>RESULTADO FINAL DEL DISEÑO</w:t>
            </w:r>
            <w:r>
              <w:rPr>
                <w:noProof/>
                <w:webHidden/>
              </w:rPr>
              <w:tab/>
            </w:r>
            <w:r>
              <w:rPr>
                <w:noProof/>
                <w:webHidden/>
              </w:rPr>
              <w:fldChar w:fldCharType="begin"/>
            </w:r>
            <w:r>
              <w:rPr>
                <w:noProof/>
                <w:webHidden/>
              </w:rPr>
              <w:instrText xml:space="preserve"> PAGEREF _Toc81765310 \h </w:instrText>
            </w:r>
            <w:r>
              <w:rPr>
                <w:noProof/>
                <w:webHidden/>
              </w:rPr>
            </w:r>
          </w:ins>
          <w:r>
            <w:rPr>
              <w:noProof/>
              <w:webHidden/>
            </w:rPr>
            <w:fldChar w:fldCharType="separate"/>
          </w:r>
          <w:ins w:id="636" w:author="JORGE CONTRERAS ORTIZ" w:date="2021-09-05T20:12:00Z">
            <w:r>
              <w:rPr>
                <w:noProof/>
                <w:webHidden/>
              </w:rPr>
              <w:t>81</w:t>
            </w:r>
            <w:r>
              <w:rPr>
                <w:noProof/>
                <w:webHidden/>
              </w:rPr>
              <w:fldChar w:fldCharType="end"/>
            </w:r>
            <w:r w:rsidRPr="0050195C">
              <w:rPr>
                <w:rStyle w:val="Hipervnculo"/>
                <w:noProof/>
              </w:rPr>
              <w:fldChar w:fldCharType="end"/>
            </w:r>
          </w:ins>
        </w:p>
        <w:p w14:paraId="1BADC052" w14:textId="504CFA5A" w:rsidR="004E60C8" w:rsidRDefault="004E60C8">
          <w:pPr>
            <w:pStyle w:val="TDC1"/>
            <w:tabs>
              <w:tab w:val="left" w:pos="442"/>
              <w:tab w:val="right" w:leader="dot" w:pos="8494"/>
            </w:tabs>
            <w:rPr>
              <w:ins w:id="637" w:author="JORGE CONTRERAS ORTIZ" w:date="2021-09-05T20:12:00Z"/>
              <w:rFonts w:asciiTheme="minorHAnsi" w:eastAsiaTheme="minorEastAsia" w:hAnsiTheme="minorHAnsi" w:cstheme="minorBidi"/>
              <w:noProof/>
              <w:lang w:eastAsia="es-ES"/>
            </w:rPr>
          </w:pPr>
          <w:ins w:id="63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11"</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5.</w:t>
            </w:r>
            <w:r>
              <w:rPr>
                <w:rFonts w:asciiTheme="minorHAnsi" w:eastAsiaTheme="minorEastAsia" w:hAnsiTheme="minorHAnsi" w:cstheme="minorBidi"/>
                <w:noProof/>
                <w:lang w:eastAsia="es-ES"/>
              </w:rPr>
              <w:tab/>
            </w:r>
            <w:r w:rsidRPr="0050195C">
              <w:rPr>
                <w:rStyle w:val="Hipervnculo"/>
                <w:noProof/>
              </w:rPr>
              <w:t>PRUEBAS EXPERIMENTALES</w:t>
            </w:r>
            <w:r>
              <w:rPr>
                <w:noProof/>
                <w:webHidden/>
              </w:rPr>
              <w:tab/>
            </w:r>
            <w:r>
              <w:rPr>
                <w:noProof/>
                <w:webHidden/>
              </w:rPr>
              <w:fldChar w:fldCharType="begin"/>
            </w:r>
            <w:r>
              <w:rPr>
                <w:noProof/>
                <w:webHidden/>
              </w:rPr>
              <w:instrText xml:space="preserve"> PAGEREF _Toc81765311 \h </w:instrText>
            </w:r>
            <w:r>
              <w:rPr>
                <w:noProof/>
                <w:webHidden/>
              </w:rPr>
            </w:r>
          </w:ins>
          <w:r>
            <w:rPr>
              <w:noProof/>
              <w:webHidden/>
            </w:rPr>
            <w:fldChar w:fldCharType="separate"/>
          </w:r>
          <w:ins w:id="639" w:author="JORGE CONTRERAS ORTIZ" w:date="2021-09-05T20:12:00Z">
            <w:r>
              <w:rPr>
                <w:noProof/>
                <w:webHidden/>
              </w:rPr>
              <w:t>82</w:t>
            </w:r>
            <w:r>
              <w:rPr>
                <w:noProof/>
                <w:webHidden/>
              </w:rPr>
              <w:fldChar w:fldCharType="end"/>
            </w:r>
            <w:r w:rsidRPr="0050195C">
              <w:rPr>
                <w:rStyle w:val="Hipervnculo"/>
                <w:noProof/>
              </w:rPr>
              <w:fldChar w:fldCharType="end"/>
            </w:r>
          </w:ins>
        </w:p>
        <w:p w14:paraId="73B7BA44" w14:textId="591EB7A2" w:rsidR="004E60C8" w:rsidRDefault="004E60C8">
          <w:pPr>
            <w:pStyle w:val="TDC2"/>
            <w:tabs>
              <w:tab w:val="left" w:pos="880"/>
              <w:tab w:val="right" w:leader="dot" w:pos="8494"/>
            </w:tabs>
            <w:rPr>
              <w:ins w:id="640" w:author="JORGE CONTRERAS ORTIZ" w:date="2021-09-05T20:12:00Z"/>
              <w:rFonts w:asciiTheme="minorHAnsi" w:eastAsiaTheme="minorEastAsia" w:hAnsiTheme="minorHAnsi" w:cstheme="minorBidi"/>
              <w:noProof/>
              <w:lang w:eastAsia="es-ES"/>
            </w:rPr>
          </w:pPr>
          <w:ins w:id="64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12"</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5.1.</w:t>
            </w:r>
            <w:r>
              <w:rPr>
                <w:rFonts w:asciiTheme="minorHAnsi" w:eastAsiaTheme="minorEastAsia" w:hAnsiTheme="minorHAnsi" w:cstheme="minorBidi"/>
                <w:noProof/>
                <w:lang w:eastAsia="es-ES"/>
              </w:rPr>
              <w:tab/>
            </w:r>
            <w:r w:rsidRPr="0050195C">
              <w:rPr>
                <w:rStyle w:val="Hipervnculo"/>
                <w:noProof/>
              </w:rPr>
              <w:t>PRIMERA INTERACCIÓN CON DONGLE USB</w:t>
            </w:r>
            <w:r>
              <w:rPr>
                <w:noProof/>
                <w:webHidden/>
              </w:rPr>
              <w:tab/>
            </w:r>
            <w:r>
              <w:rPr>
                <w:noProof/>
                <w:webHidden/>
              </w:rPr>
              <w:fldChar w:fldCharType="begin"/>
            </w:r>
            <w:r>
              <w:rPr>
                <w:noProof/>
                <w:webHidden/>
              </w:rPr>
              <w:instrText xml:space="preserve"> PAGEREF _Toc81765312 \h </w:instrText>
            </w:r>
            <w:r>
              <w:rPr>
                <w:noProof/>
                <w:webHidden/>
              </w:rPr>
            </w:r>
          </w:ins>
          <w:r>
            <w:rPr>
              <w:noProof/>
              <w:webHidden/>
            </w:rPr>
            <w:fldChar w:fldCharType="separate"/>
          </w:r>
          <w:ins w:id="642" w:author="JORGE CONTRERAS ORTIZ" w:date="2021-09-05T20:12:00Z">
            <w:r>
              <w:rPr>
                <w:noProof/>
                <w:webHidden/>
              </w:rPr>
              <w:t>82</w:t>
            </w:r>
            <w:r>
              <w:rPr>
                <w:noProof/>
                <w:webHidden/>
              </w:rPr>
              <w:fldChar w:fldCharType="end"/>
            </w:r>
            <w:r w:rsidRPr="0050195C">
              <w:rPr>
                <w:rStyle w:val="Hipervnculo"/>
                <w:noProof/>
              </w:rPr>
              <w:fldChar w:fldCharType="end"/>
            </w:r>
          </w:ins>
        </w:p>
        <w:p w14:paraId="6A71B08C" w14:textId="19EF3CBD" w:rsidR="004E60C8" w:rsidRDefault="004E60C8">
          <w:pPr>
            <w:pStyle w:val="TDC2"/>
            <w:tabs>
              <w:tab w:val="left" w:pos="880"/>
              <w:tab w:val="right" w:leader="dot" w:pos="8494"/>
            </w:tabs>
            <w:rPr>
              <w:ins w:id="643" w:author="JORGE CONTRERAS ORTIZ" w:date="2021-09-05T20:12:00Z"/>
              <w:rFonts w:asciiTheme="minorHAnsi" w:eastAsiaTheme="minorEastAsia" w:hAnsiTheme="minorHAnsi" w:cstheme="minorBidi"/>
              <w:noProof/>
              <w:lang w:eastAsia="es-ES"/>
            </w:rPr>
          </w:pPr>
          <w:ins w:id="64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14"</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5.2.</w:t>
            </w:r>
            <w:r>
              <w:rPr>
                <w:rFonts w:asciiTheme="minorHAnsi" w:eastAsiaTheme="minorEastAsia" w:hAnsiTheme="minorHAnsi" w:cstheme="minorBidi"/>
                <w:noProof/>
                <w:lang w:eastAsia="es-ES"/>
              </w:rPr>
              <w:tab/>
            </w:r>
            <w:r w:rsidRPr="0050195C">
              <w:rPr>
                <w:rStyle w:val="Hipervnculo"/>
                <w:noProof/>
              </w:rPr>
              <w:t>RED DE DOS NODOS</w:t>
            </w:r>
            <w:r>
              <w:rPr>
                <w:noProof/>
                <w:webHidden/>
              </w:rPr>
              <w:tab/>
            </w:r>
            <w:r>
              <w:rPr>
                <w:noProof/>
                <w:webHidden/>
              </w:rPr>
              <w:fldChar w:fldCharType="begin"/>
            </w:r>
            <w:r>
              <w:rPr>
                <w:noProof/>
                <w:webHidden/>
              </w:rPr>
              <w:instrText xml:space="preserve"> PAGEREF _Toc81765314 \h </w:instrText>
            </w:r>
            <w:r>
              <w:rPr>
                <w:noProof/>
                <w:webHidden/>
              </w:rPr>
            </w:r>
          </w:ins>
          <w:r>
            <w:rPr>
              <w:noProof/>
              <w:webHidden/>
            </w:rPr>
            <w:fldChar w:fldCharType="separate"/>
          </w:r>
          <w:ins w:id="645" w:author="JORGE CONTRERAS ORTIZ" w:date="2021-09-05T20:12:00Z">
            <w:r>
              <w:rPr>
                <w:noProof/>
                <w:webHidden/>
              </w:rPr>
              <w:t>83</w:t>
            </w:r>
            <w:r>
              <w:rPr>
                <w:noProof/>
                <w:webHidden/>
              </w:rPr>
              <w:fldChar w:fldCharType="end"/>
            </w:r>
            <w:r w:rsidRPr="0050195C">
              <w:rPr>
                <w:rStyle w:val="Hipervnculo"/>
                <w:noProof/>
              </w:rPr>
              <w:fldChar w:fldCharType="end"/>
            </w:r>
          </w:ins>
        </w:p>
        <w:p w14:paraId="268ECFCA" w14:textId="3CDFE212" w:rsidR="004E60C8" w:rsidRDefault="004E60C8">
          <w:pPr>
            <w:pStyle w:val="TDC3"/>
            <w:rPr>
              <w:ins w:id="646" w:author="JORGE CONTRERAS ORTIZ" w:date="2021-09-05T20:12:00Z"/>
              <w:rFonts w:asciiTheme="minorHAnsi" w:hAnsiTheme="minorHAnsi" w:cstheme="minorBidi"/>
              <w:noProof/>
            </w:rPr>
          </w:pPr>
          <w:ins w:id="647"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15"</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5.2.1.</w:t>
            </w:r>
            <w:r>
              <w:rPr>
                <w:rFonts w:asciiTheme="minorHAnsi" w:hAnsiTheme="minorHAnsi" w:cstheme="minorBidi"/>
                <w:noProof/>
              </w:rPr>
              <w:tab/>
            </w:r>
            <w:r w:rsidRPr="0050195C">
              <w:rPr>
                <w:rStyle w:val="Hipervnculo"/>
                <w:noProof/>
              </w:rPr>
              <w:t>CREACIÓN DE LA RED</w:t>
            </w:r>
            <w:r>
              <w:rPr>
                <w:noProof/>
                <w:webHidden/>
              </w:rPr>
              <w:tab/>
            </w:r>
            <w:r>
              <w:rPr>
                <w:noProof/>
                <w:webHidden/>
              </w:rPr>
              <w:fldChar w:fldCharType="begin"/>
            </w:r>
            <w:r>
              <w:rPr>
                <w:noProof/>
                <w:webHidden/>
              </w:rPr>
              <w:instrText xml:space="preserve"> PAGEREF _Toc81765315 \h </w:instrText>
            </w:r>
            <w:r>
              <w:rPr>
                <w:noProof/>
                <w:webHidden/>
              </w:rPr>
            </w:r>
          </w:ins>
          <w:r>
            <w:rPr>
              <w:noProof/>
              <w:webHidden/>
            </w:rPr>
            <w:fldChar w:fldCharType="separate"/>
          </w:r>
          <w:ins w:id="648" w:author="JORGE CONTRERAS ORTIZ" w:date="2021-09-05T20:12:00Z">
            <w:r>
              <w:rPr>
                <w:noProof/>
                <w:webHidden/>
              </w:rPr>
              <w:t>83</w:t>
            </w:r>
            <w:r>
              <w:rPr>
                <w:noProof/>
                <w:webHidden/>
              </w:rPr>
              <w:fldChar w:fldCharType="end"/>
            </w:r>
            <w:r w:rsidRPr="0050195C">
              <w:rPr>
                <w:rStyle w:val="Hipervnculo"/>
                <w:noProof/>
              </w:rPr>
              <w:fldChar w:fldCharType="end"/>
            </w:r>
          </w:ins>
        </w:p>
        <w:p w14:paraId="4FC6458F" w14:textId="7D58CD98" w:rsidR="004E60C8" w:rsidRDefault="004E60C8">
          <w:pPr>
            <w:pStyle w:val="TDC3"/>
            <w:rPr>
              <w:ins w:id="649" w:author="JORGE CONTRERAS ORTIZ" w:date="2021-09-05T20:12:00Z"/>
              <w:rFonts w:asciiTheme="minorHAnsi" w:hAnsiTheme="minorHAnsi" w:cstheme="minorBidi"/>
              <w:noProof/>
            </w:rPr>
          </w:pPr>
          <w:ins w:id="65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17"</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5.2.2.</w:t>
            </w:r>
            <w:r>
              <w:rPr>
                <w:rFonts w:asciiTheme="minorHAnsi" w:hAnsiTheme="minorHAnsi" w:cstheme="minorBidi"/>
                <w:noProof/>
              </w:rPr>
              <w:tab/>
            </w:r>
            <w:r w:rsidRPr="0050195C">
              <w:rPr>
                <w:rStyle w:val="Hipervnculo"/>
                <w:noProof/>
              </w:rPr>
              <w:t>PING ENTRE NODOS</w:t>
            </w:r>
            <w:r>
              <w:rPr>
                <w:noProof/>
                <w:webHidden/>
              </w:rPr>
              <w:tab/>
            </w:r>
            <w:r>
              <w:rPr>
                <w:noProof/>
                <w:webHidden/>
              </w:rPr>
              <w:fldChar w:fldCharType="begin"/>
            </w:r>
            <w:r>
              <w:rPr>
                <w:noProof/>
                <w:webHidden/>
              </w:rPr>
              <w:instrText xml:space="preserve"> PAGEREF _Toc81765317 \h </w:instrText>
            </w:r>
            <w:r>
              <w:rPr>
                <w:noProof/>
                <w:webHidden/>
              </w:rPr>
            </w:r>
          </w:ins>
          <w:r>
            <w:rPr>
              <w:noProof/>
              <w:webHidden/>
            </w:rPr>
            <w:fldChar w:fldCharType="separate"/>
          </w:r>
          <w:ins w:id="651" w:author="JORGE CONTRERAS ORTIZ" w:date="2021-09-05T20:12:00Z">
            <w:r>
              <w:rPr>
                <w:noProof/>
                <w:webHidden/>
              </w:rPr>
              <w:t>84</w:t>
            </w:r>
            <w:r>
              <w:rPr>
                <w:noProof/>
                <w:webHidden/>
              </w:rPr>
              <w:fldChar w:fldCharType="end"/>
            </w:r>
            <w:r w:rsidRPr="0050195C">
              <w:rPr>
                <w:rStyle w:val="Hipervnculo"/>
                <w:noProof/>
              </w:rPr>
              <w:fldChar w:fldCharType="end"/>
            </w:r>
          </w:ins>
        </w:p>
        <w:p w14:paraId="04675C3D" w14:textId="22B80093" w:rsidR="004E60C8" w:rsidRDefault="004E60C8">
          <w:pPr>
            <w:pStyle w:val="TDC3"/>
            <w:rPr>
              <w:ins w:id="652" w:author="JORGE CONTRERAS ORTIZ" w:date="2021-09-05T20:12:00Z"/>
              <w:rFonts w:asciiTheme="minorHAnsi" w:hAnsiTheme="minorHAnsi" w:cstheme="minorBidi"/>
              <w:noProof/>
            </w:rPr>
          </w:pPr>
          <w:ins w:id="65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18"</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5.2.3.</w:t>
            </w:r>
            <w:r>
              <w:rPr>
                <w:rFonts w:asciiTheme="minorHAnsi" w:hAnsiTheme="minorHAnsi" w:cstheme="minorBidi"/>
                <w:noProof/>
              </w:rPr>
              <w:tab/>
            </w:r>
            <w:r w:rsidRPr="0050195C">
              <w:rPr>
                <w:rStyle w:val="Hipervnculo"/>
                <w:noProof/>
              </w:rPr>
              <w:t>ENVÍO DE MENSAJES UDP ENTRE AMBOS NODOS</w:t>
            </w:r>
            <w:r>
              <w:rPr>
                <w:noProof/>
                <w:webHidden/>
              </w:rPr>
              <w:tab/>
            </w:r>
            <w:r>
              <w:rPr>
                <w:noProof/>
                <w:webHidden/>
              </w:rPr>
              <w:fldChar w:fldCharType="begin"/>
            </w:r>
            <w:r>
              <w:rPr>
                <w:noProof/>
                <w:webHidden/>
              </w:rPr>
              <w:instrText xml:space="preserve"> PAGEREF _Toc81765318 \h </w:instrText>
            </w:r>
            <w:r>
              <w:rPr>
                <w:noProof/>
                <w:webHidden/>
              </w:rPr>
            </w:r>
          </w:ins>
          <w:r>
            <w:rPr>
              <w:noProof/>
              <w:webHidden/>
            </w:rPr>
            <w:fldChar w:fldCharType="separate"/>
          </w:r>
          <w:ins w:id="654" w:author="JORGE CONTRERAS ORTIZ" w:date="2021-09-05T20:12:00Z">
            <w:r>
              <w:rPr>
                <w:noProof/>
                <w:webHidden/>
              </w:rPr>
              <w:t>84</w:t>
            </w:r>
            <w:r>
              <w:rPr>
                <w:noProof/>
                <w:webHidden/>
              </w:rPr>
              <w:fldChar w:fldCharType="end"/>
            </w:r>
            <w:r w:rsidRPr="0050195C">
              <w:rPr>
                <w:rStyle w:val="Hipervnculo"/>
                <w:noProof/>
              </w:rPr>
              <w:fldChar w:fldCharType="end"/>
            </w:r>
          </w:ins>
        </w:p>
        <w:p w14:paraId="0C4A491C" w14:textId="42125B53" w:rsidR="004E60C8" w:rsidRDefault="004E60C8">
          <w:pPr>
            <w:pStyle w:val="TDC2"/>
            <w:tabs>
              <w:tab w:val="left" w:pos="880"/>
              <w:tab w:val="right" w:leader="dot" w:pos="8494"/>
            </w:tabs>
            <w:rPr>
              <w:ins w:id="655" w:author="JORGE CONTRERAS ORTIZ" w:date="2021-09-05T20:12:00Z"/>
              <w:rFonts w:asciiTheme="minorHAnsi" w:eastAsiaTheme="minorEastAsia" w:hAnsiTheme="minorHAnsi" w:cstheme="minorBidi"/>
              <w:noProof/>
              <w:lang w:eastAsia="es-ES"/>
            </w:rPr>
          </w:pPr>
          <w:ins w:id="65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19"</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5.3.</w:t>
            </w:r>
            <w:r>
              <w:rPr>
                <w:rFonts w:asciiTheme="minorHAnsi" w:eastAsiaTheme="minorEastAsia" w:hAnsiTheme="minorHAnsi" w:cstheme="minorBidi"/>
                <w:noProof/>
                <w:lang w:eastAsia="es-ES"/>
              </w:rPr>
              <w:tab/>
            </w:r>
            <w:r w:rsidRPr="0050195C">
              <w:rPr>
                <w:rStyle w:val="Hipervnculo"/>
                <w:noProof/>
              </w:rPr>
              <w:t>PRUEBAS CON EL BORDER ROUTER</w:t>
            </w:r>
            <w:r>
              <w:rPr>
                <w:noProof/>
                <w:webHidden/>
              </w:rPr>
              <w:tab/>
            </w:r>
            <w:r>
              <w:rPr>
                <w:noProof/>
                <w:webHidden/>
              </w:rPr>
              <w:fldChar w:fldCharType="begin"/>
            </w:r>
            <w:r>
              <w:rPr>
                <w:noProof/>
                <w:webHidden/>
              </w:rPr>
              <w:instrText xml:space="preserve"> PAGEREF _Toc81765319 \h </w:instrText>
            </w:r>
            <w:r>
              <w:rPr>
                <w:noProof/>
                <w:webHidden/>
              </w:rPr>
            </w:r>
          </w:ins>
          <w:r>
            <w:rPr>
              <w:noProof/>
              <w:webHidden/>
            </w:rPr>
            <w:fldChar w:fldCharType="separate"/>
          </w:r>
          <w:ins w:id="657" w:author="JORGE CONTRERAS ORTIZ" w:date="2021-09-05T20:12:00Z">
            <w:r>
              <w:rPr>
                <w:noProof/>
                <w:webHidden/>
              </w:rPr>
              <w:t>85</w:t>
            </w:r>
            <w:r>
              <w:rPr>
                <w:noProof/>
                <w:webHidden/>
              </w:rPr>
              <w:fldChar w:fldCharType="end"/>
            </w:r>
            <w:r w:rsidRPr="0050195C">
              <w:rPr>
                <w:rStyle w:val="Hipervnculo"/>
                <w:noProof/>
              </w:rPr>
              <w:fldChar w:fldCharType="end"/>
            </w:r>
          </w:ins>
        </w:p>
        <w:p w14:paraId="18E36C73" w14:textId="7591E77F" w:rsidR="004E60C8" w:rsidRDefault="004E60C8">
          <w:pPr>
            <w:pStyle w:val="TDC3"/>
            <w:rPr>
              <w:ins w:id="658" w:author="JORGE CONTRERAS ORTIZ" w:date="2021-09-05T20:12:00Z"/>
              <w:rFonts w:asciiTheme="minorHAnsi" w:hAnsiTheme="minorHAnsi" w:cstheme="minorBidi"/>
              <w:noProof/>
            </w:rPr>
          </w:pPr>
          <w:ins w:id="65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20"</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5.3.1.</w:t>
            </w:r>
            <w:r>
              <w:rPr>
                <w:rFonts w:asciiTheme="minorHAnsi" w:hAnsiTheme="minorHAnsi" w:cstheme="minorBidi"/>
                <w:noProof/>
              </w:rPr>
              <w:tab/>
            </w:r>
            <w:r w:rsidRPr="0050195C">
              <w:rPr>
                <w:rStyle w:val="Hipervnculo"/>
                <w:noProof/>
              </w:rPr>
              <w:t>INTRODUCCIÓN A LA CONFIGURACIÓN DEL ROUTER.</w:t>
            </w:r>
            <w:r>
              <w:rPr>
                <w:noProof/>
                <w:webHidden/>
              </w:rPr>
              <w:tab/>
            </w:r>
            <w:r>
              <w:rPr>
                <w:noProof/>
                <w:webHidden/>
              </w:rPr>
              <w:fldChar w:fldCharType="begin"/>
            </w:r>
            <w:r>
              <w:rPr>
                <w:noProof/>
                <w:webHidden/>
              </w:rPr>
              <w:instrText xml:space="preserve"> PAGEREF _Toc81765320 \h </w:instrText>
            </w:r>
            <w:r>
              <w:rPr>
                <w:noProof/>
                <w:webHidden/>
              </w:rPr>
            </w:r>
          </w:ins>
          <w:r>
            <w:rPr>
              <w:noProof/>
              <w:webHidden/>
            </w:rPr>
            <w:fldChar w:fldCharType="separate"/>
          </w:r>
          <w:ins w:id="660" w:author="JORGE CONTRERAS ORTIZ" w:date="2021-09-05T20:12:00Z">
            <w:r>
              <w:rPr>
                <w:noProof/>
                <w:webHidden/>
              </w:rPr>
              <w:t>85</w:t>
            </w:r>
            <w:r>
              <w:rPr>
                <w:noProof/>
                <w:webHidden/>
              </w:rPr>
              <w:fldChar w:fldCharType="end"/>
            </w:r>
            <w:r w:rsidRPr="0050195C">
              <w:rPr>
                <w:rStyle w:val="Hipervnculo"/>
                <w:noProof/>
              </w:rPr>
              <w:fldChar w:fldCharType="end"/>
            </w:r>
          </w:ins>
        </w:p>
        <w:p w14:paraId="67C430DF" w14:textId="43082D77" w:rsidR="004E60C8" w:rsidRDefault="004E60C8">
          <w:pPr>
            <w:pStyle w:val="TDC3"/>
            <w:rPr>
              <w:ins w:id="661" w:author="JORGE CONTRERAS ORTIZ" w:date="2021-09-05T20:12:00Z"/>
              <w:rFonts w:asciiTheme="minorHAnsi" w:hAnsiTheme="minorHAnsi" w:cstheme="minorBidi"/>
              <w:noProof/>
            </w:rPr>
          </w:pPr>
          <w:ins w:id="66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21"</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5.3.2.</w:t>
            </w:r>
            <w:r>
              <w:rPr>
                <w:rFonts w:asciiTheme="minorHAnsi" w:hAnsiTheme="minorHAnsi" w:cstheme="minorBidi"/>
                <w:noProof/>
              </w:rPr>
              <w:tab/>
            </w:r>
            <w:r w:rsidRPr="0050195C">
              <w:rPr>
                <w:rStyle w:val="Hipervnculo"/>
                <w:noProof/>
              </w:rPr>
              <w:t>PRUEBA DE CONECTIVIDAD IP ENTRE RED THREAD Y LAN</w:t>
            </w:r>
            <w:r>
              <w:rPr>
                <w:noProof/>
                <w:webHidden/>
              </w:rPr>
              <w:tab/>
            </w:r>
            <w:r>
              <w:rPr>
                <w:noProof/>
                <w:webHidden/>
              </w:rPr>
              <w:fldChar w:fldCharType="begin"/>
            </w:r>
            <w:r>
              <w:rPr>
                <w:noProof/>
                <w:webHidden/>
              </w:rPr>
              <w:instrText xml:space="preserve"> PAGEREF _Toc81765321 \h </w:instrText>
            </w:r>
            <w:r>
              <w:rPr>
                <w:noProof/>
                <w:webHidden/>
              </w:rPr>
            </w:r>
          </w:ins>
          <w:r>
            <w:rPr>
              <w:noProof/>
              <w:webHidden/>
            </w:rPr>
            <w:fldChar w:fldCharType="separate"/>
          </w:r>
          <w:ins w:id="663" w:author="JORGE CONTRERAS ORTIZ" w:date="2021-09-05T20:12:00Z">
            <w:r>
              <w:rPr>
                <w:noProof/>
                <w:webHidden/>
              </w:rPr>
              <w:t>86</w:t>
            </w:r>
            <w:r>
              <w:rPr>
                <w:noProof/>
                <w:webHidden/>
              </w:rPr>
              <w:fldChar w:fldCharType="end"/>
            </w:r>
            <w:r w:rsidRPr="0050195C">
              <w:rPr>
                <w:rStyle w:val="Hipervnculo"/>
                <w:noProof/>
              </w:rPr>
              <w:fldChar w:fldCharType="end"/>
            </w:r>
          </w:ins>
        </w:p>
        <w:p w14:paraId="6C93C495" w14:textId="783280DE" w:rsidR="004E60C8" w:rsidRDefault="004E60C8">
          <w:pPr>
            <w:pStyle w:val="TDC3"/>
            <w:rPr>
              <w:ins w:id="664" w:author="JORGE CONTRERAS ORTIZ" w:date="2021-09-05T20:12:00Z"/>
              <w:rFonts w:asciiTheme="minorHAnsi" w:hAnsiTheme="minorHAnsi" w:cstheme="minorBidi"/>
              <w:noProof/>
            </w:rPr>
          </w:pPr>
          <w:ins w:id="66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22"</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5.3.3.</w:t>
            </w:r>
            <w:r>
              <w:rPr>
                <w:rFonts w:asciiTheme="minorHAnsi" w:hAnsiTheme="minorHAnsi" w:cstheme="minorBidi"/>
                <w:noProof/>
              </w:rPr>
              <w:tab/>
            </w:r>
            <w:r w:rsidRPr="0050195C">
              <w:rPr>
                <w:rStyle w:val="Hipervnculo"/>
                <w:noProof/>
              </w:rPr>
              <w:t>RED CON EL BR Y DOS NODOS KTDG102</w:t>
            </w:r>
            <w:r>
              <w:rPr>
                <w:noProof/>
                <w:webHidden/>
              </w:rPr>
              <w:tab/>
            </w:r>
            <w:r>
              <w:rPr>
                <w:noProof/>
                <w:webHidden/>
              </w:rPr>
              <w:fldChar w:fldCharType="begin"/>
            </w:r>
            <w:r>
              <w:rPr>
                <w:noProof/>
                <w:webHidden/>
              </w:rPr>
              <w:instrText xml:space="preserve"> PAGEREF _Toc81765322 \h </w:instrText>
            </w:r>
            <w:r>
              <w:rPr>
                <w:noProof/>
                <w:webHidden/>
              </w:rPr>
            </w:r>
          </w:ins>
          <w:r>
            <w:rPr>
              <w:noProof/>
              <w:webHidden/>
            </w:rPr>
            <w:fldChar w:fldCharType="separate"/>
          </w:r>
          <w:ins w:id="666" w:author="JORGE CONTRERAS ORTIZ" w:date="2021-09-05T20:12:00Z">
            <w:r>
              <w:rPr>
                <w:noProof/>
                <w:webHidden/>
              </w:rPr>
              <w:t>86</w:t>
            </w:r>
            <w:r>
              <w:rPr>
                <w:noProof/>
                <w:webHidden/>
              </w:rPr>
              <w:fldChar w:fldCharType="end"/>
            </w:r>
            <w:r w:rsidRPr="0050195C">
              <w:rPr>
                <w:rStyle w:val="Hipervnculo"/>
                <w:noProof/>
              </w:rPr>
              <w:fldChar w:fldCharType="end"/>
            </w:r>
          </w:ins>
        </w:p>
        <w:p w14:paraId="7BE985B5" w14:textId="08718784" w:rsidR="004E60C8" w:rsidRDefault="004E60C8">
          <w:pPr>
            <w:pStyle w:val="TDC3"/>
            <w:rPr>
              <w:ins w:id="667" w:author="JORGE CONTRERAS ORTIZ" w:date="2021-09-05T20:12:00Z"/>
              <w:rFonts w:asciiTheme="minorHAnsi" w:hAnsiTheme="minorHAnsi" w:cstheme="minorBidi"/>
              <w:noProof/>
            </w:rPr>
          </w:pPr>
          <w:ins w:id="66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23"</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5.3.4.</w:t>
            </w:r>
            <w:r>
              <w:rPr>
                <w:rFonts w:asciiTheme="minorHAnsi" w:hAnsiTheme="minorHAnsi" w:cstheme="minorBidi"/>
                <w:noProof/>
              </w:rPr>
              <w:tab/>
            </w:r>
            <w:r w:rsidRPr="0050195C">
              <w:rPr>
                <w:rStyle w:val="Hipervnculo"/>
                <w:noProof/>
              </w:rPr>
              <w:t>ENVÍO DE MENSAJES UDP POR SOCKETS</w:t>
            </w:r>
            <w:r>
              <w:rPr>
                <w:noProof/>
                <w:webHidden/>
              </w:rPr>
              <w:tab/>
            </w:r>
            <w:r>
              <w:rPr>
                <w:noProof/>
                <w:webHidden/>
              </w:rPr>
              <w:fldChar w:fldCharType="begin"/>
            </w:r>
            <w:r>
              <w:rPr>
                <w:noProof/>
                <w:webHidden/>
              </w:rPr>
              <w:instrText xml:space="preserve"> PAGEREF _Toc81765323 \h </w:instrText>
            </w:r>
            <w:r>
              <w:rPr>
                <w:noProof/>
                <w:webHidden/>
              </w:rPr>
            </w:r>
          </w:ins>
          <w:r>
            <w:rPr>
              <w:noProof/>
              <w:webHidden/>
            </w:rPr>
            <w:fldChar w:fldCharType="separate"/>
          </w:r>
          <w:ins w:id="669" w:author="JORGE CONTRERAS ORTIZ" w:date="2021-09-05T20:12:00Z">
            <w:r>
              <w:rPr>
                <w:noProof/>
                <w:webHidden/>
              </w:rPr>
              <w:t>89</w:t>
            </w:r>
            <w:r>
              <w:rPr>
                <w:noProof/>
                <w:webHidden/>
              </w:rPr>
              <w:fldChar w:fldCharType="end"/>
            </w:r>
            <w:r w:rsidRPr="0050195C">
              <w:rPr>
                <w:rStyle w:val="Hipervnculo"/>
                <w:noProof/>
              </w:rPr>
              <w:fldChar w:fldCharType="end"/>
            </w:r>
          </w:ins>
        </w:p>
        <w:p w14:paraId="48BB5B14" w14:textId="70BC458D" w:rsidR="004E60C8" w:rsidRDefault="004E60C8">
          <w:pPr>
            <w:pStyle w:val="TDC2"/>
            <w:tabs>
              <w:tab w:val="left" w:pos="880"/>
              <w:tab w:val="right" w:leader="dot" w:pos="8494"/>
            </w:tabs>
            <w:rPr>
              <w:ins w:id="670" w:author="JORGE CONTRERAS ORTIZ" w:date="2021-09-05T20:12:00Z"/>
              <w:rFonts w:asciiTheme="minorHAnsi" w:eastAsiaTheme="minorEastAsia" w:hAnsiTheme="minorHAnsi" w:cstheme="minorBidi"/>
              <w:noProof/>
              <w:lang w:eastAsia="es-ES"/>
            </w:rPr>
          </w:pPr>
          <w:ins w:id="67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24"</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5.4.</w:t>
            </w:r>
            <w:r>
              <w:rPr>
                <w:rFonts w:asciiTheme="minorHAnsi" w:eastAsiaTheme="minorEastAsia" w:hAnsiTheme="minorHAnsi" w:cstheme="minorBidi"/>
                <w:noProof/>
                <w:lang w:eastAsia="es-ES"/>
              </w:rPr>
              <w:tab/>
            </w:r>
            <w:r w:rsidRPr="0050195C">
              <w:rPr>
                <w:rStyle w:val="Hipervnculo"/>
                <w:noProof/>
              </w:rPr>
              <w:t>PRUEBAS CON PCB COOKIE THREAD COMO CUARTO NODO</w:t>
            </w:r>
            <w:r>
              <w:rPr>
                <w:noProof/>
                <w:webHidden/>
              </w:rPr>
              <w:tab/>
            </w:r>
            <w:r>
              <w:rPr>
                <w:noProof/>
                <w:webHidden/>
              </w:rPr>
              <w:fldChar w:fldCharType="begin"/>
            </w:r>
            <w:r>
              <w:rPr>
                <w:noProof/>
                <w:webHidden/>
              </w:rPr>
              <w:instrText xml:space="preserve"> PAGEREF _Toc81765324 \h </w:instrText>
            </w:r>
            <w:r>
              <w:rPr>
                <w:noProof/>
                <w:webHidden/>
              </w:rPr>
            </w:r>
          </w:ins>
          <w:r>
            <w:rPr>
              <w:noProof/>
              <w:webHidden/>
            </w:rPr>
            <w:fldChar w:fldCharType="separate"/>
          </w:r>
          <w:ins w:id="672" w:author="JORGE CONTRERAS ORTIZ" w:date="2021-09-05T20:12:00Z">
            <w:r>
              <w:rPr>
                <w:noProof/>
                <w:webHidden/>
              </w:rPr>
              <w:t>90</w:t>
            </w:r>
            <w:r>
              <w:rPr>
                <w:noProof/>
                <w:webHidden/>
              </w:rPr>
              <w:fldChar w:fldCharType="end"/>
            </w:r>
            <w:r w:rsidRPr="0050195C">
              <w:rPr>
                <w:rStyle w:val="Hipervnculo"/>
                <w:noProof/>
              </w:rPr>
              <w:fldChar w:fldCharType="end"/>
            </w:r>
          </w:ins>
        </w:p>
        <w:p w14:paraId="56A1DE83" w14:textId="48EA503C" w:rsidR="004E60C8" w:rsidRDefault="004E60C8">
          <w:pPr>
            <w:pStyle w:val="TDC3"/>
            <w:rPr>
              <w:ins w:id="673" w:author="JORGE CONTRERAS ORTIZ" w:date="2021-09-05T20:12:00Z"/>
              <w:rFonts w:asciiTheme="minorHAnsi" w:hAnsiTheme="minorHAnsi" w:cstheme="minorBidi"/>
              <w:noProof/>
            </w:rPr>
          </w:pPr>
          <w:ins w:id="67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25"</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5.4.1.</w:t>
            </w:r>
            <w:r>
              <w:rPr>
                <w:rFonts w:asciiTheme="minorHAnsi" w:hAnsiTheme="minorHAnsi" w:cstheme="minorBidi"/>
                <w:noProof/>
              </w:rPr>
              <w:tab/>
            </w:r>
            <w:r w:rsidRPr="0050195C">
              <w:rPr>
                <w:rStyle w:val="Hipervnculo"/>
                <w:noProof/>
              </w:rPr>
              <w:t>PRUEBAS DE CONECTIVIDAD CON EL CUARTO NODO</w:t>
            </w:r>
            <w:r>
              <w:rPr>
                <w:noProof/>
                <w:webHidden/>
              </w:rPr>
              <w:tab/>
            </w:r>
            <w:r>
              <w:rPr>
                <w:noProof/>
                <w:webHidden/>
              </w:rPr>
              <w:fldChar w:fldCharType="begin"/>
            </w:r>
            <w:r>
              <w:rPr>
                <w:noProof/>
                <w:webHidden/>
              </w:rPr>
              <w:instrText xml:space="preserve"> PAGEREF _Toc81765325 \h </w:instrText>
            </w:r>
            <w:r>
              <w:rPr>
                <w:noProof/>
                <w:webHidden/>
              </w:rPr>
            </w:r>
          </w:ins>
          <w:r>
            <w:rPr>
              <w:noProof/>
              <w:webHidden/>
            </w:rPr>
            <w:fldChar w:fldCharType="separate"/>
          </w:r>
          <w:ins w:id="675" w:author="JORGE CONTRERAS ORTIZ" w:date="2021-09-05T20:12:00Z">
            <w:r>
              <w:rPr>
                <w:noProof/>
                <w:webHidden/>
              </w:rPr>
              <w:t>92</w:t>
            </w:r>
            <w:r>
              <w:rPr>
                <w:noProof/>
                <w:webHidden/>
              </w:rPr>
              <w:fldChar w:fldCharType="end"/>
            </w:r>
            <w:r w:rsidRPr="0050195C">
              <w:rPr>
                <w:rStyle w:val="Hipervnculo"/>
                <w:noProof/>
              </w:rPr>
              <w:fldChar w:fldCharType="end"/>
            </w:r>
          </w:ins>
        </w:p>
        <w:p w14:paraId="1AE23609" w14:textId="10DC04C0" w:rsidR="004E60C8" w:rsidRDefault="004E60C8">
          <w:pPr>
            <w:pStyle w:val="TDC3"/>
            <w:rPr>
              <w:ins w:id="676" w:author="JORGE CONTRERAS ORTIZ" w:date="2021-09-05T20:12:00Z"/>
              <w:rFonts w:asciiTheme="minorHAnsi" w:hAnsiTheme="minorHAnsi" w:cstheme="minorBidi"/>
              <w:noProof/>
            </w:rPr>
          </w:pPr>
          <w:ins w:id="677"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26"</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5.4.2.</w:t>
            </w:r>
            <w:r>
              <w:rPr>
                <w:rFonts w:asciiTheme="minorHAnsi" w:hAnsiTheme="minorHAnsi" w:cstheme="minorBidi"/>
                <w:noProof/>
              </w:rPr>
              <w:tab/>
            </w:r>
            <w:r w:rsidRPr="0050195C">
              <w:rPr>
                <w:rStyle w:val="Hipervnculo"/>
                <w:noProof/>
              </w:rPr>
              <w:t>ENVÍO / RECIBO DE SOCKETS</w:t>
            </w:r>
            <w:r>
              <w:rPr>
                <w:noProof/>
                <w:webHidden/>
              </w:rPr>
              <w:tab/>
            </w:r>
            <w:r>
              <w:rPr>
                <w:noProof/>
                <w:webHidden/>
              </w:rPr>
              <w:fldChar w:fldCharType="begin"/>
            </w:r>
            <w:r>
              <w:rPr>
                <w:noProof/>
                <w:webHidden/>
              </w:rPr>
              <w:instrText xml:space="preserve"> PAGEREF _Toc81765326 \h </w:instrText>
            </w:r>
            <w:r>
              <w:rPr>
                <w:noProof/>
                <w:webHidden/>
              </w:rPr>
            </w:r>
          </w:ins>
          <w:r>
            <w:rPr>
              <w:noProof/>
              <w:webHidden/>
            </w:rPr>
            <w:fldChar w:fldCharType="separate"/>
          </w:r>
          <w:ins w:id="678" w:author="JORGE CONTRERAS ORTIZ" w:date="2021-09-05T20:12:00Z">
            <w:r>
              <w:rPr>
                <w:noProof/>
                <w:webHidden/>
              </w:rPr>
              <w:t>93</w:t>
            </w:r>
            <w:r>
              <w:rPr>
                <w:noProof/>
                <w:webHidden/>
              </w:rPr>
              <w:fldChar w:fldCharType="end"/>
            </w:r>
            <w:r w:rsidRPr="0050195C">
              <w:rPr>
                <w:rStyle w:val="Hipervnculo"/>
                <w:noProof/>
              </w:rPr>
              <w:fldChar w:fldCharType="end"/>
            </w:r>
          </w:ins>
        </w:p>
        <w:p w14:paraId="733FC711" w14:textId="1E2A520A" w:rsidR="004E60C8" w:rsidRDefault="004E60C8">
          <w:pPr>
            <w:pStyle w:val="TDC2"/>
            <w:tabs>
              <w:tab w:val="left" w:pos="880"/>
              <w:tab w:val="right" w:leader="dot" w:pos="8494"/>
            </w:tabs>
            <w:rPr>
              <w:ins w:id="679" w:author="JORGE CONTRERAS ORTIZ" w:date="2021-09-05T20:12:00Z"/>
              <w:rFonts w:asciiTheme="minorHAnsi" w:eastAsiaTheme="minorEastAsia" w:hAnsiTheme="minorHAnsi" w:cstheme="minorBidi"/>
              <w:noProof/>
              <w:lang w:eastAsia="es-ES"/>
            </w:rPr>
          </w:pPr>
          <w:ins w:id="68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27"</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5.5.</w:t>
            </w:r>
            <w:r>
              <w:rPr>
                <w:rFonts w:asciiTheme="minorHAnsi" w:eastAsiaTheme="minorEastAsia" w:hAnsiTheme="minorHAnsi" w:cstheme="minorBidi"/>
                <w:noProof/>
                <w:lang w:eastAsia="es-ES"/>
              </w:rPr>
              <w:tab/>
            </w:r>
            <w:r w:rsidRPr="0050195C">
              <w:rPr>
                <w:rStyle w:val="Hipervnculo"/>
                <w:noProof/>
              </w:rPr>
              <w:t>PRUEBAS DE ESTABILIDAD CON 5 NODOS</w:t>
            </w:r>
            <w:r>
              <w:rPr>
                <w:noProof/>
                <w:webHidden/>
              </w:rPr>
              <w:tab/>
            </w:r>
            <w:r>
              <w:rPr>
                <w:noProof/>
                <w:webHidden/>
              </w:rPr>
              <w:fldChar w:fldCharType="begin"/>
            </w:r>
            <w:r>
              <w:rPr>
                <w:noProof/>
                <w:webHidden/>
              </w:rPr>
              <w:instrText xml:space="preserve"> PAGEREF _Toc81765327 \h </w:instrText>
            </w:r>
            <w:r>
              <w:rPr>
                <w:noProof/>
                <w:webHidden/>
              </w:rPr>
            </w:r>
          </w:ins>
          <w:r>
            <w:rPr>
              <w:noProof/>
              <w:webHidden/>
            </w:rPr>
            <w:fldChar w:fldCharType="separate"/>
          </w:r>
          <w:ins w:id="681" w:author="JORGE CONTRERAS ORTIZ" w:date="2021-09-05T20:12:00Z">
            <w:r>
              <w:rPr>
                <w:noProof/>
                <w:webHidden/>
              </w:rPr>
              <w:t>94</w:t>
            </w:r>
            <w:r>
              <w:rPr>
                <w:noProof/>
                <w:webHidden/>
              </w:rPr>
              <w:fldChar w:fldCharType="end"/>
            </w:r>
            <w:r w:rsidRPr="0050195C">
              <w:rPr>
                <w:rStyle w:val="Hipervnculo"/>
                <w:noProof/>
              </w:rPr>
              <w:fldChar w:fldCharType="end"/>
            </w:r>
          </w:ins>
        </w:p>
        <w:p w14:paraId="70C4C22C" w14:textId="115EB92C" w:rsidR="004E60C8" w:rsidRDefault="004E60C8">
          <w:pPr>
            <w:pStyle w:val="TDC3"/>
            <w:rPr>
              <w:ins w:id="682" w:author="JORGE CONTRERAS ORTIZ" w:date="2021-09-05T20:12:00Z"/>
              <w:rFonts w:asciiTheme="minorHAnsi" w:hAnsiTheme="minorHAnsi" w:cstheme="minorBidi"/>
              <w:noProof/>
            </w:rPr>
          </w:pPr>
          <w:ins w:id="68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28"</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5.5.1.</w:t>
            </w:r>
            <w:r>
              <w:rPr>
                <w:rFonts w:asciiTheme="minorHAnsi" w:hAnsiTheme="minorHAnsi" w:cstheme="minorBidi"/>
                <w:noProof/>
              </w:rPr>
              <w:tab/>
            </w:r>
            <w:r w:rsidRPr="0050195C">
              <w:rPr>
                <w:rStyle w:val="Hipervnculo"/>
                <w:noProof/>
              </w:rPr>
              <w:t>PRUEBAS DE CONECTIVIDAD</w:t>
            </w:r>
            <w:r>
              <w:rPr>
                <w:noProof/>
                <w:webHidden/>
              </w:rPr>
              <w:tab/>
            </w:r>
            <w:r>
              <w:rPr>
                <w:noProof/>
                <w:webHidden/>
              </w:rPr>
              <w:fldChar w:fldCharType="begin"/>
            </w:r>
            <w:r>
              <w:rPr>
                <w:noProof/>
                <w:webHidden/>
              </w:rPr>
              <w:instrText xml:space="preserve"> PAGEREF _Toc81765328 \h </w:instrText>
            </w:r>
            <w:r>
              <w:rPr>
                <w:noProof/>
                <w:webHidden/>
              </w:rPr>
            </w:r>
          </w:ins>
          <w:r>
            <w:rPr>
              <w:noProof/>
              <w:webHidden/>
            </w:rPr>
            <w:fldChar w:fldCharType="separate"/>
          </w:r>
          <w:ins w:id="684" w:author="JORGE CONTRERAS ORTIZ" w:date="2021-09-05T20:12:00Z">
            <w:r>
              <w:rPr>
                <w:noProof/>
                <w:webHidden/>
              </w:rPr>
              <w:t>95</w:t>
            </w:r>
            <w:r>
              <w:rPr>
                <w:noProof/>
                <w:webHidden/>
              </w:rPr>
              <w:fldChar w:fldCharType="end"/>
            </w:r>
            <w:r w:rsidRPr="0050195C">
              <w:rPr>
                <w:rStyle w:val="Hipervnculo"/>
                <w:noProof/>
              </w:rPr>
              <w:fldChar w:fldCharType="end"/>
            </w:r>
          </w:ins>
        </w:p>
        <w:p w14:paraId="4759FA82" w14:textId="7A242B99" w:rsidR="004E60C8" w:rsidRDefault="004E60C8">
          <w:pPr>
            <w:pStyle w:val="TDC3"/>
            <w:rPr>
              <w:ins w:id="685" w:author="JORGE CONTRERAS ORTIZ" w:date="2021-09-05T20:12:00Z"/>
              <w:rFonts w:asciiTheme="minorHAnsi" w:hAnsiTheme="minorHAnsi" w:cstheme="minorBidi"/>
              <w:noProof/>
            </w:rPr>
          </w:pPr>
          <w:ins w:id="68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29"</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5.5.2.</w:t>
            </w:r>
            <w:r>
              <w:rPr>
                <w:rFonts w:asciiTheme="minorHAnsi" w:hAnsiTheme="minorHAnsi" w:cstheme="minorBidi"/>
                <w:noProof/>
              </w:rPr>
              <w:tab/>
            </w:r>
            <w:r w:rsidRPr="0050195C">
              <w:rPr>
                <w:rStyle w:val="Hipervnculo"/>
                <w:noProof/>
              </w:rPr>
              <w:t>ENVÍO / RECIBO DE SOCKETS</w:t>
            </w:r>
            <w:r>
              <w:rPr>
                <w:noProof/>
                <w:webHidden/>
              </w:rPr>
              <w:tab/>
            </w:r>
            <w:r>
              <w:rPr>
                <w:noProof/>
                <w:webHidden/>
              </w:rPr>
              <w:fldChar w:fldCharType="begin"/>
            </w:r>
            <w:r>
              <w:rPr>
                <w:noProof/>
                <w:webHidden/>
              </w:rPr>
              <w:instrText xml:space="preserve"> PAGEREF _Toc81765329 \h </w:instrText>
            </w:r>
            <w:r>
              <w:rPr>
                <w:noProof/>
                <w:webHidden/>
              </w:rPr>
            </w:r>
          </w:ins>
          <w:r>
            <w:rPr>
              <w:noProof/>
              <w:webHidden/>
            </w:rPr>
            <w:fldChar w:fldCharType="separate"/>
          </w:r>
          <w:ins w:id="687" w:author="JORGE CONTRERAS ORTIZ" w:date="2021-09-05T20:12:00Z">
            <w:r>
              <w:rPr>
                <w:noProof/>
                <w:webHidden/>
              </w:rPr>
              <w:t>95</w:t>
            </w:r>
            <w:r>
              <w:rPr>
                <w:noProof/>
                <w:webHidden/>
              </w:rPr>
              <w:fldChar w:fldCharType="end"/>
            </w:r>
            <w:r w:rsidRPr="0050195C">
              <w:rPr>
                <w:rStyle w:val="Hipervnculo"/>
                <w:noProof/>
              </w:rPr>
              <w:fldChar w:fldCharType="end"/>
            </w:r>
          </w:ins>
        </w:p>
        <w:p w14:paraId="61EC360D" w14:textId="2C721305" w:rsidR="004E60C8" w:rsidRDefault="004E60C8">
          <w:pPr>
            <w:pStyle w:val="TDC2"/>
            <w:tabs>
              <w:tab w:val="left" w:pos="880"/>
              <w:tab w:val="right" w:leader="dot" w:pos="8494"/>
            </w:tabs>
            <w:rPr>
              <w:ins w:id="688" w:author="JORGE CONTRERAS ORTIZ" w:date="2021-09-05T20:12:00Z"/>
              <w:rFonts w:asciiTheme="minorHAnsi" w:eastAsiaTheme="minorEastAsia" w:hAnsiTheme="minorHAnsi" w:cstheme="minorBidi"/>
              <w:noProof/>
              <w:lang w:eastAsia="es-ES"/>
            </w:rPr>
          </w:pPr>
          <w:ins w:id="68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30"</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5.6.</w:t>
            </w:r>
            <w:r>
              <w:rPr>
                <w:rFonts w:asciiTheme="minorHAnsi" w:eastAsiaTheme="minorEastAsia" w:hAnsiTheme="minorHAnsi" w:cstheme="minorBidi"/>
                <w:noProof/>
                <w:lang w:eastAsia="es-ES"/>
              </w:rPr>
              <w:tab/>
            </w:r>
            <w:r w:rsidRPr="0050195C">
              <w:rPr>
                <w:rStyle w:val="Hipervnculo"/>
                <w:noProof/>
              </w:rPr>
              <w:t>PRUEBAS CON 6 NODOS Y CON ENVÍOS MULTISALTO</w:t>
            </w:r>
            <w:r>
              <w:rPr>
                <w:noProof/>
                <w:webHidden/>
              </w:rPr>
              <w:tab/>
            </w:r>
            <w:r>
              <w:rPr>
                <w:noProof/>
                <w:webHidden/>
              </w:rPr>
              <w:fldChar w:fldCharType="begin"/>
            </w:r>
            <w:r>
              <w:rPr>
                <w:noProof/>
                <w:webHidden/>
              </w:rPr>
              <w:instrText xml:space="preserve"> PAGEREF _Toc81765330 \h </w:instrText>
            </w:r>
            <w:r>
              <w:rPr>
                <w:noProof/>
                <w:webHidden/>
              </w:rPr>
            </w:r>
          </w:ins>
          <w:r>
            <w:rPr>
              <w:noProof/>
              <w:webHidden/>
            </w:rPr>
            <w:fldChar w:fldCharType="separate"/>
          </w:r>
          <w:ins w:id="690" w:author="JORGE CONTRERAS ORTIZ" w:date="2021-09-05T20:12:00Z">
            <w:r>
              <w:rPr>
                <w:noProof/>
                <w:webHidden/>
              </w:rPr>
              <w:t>97</w:t>
            </w:r>
            <w:r>
              <w:rPr>
                <w:noProof/>
                <w:webHidden/>
              </w:rPr>
              <w:fldChar w:fldCharType="end"/>
            </w:r>
            <w:r w:rsidRPr="0050195C">
              <w:rPr>
                <w:rStyle w:val="Hipervnculo"/>
                <w:noProof/>
              </w:rPr>
              <w:fldChar w:fldCharType="end"/>
            </w:r>
          </w:ins>
        </w:p>
        <w:p w14:paraId="3DE26EFC" w14:textId="29BB2038" w:rsidR="004E60C8" w:rsidRDefault="004E60C8">
          <w:pPr>
            <w:pStyle w:val="TDC1"/>
            <w:tabs>
              <w:tab w:val="left" w:pos="442"/>
              <w:tab w:val="right" w:leader="dot" w:pos="8494"/>
            </w:tabs>
            <w:rPr>
              <w:ins w:id="691" w:author="JORGE CONTRERAS ORTIZ" w:date="2021-09-05T20:12:00Z"/>
              <w:rFonts w:asciiTheme="minorHAnsi" w:eastAsiaTheme="minorEastAsia" w:hAnsiTheme="minorHAnsi" w:cstheme="minorBidi"/>
              <w:noProof/>
              <w:lang w:eastAsia="es-ES"/>
            </w:rPr>
          </w:pPr>
          <w:ins w:id="69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31"</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6.</w:t>
            </w:r>
            <w:r>
              <w:rPr>
                <w:rFonts w:asciiTheme="minorHAnsi" w:eastAsiaTheme="minorEastAsia" w:hAnsiTheme="minorHAnsi" w:cstheme="minorBidi"/>
                <w:noProof/>
                <w:lang w:eastAsia="es-ES"/>
              </w:rPr>
              <w:tab/>
            </w:r>
            <w:r w:rsidRPr="0050195C">
              <w:rPr>
                <w:rStyle w:val="Hipervnculo"/>
                <w:noProof/>
              </w:rPr>
              <w:t>CONCLUSIONES Y LÍNEAS FUTURAS</w:t>
            </w:r>
            <w:r>
              <w:rPr>
                <w:noProof/>
                <w:webHidden/>
              </w:rPr>
              <w:tab/>
            </w:r>
            <w:r>
              <w:rPr>
                <w:noProof/>
                <w:webHidden/>
              </w:rPr>
              <w:fldChar w:fldCharType="begin"/>
            </w:r>
            <w:r>
              <w:rPr>
                <w:noProof/>
                <w:webHidden/>
              </w:rPr>
              <w:instrText xml:space="preserve"> PAGEREF _Toc81765331 \h </w:instrText>
            </w:r>
            <w:r>
              <w:rPr>
                <w:noProof/>
                <w:webHidden/>
              </w:rPr>
            </w:r>
          </w:ins>
          <w:r>
            <w:rPr>
              <w:noProof/>
              <w:webHidden/>
            </w:rPr>
            <w:fldChar w:fldCharType="separate"/>
          </w:r>
          <w:ins w:id="693" w:author="JORGE CONTRERAS ORTIZ" w:date="2021-09-05T20:12:00Z">
            <w:r>
              <w:rPr>
                <w:noProof/>
                <w:webHidden/>
              </w:rPr>
              <w:t>99</w:t>
            </w:r>
            <w:r>
              <w:rPr>
                <w:noProof/>
                <w:webHidden/>
              </w:rPr>
              <w:fldChar w:fldCharType="end"/>
            </w:r>
            <w:r w:rsidRPr="0050195C">
              <w:rPr>
                <w:rStyle w:val="Hipervnculo"/>
                <w:noProof/>
              </w:rPr>
              <w:fldChar w:fldCharType="end"/>
            </w:r>
          </w:ins>
        </w:p>
        <w:p w14:paraId="32C8805B" w14:textId="38756E37" w:rsidR="004E60C8" w:rsidRDefault="004E60C8">
          <w:pPr>
            <w:pStyle w:val="TDC1"/>
            <w:tabs>
              <w:tab w:val="left" w:pos="442"/>
              <w:tab w:val="right" w:leader="dot" w:pos="8494"/>
            </w:tabs>
            <w:rPr>
              <w:ins w:id="694" w:author="JORGE CONTRERAS ORTIZ" w:date="2021-09-05T20:12:00Z"/>
              <w:rFonts w:asciiTheme="minorHAnsi" w:eastAsiaTheme="minorEastAsia" w:hAnsiTheme="minorHAnsi" w:cstheme="minorBidi"/>
              <w:noProof/>
              <w:lang w:eastAsia="es-ES"/>
            </w:rPr>
          </w:pPr>
          <w:ins w:id="69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32"</w:instrText>
            </w:r>
            <w:r w:rsidRPr="0050195C">
              <w:rPr>
                <w:rStyle w:val="Hipervnculo"/>
                <w:noProof/>
              </w:rPr>
              <w:instrText xml:space="preserve"> </w:instrText>
            </w:r>
            <w:r w:rsidRPr="0050195C">
              <w:rPr>
                <w:rStyle w:val="Hipervnculo"/>
                <w:noProof/>
              </w:rPr>
            </w:r>
            <w:r w:rsidRPr="0050195C">
              <w:rPr>
                <w:rStyle w:val="Hipervnculo"/>
                <w:noProof/>
              </w:rPr>
              <w:fldChar w:fldCharType="separate"/>
            </w:r>
            <w:r w:rsidRPr="0050195C">
              <w:rPr>
                <w:rStyle w:val="Hipervnculo"/>
                <w:noProof/>
              </w:rPr>
              <w:t>7.</w:t>
            </w:r>
            <w:r>
              <w:rPr>
                <w:rFonts w:asciiTheme="minorHAnsi" w:eastAsiaTheme="minorEastAsia" w:hAnsiTheme="minorHAnsi" w:cstheme="minorBidi"/>
                <w:noProof/>
                <w:lang w:eastAsia="es-ES"/>
              </w:rPr>
              <w:tab/>
            </w:r>
            <w:r w:rsidRPr="0050195C">
              <w:rPr>
                <w:rStyle w:val="Hipervnculo"/>
                <w:noProof/>
              </w:rPr>
              <w:t>BIBLIOGRAFÍA</w:t>
            </w:r>
            <w:r>
              <w:rPr>
                <w:noProof/>
                <w:webHidden/>
              </w:rPr>
              <w:tab/>
            </w:r>
            <w:r>
              <w:rPr>
                <w:noProof/>
                <w:webHidden/>
              </w:rPr>
              <w:fldChar w:fldCharType="begin"/>
            </w:r>
            <w:r>
              <w:rPr>
                <w:noProof/>
                <w:webHidden/>
              </w:rPr>
              <w:instrText xml:space="preserve"> PAGEREF _Toc81765332 \h </w:instrText>
            </w:r>
            <w:r>
              <w:rPr>
                <w:noProof/>
                <w:webHidden/>
              </w:rPr>
            </w:r>
          </w:ins>
          <w:r>
            <w:rPr>
              <w:noProof/>
              <w:webHidden/>
            </w:rPr>
            <w:fldChar w:fldCharType="separate"/>
          </w:r>
          <w:ins w:id="696" w:author="JORGE CONTRERAS ORTIZ" w:date="2021-09-05T20:12:00Z">
            <w:r>
              <w:rPr>
                <w:noProof/>
                <w:webHidden/>
              </w:rPr>
              <w:t>100</w:t>
            </w:r>
            <w:r>
              <w:rPr>
                <w:noProof/>
                <w:webHidden/>
              </w:rPr>
              <w:fldChar w:fldCharType="end"/>
            </w:r>
            <w:r w:rsidRPr="0050195C">
              <w:rPr>
                <w:rStyle w:val="Hipervnculo"/>
                <w:noProof/>
              </w:rPr>
              <w:fldChar w:fldCharType="end"/>
            </w:r>
          </w:ins>
        </w:p>
        <w:p w14:paraId="617DD2C7" w14:textId="50F0EF7C" w:rsidR="00F21168" w:rsidDel="005B42F0" w:rsidRDefault="00F21168">
          <w:pPr>
            <w:pStyle w:val="TDC1"/>
            <w:tabs>
              <w:tab w:val="right" w:leader="dot" w:pos="8494"/>
            </w:tabs>
            <w:rPr>
              <w:del w:id="697" w:author="JORGE CONTRERAS ORTIZ" w:date="2021-09-04T09:26:00Z"/>
              <w:rFonts w:asciiTheme="minorHAnsi" w:eastAsiaTheme="minorEastAsia" w:hAnsiTheme="minorHAnsi" w:cstheme="minorBidi"/>
              <w:noProof/>
              <w:lang w:eastAsia="es-ES"/>
            </w:rPr>
          </w:pPr>
          <w:del w:id="698" w:author="JORGE CONTRERAS ORTIZ" w:date="2021-09-04T09:26:00Z">
            <w:r w:rsidRPr="005B42F0" w:rsidDel="005B42F0">
              <w:rPr>
                <w:noProof/>
                <w:rPrChange w:id="699" w:author="JORGE CONTRERAS ORTIZ" w:date="2021-09-04T09:26:00Z">
                  <w:rPr>
                    <w:rStyle w:val="Hipervnculo"/>
                    <w:noProof/>
                  </w:rPr>
                </w:rPrChange>
              </w:rPr>
              <w:lastRenderedPageBreak/>
              <w:delText>AGRADECIMIENTOS</w:delText>
            </w:r>
            <w:r w:rsidDel="005B42F0">
              <w:rPr>
                <w:noProof/>
                <w:webHidden/>
              </w:rPr>
              <w:tab/>
              <w:delText>3</w:delText>
            </w:r>
          </w:del>
        </w:p>
        <w:p w14:paraId="330C18FA" w14:textId="168AC51D" w:rsidR="00F21168" w:rsidDel="005B42F0" w:rsidRDefault="00F21168">
          <w:pPr>
            <w:pStyle w:val="TDC1"/>
            <w:tabs>
              <w:tab w:val="right" w:leader="dot" w:pos="8494"/>
            </w:tabs>
            <w:rPr>
              <w:del w:id="700" w:author="JORGE CONTRERAS ORTIZ" w:date="2021-09-04T09:26:00Z"/>
              <w:rFonts w:asciiTheme="minorHAnsi" w:eastAsiaTheme="minorEastAsia" w:hAnsiTheme="minorHAnsi" w:cstheme="minorBidi"/>
              <w:noProof/>
              <w:lang w:eastAsia="es-ES"/>
            </w:rPr>
          </w:pPr>
          <w:del w:id="701" w:author="JORGE CONTRERAS ORTIZ" w:date="2021-09-04T09:26:00Z">
            <w:r w:rsidRPr="005B42F0" w:rsidDel="005B42F0">
              <w:rPr>
                <w:noProof/>
                <w:rPrChange w:id="702" w:author="JORGE CONTRERAS ORTIZ" w:date="2021-09-04T09:26:00Z">
                  <w:rPr>
                    <w:rStyle w:val="Hipervnculo"/>
                    <w:noProof/>
                  </w:rPr>
                </w:rPrChange>
              </w:rPr>
              <w:delText>RESUMEN</w:delText>
            </w:r>
            <w:r w:rsidDel="005B42F0">
              <w:rPr>
                <w:noProof/>
                <w:webHidden/>
              </w:rPr>
              <w:tab/>
              <w:delText>4</w:delText>
            </w:r>
          </w:del>
        </w:p>
        <w:p w14:paraId="7226EBE2" w14:textId="4A443A36" w:rsidR="00F21168" w:rsidDel="005B42F0" w:rsidRDefault="00F21168">
          <w:pPr>
            <w:pStyle w:val="TDC1"/>
            <w:tabs>
              <w:tab w:val="right" w:leader="dot" w:pos="8494"/>
            </w:tabs>
            <w:rPr>
              <w:del w:id="703" w:author="JORGE CONTRERAS ORTIZ" w:date="2021-09-04T09:26:00Z"/>
              <w:rFonts w:asciiTheme="minorHAnsi" w:eastAsiaTheme="minorEastAsia" w:hAnsiTheme="minorHAnsi" w:cstheme="minorBidi"/>
              <w:noProof/>
              <w:lang w:eastAsia="es-ES"/>
            </w:rPr>
          </w:pPr>
          <w:del w:id="704" w:author="JORGE CONTRERAS ORTIZ" w:date="2021-09-04T09:26:00Z">
            <w:r w:rsidRPr="005B42F0" w:rsidDel="005B42F0">
              <w:rPr>
                <w:noProof/>
                <w:rPrChange w:id="705" w:author="JORGE CONTRERAS ORTIZ" w:date="2021-09-04T09:26:00Z">
                  <w:rPr>
                    <w:rStyle w:val="Hipervnculo"/>
                    <w:noProof/>
                  </w:rPr>
                </w:rPrChange>
              </w:rPr>
              <w:delText>INDICE</w:delText>
            </w:r>
            <w:r w:rsidDel="005B42F0">
              <w:rPr>
                <w:noProof/>
                <w:webHidden/>
              </w:rPr>
              <w:tab/>
              <w:delText>5</w:delText>
            </w:r>
          </w:del>
        </w:p>
        <w:p w14:paraId="5A343EBA" w14:textId="06FFBE9A" w:rsidR="00F21168" w:rsidDel="005B42F0" w:rsidRDefault="00F21168">
          <w:pPr>
            <w:pStyle w:val="TDC1"/>
            <w:tabs>
              <w:tab w:val="right" w:leader="dot" w:pos="8494"/>
            </w:tabs>
            <w:rPr>
              <w:del w:id="706" w:author="JORGE CONTRERAS ORTIZ" w:date="2021-09-04T09:26:00Z"/>
              <w:rFonts w:asciiTheme="minorHAnsi" w:eastAsiaTheme="minorEastAsia" w:hAnsiTheme="minorHAnsi" w:cstheme="minorBidi"/>
              <w:noProof/>
              <w:lang w:eastAsia="es-ES"/>
            </w:rPr>
          </w:pPr>
          <w:del w:id="707" w:author="JORGE CONTRERAS ORTIZ" w:date="2021-09-04T09:26:00Z">
            <w:r w:rsidRPr="005B42F0" w:rsidDel="005B42F0">
              <w:rPr>
                <w:noProof/>
                <w:rPrChange w:id="708" w:author="JORGE CONTRERAS ORTIZ" w:date="2021-09-04T09:26:00Z">
                  <w:rPr>
                    <w:rStyle w:val="Hipervnculo"/>
                    <w:noProof/>
                  </w:rPr>
                </w:rPrChange>
              </w:rPr>
              <w:delText>ABREVIATURAS Y ACRÓNIMOS</w:delText>
            </w:r>
            <w:r w:rsidDel="005B42F0">
              <w:rPr>
                <w:noProof/>
                <w:webHidden/>
              </w:rPr>
              <w:tab/>
              <w:delText>9</w:delText>
            </w:r>
          </w:del>
        </w:p>
        <w:p w14:paraId="215748B4" w14:textId="7DDF3AEB" w:rsidR="00F21168" w:rsidDel="005B42F0" w:rsidRDefault="00F21168">
          <w:pPr>
            <w:pStyle w:val="TDC1"/>
            <w:tabs>
              <w:tab w:val="right" w:leader="dot" w:pos="8494"/>
            </w:tabs>
            <w:rPr>
              <w:del w:id="709" w:author="JORGE CONTRERAS ORTIZ" w:date="2021-09-04T09:26:00Z"/>
              <w:rFonts w:asciiTheme="minorHAnsi" w:eastAsiaTheme="minorEastAsia" w:hAnsiTheme="minorHAnsi" w:cstheme="minorBidi"/>
              <w:noProof/>
              <w:lang w:eastAsia="es-ES"/>
            </w:rPr>
          </w:pPr>
          <w:del w:id="710" w:author="JORGE CONTRERAS ORTIZ" w:date="2021-09-04T09:26:00Z">
            <w:r w:rsidRPr="005B42F0" w:rsidDel="005B42F0">
              <w:rPr>
                <w:noProof/>
                <w:rPrChange w:id="711" w:author="JORGE CONTRERAS ORTIZ" w:date="2021-09-04T09:26:00Z">
                  <w:rPr>
                    <w:rStyle w:val="Hipervnculo"/>
                    <w:noProof/>
                  </w:rPr>
                </w:rPrChange>
              </w:rPr>
              <w:delText>ILUSTRACIONES</w:delText>
            </w:r>
            <w:r w:rsidDel="005B42F0">
              <w:rPr>
                <w:noProof/>
                <w:webHidden/>
              </w:rPr>
              <w:tab/>
              <w:delText>11</w:delText>
            </w:r>
          </w:del>
        </w:p>
        <w:p w14:paraId="2C8CE0C8" w14:textId="47697546" w:rsidR="00F21168" w:rsidDel="005B42F0" w:rsidRDefault="00F21168">
          <w:pPr>
            <w:pStyle w:val="TDC1"/>
            <w:tabs>
              <w:tab w:val="right" w:leader="dot" w:pos="8494"/>
            </w:tabs>
            <w:rPr>
              <w:del w:id="712" w:author="JORGE CONTRERAS ORTIZ" w:date="2021-09-04T09:26:00Z"/>
              <w:rFonts w:asciiTheme="minorHAnsi" w:eastAsiaTheme="minorEastAsia" w:hAnsiTheme="minorHAnsi" w:cstheme="minorBidi"/>
              <w:noProof/>
              <w:lang w:eastAsia="es-ES"/>
            </w:rPr>
          </w:pPr>
          <w:del w:id="713" w:author="JORGE CONTRERAS ORTIZ" w:date="2021-09-04T09:26:00Z">
            <w:r w:rsidRPr="005B42F0" w:rsidDel="005B42F0">
              <w:rPr>
                <w:noProof/>
                <w:rPrChange w:id="714" w:author="JORGE CONTRERAS ORTIZ" w:date="2021-09-04T09:26:00Z">
                  <w:rPr>
                    <w:rStyle w:val="Hipervnculo"/>
                    <w:noProof/>
                  </w:rPr>
                </w:rPrChange>
              </w:rPr>
              <w:delText>ECUACIONES</w:delText>
            </w:r>
            <w:r w:rsidDel="005B42F0">
              <w:rPr>
                <w:noProof/>
                <w:webHidden/>
              </w:rPr>
              <w:tab/>
              <w:delText>13</w:delText>
            </w:r>
          </w:del>
        </w:p>
        <w:p w14:paraId="339825C2" w14:textId="725205BA" w:rsidR="00F21168" w:rsidDel="005B42F0" w:rsidRDefault="00F21168">
          <w:pPr>
            <w:pStyle w:val="TDC1"/>
            <w:tabs>
              <w:tab w:val="right" w:leader="dot" w:pos="8494"/>
            </w:tabs>
            <w:rPr>
              <w:del w:id="715" w:author="JORGE CONTRERAS ORTIZ" w:date="2021-09-04T09:26:00Z"/>
              <w:rFonts w:asciiTheme="minorHAnsi" w:eastAsiaTheme="minorEastAsia" w:hAnsiTheme="minorHAnsi" w:cstheme="minorBidi"/>
              <w:noProof/>
              <w:lang w:eastAsia="es-ES"/>
            </w:rPr>
          </w:pPr>
          <w:del w:id="716" w:author="JORGE CONTRERAS ORTIZ" w:date="2021-09-04T09:26:00Z">
            <w:r w:rsidRPr="005B42F0" w:rsidDel="005B42F0">
              <w:rPr>
                <w:noProof/>
                <w:rPrChange w:id="717" w:author="JORGE CONTRERAS ORTIZ" w:date="2021-09-04T09:26:00Z">
                  <w:rPr>
                    <w:rStyle w:val="Hipervnculo"/>
                    <w:noProof/>
                  </w:rPr>
                </w:rPrChange>
              </w:rPr>
              <w:delText>TABLAS</w:delText>
            </w:r>
            <w:r w:rsidDel="005B42F0">
              <w:rPr>
                <w:noProof/>
                <w:webHidden/>
              </w:rPr>
              <w:tab/>
              <w:delText>14</w:delText>
            </w:r>
          </w:del>
        </w:p>
        <w:p w14:paraId="6EED59CB" w14:textId="6A5DE75A" w:rsidR="00F21168" w:rsidDel="005B42F0" w:rsidRDefault="00F21168">
          <w:pPr>
            <w:pStyle w:val="TDC1"/>
            <w:tabs>
              <w:tab w:val="right" w:leader="dot" w:pos="8494"/>
            </w:tabs>
            <w:rPr>
              <w:del w:id="718" w:author="JORGE CONTRERAS ORTIZ" w:date="2021-09-04T09:26:00Z"/>
              <w:rFonts w:asciiTheme="minorHAnsi" w:eastAsiaTheme="minorEastAsia" w:hAnsiTheme="minorHAnsi" w:cstheme="minorBidi"/>
              <w:noProof/>
              <w:lang w:eastAsia="es-ES"/>
            </w:rPr>
          </w:pPr>
          <w:del w:id="719" w:author="JORGE CONTRERAS ORTIZ" w:date="2021-09-04T09:26:00Z">
            <w:r w:rsidRPr="005B42F0" w:rsidDel="005B42F0">
              <w:rPr>
                <w:noProof/>
                <w:rPrChange w:id="720" w:author="JORGE CONTRERAS ORTIZ" w:date="2021-09-04T09:26:00Z">
                  <w:rPr>
                    <w:rStyle w:val="Hipervnculo"/>
                    <w:noProof/>
                  </w:rPr>
                </w:rPrChange>
              </w:rPr>
              <w:delText>CÓDIGOS</w:delText>
            </w:r>
            <w:r w:rsidDel="005B42F0">
              <w:rPr>
                <w:noProof/>
                <w:webHidden/>
              </w:rPr>
              <w:tab/>
              <w:delText>15</w:delText>
            </w:r>
          </w:del>
        </w:p>
        <w:p w14:paraId="229AA42E" w14:textId="127FA88F" w:rsidR="00F21168" w:rsidDel="005B42F0" w:rsidRDefault="00F21168">
          <w:pPr>
            <w:pStyle w:val="TDC1"/>
            <w:tabs>
              <w:tab w:val="left" w:pos="442"/>
              <w:tab w:val="right" w:leader="dot" w:pos="8494"/>
            </w:tabs>
            <w:rPr>
              <w:del w:id="721" w:author="JORGE CONTRERAS ORTIZ" w:date="2021-09-04T09:26:00Z"/>
              <w:rFonts w:asciiTheme="minorHAnsi" w:eastAsiaTheme="minorEastAsia" w:hAnsiTheme="minorHAnsi" w:cstheme="minorBidi"/>
              <w:noProof/>
              <w:lang w:eastAsia="es-ES"/>
            </w:rPr>
          </w:pPr>
          <w:del w:id="722" w:author="JORGE CONTRERAS ORTIZ" w:date="2021-09-04T09:26:00Z">
            <w:r w:rsidRPr="005B42F0" w:rsidDel="005B42F0">
              <w:rPr>
                <w:noProof/>
                <w:rPrChange w:id="723" w:author="JORGE CONTRERAS ORTIZ" w:date="2021-09-04T09:26:00Z">
                  <w:rPr>
                    <w:rStyle w:val="Hipervnculo"/>
                    <w:noProof/>
                  </w:rPr>
                </w:rPrChange>
              </w:rPr>
              <w:delText>1.</w:delText>
            </w:r>
            <w:r w:rsidDel="005B42F0">
              <w:rPr>
                <w:rFonts w:asciiTheme="minorHAnsi" w:eastAsiaTheme="minorEastAsia" w:hAnsiTheme="minorHAnsi" w:cstheme="minorBidi"/>
                <w:noProof/>
                <w:lang w:eastAsia="es-ES"/>
              </w:rPr>
              <w:tab/>
            </w:r>
            <w:r w:rsidRPr="005B42F0" w:rsidDel="005B42F0">
              <w:rPr>
                <w:noProof/>
                <w:rPrChange w:id="724" w:author="JORGE CONTRERAS ORTIZ" w:date="2021-09-04T09:26:00Z">
                  <w:rPr>
                    <w:rStyle w:val="Hipervnculo"/>
                    <w:noProof/>
                  </w:rPr>
                </w:rPrChange>
              </w:rPr>
              <w:delText>INTRODUCCIÓN Y OBJETIVOS DEL TRABAJO</w:delText>
            </w:r>
            <w:r w:rsidDel="005B42F0">
              <w:rPr>
                <w:noProof/>
                <w:webHidden/>
              </w:rPr>
              <w:tab/>
              <w:delText>16</w:delText>
            </w:r>
          </w:del>
        </w:p>
        <w:p w14:paraId="21992DB0" w14:textId="2B64D0D9" w:rsidR="00F21168" w:rsidDel="005B42F0" w:rsidRDefault="00F21168">
          <w:pPr>
            <w:pStyle w:val="TDC1"/>
            <w:tabs>
              <w:tab w:val="left" w:pos="442"/>
              <w:tab w:val="right" w:leader="dot" w:pos="8494"/>
            </w:tabs>
            <w:rPr>
              <w:del w:id="725" w:author="JORGE CONTRERAS ORTIZ" w:date="2021-09-04T09:26:00Z"/>
              <w:rFonts w:asciiTheme="minorHAnsi" w:eastAsiaTheme="minorEastAsia" w:hAnsiTheme="minorHAnsi" w:cstheme="minorBidi"/>
              <w:noProof/>
              <w:lang w:eastAsia="es-ES"/>
            </w:rPr>
          </w:pPr>
          <w:del w:id="726" w:author="JORGE CONTRERAS ORTIZ" w:date="2021-09-04T09:26:00Z">
            <w:r w:rsidRPr="005B42F0" w:rsidDel="005B42F0">
              <w:rPr>
                <w:noProof/>
                <w:rPrChange w:id="727" w:author="JORGE CONTRERAS ORTIZ" w:date="2021-09-04T09:26:00Z">
                  <w:rPr>
                    <w:rStyle w:val="Hipervnculo"/>
                    <w:noProof/>
                  </w:rPr>
                </w:rPrChange>
              </w:rPr>
              <w:delText>2.</w:delText>
            </w:r>
            <w:r w:rsidDel="005B42F0">
              <w:rPr>
                <w:rFonts w:asciiTheme="minorHAnsi" w:eastAsiaTheme="minorEastAsia" w:hAnsiTheme="minorHAnsi" w:cstheme="minorBidi"/>
                <w:noProof/>
                <w:lang w:eastAsia="es-ES"/>
              </w:rPr>
              <w:tab/>
            </w:r>
            <w:r w:rsidRPr="005B42F0" w:rsidDel="005B42F0">
              <w:rPr>
                <w:noProof/>
                <w:rPrChange w:id="728" w:author="JORGE CONTRERAS ORTIZ" w:date="2021-09-04T09:26:00Z">
                  <w:rPr>
                    <w:rStyle w:val="Hipervnculo"/>
                    <w:noProof/>
                  </w:rPr>
                </w:rPrChange>
              </w:rPr>
              <w:delText>ESTADO DEL ARTE</w:delText>
            </w:r>
            <w:r w:rsidDel="005B42F0">
              <w:rPr>
                <w:noProof/>
                <w:webHidden/>
              </w:rPr>
              <w:tab/>
              <w:delText>18</w:delText>
            </w:r>
          </w:del>
        </w:p>
        <w:p w14:paraId="0C7A7C87" w14:textId="778DC5F2" w:rsidR="00F21168" w:rsidDel="005B42F0" w:rsidRDefault="00F21168">
          <w:pPr>
            <w:pStyle w:val="TDC2"/>
            <w:tabs>
              <w:tab w:val="left" w:pos="880"/>
              <w:tab w:val="right" w:leader="dot" w:pos="8494"/>
            </w:tabs>
            <w:rPr>
              <w:del w:id="729" w:author="JORGE CONTRERAS ORTIZ" w:date="2021-09-04T09:26:00Z"/>
              <w:rFonts w:asciiTheme="minorHAnsi" w:eastAsiaTheme="minorEastAsia" w:hAnsiTheme="minorHAnsi" w:cstheme="minorBidi"/>
              <w:noProof/>
              <w:lang w:eastAsia="es-ES"/>
            </w:rPr>
          </w:pPr>
          <w:del w:id="730" w:author="JORGE CONTRERAS ORTIZ" w:date="2021-09-04T09:26:00Z">
            <w:r w:rsidRPr="005B42F0" w:rsidDel="005B42F0">
              <w:rPr>
                <w:noProof/>
                <w:rPrChange w:id="731" w:author="JORGE CONTRERAS ORTIZ" w:date="2021-09-04T09:26:00Z">
                  <w:rPr>
                    <w:rStyle w:val="Hipervnculo"/>
                    <w:noProof/>
                  </w:rPr>
                </w:rPrChange>
              </w:rPr>
              <w:delText>2.1.</w:delText>
            </w:r>
            <w:r w:rsidDel="005B42F0">
              <w:rPr>
                <w:rFonts w:asciiTheme="minorHAnsi" w:eastAsiaTheme="minorEastAsia" w:hAnsiTheme="minorHAnsi" w:cstheme="minorBidi"/>
                <w:noProof/>
                <w:lang w:eastAsia="es-ES"/>
              </w:rPr>
              <w:tab/>
            </w:r>
            <w:r w:rsidRPr="005B42F0" w:rsidDel="005B42F0">
              <w:rPr>
                <w:noProof/>
                <w:rPrChange w:id="732" w:author="JORGE CONTRERAS ORTIZ" w:date="2021-09-04T09:26:00Z">
                  <w:rPr>
                    <w:rStyle w:val="Hipervnculo"/>
                    <w:noProof/>
                  </w:rPr>
                </w:rPrChange>
              </w:rPr>
              <w:delText>INTERNET OF THINGS (IoT)</w:delText>
            </w:r>
            <w:r w:rsidDel="005B42F0">
              <w:rPr>
                <w:noProof/>
                <w:webHidden/>
              </w:rPr>
              <w:tab/>
              <w:delText>18</w:delText>
            </w:r>
          </w:del>
        </w:p>
        <w:p w14:paraId="5207F460" w14:textId="4CE54BEE" w:rsidR="00F21168" w:rsidDel="005B42F0" w:rsidRDefault="00F21168" w:rsidP="006242EF">
          <w:pPr>
            <w:pStyle w:val="TDC3"/>
            <w:rPr>
              <w:del w:id="733" w:author="JORGE CONTRERAS ORTIZ" w:date="2021-09-04T09:26:00Z"/>
              <w:rFonts w:asciiTheme="minorHAnsi" w:hAnsiTheme="minorHAnsi" w:cstheme="minorBidi"/>
              <w:noProof/>
            </w:rPr>
          </w:pPr>
          <w:del w:id="734" w:author="JORGE CONTRERAS ORTIZ" w:date="2021-09-04T09:26:00Z">
            <w:r w:rsidRPr="005B42F0" w:rsidDel="005B42F0">
              <w:rPr>
                <w:noProof/>
                <w:rPrChange w:id="735" w:author="JORGE CONTRERAS ORTIZ" w:date="2021-09-04T09:26:00Z">
                  <w:rPr>
                    <w:rStyle w:val="Hipervnculo"/>
                    <w:noProof/>
                  </w:rPr>
                </w:rPrChange>
              </w:rPr>
              <w:delText>2.1.1.</w:delText>
            </w:r>
            <w:r w:rsidDel="005B42F0">
              <w:rPr>
                <w:rFonts w:asciiTheme="minorHAnsi" w:hAnsiTheme="minorHAnsi" w:cstheme="minorBidi"/>
                <w:noProof/>
              </w:rPr>
              <w:tab/>
            </w:r>
            <w:r w:rsidRPr="005B42F0" w:rsidDel="005B42F0">
              <w:rPr>
                <w:noProof/>
                <w:rPrChange w:id="736" w:author="JORGE CONTRERAS ORTIZ" w:date="2021-09-04T09:26:00Z">
                  <w:rPr>
                    <w:rStyle w:val="Hipervnculo"/>
                    <w:noProof/>
                  </w:rPr>
                </w:rPrChange>
              </w:rPr>
              <w:delText>Introducción [2]</w:delText>
            </w:r>
            <w:r w:rsidDel="005B42F0">
              <w:rPr>
                <w:noProof/>
                <w:webHidden/>
              </w:rPr>
              <w:tab/>
              <w:delText>18</w:delText>
            </w:r>
          </w:del>
        </w:p>
        <w:p w14:paraId="1636DC99" w14:textId="4F9B6815" w:rsidR="00F21168" w:rsidDel="005B42F0" w:rsidRDefault="00F21168" w:rsidP="006242EF">
          <w:pPr>
            <w:pStyle w:val="TDC3"/>
            <w:rPr>
              <w:del w:id="737" w:author="JORGE CONTRERAS ORTIZ" w:date="2021-09-04T09:26:00Z"/>
              <w:rFonts w:asciiTheme="minorHAnsi" w:hAnsiTheme="minorHAnsi" w:cstheme="minorBidi"/>
              <w:noProof/>
            </w:rPr>
          </w:pPr>
          <w:del w:id="738" w:author="JORGE CONTRERAS ORTIZ" w:date="2021-09-04T09:26:00Z">
            <w:r w:rsidRPr="005B42F0" w:rsidDel="005B42F0">
              <w:rPr>
                <w:noProof/>
                <w:rPrChange w:id="739" w:author="JORGE CONTRERAS ORTIZ" w:date="2021-09-04T09:26:00Z">
                  <w:rPr>
                    <w:rStyle w:val="Hipervnculo"/>
                    <w:noProof/>
                  </w:rPr>
                </w:rPrChange>
              </w:rPr>
              <w:delText>2.1.2.</w:delText>
            </w:r>
            <w:r w:rsidDel="005B42F0">
              <w:rPr>
                <w:rFonts w:asciiTheme="minorHAnsi" w:hAnsiTheme="minorHAnsi" w:cstheme="minorBidi"/>
                <w:noProof/>
              </w:rPr>
              <w:tab/>
            </w:r>
            <w:r w:rsidRPr="005B42F0" w:rsidDel="005B42F0">
              <w:rPr>
                <w:noProof/>
                <w:rPrChange w:id="740" w:author="JORGE CONTRERAS ORTIZ" w:date="2021-09-04T09:26:00Z">
                  <w:rPr>
                    <w:rStyle w:val="Hipervnculo"/>
                    <w:noProof/>
                  </w:rPr>
                </w:rPrChange>
              </w:rPr>
              <w:delText>Componentes [2]</w:delText>
            </w:r>
            <w:r w:rsidDel="005B42F0">
              <w:rPr>
                <w:noProof/>
                <w:webHidden/>
              </w:rPr>
              <w:tab/>
              <w:delText>19</w:delText>
            </w:r>
          </w:del>
        </w:p>
        <w:p w14:paraId="51B98544" w14:textId="718C3BD9" w:rsidR="00F21168" w:rsidDel="005B42F0" w:rsidRDefault="00F21168">
          <w:pPr>
            <w:pStyle w:val="TDC4"/>
            <w:tabs>
              <w:tab w:val="left" w:pos="1760"/>
              <w:tab w:val="right" w:leader="dot" w:pos="8494"/>
            </w:tabs>
            <w:rPr>
              <w:del w:id="741" w:author="JORGE CONTRERAS ORTIZ" w:date="2021-09-04T09:26:00Z"/>
              <w:rFonts w:asciiTheme="minorHAnsi" w:eastAsiaTheme="minorEastAsia" w:hAnsiTheme="minorHAnsi" w:cstheme="minorBidi"/>
              <w:noProof/>
              <w:lang w:eastAsia="es-ES"/>
            </w:rPr>
          </w:pPr>
          <w:del w:id="742" w:author="JORGE CONTRERAS ORTIZ" w:date="2021-09-04T09:26:00Z">
            <w:r w:rsidRPr="005B42F0" w:rsidDel="005B42F0">
              <w:rPr>
                <w:noProof/>
                <w:rPrChange w:id="743" w:author="JORGE CONTRERAS ORTIZ" w:date="2021-09-04T09:26:00Z">
                  <w:rPr>
                    <w:rStyle w:val="Hipervnculo"/>
                    <w:noProof/>
                  </w:rPr>
                </w:rPrChange>
              </w:rPr>
              <w:delText>2.1.2.1.</w:delText>
            </w:r>
            <w:r w:rsidDel="005B42F0">
              <w:rPr>
                <w:rFonts w:asciiTheme="minorHAnsi" w:eastAsiaTheme="minorEastAsia" w:hAnsiTheme="minorHAnsi" w:cstheme="minorBidi"/>
                <w:noProof/>
                <w:lang w:eastAsia="es-ES"/>
              </w:rPr>
              <w:tab/>
            </w:r>
            <w:r w:rsidRPr="005B42F0" w:rsidDel="005B42F0">
              <w:rPr>
                <w:noProof/>
                <w:rPrChange w:id="744" w:author="JORGE CONTRERAS ORTIZ" w:date="2021-09-04T09:26:00Z">
                  <w:rPr>
                    <w:rStyle w:val="Hipervnculo"/>
                    <w:noProof/>
                  </w:rPr>
                </w:rPrChange>
              </w:rPr>
              <w:delText>Dispositivo</w:delText>
            </w:r>
            <w:r w:rsidDel="005B42F0">
              <w:rPr>
                <w:noProof/>
                <w:webHidden/>
              </w:rPr>
              <w:tab/>
              <w:delText>19</w:delText>
            </w:r>
          </w:del>
        </w:p>
        <w:p w14:paraId="553A5792" w14:textId="4B938DE9" w:rsidR="00F21168" w:rsidDel="005B42F0" w:rsidRDefault="00F21168">
          <w:pPr>
            <w:pStyle w:val="TDC4"/>
            <w:tabs>
              <w:tab w:val="left" w:pos="1760"/>
              <w:tab w:val="right" w:leader="dot" w:pos="8494"/>
            </w:tabs>
            <w:rPr>
              <w:del w:id="745" w:author="JORGE CONTRERAS ORTIZ" w:date="2021-09-04T09:26:00Z"/>
              <w:rFonts w:asciiTheme="minorHAnsi" w:eastAsiaTheme="minorEastAsia" w:hAnsiTheme="minorHAnsi" w:cstheme="minorBidi"/>
              <w:noProof/>
              <w:lang w:eastAsia="es-ES"/>
            </w:rPr>
          </w:pPr>
          <w:del w:id="746" w:author="JORGE CONTRERAS ORTIZ" w:date="2021-09-04T09:26:00Z">
            <w:r w:rsidRPr="005B42F0" w:rsidDel="005B42F0">
              <w:rPr>
                <w:noProof/>
                <w:rPrChange w:id="747" w:author="JORGE CONTRERAS ORTIZ" w:date="2021-09-04T09:26:00Z">
                  <w:rPr>
                    <w:rStyle w:val="Hipervnculo"/>
                    <w:noProof/>
                  </w:rPr>
                </w:rPrChange>
              </w:rPr>
              <w:delText>2.1.2.2.</w:delText>
            </w:r>
            <w:r w:rsidDel="005B42F0">
              <w:rPr>
                <w:rFonts w:asciiTheme="minorHAnsi" w:eastAsiaTheme="minorEastAsia" w:hAnsiTheme="minorHAnsi" w:cstheme="minorBidi"/>
                <w:noProof/>
                <w:lang w:eastAsia="es-ES"/>
              </w:rPr>
              <w:tab/>
            </w:r>
            <w:r w:rsidRPr="005B42F0" w:rsidDel="005B42F0">
              <w:rPr>
                <w:noProof/>
                <w:rPrChange w:id="748" w:author="JORGE CONTRERAS ORTIZ" w:date="2021-09-04T09:26:00Z">
                  <w:rPr>
                    <w:rStyle w:val="Hipervnculo"/>
                    <w:noProof/>
                  </w:rPr>
                </w:rPrChange>
              </w:rPr>
              <w:delText>Red Local</w:delText>
            </w:r>
            <w:r w:rsidDel="005B42F0">
              <w:rPr>
                <w:noProof/>
                <w:webHidden/>
              </w:rPr>
              <w:tab/>
              <w:delText>20</w:delText>
            </w:r>
          </w:del>
        </w:p>
        <w:p w14:paraId="3A3E5C06" w14:textId="0069309F" w:rsidR="00F21168" w:rsidDel="005B42F0" w:rsidRDefault="00F21168">
          <w:pPr>
            <w:pStyle w:val="TDC4"/>
            <w:tabs>
              <w:tab w:val="left" w:pos="1760"/>
              <w:tab w:val="right" w:leader="dot" w:pos="8494"/>
            </w:tabs>
            <w:rPr>
              <w:del w:id="749" w:author="JORGE CONTRERAS ORTIZ" w:date="2021-09-04T09:26:00Z"/>
              <w:rFonts w:asciiTheme="minorHAnsi" w:eastAsiaTheme="minorEastAsia" w:hAnsiTheme="minorHAnsi" w:cstheme="minorBidi"/>
              <w:noProof/>
              <w:lang w:eastAsia="es-ES"/>
            </w:rPr>
          </w:pPr>
          <w:del w:id="750" w:author="JORGE CONTRERAS ORTIZ" w:date="2021-09-04T09:26:00Z">
            <w:r w:rsidRPr="005B42F0" w:rsidDel="005B42F0">
              <w:rPr>
                <w:noProof/>
                <w:rPrChange w:id="751" w:author="JORGE CONTRERAS ORTIZ" w:date="2021-09-04T09:26:00Z">
                  <w:rPr>
                    <w:rStyle w:val="Hipervnculo"/>
                    <w:noProof/>
                  </w:rPr>
                </w:rPrChange>
              </w:rPr>
              <w:delText>2.1.2.3.</w:delText>
            </w:r>
            <w:r w:rsidDel="005B42F0">
              <w:rPr>
                <w:rFonts w:asciiTheme="minorHAnsi" w:eastAsiaTheme="minorEastAsia" w:hAnsiTheme="minorHAnsi" w:cstheme="minorBidi"/>
                <w:noProof/>
                <w:lang w:eastAsia="es-ES"/>
              </w:rPr>
              <w:tab/>
            </w:r>
            <w:r w:rsidRPr="005B42F0" w:rsidDel="005B42F0">
              <w:rPr>
                <w:noProof/>
                <w:rPrChange w:id="752" w:author="JORGE CONTRERAS ORTIZ" w:date="2021-09-04T09:26:00Z">
                  <w:rPr>
                    <w:rStyle w:val="Hipervnculo"/>
                    <w:noProof/>
                  </w:rPr>
                </w:rPrChange>
              </w:rPr>
              <w:delText>Internet</w:delText>
            </w:r>
            <w:r w:rsidDel="005B42F0">
              <w:rPr>
                <w:noProof/>
                <w:webHidden/>
              </w:rPr>
              <w:tab/>
              <w:delText>20</w:delText>
            </w:r>
          </w:del>
        </w:p>
        <w:p w14:paraId="055D1FCF" w14:textId="6346BD77" w:rsidR="00F21168" w:rsidDel="005B42F0" w:rsidRDefault="00F21168">
          <w:pPr>
            <w:pStyle w:val="TDC4"/>
            <w:tabs>
              <w:tab w:val="left" w:pos="1760"/>
              <w:tab w:val="right" w:leader="dot" w:pos="8494"/>
            </w:tabs>
            <w:rPr>
              <w:del w:id="753" w:author="JORGE CONTRERAS ORTIZ" w:date="2021-09-04T09:26:00Z"/>
              <w:rFonts w:asciiTheme="minorHAnsi" w:eastAsiaTheme="minorEastAsia" w:hAnsiTheme="minorHAnsi" w:cstheme="minorBidi"/>
              <w:noProof/>
              <w:lang w:eastAsia="es-ES"/>
            </w:rPr>
          </w:pPr>
          <w:del w:id="754" w:author="JORGE CONTRERAS ORTIZ" w:date="2021-09-04T09:26:00Z">
            <w:r w:rsidRPr="005B42F0" w:rsidDel="005B42F0">
              <w:rPr>
                <w:noProof/>
                <w:rPrChange w:id="755" w:author="JORGE CONTRERAS ORTIZ" w:date="2021-09-04T09:26:00Z">
                  <w:rPr>
                    <w:rStyle w:val="Hipervnculo"/>
                    <w:noProof/>
                  </w:rPr>
                </w:rPrChange>
              </w:rPr>
              <w:delText>2.1.2.4.</w:delText>
            </w:r>
            <w:r w:rsidDel="005B42F0">
              <w:rPr>
                <w:rFonts w:asciiTheme="minorHAnsi" w:eastAsiaTheme="minorEastAsia" w:hAnsiTheme="minorHAnsi" w:cstheme="minorBidi"/>
                <w:noProof/>
                <w:lang w:eastAsia="es-ES"/>
              </w:rPr>
              <w:tab/>
            </w:r>
            <w:r w:rsidRPr="005B42F0" w:rsidDel="005B42F0">
              <w:rPr>
                <w:noProof/>
                <w:rPrChange w:id="756" w:author="JORGE CONTRERAS ORTIZ" w:date="2021-09-04T09:26:00Z">
                  <w:rPr>
                    <w:rStyle w:val="Hipervnculo"/>
                    <w:noProof/>
                  </w:rPr>
                </w:rPrChange>
              </w:rPr>
              <w:delText>Servicios Backend</w:delText>
            </w:r>
            <w:r w:rsidDel="005B42F0">
              <w:rPr>
                <w:noProof/>
                <w:webHidden/>
              </w:rPr>
              <w:tab/>
              <w:delText>20</w:delText>
            </w:r>
          </w:del>
        </w:p>
        <w:p w14:paraId="609A0291" w14:textId="30046053" w:rsidR="00F21168" w:rsidDel="005B42F0" w:rsidRDefault="00F21168">
          <w:pPr>
            <w:pStyle w:val="TDC4"/>
            <w:tabs>
              <w:tab w:val="left" w:pos="1760"/>
              <w:tab w:val="right" w:leader="dot" w:pos="8494"/>
            </w:tabs>
            <w:rPr>
              <w:del w:id="757" w:author="JORGE CONTRERAS ORTIZ" w:date="2021-09-04T09:26:00Z"/>
              <w:rFonts w:asciiTheme="minorHAnsi" w:eastAsiaTheme="minorEastAsia" w:hAnsiTheme="minorHAnsi" w:cstheme="minorBidi"/>
              <w:noProof/>
              <w:lang w:eastAsia="es-ES"/>
            </w:rPr>
          </w:pPr>
          <w:del w:id="758" w:author="JORGE CONTRERAS ORTIZ" w:date="2021-09-04T09:26:00Z">
            <w:r w:rsidRPr="005B42F0" w:rsidDel="005B42F0">
              <w:rPr>
                <w:noProof/>
                <w:rPrChange w:id="759" w:author="JORGE CONTRERAS ORTIZ" w:date="2021-09-04T09:26:00Z">
                  <w:rPr>
                    <w:rStyle w:val="Hipervnculo"/>
                    <w:noProof/>
                  </w:rPr>
                </w:rPrChange>
              </w:rPr>
              <w:delText>2.1.2.5.</w:delText>
            </w:r>
            <w:r w:rsidDel="005B42F0">
              <w:rPr>
                <w:rFonts w:asciiTheme="minorHAnsi" w:eastAsiaTheme="minorEastAsia" w:hAnsiTheme="minorHAnsi" w:cstheme="minorBidi"/>
                <w:noProof/>
                <w:lang w:eastAsia="es-ES"/>
              </w:rPr>
              <w:tab/>
            </w:r>
            <w:r w:rsidRPr="005B42F0" w:rsidDel="005B42F0">
              <w:rPr>
                <w:noProof/>
                <w:rPrChange w:id="760" w:author="JORGE CONTRERAS ORTIZ" w:date="2021-09-04T09:26:00Z">
                  <w:rPr>
                    <w:rStyle w:val="Hipervnculo"/>
                    <w:noProof/>
                  </w:rPr>
                </w:rPrChange>
              </w:rPr>
              <w:delText>Aplicaciones</w:delText>
            </w:r>
            <w:r w:rsidDel="005B42F0">
              <w:rPr>
                <w:noProof/>
                <w:webHidden/>
              </w:rPr>
              <w:tab/>
              <w:delText>21</w:delText>
            </w:r>
          </w:del>
        </w:p>
        <w:p w14:paraId="0F6161A0" w14:textId="09BCA354" w:rsidR="00F21168" w:rsidDel="005B42F0" w:rsidRDefault="00F21168" w:rsidP="006242EF">
          <w:pPr>
            <w:pStyle w:val="TDC3"/>
            <w:rPr>
              <w:del w:id="761" w:author="JORGE CONTRERAS ORTIZ" w:date="2021-09-04T09:26:00Z"/>
              <w:rFonts w:asciiTheme="minorHAnsi" w:hAnsiTheme="minorHAnsi" w:cstheme="minorBidi"/>
              <w:noProof/>
            </w:rPr>
          </w:pPr>
          <w:del w:id="762" w:author="JORGE CONTRERAS ORTIZ" w:date="2021-09-04T09:26:00Z">
            <w:r w:rsidRPr="005B42F0" w:rsidDel="005B42F0">
              <w:rPr>
                <w:noProof/>
                <w:rPrChange w:id="763" w:author="JORGE CONTRERAS ORTIZ" w:date="2021-09-04T09:26:00Z">
                  <w:rPr>
                    <w:rStyle w:val="Hipervnculo"/>
                    <w:noProof/>
                  </w:rPr>
                </w:rPrChange>
              </w:rPr>
              <w:delText>2.1.3.</w:delText>
            </w:r>
            <w:r w:rsidDel="005B42F0">
              <w:rPr>
                <w:rFonts w:asciiTheme="minorHAnsi" w:hAnsiTheme="minorHAnsi" w:cstheme="minorBidi"/>
                <w:noProof/>
              </w:rPr>
              <w:tab/>
            </w:r>
            <w:r w:rsidRPr="005B42F0" w:rsidDel="005B42F0">
              <w:rPr>
                <w:noProof/>
                <w:rPrChange w:id="764" w:author="JORGE CONTRERAS ORTIZ" w:date="2021-09-04T09:26:00Z">
                  <w:rPr>
                    <w:rStyle w:val="Hipervnculo"/>
                    <w:noProof/>
                  </w:rPr>
                </w:rPrChange>
              </w:rPr>
              <w:delText>Sensores</w:delText>
            </w:r>
            <w:r w:rsidDel="005B42F0">
              <w:rPr>
                <w:noProof/>
                <w:webHidden/>
              </w:rPr>
              <w:tab/>
              <w:delText>21</w:delText>
            </w:r>
          </w:del>
        </w:p>
        <w:p w14:paraId="25EAEEA6" w14:textId="52ABFDBF" w:rsidR="00F21168" w:rsidDel="005B42F0" w:rsidRDefault="00F21168" w:rsidP="006242EF">
          <w:pPr>
            <w:pStyle w:val="TDC3"/>
            <w:rPr>
              <w:del w:id="765" w:author="JORGE CONTRERAS ORTIZ" w:date="2021-09-04T09:26:00Z"/>
              <w:rFonts w:asciiTheme="minorHAnsi" w:hAnsiTheme="minorHAnsi" w:cstheme="minorBidi"/>
              <w:noProof/>
            </w:rPr>
          </w:pPr>
          <w:del w:id="766" w:author="JORGE CONTRERAS ORTIZ" w:date="2021-09-04T09:26:00Z">
            <w:r w:rsidRPr="005B42F0" w:rsidDel="005B42F0">
              <w:rPr>
                <w:noProof/>
                <w:rPrChange w:id="767" w:author="JORGE CONTRERAS ORTIZ" w:date="2021-09-04T09:26:00Z">
                  <w:rPr>
                    <w:rStyle w:val="Hipervnculo"/>
                    <w:noProof/>
                  </w:rPr>
                </w:rPrChange>
              </w:rPr>
              <w:delText>2.1.4.</w:delText>
            </w:r>
            <w:r w:rsidDel="005B42F0">
              <w:rPr>
                <w:rFonts w:asciiTheme="minorHAnsi" w:hAnsiTheme="minorHAnsi" w:cstheme="minorBidi"/>
                <w:noProof/>
              </w:rPr>
              <w:tab/>
            </w:r>
            <w:r w:rsidRPr="005B42F0" w:rsidDel="005B42F0">
              <w:rPr>
                <w:noProof/>
                <w:rPrChange w:id="768" w:author="JORGE CONTRERAS ORTIZ" w:date="2021-09-04T09:26:00Z">
                  <w:rPr>
                    <w:rStyle w:val="Hipervnculo"/>
                    <w:noProof/>
                  </w:rPr>
                </w:rPrChange>
              </w:rPr>
              <w:delText>Arquitectura [3]</w:delText>
            </w:r>
            <w:r w:rsidDel="005B42F0">
              <w:rPr>
                <w:noProof/>
                <w:webHidden/>
              </w:rPr>
              <w:tab/>
              <w:delText>22</w:delText>
            </w:r>
          </w:del>
        </w:p>
        <w:p w14:paraId="40D220A2" w14:textId="25F469FE" w:rsidR="00F21168" w:rsidDel="005B42F0" w:rsidRDefault="00F21168">
          <w:pPr>
            <w:pStyle w:val="TDC4"/>
            <w:tabs>
              <w:tab w:val="left" w:pos="1760"/>
              <w:tab w:val="right" w:leader="dot" w:pos="8494"/>
            </w:tabs>
            <w:rPr>
              <w:del w:id="769" w:author="JORGE CONTRERAS ORTIZ" w:date="2021-09-04T09:26:00Z"/>
              <w:rFonts w:asciiTheme="minorHAnsi" w:eastAsiaTheme="minorEastAsia" w:hAnsiTheme="minorHAnsi" w:cstheme="minorBidi"/>
              <w:noProof/>
              <w:lang w:eastAsia="es-ES"/>
            </w:rPr>
          </w:pPr>
          <w:del w:id="770" w:author="JORGE CONTRERAS ORTIZ" w:date="2021-09-04T09:26:00Z">
            <w:r w:rsidRPr="005B42F0" w:rsidDel="005B42F0">
              <w:rPr>
                <w:noProof/>
                <w:rPrChange w:id="771" w:author="JORGE CONTRERAS ORTIZ" w:date="2021-09-04T09:26:00Z">
                  <w:rPr>
                    <w:rStyle w:val="Hipervnculo"/>
                    <w:noProof/>
                  </w:rPr>
                </w:rPrChange>
              </w:rPr>
              <w:delText>2.1.4.1.</w:delText>
            </w:r>
            <w:r w:rsidDel="005B42F0">
              <w:rPr>
                <w:rFonts w:asciiTheme="minorHAnsi" w:eastAsiaTheme="minorEastAsia" w:hAnsiTheme="minorHAnsi" w:cstheme="minorBidi"/>
                <w:noProof/>
                <w:lang w:eastAsia="es-ES"/>
              </w:rPr>
              <w:tab/>
            </w:r>
            <w:r w:rsidRPr="005B42F0" w:rsidDel="005B42F0">
              <w:rPr>
                <w:noProof/>
                <w:rPrChange w:id="772" w:author="JORGE CONTRERAS ORTIZ" w:date="2021-09-04T09:26:00Z">
                  <w:rPr>
                    <w:rStyle w:val="Hipervnculo"/>
                    <w:noProof/>
                  </w:rPr>
                </w:rPrChange>
              </w:rPr>
              <w:delText>Capa de Sensorizado</w:delText>
            </w:r>
            <w:r w:rsidDel="005B42F0">
              <w:rPr>
                <w:noProof/>
                <w:webHidden/>
              </w:rPr>
              <w:tab/>
              <w:delText>22</w:delText>
            </w:r>
          </w:del>
        </w:p>
        <w:p w14:paraId="583AC7E2" w14:textId="4C94FAB2" w:rsidR="00F21168" w:rsidDel="005B42F0" w:rsidRDefault="00F21168">
          <w:pPr>
            <w:pStyle w:val="TDC4"/>
            <w:tabs>
              <w:tab w:val="left" w:pos="1760"/>
              <w:tab w:val="right" w:leader="dot" w:pos="8494"/>
            </w:tabs>
            <w:rPr>
              <w:del w:id="773" w:author="JORGE CONTRERAS ORTIZ" w:date="2021-09-04T09:26:00Z"/>
              <w:rFonts w:asciiTheme="minorHAnsi" w:eastAsiaTheme="minorEastAsia" w:hAnsiTheme="minorHAnsi" w:cstheme="minorBidi"/>
              <w:noProof/>
              <w:lang w:eastAsia="es-ES"/>
            </w:rPr>
          </w:pPr>
          <w:del w:id="774" w:author="JORGE CONTRERAS ORTIZ" w:date="2021-09-04T09:26:00Z">
            <w:r w:rsidRPr="005B42F0" w:rsidDel="005B42F0">
              <w:rPr>
                <w:noProof/>
                <w:rPrChange w:id="775" w:author="JORGE CONTRERAS ORTIZ" w:date="2021-09-04T09:26:00Z">
                  <w:rPr>
                    <w:rStyle w:val="Hipervnculo"/>
                    <w:noProof/>
                  </w:rPr>
                </w:rPrChange>
              </w:rPr>
              <w:delText>2.1.4.2.</w:delText>
            </w:r>
            <w:r w:rsidDel="005B42F0">
              <w:rPr>
                <w:rFonts w:asciiTheme="minorHAnsi" w:eastAsiaTheme="minorEastAsia" w:hAnsiTheme="minorHAnsi" w:cstheme="minorBidi"/>
                <w:noProof/>
                <w:lang w:eastAsia="es-ES"/>
              </w:rPr>
              <w:tab/>
            </w:r>
            <w:r w:rsidRPr="005B42F0" w:rsidDel="005B42F0">
              <w:rPr>
                <w:noProof/>
                <w:rPrChange w:id="776" w:author="JORGE CONTRERAS ORTIZ" w:date="2021-09-04T09:26:00Z">
                  <w:rPr>
                    <w:rStyle w:val="Hipervnculo"/>
                    <w:noProof/>
                  </w:rPr>
                </w:rPrChange>
              </w:rPr>
              <w:delText>Capa de Red</w:delText>
            </w:r>
            <w:r w:rsidDel="005B42F0">
              <w:rPr>
                <w:noProof/>
                <w:webHidden/>
              </w:rPr>
              <w:tab/>
              <w:delText>22</w:delText>
            </w:r>
          </w:del>
        </w:p>
        <w:p w14:paraId="62130B8E" w14:textId="4EB1266F" w:rsidR="00F21168" w:rsidDel="005B42F0" w:rsidRDefault="00F21168">
          <w:pPr>
            <w:pStyle w:val="TDC4"/>
            <w:tabs>
              <w:tab w:val="left" w:pos="1760"/>
              <w:tab w:val="right" w:leader="dot" w:pos="8494"/>
            </w:tabs>
            <w:rPr>
              <w:del w:id="777" w:author="JORGE CONTRERAS ORTIZ" w:date="2021-09-04T09:26:00Z"/>
              <w:rFonts w:asciiTheme="minorHAnsi" w:eastAsiaTheme="minorEastAsia" w:hAnsiTheme="minorHAnsi" w:cstheme="minorBidi"/>
              <w:noProof/>
              <w:lang w:eastAsia="es-ES"/>
            </w:rPr>
          </w:pPr>
          <w:del w:id="778" w:author="JORGE CONTRERAS ORTIZ" w:date="2021-09-04T09:26:00Z">
            <w:r w:rsidRPr="005B42F0" w:rsidDel="005B42F0">
              <w:rPr>
                <w:noProof/>
                <w:rPrChange w:id="779" w:author="JORGE CONTRERAS ORTIZ" w:date="2021-09-04T09:26:00Z">
                  <w:rPr>
                    <w:rStyle w:val="Hipervnculo"/>
                    <w:noProof/>
                  </w:rPr>
                </w:rPrChange>
              </w:rPr>
              <w:delText>2.1.4.3.</w:delText>
            </w:r>
            <w:r w:rsidDel="005B42F0">
              <w:rPr>
                <w:rFonts w:asciiTheme="minorHAnsi" w:eastAsiaTheme="minorEastAsia" w:hAnsiTheme="minorHAnsi" w:cstheme="minorBidi"/>
                <w:noProof/>
                <w:lang w:eastAsia="es-ES"/>
              </w:rPr>
              <w:tab/>
            </w:r>
            <w:r w:rsidRPr="005B42F0" w:rsidDel="005B42F0">
              <w:rPr>
                <w:noProof/>
                <w:rPrChange w:id="780" w:author="JORGE CONTRERAS ORTIZ" w:date="2021-09-04T09:26:00Z">
                  <w:rPr>
                    <w:rStyle w:val="Hipervnculo"/>
                    <w:noProof/>
                  </w:rPr>
                </w:rPrChange>
              </w:rPr>
              <w:delText>Capa de Servicio</w:delText>
            </w:r>
            <w:r w:rsidDel="005B42F0">
              <w:rPr>
                <w:noProof/>
                <w:webHidden/>
              </w:rPr>
              <w:tab/>
              <w:delText>23</w:delText>
            </w:r>
          </w:del>
        </w:p>
        <w:p w14:paraId="0FAF3A5A" w14:textId="3E08650D" w:rsidR="00F21168" w:rsidDel="005B42F0" w:rsidRDefault="00F21168">
          <w:pPr>
            <w:pStyle w:val="TDC4"/>
            <w:tabs>
              <w:tab w:val="left" w:pos="1760"/>
              <w:tab w:val="right" w:leader="dot" w:pos="8494"/>
            </w:tabs>
            <w:rPr>
              <w:del w:id="781" w:author="JORGE CONTRERAS ORTIZ" w:date="2021-09-04T09:26:00Z"/>
              <w:rFonts w:asciiTheme="minorHAnsi" w:eastAsiaTheme="minorEastAsia" w:hAnsiTheme="minorHAnsi" w:cstheme="minorBidi"/>
              <w:noProof/>
              <w:lang w:eastAsia="es-ES"/>
            </w:rPr>
          </w:pPr>
          <w:del w:id="782" w:author="JORGE CONTRERAS ORTIZ" w:date="2021-09-04T09:26:00Z">
            <w:r w:rsidRPr="005B42F0" w:rsidDel="005B42F0">
              <w:rPr>
                <w:noProof/>
                <w:rPrChange w:id="783" w:author="JORGE CONTRERAS ORTIZ" w:date="2021-09-04T09:26:00Z">
                  <w:rPr>
                    <w:rStyle w:val="Hipervnculo"/>
                    <w:noProof/>
                  </w:rPr>
                </w:rPrChange>
              </w:rPr>
              <w:delText>2.1.4.4.</w:delText>
            </w:r>
            <w:r w:rsidDel="005B42F0">
              <w:rPr>
                <w:rFonts w:asciiTheme="minorHAnsi" w:eastAsiaTheme="minorEastAsia" w:hAnsiTheme="minorHAnsi" w:cstheme="minorBidi"/>
                <w:noProof/>
                <w:lang w:eastAsia="es-ES"/>
              </w:rPr>
              <w:tab/>
            </w:r>
            <w:r w:rsidRPr="005B42F0" w:rsidDel="005B42F0">
              <w:rPr>
                <w:noProof/>
                <w:rPrChange w:id="784" w:author="JORGE CONTRERAS ORTIZ" w:date="2021-09-04T09:26:00Z">
                  <w:rPr>
                    <w:rStyle w:val="Hipervnculo"/>
                    <w:noProof/>
                  </w:rPr>
                </w:rPrChange>
              </w:rPr>
              <w:delText>Capa de Interfaz</w:delText>
            </w:r>
            <w:r w:rsidDel="005B42F0">
              <w:rPr>
                <w:noProof/>
                <w:webHidden/>
              </w:rPr>
              <w:tab/>
              <w:delText>23</w:delText>
            </w:r>
          </w:del>
        </w:p>
        <w:p w14:paraId="505E5A86" w14:textId="17682201" w:rsidR="00F21168" w:rsidDel="005B42F0" w:rsidRDefault="00F21168">
          <w:pPr>
            <w:pStyle w:val="TDC2"/>
            <w:tabs>
              <w:tab w:val="left" w:pos="880"/>
              <w:tab w:val="right" w:leader="dot" w:pos="8494"/>
            </w:tabs>
            <w:rPr>
              <w:del w:id="785" w:author="JORGE CONTRERAS ORTIZ" w:date="2021-09-04T09:26:00Z"/>
              <w:rFonts w:asciiTheme="minorHAnsi" w:eastAsiaTheme="minorEastAsia" w:hAnsiTheme="minorHAnsi" w:cstheme="minorBidi"/>
              <w:noProof/>
              <w:lang w:eastAsia="es-ES"/>
            </w:rPr>
          </w:pPr>
          <w:del w:id="786" w:author="JORGE CONTRERAS ORTIZ" w:date="2021-09-04T09:26:00Z">
            <w:r w:rsidRPr="005B42F0" w:rsidDel="005B42F0">
              <w:rPr>
                <w:noProof/>
                <w:rPrChange w:id="787" w:author="JORGE CONTRERAS ORTIZ" w:date="2021-09-04T09:26:00Z">
                  <w:rPr>
                    <w:rStyle w:val="Hipervnculo"/>
                    <w:noProof/>
                  </w:rPr>
                </w:rPrChange>
              </w:rPr>
              <w:delText>2.2.</w:delText>
            </w:r>
            <w:r w:rsidDel="005B42F0">
              <w:rPr>
                <w:rFonts w:asciiTheme="minorHAnsi" w:eastAsiaTheme="minorEastAsia" w:hAnsiTheme="minorHAnsi" w:cstheme="minorBidi"/>
                <w:noProof/>
                <w:lang w:eastAsia="es-ES"/>
              </w:rPr>
              <w:tab/>
            </w:r>
            <w:r w:rsidRPr="005B42F0" w:rsidDel="005B42F0">
              <w:rPr>
                <w:noProof/>
                <w:rPrChange w:id="788" w:author="JORGE CONTRERAS ORTIZ" w:date="2021-09-04T09:26:00Z">
                  <w:rPr>
                    <w:rStyle w:val="Hipervnculo"/>
                    <w:noProof/>
                  </w:rPr>
                </w:rPrChange>
              </w:rPr>
              <w:delText>6LoWPAN [4]</w:delText>
            </w:r>
            <w:r w:rsidDel="005B42F0">
              <w:rPr>
                <w:noProof/>
                <w:webHidden/>
              </w:rPr>
              <w:tab/>
              <w:delText>24</w:delText>
            </w:r>
          </w:del>
        </w:p>
        <w:p w14:paraId="4EC399A0" w14:textId="6098DDDF" w:rsidR="00F21168" w:rsidDel="005B42F0" w:rsidRDefault="00F21168" w:rsidP="006242EF">
          <w:pPr>
            <w:pStyle w:val="TDC3"/>
            <w:rPr>
              <w:del w:id="789" w:author="JORGE CONTRERAS ORTIZ" w:date="2021-09-04T09:26:00Z"/>
              <w:rFonts w:asciiTheme="minorHAnsi" w:hAnsiTheme="minorHAnsi" w:cstheme="minorBidi"/>
              <w:noProof/>
            </w:rPr>
          </w:pPr>
          <w:del w:id="790" w:author="JORGE CONTRERAS ORTIZ" w:date="2021-09-04T09:26:00Z">
            <w:r w:rsidRPr="005B42F0" w:rsidDel="005B42F0">
              <w:rPr>
                <w:noProof/>
                <w:rPrChange w:id="791" w:author="JORGE CONTRERAS ORTIZ" w:date="2021-09-04T09:26:00Z">
                  <w:rPr>
                    <w:rStyle w:val="Hipervnculo"/>
                    <w:noProof/>
                  </w:rPr>
                </w:rPrChange>
              </w:rPr>
              <w:delText>2.2.1.</w:delText>
            </w:r>
            <w:r w:rsidDel="005B42F0">
              <w:rPr>
                <w:rFonts w:asciiTheme="minorHAnsi" w:hAnsiTheme="minorHAnsi" w:cstheme="minorBidi"/>
                <w:noProof/>
              </w:rPr>
              <w:tab/>
            </w:r>
            <w:r w:rsidRPr="005B42F0" w:rsidDel="005B42F0">
              <w:rPr>
                <w:noProof/>
                <w:rPrChange w:id="792" w:author="JORGE CONTRERAS ORTIZ" w:date="2021-09-04T09:26:00Z">
                  <w:rPr>
                    <w:rStyle w:val="Hipervnculo"/>
                    <w:noProof/>
                  </w:rPr>
                </w:rPrChange>
              </w:rPr>
              <w:delText>Significado 6LoWPAN [4]</w:delText>
            </w:r>
            <w:r w:rsidDel="005B42F0">
              <w:rPr>
                <w:noProof/>
                <w:webHidden/>
              </w:rPr>
              <w:tab/>
              <w:delText>24</w:delText>
            </w:r>
          </w:del>
        </w:p>
        <w:p w14:paraId="40E96BE3" w14:textId="21817CB6" w:rsidR="00F21168" w:rsidDel="005B42F0" w:rsidRDefault="00F21168" w:rsidP="006242EF">
          <w:pPr>
            <w:pStyle w:val="TDC3"/>
            <w:rPr>
              <w:del w:id="793" w:author="JORGE CONTRERAS ORTIZ" w:date="2021-09-04T09:26:00Z"/>
              <w:rFonts w:asciiTheme="minorHAnsi" w:hAnsiTheme="minorHAnsi" w:cstheme="minorBidi"/>
              <w:noProof/>
            </w:rPr>
          </w:pPr>
          <w:del w:id="794" w:author="JORGE CONTRERAS ORTIZ" w:date="2021-09-04T09:26:00Z">
            <w:r w:rsidRPr="005B42F0" w:rsidDel="005B42F0">
              <w:rPr>
                <w:noProof/>
                <w:rPrChange w:id="795" w:author="JORGE CONTRERAS ORTIZ" w:date="2021-09-04T09:26:00Z">
                  <w:rPr>
                    <w:rStyle w:val="Hipervnculo"/>
                    <w:noProof/>
                  </w:rPr>
                </w:rPrChange>
              </w:rPr>
              <w:delText>2.2.2.</w:delText>
            </w:r>
            <w:r w:rsidDel="005B42F0">
              <w:rPr>
                <w:rFonts w:asciiTheme="minorHAnsi" w:hAnsiTheme="minorHAnsi" w:cstheme="minorBidi"/>
                <w:noProof/>
              </w:rPr>
              <w:tab/>
            </w:r>
            <w:r w:rsidRPr="005B42F0" w:rsidDel="005B42F0">
              <w:rPr>
                <w:noProof/>
                <w:rPrChange w:id="796" w:author="JORGE CONTRERAS ORTIZ" w:date="2021-09-04T09:26:00Z">
                  <w:rPr>
                    <w:rStyle w:val="Hipervnculo"/>
                    <w:noProof/>
                  </w:rPr>
                </w:rPrChange>
              </w:rPr>
              <w:delText>Pila de Protocolos de 6LoWPAN [4]–[6]</w:delText>
            </w:r>
            <w:r w:rsidDel="005B42F0">
              <w:rPr>
                <w:noProof/>
                <w:webHidden/>
              </w:rPr>
              <w:tab/>
              <w:delText>25</w:delText>
            </w:r>
          </w:del>
        </w:p>
        <w:p w14:paraId="55DCB85C" w14:textId="1FC76117" w:rsidR="00F21168" w:rsidDel="005B42F0" w:rsidRDefault="00F21168" w:rsidP="006242EF">
          <w:pPr>
            <w:pStyle w:val="TDC3"/>
            <w:rPr>
              <w:del w:id="797" w:author="JORGE CONTRERAS ORTIZ" w:date="2021-09-04T09:26:00Z"/>
              <w:rFonts w:asciiTheme="minorHAnsi" w:hAnsiTheme="minorHAnsi" w:cstheme="minorBidi"/>
              <w:noProof/>
            </w:rPr>
          </w:pPr>
          <w:del w:id="798" w:author="JORGE CONTRERAS ORTIZ" w:date="2021-09-04T09:26:00Z">
            <w:r w:rsidRPr="005B42F0" w:rsidDel="005B42F0">
              <w:rPr>
                <w:noProof/>
                <w:rPrChange w:id="799" w:author="JORGE CONTRERAS ORTIZ" w:date="2021-09-04T09:26:00Z">
                  <w:rPr>
                    <w:rStyle w:val="Hipervnculo"/>
                    <w:noProof/>
                  </w:rPr>
                </w:rPrChange>
              </w:rPr>
              <w:delText>2.2.3.</w:delText>
            </w:r>
            <w:r w:rsidDel="005B42F0">
              <w:rPr>
                <w:rFonts w:asciiTheme="minorHAnsi" w:hAnsiTheme="minorHAnsi" w:cstheme="minorBidi"/>
                <w:noProof/>
              </w:rPr>
              <w:tab/>
            </w:r>
            <w:r w:rsidRPr="005B42F0" w:rsidDel="005B42F0">
              <w:rPr>
                <w:noProof/>
                <w:rPrChange w:id="800" w:author="JORGE CONTRERAS ORTIZ" w:date="2021-09-04T09:26:00Z">
                  <w:rPr>
                    <w:rStyle w:val="Hipervnculo"/>
                    <w:noProof/>
                  </w:rPr>
                </w:rPrChange>
              </w:rPr>
              <w:delText>Principales características de 6LoWPAN [7]</w:delText>
            </w:r>
            <w:r w:rsidDel="005B42F0">
              <w:rPr>
                <w:noProof/>
                <w:webHidden/>
              </w:rPr>
              <w:tab/>
              <w:delText>25</w:delText>
            </w:r>
          </w:del>
        </w:p>
        <w:p w14:paraId="0F99738C" w14:textId="33F9E459" w:rsidR="00F21168" w:rsidDel="005B42F0" w:rsidRDefault="00F21168">
          <w:pPr>
            <w:pStyle w:val="TDC4"/>
            <w:tabs>
              <w:tab w:val="left" w:pos="1760"/>
              <w:tab w:val="right" w:leader="dot" w:pos="8494"/>
            </w:tabs>
            <w:rPr>
              <w:del w:id="801" w:author="JORGE CONTRERAS ORTIZ" w:date="2021-09-04T09:26:00Z"/>
              <w:rFonts w:asciiTheme="minorHAnsi" w:eastAsiaTheme="minorEastAsia" w:hAnsiTheme="minorHAnsi" w:cstheme="minorBidi"/>
              <w:noProof/>
              <w:lang w:eastAsia="es-ES"/>
            </w:rPr>
          </w:pPr>
          <w:del w:id="802" w:author="JORGE CONTRERAS ORTIZ" w:date="2021-09-04T09:26:00Z">
            <w:r w:rsidRPr="005B42F0" w:rsidDel="005B42F0">
              <w:rPr>
                <w:noProof/>
                <w:rPrChange w:id="803" w:author="JORGE CONTRERAS ORTIZ" w:date="2021-09-04T09:26:00Z">
                  <w:rPr>
                    <w:rStyle w:val="Hipervnculo"/>
                    <w:noProof/>
                  </w:rPr>
                </w:rPrChange>
              </w:rPr>
              <w:delText>2.2.3.1.</w:delText>
            </w:r>
            <w:r w:rsidDel="005B42F0">
              <w:rPr>
                <w:rFonts w:asciiTheme="minorHAnsi" w:eastAsiaTheme="minorEastAsia" w:hAnsiTheme="minorHAnsi" w:cstheme="minorBidi"/>
                <w:noProof/>
                <w:lang w:eastAsia="es-ES"/>
              </w:rPr>
              <w:tab/>
            </w:r>
            <w:r w:rsidRPr="005B42F0" w:rsidDel="005B42F0">
              <w:rPr>
                <w:noProof/>
                <w:rPrChange w:id="804" w:author="JORGE CONTRERAS ORTIZ" w:date="2021-09-04T09:26:00Z">
                  <w:rPr>
                    <w:rStyle w:val="Hipervnculo"/>
                    <w:noProof/>
                  </w:rPr>
                </w:rPrChange>
              </w:rPr>
              <w:delText>Compresión de cabecera</w:delText>
            </w:r>
            <w:r w:rsidDel="005B42F0">
              <w:rPr>
                <w:noProof/>
                <w:webHidden/>
              </w:rPr>
              <w:tab/>
              <w:delText>26</w:delText>
            </w:r>
          </w:del>
        </w:p>
        <w:p w14:paraId="0CF27856" w14:textId="4B83E3F4" w:rsidR="00F21168" w:rsidDel="005B42F0" w:rsidRDefault="00F21168">
          <w:pPr>
            <w:pStyle w:val="TDC4"/>
            <w:tabs>
              <w:tab w:val="left" w:pos="1760"/>
              <w:tab w:val="right" w:leader="dot" w:pos="8494"/>
            </w:tabs>
            <w:rPr>
              <w:del w:id="805" w:author="JORGE CONTRERAS ORTIZ" w:date="2021-09-04T09:26:00Z"/>
              <w:rFonts w:asciiTheme="minorHAnsi" w:eastAsiaTheme="minorEastAsia" w:hAnsiTheme="minorHAnsi" w:cstheme="minorBidi"/>
              <w:noProof/>
              <w:lang w:eastAsia="es-ES"/>
            </w:rPr>
          </w:pPr>
          <w:del w:id="806" w:author="JORGE CONTRERAS ORTIZ" w:date="2021-09-04T09:26:00Z">
            <w:r w:rsidRPr="005B42F0" w:rsidDel="005B42F0">
              <w:rPr>
                <w:noProof/>
                <w:rPrChange w:id="807" w:author="JORGE CONTRERAS ORTIZ" w:date="2021-09-04T09:26:00Z">
                  <w:rPr>
                    <w:rStyle w:val="Hipervnculo"/>
                    <w:noProof/>
                  </w:rPr>
                </w:rPrChange>
              </w:rPr>
              <w:delText>2.2.3.2.</w:delText>
            </w:r>
            <w:r w:rsidDel="005B42F0">
              <w:rPr>
                <w:rFonts w:asciiTheme="minorHAnsi" w:eastAsiaTheme="minorEastAsia" w:hAnsiTheme="minorHAnsi" w:cstheme="minorBidi"/>
                <w:noProof/>
                <w:lang w:eastAsia="es-ES"/>
              </w:rPr>
              <w:tab/>
            </w:r>
            <w:r w:rsidRPr="005B42F0" w:rsidDel="005B42F0">
              <w:rPr>
                <w:noProof/>
                <w:rPrChange w:id="808" w:author="JORGE CONTRERAS ORTIZ" w:date="2021-09-04T09:26:00Z">
                  <w:rPr>
                    <w:rStyle w:val="Hipervnculo"/>
                    <w:noProof/>
                  </w:rPr>
                </w:rPrChange>
              </w:rPr>
              <w:delText>Enrutamiento</w:delText>
            </w:r>
            <w:r w:rsidDel="005B42F0">
              <w:rPr>
                <w:noProof/>
                <w:webHidden/>
              </w:rPr>
              <w:tab/>
              <w:delText>26</w:delText>
            </w:r>
          </w:del>
        </w:p>
        <w:p w14:paraId="4CFF30BE" w14:textId="706142BB" w:rsidR="00F21168" w:rsidDel="005B42F0" w:rsidRDefault="00F21168">
          <w:pPr>
            <w:pStyle w:val="TDC4"/>
            <w:tabs>
              <w:tab w:val="left" w:pos="1760"/>
              <w:tab w:val="right" w:leader="dot" w:pos="8494"/>
            </w:tabs>
            <w:rPr>
              <w:del w:id="809" w:author="JORGE CONTRERAS ORTIZ" w:date="2021-09-04T09:26:00Z"/>
              <w:rFonts w:asciiTheme="minorHAnsi" w:eastAsiaTheme="minorEastAsia" w:hAnsiTheme="minorHAnsi" w:cstheme="minorBidi"/>
              <w:noProof/>
              <w:lang w:eastAsia="es-ES"/>
            </w:rPr>
          </w:pPr>
          <w:del w:id="810" w:author="JORGE CONTRERAS ORTIZ" w:date="2021-09-04T09:26:00Z">
            <w:r w:rsidRPr="005B42F0" w:rsidDel="005B42F0">
              <w:rPr>
                <w:noProof/>
                <w:rPrChange w:id="811" w:author="JORGE CONTRERAS ORTIZ" w:date="2021-09-04T09:26:00Z">
                  <w:rPr>
                    <w:rStyle w:val="Hipervnculo"/>
                    <w:noProof/>
                  </w:rPr>
                </w:rPrChange>
              </w:rPr>
              <w:delText>2.2.3.3.</w:delText>
            </w:r>
            <w:r w:rsidDel="005B42F0">
              <w:rPr>
                <w:rFonts w:asciiTheme="minorHAnsi" w:eastAsiaTheme="minorEastAsia" w:hAnsiTheme="minorHAnsi" w:cstheme="minorBidi"/>
                <w:noProof/>
                <w:lang w:eastAsia="es-ES"/>
              </w:rPr>
              <w:tab/>
            </w:r>
            <w:r w:rsidRPr="005B42F0" w:rsidDel="005B42F0">
              <w:rPr>
                <w:noProof/>
                <w:rPrChange w:id="812" w:author="JORGE CONTRERAS ORTIZ" w:date="2021-09-04T09:26:00Z">
                  <w:rPr>
                    <w:rStyle w:val="Hipervnculo"/>
                    <w:noProof/>
                  </w:rPr>
                </w:rPrChange>
              </w:rPr>
              <w:delText>Seguridad</w:delText>
            </w:r>
            <w:r w:rsidDel="005B42F0">
              <w:rPr>
                <w:noProof/>
                <w:webHidden/>
              </w:rPr>
              <w:tab/>
              <w:delText>26</w:delText>
            </w:r>
          </w:del>
        </w:p>
        <w:p w14:paraId="74FDB705" w14:textId="4CA8174E" w:rsidR="00F21168" w:rsidDel="005B42F0" w:rsidRDefault="00F21168">
          <w:pPr>
            <w:pStyle w:val="TDC4"/>
            <w:tabs>
              <w:tab w:val="left" w:pos="1760"/>
              <w:tab w:val="right" w:leader="dot" w:pos="8494"/>
            </w:tabs>
            <w:rPr>
              <w:del w:id="813" w:author="JORGE CONTRERAS ORTIZ" w:date="2021-09-04T09:26:00Z"/>
              <w:rFonts w:asciiTheme="minorHAnsi" w:eastAsiaTheme="minorEastAsia" w:hAnsiTheme="minorHAnsi" w:cstheme="minorBidi"/>
              <w:noProof/>
              <w:lang w:eastAsia="es-ES"/>
            </w:rPr>
          </w:pPr>
          <w:del w:id="814" w:author="JORGE CONTRERAS ORTIZ" w:date="2021-09-04T09:26:00Z">
            <w:r w:rsidRPr="005B42F0" w:rsidDel="005B42F0">
              <w:rPr>
                <w:noProof/>
                <w:rPrChange w:id="815" w:author="JORGE CONTRERAS ORTIZ" w:date="2021-09-04T09:26:00Z">
                  <w:rPr>
                    <w:rStyle w:val="Hipervnculo"/>
                    <w:noProof/>
                  </w:rPr>
                </w:rPrChange>
              </w:rPr>
              <w:delText>2.2.3.4.</w:delText>
            </w:r>
            <w:r w:rsidDel="005B42F0">
              <w:rPr>
                <w:rFonts w:asciiTheme="minorHAnsi" w:eastAsiaTheme="minorEastAsia" w:hAnsiTheme="minorHAnsi" w:cstheme="minorBidi"/>
                <w:noProof/>
                <w:lang w:eastAsia="es-ES"/>
              </w:rPr>
              <w:tab/>
            </w:r>
            <w:r w:rsidRPr="005B42F0" w:rsidDel="005B42F0">
              <w:rPr>
                <w:noProof/>
                <w:rPrChange w:id="816" w:author="JORGE CONTRERAS ORTIZ" w:date="2021-09-04T09:26:00Z">
                  <w:rPr>
                    <w:rStyle w:val="Hipervnculo"/>
                    <w:noProof/>
                  </w:rPr>
                </w:rPrChange>
              </w:rPr>
              <w:delText>Protocolos de aplicación</w:delText>
            </w:r>
            <w:r w:rsidDel="005B42F0">
              <w:rPr>
                <w:noProof/>
                <w:webHidden/>
              </w:rPr>
              <w:tab/>
              <w:delText>27</w:delText>
            </w:r>
          </w:del>
        </w:p>
        <w:p w14:paraId="44633E64" w14:textId="65964B99" w:rsidR="00F21168" w:rsidDel="005B42F0" w:rsidRDefault="00F21168" w:rsidP="006242EF">
          <w:pPr>
            <w:pStyle w:val="TDC3"/>
            <w:rPr>
              <w:del w:id="817" w:author="JORGE CONTRERAS ORTIZ" w:date="2021-09-04T09:26:00Z"/>
              <w:rFonts w:asciiTheme="minorHAnsi" w:hAnsiTheme="minorHAnsi" w:cstheme="minorBidi"/>
              <w:noProof/>
            </w:rPr>
          </w:pPr>
          <w:del w:id="818" w:author="JORGE CONTRERAS ORTIZ" w:date="2021-09-04T09:26:00Z">
            <w:r w:rsidRPr="005B42F0" w:rsidDel="005B42F0">
              <w:rPr>
                <w:noProof/>
                <w:rPrChange w:id="819" w:author="JORGE CONTRERAS ORTIZ" w:date="2021-09-04T09:26:00Z">
                  <w:rPr>
                    <w:rStyle w:val="Hipervnculo"/>
                    <w:noProof/>
                  </w:rPr>
                </w:rPrChange>
              </w:rPr>
              <w:delText>2.2.4.</w:delText>
            </w:r>
            <w:r w:rsidDel="005B42F0">
              <w:rPr>
                <w:rFonts w:asciiTheme="minorHAnsi" w:hAnsiTheme="minorHAnsi" w:cstheme="minorBidi"/>
                <w:noProof/>
              </w:rPr>
              <w:tab/>
            </w:r>
            <w:r w:rsidRPr="005B42F0" w:rsidDel="005B42F0">
              <w:rPr>
                <w:noProof/>
                <w:rPrChange w:id="820" w:author="JORGE CONTRERAS ORTIZ" w:date="2021-09-04T09:26:00Z">
                  <w:rPr>
                    <w:rStyle w:val="Hipervnculo"/>
                    <w:noProof/>
                  </w:rPr>
                </w:rPrChange>
              </w:rPr>
              <w:delText>Retos de 6LoWPAN</w:delText>
            </w:r>
            <w:r w:rsidDel="005B42F0">
              <w:rPr>
                <w:noProof/>
                <w:webHidden/>
              </w:rPr>
              <w:tab/>
              <w:delText>27</w:delText>
            </w:r>
          </w:del>
        </w:p>
        <w:p w14:paraId="2E5D5AAC" w14:textId="0822C575" w:rsidR="00F21168" w:rsidDel="005B42F0" w:rsidRDefault="00F21168" w:rsidP="006242EF">
          <w:pPr>
            <w:pStyle w:val="TDC3"/>
            <w:rPr>
              <w:del w:id="821" w:author="JORGE CONTRERAS ORTIZ" w:date="2021-09-04T09:26:00Z"/>
              <w:rFonts w:asciiTheme="minorHAnsi" w:hAnsiTheme="minorHAnsi" w:cstheme="minorBidi"/>
              <w:noProof/>
            </w:rPr>
          </w:pPr>
          <w:del w:id="822" w:author="JORGE CONTRERAS ORTIZ" w:date="2021-09-04T09:26:00Z">
            <w:r w:rsidRPr="005B42F0" w:rsidDel="005B42F0">
              <w:rPr>
                <w:noProof/>
                <w:rPrChange w:id="823" w:author="JORGE CONTRERAS ORTIZ" w:date="2021-09-04T09:26:00Z">
                  <w:rPr>
                    <w:rStyle w:val="Hipervnculo"/>
                    <w:noProof/>
                  </w:rPr>
                </w:rPrChange>
              </w:rPr>
              <w:delText>2.2.5.</w:delText>
            </w:r>
            <w:r w:rsidDel="005B42F0">
              <w:rPr>
                <w:rFonts w:asciiTheme="minorHAnsi" w:hAnsiTheme="minorHAnsi" w:cstheme="minorBidi"/>
                <w:noProof/>
              </w:rPr>
              <w:tab/>
            </w:r>
            <w:r w:rsidRPr="005B42F0" w:rsidDel="005B42F0">
              <w:rPr>
                <w:noProof/>
                <w:rPrChange w:id="824" w:author="JORGE CONTRERAS ORTIZ" w:date="2021-09-04T09:26:00Z">
                  <w:rPr>
                    <w:rStyle w:val="Hipervnculo"/>
                    <w:noProof/>
                  </w:rPr>
                </w:rPrChange>
              </w:rPr>
              <w:delText>Implementaciones y aplicaciones para 6LoWPAN [5], [7]</w:delText>
            </w:r>
            <w:r w:rsidDel="005B42F0">
              <w:rPr>
                <w:noProof/>
                <w:webHidden/>
              </w:rPr>
              <w:tab/>
              <w:delText>28</w:delText>
            </w:r>
          </w:del>
        </w:p>
        <w:p w14:paraId="4E6C31E1" w14:textId="72A047E4" w:rsidR="00F21168" w:rsidDel="005B42F0" w:rsidRDefault="00F21168">
          <w:pPr>
            <w:pStyle w:val="TDC4"/>
            <w:tabs>
              <w:tab w:val="left" w:pos="1760"/>
              <w:tab w:val="right" w:leader="dot" w:pos="8494"/>
            </w:tabs>
            <w:rPr>
              <w:del w:id="825" w:author="JORGE CONTRERAS ORTIZ" w:date="2021-09-04T09:26:00Z"/>
              <w:rFonts w:asciiTheme="minorHAnsi" w:eastAsiaTheme="minorEastAsia" w:hAnsiTheme="minorHAnsi" w:cstheme="minorBidi"/>
              <w:noProof/>
              <w:lang w:eastAsia="es-ES"/>
            </w:rPr>
          </w:pPr>
          <w:del w:id="826" w:author="JORGE CONTRERAS ORTIZ" w:date="2021-09-04T09:26:00Z">
            <w:r w:rsidRPr="005B42F0" w:rsidDel="005B42F0">
              <w:rPr>
                <w:noProof/>
                <w:rPrChange w:id="827" w:author="JORGE CONTRERAS ORTIZ" w:date="2021-09-04T09:26:00Z">
                  <w:rPr>
                    <w:rStyle w:val="Hipervnculo"/>
                    <w:noProof/>
                  </w:rPr>
                </w:rPrChange>
              </w:rPr>
              <w:delText>2.2.5.1.</w:delText>
            </w:r>
            <w:r w:rsidDel="005B42F0">
              <w:rPr>
                <w:rFonts w:asciiTheme="minorHAnsi" w:eastAsiaTheme="minorEastAsia" w:hAnsiTheme="minorHAnsi" w:cstheme="minorBidi"/>
                <w:noProof/>
                <w:lang w:eastAsia="es-ES"/>
              </w:rPr>
              <w:tab/>
            </w:r>
            <w:r w:rsidRPr="005B42F0" w:rsidDel="005B42F0">
              <w:rPr>
                <w:noProof/>
                <w:rPrChange w:id="828" w:author="JORGE CONTRERAS ORTIZ" w:date="2021-09-04T09:26:00Z">
                  <w:rPr>
                    <w:rStyle w:val="Hipervnculo"/>
                    <w:noProof/>
                  </w:rPr>
                </w:rPrChange>
              </w:rPr>
              <w:delText>Contiki</w:delText>
            </w:r>
            <w:r w:rsidDel="005B42F0">
              <w:rPr>
                <w:noProof/>
                <w:webHidden/>
              </w:rPr>
              <w:tab/>
              <w:delText>28</w:delText>
            </w:r>
          </w:del>
        </w:p>
        <w:p w14:paraId="27C263D3" w14:textId="25B3C34F" w:rsidR="00F21168" w:rsidDel="005B42F0" w:rsidRDefault="00F21168">
          <w:pPr>
            <w:pStyle w:val="TDC4"/>
            <w:tabs>
              <w:tab w:val="left" w:pos="1760"/>
              <w:tab w:val="right" w:leader="dot" w:pos="8494"/>
            </w:tabs>
            <w:rPr>
              <w:del w:id="829" w:author="JORGE CONTRERAS ORTIZ" w:date="2021-09-04T09:26:00Z"/>
              <w:rFonts w:asciiTheme="minorHAnsi" w:eastAsiaTheme="minorEastAsia" w:hAnsiTheme="minorHAnsi" w:cstheme="minorBidi"/>
              <w:noProof/>
              <w:lang w:eastAsia="es-ES"/>
            </w:rPr>
          </w:pPr>
          <w:del w:id="830" w:author="JORGE CONTRERAS ORTIZ" w:date="2021-09-04T09:26:00Z">
            <w:r w:rsidRPr="005B42F0" w:rsidDel="005B42F0">
              <w:rPr>
                <w:noProof/>
                <w:rPrChange w:id="831" w:author="JORGE CONTRERAS ORTIZ" w:date="2021-09-04T09:26:00Z">
                  <w:rPr>
                    <w:rStyle w:val="Hipervnculo"/>
                    <w:noProof/>
                  </w:rPr>
                </w:rPrChange>
              </w:rPr>
              <w:delText>2.2.5.2.</w:delText>
            </w:r>
            <w:r w:rsidDel="005B42F0">
              <w:rPr>
                <w:rFonts w:asciiTheme="minorHAnsi" w:eastAsiaTheme="minorEastAsia" w:hAnsiTheme="minorHAnsi" w:cstheme="minorBidi"/>
                <w:noProof/>
                <w:lang w:eastAsia="es-ES"/>
              </w:rPr>
              <w:tab/>
            </w:r>
            <w:r w:rsidRPr="005B42F0" w:rsidDel="005B42F0">
              <w:rPr>
                <w:noProof/>
                <w:rPrChange w:id="832" w:author="JORGE CONTRERAS ORTIZ" w:date="2021-09-04T09:26:00Z">
                  <w:rPr>
                    <w:rStyle w:val="Hipervnculo"/>
                    <w:noProof/>
                  </w:rPr>
                </w:rPrChange>
              </w:rPr>
              <w:delText>TinyOS</w:delText>
            </w:r>
            <w:r w:rsidDel="005B42F0">
              <w:rPr>
                <w:noProof/>
                <w:webHidden/>
              </w:rPr>
              <w:tab/>
              <w:delText>28</w:delText>
            </w:r>
          </w:del>
        </w:p>
        <w:p w14:paraId="677C5C62" w14:textId="17C17AD5" w:rsidR="00F21168" w:rsidDel="005B42F0" w:rsidRDefault="00F21168">
          <w:pPr>
            <w:pStyle w:val="TDC4"/>
            <w:tabs>
              <w:tab w:val="left" w:pos="1760"/>
              <w:tab w:val="right" w:leader="dot" w:pos="8494"/>
            </w:tabs>
            <w:rPr>
              <w:del w:id="833" w:author="JORGE CONTRERAS ORTIZ" w:date="2021-09-04T09:26:00Z"/>
              <w:rFonts w:asciiTheme="minorHAnsi" w:eastAsiaTheme="minorEastAsia" w:hAnsiTheme="minorHAnsi" w:cstheme="minorBidi"/>
              <w:noProof/>
              <w:lang w:eastAsia="es-ES"/>
            </w:rPr>
          </w:pPr>
          <w:del w:id="834" w:author="JORGE CONTRERAS ORTIZ" w:date="2021-09-04T09:26:00Z">
            <w:r w:rsidRPr="005B42F0" w:rsidDel="005B42F0">
              <w:rPr>
                <w:noProof/>
                <w:rPrChange w:id="835" w:author="JORGE CONTRERAS ORTIZ" w:date="2021-09-04T09:26:00Z">
                  <w:rPr>
                    <w:rStyle w:val="Hipervnculo"/>
                    <w:noProof/>
                  </w:rPr>
                </w:rPrChange>
              </w:rPr>
              <w:delText>2.2.5.3.</w:delText>
            </w:r>
            <w:r w:rsidDel="005B42F0">
              <w:rPr>
                <w:rFonts w:asciiTheme="minorHAnsi" w:eastAsiaTheme="minorEastAsia" w:hAnsiTheme="minorHAnsi" w:cstheme="minorBidi"/>
                <w:noProof/>
                <w:lang w:eastAsia="es-ES"/>
              </w:rPr>
              <w:tab/>
            </w:r>
            <w:r w:rsidRPr="005B42F0" w:rsidDel="005B42F0">
              <w:rPr>
                <w:noProof/>
                <w:rPrChange w:id="836" w:author="JORGE CONTRERAS ORTIZ" w:date="2021-09-04T09:26:00Z">
                  <w:rPr>
                    <w:rStyle w:val="Hipervnculo"/>
                    <w:noProof/>
                  </w:rPr>
                </w:rPrChange>
              </w:rPr>
              <w:delText>Thread</w:delText>
            </w:r>
            <w:r w:rsidDel="005B42F0">
              <w:rPr>
                <w:noProof/>
                <w:webHidden/>
              </w:rPr>
              <w:tab/>
              <w:delText>29</w:delText>
            </w:r>
          </w:del>
        </w:p>
        <w:p w14:paraId="28F1076D" w14:textId="1FCB53CF" w:rsidR="00F21168" w:rsidDel="005B42F0" w:rsidRDefault="00F21168">
          <w:pPr>
            <w:pStyle w:val="TDC2"/>
            <w:tabs>
              <w:tab w:val="left" w:pos="880"/>
              <w:tab w:val="right" w:leader="dot" w:pos="8494"/>
            </w:tabs>
            <w:rPr>
              <w:del w:id="837" w:author="JORGE CONTRERAS ORTIZ" w:date="2021-09-04T09:26:00Z"/>
              <w:rFonts w:asciiTheme="minorHAnsi" w:eastAsiaTheme="minorEastAsia" w:hAnsiTheme="minorHAnsi" w:cstheme="minorBidi"/>
              <w:noProof/>
              <w:lang w:eastAsia="es-ES"/>
            </w:rPr>
          </w:pPr>
          <w:del w:id="838" w:author="JORGE CONTRERAS ORTIZ" w:date="2021-09-04T09:26:00Z">
            <w:r w:rsidRPr="005B42F0" w:rsidDel="005B42F0">
              <w:rPr>
                <w:noProof/>
                <w:rPrChange w:id="839" w:author="JORGE CONTRERAS ORTIZ" w:date="2021-09-04T09:26:00Z">
                  <w:rPr>
                    <w:rStyle w:val="Hipervnculo"/>
                    <w:noProof/>
                  </w:rPr>
                </w:rPrChange>
              </w:rPr>
              <w:delText>2.3.</w:delText>
            </w:r>
            <w:r w:rsidDel="005B42F0">
              <w:rPr>
                <w:rFonts w:asciiTheme="minorHAnsi" w:eastAsiaTheme="minorEastAsia" w:hAnsiTheme="minorHAnsi" w:cstheme="minorBidi"/>
                <w:noProof/>
                <w:lang w:eastAsia="es-ES"/>
              </w:rPr>
              <w:tab/>
            </w:r>
            <w:r w:rsidRPr="005B42F0" w:rsidDel="005B42F0">
              <w:rPr>
                <w:noProof/>
                <w:rPrChange w:id="840" w:author="JORGE CONTRERAS ORTIZ" w:date="2021-09-04T09:26:00Z">
                  <w:rPr>
                    <w:rStyle w:val="Hipervnculo"/>
                    <w:noProof/>
                  </w:rPr>
                </w:rPrChange>
              </w:rPr>
              <w:delText>THREAD</w:delText>
            </w:r>
            <w:r w:rsidDel="005B42F0">
              <w:rPr>
                <w:noProof/>
                <w:webHidden/>
              </w:rPr>
              <w:tab/>
              <w:delText>30</w:delText>
            </w:r>
          </w:del>
        </w:p>
        <w:p w14:paraId="41B6A2AF" w14:textId="4E220868" w:rsidR="00F21168" w:rsidDel="005B42F0" w:rsidRDefault="00F21168" w:rsidP="006242EF">
          <w:pPr>
            <w:pStyle w:val="TDC3"/>
            <w:rPr>
              <w:del w:id="841" w:author="JORGE CONTRERAS ORTIZ" w:date="2021-09-04T09:26:00Z"/>
              <w:rFonts w:asciiTheme="minorHAnsi" w:hAnsiTheme="minorHAnsi" w:cstheme="minorBidi"/>
              <w:noProof/>
            </w:rPr>
          </w:pPr>
          <w:del w:id="842" w:author="JORGE CONTRERAS ORTIZ" w:date="2021-09-04T09:26:00Z">
            <w:r w:rsidRPr="005B42F0" w:rsidDel="005B42F0">
              <w:rPr>
                <w:noProof/>
                <w:rPrChange w:id="843" w:author="JORGE CONTRERAS ORTIZ" w:date="2021-09-04T09:26:00Z">
                  <w:rPr>
                    <w:rStyle w:val="Hipervnculo"/>
                    <w:noProof/>
                  </w:rPr>
                </w:rPrChange>
              </w:rPr>
              <w:delText>2.3.1.</w:delText>
            </w:r>
            <w:r w:rsidDel="005B42F0">
              <w:rPr>
                <w:rFonts w:asciiTheme="minorHAnsi" w:hAnsiTheme="minorHAnsi" w:cstheme="minorBidi"/>
                <w:noProof/>
              </w:rPr>
              <w:tab/>
            </w:r>
            <w:r w:rsidRPr="005B42F0" w:rsidDel="005B42F0">
              <w:rPr>
                <w:noProof/>
                <w:rPrChange w:id="844" w:author="JORGE CONTRERAS ORTIZ" w:date="2021-09-04T09:26:00Z">
                  <w:rPr>
                    <w:rStyle w:val="Hipervnculo"/>
                    <w:noProof/>
                  </w:rPr>
                </w:rPrChange>
              </w:rPr>
              <w:delText>Introducción a Redes THREAD [8], [10]–[12]</w:delText>
            </w:r>
            <w:r w:rsidDel="005B42F0">
              <w:rPr>
                <w:noProof/>
                <w:webHidden/>
              </w:rPr>
              <w:tab/>
              <w:delText>30</w:delText>
            </w:r>
          </w:del>
        </w:p>
        <w:p w14:paraId="168BF55C" w14:textId="60E8D05A" w:rsidR="00F21168" w:rsidDel="005B42F0" w:rsidRDefault="00F21168" w:rsidP="006242EF">
          <w:pPr>
            <w:pStyle w:val="TDC3"/>
            <w:rPr>
              <w:del w:id="845" w:author="JORGE CONTRERAS ORTIZ" w:date="2021-09-04T09:26:00Z"/>
              <w:rFonts w:asciiTheme="minorHAnsi" w:hAnsiTheme="minorHAnsi" w:cstheme="minorBidi"/>
              <w:noProof/>
            </w:rPr>
          </w:pPr>
          <w:del w:id="846" w:author="JORGE CONTRERAS ORTIZ" w:date="2021-09-04T09:26:00Z">
            <w:r w:rsidRPr="005B42F0" w:rsidDel="005B42F0">
              <w:rPr>
                <w:noProof/>
                <w:rPrChange w:id="847" w:author="JORGE CONTRERAS ORTIZ" w:date="2021-09-04T09:26:00Z">
                  <w:rPr>
                    <w:rStyle w:val="Hipervnculo"/>
                    <w:noProof/>
                  </w:rPr>
                </w:rPrChange>
              </w:rPr>
              <w:delText>2.3.2.</w:delText>
            </w:r>
            <w:r w:rsidDel="005B42F0">
              <w:rPr>
                <w:rFonts w:asciiTheme="minorHAnsi" w:hAnsiTheme="minorHAnsi" w:cstheme="minorBidi"/>
                <w:noProof/>
              </w:rPr>
              <w:tab/>
            </w:r>
            <w:r w:rsidRPr="005B42F0" w:rsidDel="005B42F0">
              <w:rPr>
                <w:noProof/>
                <w:rPrChange w:id="848" w:author="JORGE CONTRERAS ORTIZ" w:date="2021-09-04T09:26:00Z">
                  <w:rPr>
                    <w:rStyle w:val="Hipervnculo"/>
                    <w:noProof/>
                  </w:rPr>
                </w:rPrChange>
              </w:rPr>
              <w:delText>Tipos de dispositivos</w:delText>
            </w:r>
            <w:r w:rsidDel="005B42F0">
              <w:rPr>
                <w:noProof/>
                <w:webHidden/>
              </w:rPr>
              <w:tab/>
              <w:delText>31</w:delText>
            </w:r>
          </w:del>
        </w:p>
        <w:p w14:paraId="12507F79" w14:textId="00FDF4DD" w:rsidR="00F21168" w:rsidDel="005B42F0" w:rsidRDefault="00F21168" w:rsidP="006242EF">
          <w:pPr>
            <w:pStyle w:val="TDC3"/>
            <w:rPr>
              <w:del w:id="849" w:author="JORGE CONTRERAS ORTIZ" w:date="2021-09-04T09:26:00Z"/>
              <w:rFonts w:asciiTheme="minorHAnsi" w:hAnsiTheme="minorHAnsi" w:cstheme="minorBidi"/>
              <w:noProof/>
            </w:rPr>
          </w:pPr>
          <w:del w:id="850" w:author="JORGE CONTRERAS ORTIZ" w:date="2021-09-04T09:26:00Z">
            <w:r w:rsidRPr="005B42F0" w:rsidDel="005B42F0">
              <w:rPr>
                <w:noProof/>
                <w:rPrChange w:id="851" w:author="JORGE CONTRERAS ORTIZ" w:date="2021-09-04T09:26:00Z">
                  <w:rPr>
                    <w:rStyle w:val="Hipervnculo"/>
                    <w:noProof/>
                  </w:rPr>
                </w:rPrChange>
              </w:rPr>
              <w:delText>2.3.3.</w:delText>
            </w:r>
            <w:r w:rsidDel="005B42F0">
              <w:rPr>
                <w:rFonts w:asciiTheme="minorHAnsi" w:hAnsiTheme="minorHAnsi" w:cstheme="minorBidi"/>
                <w:noProof/>
              </w:rPr>
              <w:tab/>
            </w:r>
            <w:r w:rsidRPr="005B42F0" w:rsidDel="005B42F0">
              <w:rPr>
                <w:noProof/>
                <w:rPrChange w:id="852" w:author="JORGE CONTRERAS ORTIZ" w:date="2021-09-04T09:26:00Z">
                  <w:rPr>
                    <w:rStyle w:val="Hipervnculo"/>
                    <w:noProof/>
                  </w:rPr>
                </w:rPrChange>
              </w:rPr>
              <w:delText>Protocolo Thread</w:delText>
            </w:r>
            <w:r w:rsidDel="005B42F0">
              <w:rPr>
                <w:noProof/>
                <w:webHidden/>
              </w:rPr>
              <w:tab/>
              <w:delText>32</w:delText>
            </w:r>
          </w:del>
        </w:p>
        <w:p w14:paraId="35370F83" w14:textId="349282A7" w:rsidR="00F21168" w:rsidDel="005B42F0" w:rsidRDefault="00F21168">
          <w:pPr>
            <w:pStyle w:val="TDC4"/>
            <w:tabs>
              <w:tab w:val="left" w:pos="1760"/>
              <w:tab w:val="right" w:leader="dot" w:pos="8494"/>
            </w:tabs>
            <w:rPr>
              <w:del w:id="853" w:author="JORGE CONTRERAS ORTIZ" w:date="2021-09-04T09:26:00Z"/>
              <w:rFonts w:asciiTheme="minorHAnsi" w:eastAsiaTheme="minorEastAsia" w:hAnsiTheme="minorHAnsi" w:cstheme="minorBidi"/>
              <w:noProof/>
              <w:lang w:eastAsia="es-ES"/>
            </w:rPr>
          </w:pPr>
          <w:del w:id="854" w:author="JORGE CONTRERAS ORTIZ" w:date="2021-09-04T09:26:00Z">
            <w:r w:rsidRPr="005B42F0" w:rsidDel="005B42F0">
              <w:rPr>
                <w:noProof/>
                <w:rPrChange w:id="855" w:author="JORGE CONTRERAS ORTIZ" w:date="2021-09-04T09:26:00Z">
                  <w:rPr>
                    <w:rStyle w:val="Hipervnculo"/>
                    <w:noProof/>
                  </w:rPr>
                </w:rPrChange>
              </w:rPr>
              <w:delText>2.3.3.1.</w:delText>
            </w:r>
            <w:r w:rsidDel="005B42F0">
              <w:rPr>
                <w:rFonts w:asciiTheme="minorHAnsi" w:eastAsiaTheme="minorEastAsia" w:hAnsiTheme="minorHAnsi" w:cstheme="minorBidi"/>
                <w:noProof/>
                <w:lang w:eastAsia="es-ES"/>
              </w:rPr>
              <w:tab/>
            </w:r>
            <w:r w:rsidRPr="005B42F0" w:rsidDel="005B42F0">
              <w:rPr>
                <w:noProof/>
                <w:rPrChange w:id="856" w:author="JORGE CONTRERAS ORTIZ" w:date="2021-09-04T09:26:00Z">
                  <w:rPr>
                    <w:rStyle w:val="Hipervnculo"/>
                    <w:noProof/>
                  </w:rPr>
                </w:rPrChange>
              </w:rPr>
              <w:delText>Redes de área Privada - Private Area Network (PAN) [12]</w:delText>
            </w:r>
            <w:r w:rsidDel="005B42F0">
              <w:rPr>
                <w:noProof/>
                <w:webHidden/>
              </w:rPr>
              <w:tab/>
              <w:delText>33</w:delText>
            </w:r>
          </w:del>
        </w:p>
        <w:p w14:paraId="1C5AE42B" w14:textId="3775FD51" w:rsidR="00F21168" w:rsidDel="005B42F0" w:rsidRDefault="00F21168">
          <w:pPr>
            <w:pStyle w:val="TDC4"/>
            <w:tabs>
              <w:tab w:val="left" w:pos="1760"/>
              <w:tab w:val="right" w:leader="dot" w:pos="8494"/>
            </w:tabs>
            <w:rPr>
              <w:del w:id="857" w:author="JORGE CONTRERAS ORTIZ" w:date="2021-09-04T09:26:00Z"/>
              <w:rFonts w:asciiTheme="minorHAnsi" w:eastAsiaTheme="minorEastAsia" w:hAnsiTheme="minorHAnsi" w:cstheme="minorBidi"/>
              <w:noProof/>
              <w:lang w:eastAsia="es-ES"/>
            </w:rPr>
          </w:pPr>
          <w:del w:id="858" w:author="JORGE CONTRERAS ORTIZ" w:date="2021-09-04T09:26:00Z">
            <w:r w:rsidRPr="005B42F0" w:rsidDel="005B42F0">
              <w:rPr>
                <w:noProof/>
                <w:rPrChange w:id="859" w:author="JORGE CONTRERAS ORTIZ" w:date="2021-09-04T09:26:00Z">
                  <w:rPr>
                    <w:rStyle w:val="Hipervnculo"/>
                    <w:noProof/>
                  </w:rPr>
                </w:rPrChange>
              </w:rPr>
              <w:delText>2.3.3.2.</w:delText>
            </w:r>
            <w:r w:rsidDel="005B42F0">
              <w:rPr>
                <w:rFonts w:asciiTheme="minorHAnsi" w:eastAsiaTheme="minorEastAsia" w:hAnsiTheme="minorHAnsi" w:cstheme="minorBidi"/>
                <w:noProof/>
                <w:lang w:eastAsia="es-ES"/>
              </w:rPr>
              <w:tab/>
            </w:r>
            <w:r w:rsidRPr="005B42F0" w:rsidDel="005B42F0">
              <w:rPr>
                <w:noProof/>
                <w:rPrChange w:id="860" w:author="JORGE CONTRERAS ORTIZ" w:date="2021-09-04T09:26:00Z">
                  <w:rPr>
                    <w:rStyle w:val="Hipervnculo"/>
                    <w:noProof/>
                  </w:rPr>
                </w:rPrChange>
              </w:rPr>
              <w:delText>Capa Física [12], [14]</w:delText>
            </w:r>
            <w:r w:rsidDel="005B42F0">
              <w:rPr>
                <w:noProof/>
                <w:webHidden/>
              </w:rPr>
              <w:tab/>
              <w:delText>35</w:delText>
            </w:r>
          </w:del>
        </w:p>
        <w:p w14:paraId="65EFF559" w14:textId="3F255F22" w:rsidR="00F21168" w:rsidDel="005B42F0" w:rsidRDefault="00F21168">
          <w:pPr>
            <w:pStyle w:val="TDC4"/>
            <w:tabs>
              <w:tab w:val="left" w:pos="1760"/>
              <w:tab w:val="right" w:leader="dot" w:pos="8494"/>
            </w:tabs>
            <w:rPr>
              <w:del w:id="861" w:author="JORGE CONTRERAS ORTIZ" w:date="2021-09-04T09:26:00Z"/>
              <w:rFonts w:asciiTheme="minorHAnsi" w:eastAsiaTheme="minorEastAsia" w:hAnsiTheme="minorHAnsi" w:cstheme="minorBidi"/>
              <w:noProof/>
              <w:lang w:eastAsia="es-ES"/>
            </w:rPr>
          </w:pPr>
          <w:del w:id="862" w:author="JORGE CONTRERAS ORTIZ" w:date="2021-09-04T09:26:00Z">
            <w:r w:rsidRPr="005B42F0" w:rsidDel="005B42F0">
              <w:rPr>
                <w:noProof/>
                <w:rPrChange w:id="863" w:author="JORGE CONTRERAS ORTIZ" w:date="2021-09-04T09:26:00Z">
                  <w:rPr>
                    <w:rStyle w:val="Hipervnculo"/>
                    <w:noProof/>
                  </w:rPr>
                </w:rPrChange>
              </w:rPr>
              <w:delText>2.3.3.3.</w:delText>
            </w:r>
            <w:r w:rsidDel="005B42F0">
              <w:rPr>
                <w:rFonts w:asciiTheme="minorHAnsi" w:eastAsiaTheme="minorEastAsia" w:hAnsiTheme="minorHAnsi" w:cstheme="minorBidi"/>
                <w:noProof/>
                <w:lang w:eastAsia="es-ES"/>
              </w:rPr>
              <w:tab/>
            </w:r>
            <w:r w:rsidRPr="005B42F0" w:rsidDel="005B42F0">
              <w:rPr>
                <w:noProof/>
                <w:rPrChange w:id="864" w:author="JORGE CONTRERAS ORTIZ" w:date="2021-09-04T09:26:00Z">
                  <w:rPr>
                    <w:rStyle w:val="Hipervnculo"/>
                    <w:noProof/>
                  </w:rPr>
                </w:rPrChange>
              </w:rPr>
              <w:delText>Capa MAC (o enlace de Datos). [12], [14]</w:delText>
            </w:r>
            <w:r w:rsidDel="005B42F0">
              <w:rPr>
                <w:noProof/>
                <w:webHidden/>
              </w:rPr>
              <w:tab/>
              <w:delText>35</w:delText>
            </w:r>
          </w:del>
        </w:p>
        <w:p w14:paraId="41A44C38" w14:textId="31916F5F" w:rsidR="00F21168" w:rsidDel="005B42F0" w:rsidRDefault="00F21168">
          <w:pPr>
            <w:pStyle w:val="TDC4"/>
            <w:tabs>
              <w:tab w:val="left" w:pos="1760"/>
              <w:tab w:val="right" w:leader="dot" w:pos="8494"/>
            </w:tabs>
            <w:rPr>
              <w:del w:id="865" w:author="JORGE CONTRERAS ORTIZ" w:date="2021-09-04T09:26:00Z"/>
              <w:rFonts w:asciiTheme="minorHAnsi" w:eastAsiaTheme="minorEastAsia" w:hAnsiTheme="minorHAnsi" w:cstheme="minorBidi"/>
              <w:noProof/>
              <w:lang w:eastAsia="es-ES"/>
            </w:rPr>
          </w:pPr>
          <w:del w:id="866" w:author="JORGE CONTRERAS ORTIZ" w:date="2021-09-04T09:26:00Z">
            <w:r w:rsidRPr="005B42F0" w:rsidDel="005B42F0">
              <w:rPr>
                <w:noProof/>
                <w:rPrChange w:id="867" w:author="JORGE CONTRERAS ORTIZ" w:date="2021-09-04T09:26:00Z">
                  <w:rPr>
                    <w:rStyle w:val="Hipervnculo"/>
                    <w:noProof/>
                  </w:rPr>
                </w:rPrChange>
              </w:rPr>
              <w:delText>2.3.3.4.</w:delText>
            </w:r>
            <w:r w:rsidDel="005B42F0">
              <w:rPr>
                <w:rFonts w:asciiTheme="minorHAnsi" w:eastAsiaTheme="minorEastAsia" w:hAnsiTheme="minorHAnsi" w:cstheme="minorBidi"/>
                <w:noProof/>
                <w:lang w:eastAsia="es-ES"/>
              </w:rPr>
              <w:tab/>
            </w:r>
            <w:r w:rsidRPr="005B42F0" w:rsidDel="005B42F0">
              <w:rPr>
                <w:noProof/>
                <w:rPrChange w:id="868" w:author="JORGE CONTRERAS ORTIZ" w:date="2021-09-04T09:26:00Z">
                  <w:rPr>
                    <w:rStyle w:val="Hipervnculo"/>
                    <w:noProof/>
                  </w:rPr>
                </w:rPrChange>
              </w:rPr>
              <w:delText>Capa de adaptación 6LoWPAN [12]</w:delText>
            </w:r>
            <w:r w:rsidDel="005B42F0">
              <w:rPr>
                <w:noProof/>
                <w:webHidden/>
              </w:rPr>
              <w:tab/>
              <w:delText>37</w:delText>
            </w:r>
          </w:del>
        </w:p>
        <w:p w14:paraId="570CE7F8" w14:textId="5CAF786D" w:rsidR="00F21168" w:rsidDel="005B42F0" w:rsidRDefault="00F21168">
          <w:pPr>
            <w:pStyle w:val="TDC4"/>
            <w:tabs>
              <w:tab w:val="left" w:pos="1760"/>
              <w:tab w:val="right" w:leader="dot" w:pos="8494"/>
            </w:tabs>
            <w:rPr>
              <w:del w:id="869" w:author="JORGE CONTRERAS ORTIZ" w:date="2021-09-04T09:26:00Z"/>
              <w:rFonts w:asciiTheme="minorHAnsi" w:eastAsiaTheme="minorEastAsia" w:hAnsiTheme="minorHAnsi" w:cstheme="minorBidi"/>
              <w:noProof/>
              <w:lang w:eastAsia="es-ES"/>
            </w:rPr>
          </w:pPr>
          <w:del w:id="870" w:author="JORGE CONTRERAS ORTIZ" w:date="2021-09-04T09:26:00Z">
            <w:r w:rsidRPr="005B42F0" w:rsidDel="005B42F0">
              <w:rPr>
                <w:noProof/>
                <w:rPrChange w:id="871" w:author="JORGE CONTRERAS ORTIZ" w:date="2021-09-04T09:26:00Z">
                  <w:rPr>
                    <w:rStyle w:val="Hipervnculo"/>
                    <w:noProof/>
                  </w:rPr>
                </w:rPrChange>
              </w:rPr>
              <w:delText>2.3.3.5.</w:delText>
            </w:r>
            <w:r w:rsidDel="005B42F0">
              <w:rPr>
                <w:rFonts w:asciiTheme="minorHAnsi" w:eastAsiaTheme="minorEastAsia" w:hAnsiTheme="minorHAnsi" w:cstheme="minorBidi"/>
                <w:noProof/>
                <w:lang w:eastAsia="es-ES"/>
              </w:rPr>
              <w:tab/>
            </w:r>
            <w:r w:rsidRPr="005B42F0" w:rsidDel="005B42F0">
              <w:rPr>
                <w:noProof/>
                <w:rPrChange w:id="872" w:author="JORGE CONTRERAS ORTIZ" w:date="2021-09-04T09:26:00Z">
                  <w:rPr>
                    <w:rStyle w:val="Hipervnculo"/>
                    <w:noProof/>
                  </w:rPr>
                </w:rPrChange>
              </w:rPr>
              <w:delText>Capa de Red [12]</w:delText>
            </w:r>
            <w:r w:rsidDel="005B42F0">
              <w:rPr>
                <w:noProof/>
                <w:webHidden/>
              </w:rPr>
              <w:tab/>
              <w:delText>37</w:delText>
            </w:r>
          </w:del>
        </w:p>
        <w:p w14:paraId="252BF6F4" w14:textId="6B050CE4" w:rsidR="00F21168" w:rsidDel="005B42F0" w:rsidRDefault="00F21168">
          <w:pPr>
            <w:pStyle w:val="TDC4"/>
            <w:tabs>
              <w:tab w:val="left" w:pos="1760"/>
              <w:tab w:val="right" w:leader="dot" w:pos="8494"/>
            </w:tabs>
            <w:rPr>
              <w:del w:id="873" w:author="JORGE CONTRERAS ORTIZ" w:date="2021-09-04T09:26:00Z"/>
              <w:rFonts w:asciiTheme="minorHAnsi" w:eastAsiaTheme="minorEastAsia" w:hAnsiTheme="minorHAnsi" w:cstheme="minorBidi"/>
              <w:noProof/>
              <w:lang w:eastAsia="es-ES"/>
            </w:rPr>
          </w:pPr>
          <w:del w:id="874" w:author="JORGE CONTRERAS ORTIZ" w:date="2021-09-04T09:26:00Z">
            <w:r w:rsidRPr="005B42F0" w:rsidDel="005B42F0">
              <w:rPr>
                <w:noProof/>
                <w:rPrChange w:id="875" w:author="JORGE CONTRERAS ORTIZ" w:date="2021-09-04T09:26:00Z">
                  <w:rPr>
                    <w:rStyle w:val="Hipervnculo"/>
                    <w:noProof/>
                  </w:rPr>
                </w:rPrChange>
              </w:rPr>
              <w:delText>2.3.3.6.</w:delText>
            </w:r>
            <w:r w:rsidDel="005B42F0">
              <w:rPr>
                <w:rFonts w:asciiTheme="minorHAnsi" w:eastAsiaTheme="minorEastAsia" w:hAnsiTheme="minorHAnsi" w:cstheme="minorBidi"/>
                <w:noProof/>
                <w:lang w:eastAsia="es-ES"/>
              </w:rPr>
              <w:tab/>
            </w:r>
            <w:r w:rsidRPr="005B42F0" w:rsidDel="005B42F0">
              <w:rPr>
                <w:noProof/>
                <w:rPrChange w:id="876" w:author="JORGE CONTRERAS ORTIZ" w:date="2021-09-04T09:26:00Z">
                  <w:rPr>
                    <w:rStyle w:val="Hipervnculo"/>
                    <w:noProof/>
                  </w:rPr>
                </w:rPrChange>
              </w:rPr>
              <w:delText>Protocolo de Enrutamiento</w:delText>
            </w:r>
            <w:r w:rsidDel="005B42F0">
              <w:rPr>
                <w:noProof/>
                <w:webHidden/>
              </w:rPr>
              <w:tab/>
              <w:delText>38</w:delText>
            </w:r>
          </w:del>
        </w:p>
        <w:p w14:paraId="22ADAAA9" w14:textId="254D67B9" w:rsidR="00F21168" w:rsidDel="005B42F0" w:rsidRDefault="00F21168">
          <w:pPr>
            <w:pStyle w:val="TDC4"/>
            <w:tabs>
              <w:tab w:val="left" w:pos="1760"/>
              <w:tab w:val="right" w:leader="dot" w:pos="8494"/>
            </w:tabs>
            <w:rPr>
              <w:del w:id="877" w:author="JORGE CONTRERAS ORTIZ" w:date="2021-09-04T09:26:00Z"/>
              <w:rFonts w:asciiTheme="minorHAnsi" w:eastAsiaTheme="minorEastAsia" w:hAnsiTheme="minorHAnsi" w:cstheme="minorBidi"/>
              <w:noProof/>
              <w:lang w:eastAsia="es-ES"/>
            </w:rPr>
          </w:pPr>
          <w:del w:id="878" w:author="JORGE CONTRERAS ORTIZ" w:date="2021-09-04T09:26:00Z">
            <w:r w:rsidRPr="005B42F0" w:rsidDel="005B42F0">
              <w:rPr>
                <w:noProof/>
                <w:rPrChange w:id="879" w:author="JORGE CONTRERAS ORTIZ" w:date="2021-09-04T09:26:00Z">
                  <w:rPr>
                    <w:rStyle w:val="Hipervnculo"/>
                    <w:noProof/>
                  </w:rPr>
                </w:rPrChange>
              </w:rPr>
              <w:delText>2.3.3.7.</w:delText>
            </w:r>
            <w:r w:rsidDel="005B42F0">
              <w:rPr>
                <w:rFonts w:asciiTheme="minorHAnsi" w:eastAsiaTheme="minorEastAsia" w:hAnsiTheme="minorHAnsi" w:cstheme="minorBidi"/>
                <w:noProof/>
                <w:lang w:eastAsia="es-ES"/>
              </w:rPr>
              <w:tab/>
            </w:r>
            <w:r w:rsidRPr="005B42F0" w:rsidDel="005B42F0">
              <w:rPr>
                <w:noProof/>
                <w:rPrChange w:id="880" w:author="JORGE CONTRERAS ORTIZ" w:date="2021-09-04T09:26:00Z">
                  <w:rPr>
                    <w:rStyle w:val="Hipervnculo"/>
                    <w:noProof/>
                  </w:rPr>
                </w:rPrChange>
              </w:rPr>
              <w:delText>Capa de Transporte [12]</w:delText>
            </w:r>
            <w:r w:rsidDel="005B42F0">
              <w:rPr>
                <w:noProof/>
                <w:webHidden/>
              </w:rPr>
              <w:tab/>
              <w:delText>38</w:delText>
            </w:r>
          </w:del>
        </w:p>
        <w:p w14:paraId="7B78DBD3" w14:textId="63DC2F11" w:rsidR="00F21168" w:rsidDel="005B42F0" w:rsidRDefault="00F21168">
          <w:pPr>
            <w:pStyle w:val="TDC4"/>
            <w:tabs>
              <w:tab w:val="left" w:pos="1760"/>
              <w:tab w:val="right" w:leader="dot" w:pos="8494"/>
            </w:tabs>
            <w:rPr>
              <w:del w:id="881" w:author="JORGE CONTRERAS ORTIZ" w:date="2021-09-04T09:26:00Z"/>
              <w:rFonts w:asciiTheme="minorHAnsi" w:eastAsiaTheme="minorEastAsia" w:hAnsiTheme="minorHAnsi" w:cstheme="minorBidi"/>
              <w:noProof/>
              <w:lang w:eastAsia="es-ES"/>
            </w:rPr>
          </w:pPr>
          <w:del w:id="882" w:author="JORGE CONTRERAS ORTIZ" w:date="2021-09-04T09:26:00Z">
            <w:r w:rsidRPr="005B42F0" w:rsidDel="005B42F0">
              <w:rPr>
                <w:noProof/>
                <w:rPrChange w:id="883" w:author="JORGE CONTRERAS ORTIZ" w:date="2021-09-04T09:26:00Z">
                  <w:rPr>
                    <w:rStyle w:val="Hipervnculo"/>
                    <w:noProof/>
                  </w:rPr>
                </w:rPrChange>
              </w:rPr>
              <w:delText>2.3.3.8.</w:delText>
            </w:r>
            <w:r w:rsidDel="005B42F0">
              <w:rPr>
                <w:rFonts w:asciiTheme="minorHAnsi" w:eastAsiaTheme="minorEastAsia" w:hAnsiTheme="minorHAnsi" w:cstheme="minorBidi"/>
                <w:noProof/>
                <w:lang w:eastAsia="es-ES"/>
              </w:rPr>
              <w:tab/>
            </w:r>
            <w:r w:rsidRPr="005B42F0" w:rsidDel="005B42F0">
              <w:rPr>
                <w:noProof/>
                <w:rPrChange w:id="884" w:author="JORGE CONTRERAS ORTIZ" w:date="2021-09-04T09:26:00Z">
                  <w:rPr>
                    <w:rStyle w:val="Hipervnculo"/>
                    <w:noProof/>
                  </w:rPr>
                </w:rPrChange>
              </w:rPr>
              <w:delText>Seguridad y Comisión de dispositivos [10], [12]</w:delText>
            </w:r>
            <w:r w:rsidDel="005B42F0">
              <w:rPr>
                <w:noProof/>
                <w:webHidden/>
              </w:rPr>
              <w:tab/>
              <w:delText>39</w:delText>
            </w:r>
          </w:del>
        </w:p>
        <w:p w14:paraId="669623F6" w14:textId="276CE39F" w:rsidR="00F21168" w:rsidDel="005B42F0" w:rsidRDefault="00F21168">
          <w:pPr>
            <w:pStyle w:val="TDC1"/>
            <w:tabs>
              <w:tab w:val="left" w:pos="442"/>
              <w:tab w:val="right" w:leader="dot" w:pos="8494"/>
            </w:tabs>
            <w:rPr>
              <w:del w:id="885" w:author="JORGE CONTRERAS ORTIZ" w:date="2021-09-04T09:26:00Z"/>
              <w:rFonts w:asciiTheme="minorHAnsi" w:eastAsiaTheme="minorEastAsia" w:hAnsiTheme="minorHAnsi" w:cstheme="minorBidi"/>
              <w:noProof/>
              <w:lang w:eastAsia="es-ES"/>
            </w:rPr>
          </w:pPr>
          <w:del w:id="886" w:author="JORGE CONTRERAS ORTIZ" w:date="2021-09-04T09:26:00Z">
            <w:r w:rsidRPr="005B42F0" w:rsidDel="005B42F0">
              <w:rPr>
                <w:noProof/>
                <w:rPrChange w:id="887" w:author="JORGE CONTRERAS ORTIZ" w:date="2021-09-04T09:26:00Z">
                  <w:rPr>
                    <w:rStyle w:val="Hipervnculo"/>
                    <w:noProof/>
                  </w:rPr>
                </w:rPrChange>
              </w:rPr>
              <w:delText>3.</w:delText>
            </w:r>
            <w:r w:rsidDel="005B42F0">
              <w:rPr>
                <w:rFonts w:asciiTheme="minorHAnsi" w:eastAsiaTheme="minorEastAsia" w:hAnsiTheme="minorHAnsi" w:cstheme="minorBidi"/>
                <w:noProof/>
                <w:lang w:eastAsia="es-ES"/>
              </w:rPr>
              <w:tab/>
            </w:r>
            <w:r w:rsidRPr="005B42F0" w:rsidDel="005B42F0">
              <w:rPr>
                <w:noProof/>
                <w:rPrChange w:id="888" w:author="JORGE CONTRERAS ORTIZ" w:date="2021-09-04T09:26:00Z">
                  <w:rPr>
                    <w:rStyle w:val="Hipervnculo"/>
                    <w:noProof/>
                  </w:rPr>
                </w:rPrChange>
              </w:rPr>
              <w:delText>ANALISIS DE LA TECNOLOGÍA THREAD</w:delText>
            </w:r>
            <w:r w:rsidDel="005B42F0">
              <w:rPr>
                <w:noProof/>
                <w:webHidden/>
              </w:rPr>
              <w:tab/>
              <w:delText>41</w:delText>
            </w:r>
          </w:del>
        </w:p>
        <w:p w14:paraId="28EE8D61" w14:textId="2F477140" w:rsidR="00F21168" w:rsidDel="005B42F0" w:rsidRDefault="00F21168">
          <w:pPr>
            <w:pStyle w:val="TDC2"/>
            <w:tabs>
              <w:tab w:val="left" w:pos="880"/>
              <w:tab w:val="right" w:leader="dot" w:pos="8494"/>
            </w:tabs>
            <w:rPr>
              <w:del w:id="889" w:author="JORGE CONTRERAS ORTIZ" w:date="2021-09-04T09:26:00Z"/>
              <w:rFonts w:asciiTheme="minorHAnsi" w:eastAsiaTheme="minorEastAsia" w:hAnsiTheme="minorHAnsi" w:cstheme="minorBidi"/>
              <w:noProof/>
              <w:lang w:eastAsia="es-ES"/>
            </w:rPr>
          </w:pPr>
          <w:del w:id="890" w:author="JORGE CONTRERAS ORTIZ" w:date="2021-09-04T09:26:00Z">
            <w:r w:rsidRPr="005B42F0" w:rsidDel="005B42F0">
              <w:rPr>
                <w:noProof/>
                <w:rPrChange w:id="891" w:author="JORGE CONTRERAS ORTIZ" w:date="2021-09-04T09:26:00Z">
                  <w:rPr>
                    <w:rStyle w:val="Hipervnculo"/>
                    <w:noProof/>
                  </w:rPr>
                </w:rPrChange>
              </w:rPr>
              <w:delText>3.1.</w:delText>
            </w:r>
            <w:r w:rsidDel="005B42F0">
              <w:rPr>
                <w:rFonts w:asciiTheme="minorHAnsi" w:eastAsiaTheme="minorEastAsia" w:hAnsiTheme="minorHAnsi" w:cstheme="minorBidi"/>
                <w:noProof/>
                <w:lang w:eastAsia="es-ES"/>
              </w:rPr>
              <w:tab/>
            </w:r>
            <w:r w:rsidRPr="005B42F0" w:rsidDel="005B42F0">
              <w:rPr>
                <w:noProof/>
                <w:rPrChange w:id="892" w:author="JORGE CONTRERAS ORTIZ" w:date="2021-09-04T09:26:00Z">
                  <w:rPr>
                    <w:rStyle w:val="Hipervnculo"/>
                    <w:noProof/>
                  </w:rPr>
                </w:rPrChange>
              </w:rPr>
              <w:delText>ANÁLISIS INICIAL</w:delText>
            </w:r>
            <w:r w:rsidDel="005B42F0">
              <w:rPr>
                <w:noProof/>
                <w:webHidden/>
              </w:rPr>
              <w:tab/>
              <w:delText>41</w:delText>
            </w:r>
          </w:del>
        </w:p>
        <w:p w14:paraId="62B28320" w14:textId="2FB687BB" w:rsidR="00F21168" w:rsidDel="005B42F0" w:rsidRDefault="00F21168">
          <w:pPr>
            <w:pStyle w:val="TDC2"/>
            <w:tabs>
              <w:tab w:val="left" w:pos="880"/>
              <w:tab w:val="right" w:leader="dot" w:pos="8494"/>
            </w:tabs>
            <w:rPr>
              <w:del w:id="893" w:author="JORGE CONTRERAS ORTIZ" w:date="2021-09-04T09:26:00Z"/>
              <w:rFonts w:asciiTheme="minorHAnsi" w:eastAsiaTheme="minorEastAsia" w:hAnsiTheme="minorHAnsi" w:cstheme="minorBidi"/>
              <w:noProof/>
              <w:lang w:eastAsia="es-ES"/>
            </w:rPr>
          </w:pPr>
          <w:del w:id="894" w:author="JORGE CONTRERAS ORTIZ" w:date="2021-09-04T09:26:00Z">
            <w:r w:rsidRPr="005B42F0" w:rsidDel="005B42F0">
              <w:rPr>
                <w:noProof/>
                <w:rPrChange w:id="895" w:author="JORGE CONTRERAS ORTIZ" w:date="2021-09-04T09:26:00Z">
                  <w:rPr>
                    <w:rStyle w:val="Hipervnculo"/>
                    <w:noProof/>
                  </w:rPr>
                </w:rPrChange>
              </w:rPr>
              <w:delText>3.2.</w:delText>
            </w:r>
            <w:r w:rsidDel="005B42F0">
              <w:rPr>
                <w:rFonts w:asciiTheme="minorHAnsi" w:eastAsiaTheme="minorEastAsia" w:hAnsiTheme="minorHAnsi" w:cstheme="minorBidi"/>
                <w:noProof/>
                <w:lang w:eastAsia="es-ES"/>
              </w:rPr>
              <w:tab/>
            </w:r>
            <w:r w:rsidRPr="005B42F0" w:rsidDel="005B42F0">
              <w:rPr>
                <w:noProof/>
                <w:rPrChange w:id="896" w:author="JORGE CONTRERAS ORTIZ" w:date="2021-09-04T09:26:00Z">
                  <w:rPr>
                    <w:rStyle w:val="Hipervnculo"/>
                    <w:noProof/>
                  </w:rPr>
                </w:rPrChange>
              </w:rPr>
              <w:delText>CARACTERÍSTICAS TÉCNOLOGICAS DE LOS MÓDULOS</w:delText>
            </w:r>
            <w:r w:rsidDel="005B42F0">
              <w:rPr>
                <w:noProof/>
                <w:webHidden/>
              </w:rPr>
              <w:tab/>
              <w:delText>41</w:delText>
            </w:r>
          </w:del>
        </w:p>
        <w:p w14:paraId="755D4800" w14:textId="005B7BE6" w:rsidR="00F21168" w:rsidDel="005B42F0" w:rsidRDefault="00F21168" w:rsidP="006242EF">
          <w:pPr>
            <w:pStyle w:val="TDC3"/>
            <w:rPr>
              <w:del w:id="897" w:author="JORGE CONTRERAS ORTIZ" w:date="2021-09-04T09:26:00Z"/>
              <w:rFonts w:asciiTheme="minorHAnsi" w:hAnsiTheme="minorHAnsi" w:cstheme="minorBidi"/>
              <w:noProof/>
            </w:rPr>
          </w:pPr>
          <w:del w:id="898" w:author="JORGE CONTRERAS ORTIZ" w:date="2021-09-04T09:26:00Z">
            <w:r w:rsidRPr="005B42F0" w:rsidDel="005B42F0">
              <w:rPr>
                <w:noProof/>
                <w:rPrChange w:id="899" w:author="JORGE CONTRERAS ORTIZ" w:date="2021-09-04T09:26:00Z">
                  <w:rPr>
                    <w:rStyle w:val="Hipervnculo"/>
                    <w:noProof/>
                  </w:rPr>
                </w:rPrChange>
              </w:rPr>
              <w:delText>3.2.1.</w:delText>
            </w:r>
            <w:r w:rsidDel="005B42F0">
              <w:rPr>
                <w:rFonts w:asciiTheme="minorHAnsi" w:hAnsiTheme="minorHAnsi" w:cstheme="minorBidi"/>
                <w:noProof/>
              </w:rPr>
              <w:tab/>
            </w:r>
            <w:r w:rsidRPr="005B42F0" w:rsidDel="005B42F0">
              <w:rPr>
                <w:noProof/>
                <w:rPrChange w:id="900" w:author="JORGE CONTRERAS ORTIZ" w:date="2021-09-04T09:26:00Z">
                  <w:rPr>
                    <w:rStyle w:val="Hipervnculo"/>
                    <w:noProof/>
                  </w:rPr>
                </w:rPrChange>
              </w:rPr>
              <w:delText>Características módulo RF KTWM102</w:delText>
            </w:r>
            <w:r w:rsidDel="005B42F0">
              <w:rPr>
                <w:noProof/>
                <w:webHidden/>
              </w:rPr>
              <w:tab/>
              <w:delText>41</w:delText>
            </w:r>
          </w:del>
        </w:p>
        <w:p w14:paraId="16A01EFD" w14:textId="40D73C92" w:rsidR="00F21168" w:rsidDel="005B42F0" w:rsidRDefault="00F21168" w:rsidP="006242EF">
          <w:pPr>
            <w:pStyle w:val="TDC3"/>
            <w:rPr>
              <w:del w:id="901" w:author="JORGE CONTRERAS ORTIZ" w:date="2021-09-04T09:26:00Z"/>
              <w:rFonts w:asciiTheme="minorHAnsi" w:hAnsiTheme="minorHAnsi" w:cstheme="minorBidi"/>
              <w:noProof/>
            </w:rPr>
          </w:pPr>
          <w:del w:id="902" w:author="JORGE CONTRERAS ORTIZ" w:date="2021-09-04T09:26:00Z">
            <w:r w:rsidRPr="005B42F0" w:rsidDel="005B42F0">
              <w:rPr>
                <w:noProof/>
                <w:rPrChange w:id="903" w:author="JORGE CONTRERAS ORTIZ" w:date="2021-09-04T09:26:00Z">
                  <w:rPr>
                    <w:rStyle w:val="Hipervnculo"/>
                    <w:noProof/>
                  </w:rPr>
                </w:rPrChange>
              </w:rPr>
              <w:delText>3.2.2.</w:delText>
            </w:r>
            <w:r w:rsidDel="005B42F0">
              <w:rPr>
                <w:rFonts w:asciiTheme="minorHAnsi" w:hAnsiTheme="minorHAnsi" w:cstheme="minorBidi"/>
                <w:noProof/>
              </w:rPr>
              <w:tab/>
            </w:r>
            <w:r w:rsidRPr="005B42F0" w:rsidDel="005B42F0">
              <w:rPr>
                <w:noProof/>
                <w:rPrChange w:id="904" w:author="JORGE CONTRERAS ORTIZ" w:date="2021-09-04T09:26:00Z">
                  <w:rPr>
                    <w:rStyle w:val="Hipervnculo"/>
                    <w:noProof/>
                  </w:rPr>
                </w:rPrChange>
              </w:rPr>
              <w:delText>Características KTDG102 Evaluation Dongle</w:delText>
            </w:r>
            <w:r w:rsidDel="005B42F0">
              <w:rPr>
                <w:noProof/>
                <w:webHidden/>
              </w:rPr>
              <w:tab/>
              <w:delText>41</w:delText>
            </w:r>
          </w:del>
        </w:p>
        <w:p w14:paraId="17D19479" w14:textId="6E5A0A0D" w:rsidR="00F21168" w:rsidDel="005B42F0" w:rsidRDefault="00F21168" w:rsidP="006242EF">
          <w:pPr>
            <w:pStyle w:val="TDC3"/>
            <w:rPr>
              <w:del w:id="905" w:author="JORGE CONTRERAS ORTIZ" w:date="2021-09-04T09:26:00Z"/>
              <w:rFonts w:asciiTheme="minorHAnsi" w:hAnsiTheme="minorHAnsi" w:cstheme="minorBidi"/>
              <w:noProof/>
            </w:rPr>
          </w:pPr>
          <w:del w:id="906" w:author="JORGE CONTRERAS ORTIZ" w:date="2021-09-04T09:26:00Z">
            <w:r w:rsidRPr="005B42F0" w:rsidDel="005B42F0">
              <w:rPr>
                <w:noProof/>
                <w:rPrChange w:id="907" w:author="JORGE CONTRERAS ORTIZ" w:date="2021-09-04T09:26:00Z">
                  <w:rPr>
                    <w:rStyle w:val="Hipervnculo"/>
                    <w:noProof/>
                  </w:rPr>
                </w:rPrChange>
              </w:rPr>
              <w:delText>3.2.3.</w:delText>
            </w:r>
            <w:r w:rsidDel="005B42F0">
              <w:rPr>
                <w:rFonts w:asciiTheme="minorHAnsi" w:hAnsiTheme="minorHAnsi" w:cstheme="minorBidi"/>
                <w:noProof/>
              </w:rPr>
              <w:tab/>
            </w:r>
            <w:r w:rsidRPr="005B42F0" w:rsidDel="005B42F0">
              <w:rPr>
                <w:noProof/>
                <w:rPrChange w:id="908" w:author="JORGE CONTRERAS ORTIZ" w:date="2021-09-04T09:26:00Z">
                  <w:rPr>
                    <w:rStyle w:val="Hipervnculo"/>
                    <w:noProof/>
                  </w:rPr>
                </w:rPrChange>
              </w:rPr>
              <w:delText>Características del Border Router KTBRN1</w:delText>
            </w:r>
            <w:r w:rsidDel="005B42F0">
              <w:rPr>
                <w:noProof/>
                <w:webHidden/>
              </w:rPr>
              <w:tab/>
              <w:delText>42</w:delText>
            </w:r>
          </w:del>
        </w:p>
        <w:p w14:paraId="5E39A126" w14:textId="1D486E5A" w:rsidR="00F21168" w:rsidDel="005B42F0" w:rsidRDefault="00F21168">
          <w:pPr>
            <w:pStyle w:val="TDC2"/>
            <w:tabs>
              <w:tab w:val="left" w:pos="880"/>
              <w:tab w:val="right" w:leader="dot" w:pos="8494"/>
            </w:tabs>
            <w:rPr>
              <w:del w:id="909" w:author="JORGE CONTRERAS ORTIZ" w:date="2021-09-04T09:26:00Z"/>
              <w:rFonts w:asciiTheme="minorHAnsi" w:eastAsiaTheme="minorEastAsia" w:hAnsiTheme="minorHAnsi" w:cstheme="minorBidi"/>
              <w:noProof/>
              <w:lang w:eastAsia="es-ES"/>
            </w:rPr>
          </w:pPr>
          <w:del w:id="910" w:author="JORGE CONTRERAS ORTIZ" w:date="2021-09-04T09:26:00Z">
            <w:r w:rsidRPr="005B42F0" w:rsidDel="005B42F0">
              <w:rPr>
                <w:noProof/>
                <w:rPrChange w:id="911" w:author="JORGE CONTRERAS ORTIZ" w:date="2021-09-04T09:26:00Z">
                  <w:rPr>
                    <w:rStyle w:val="Hipervnculo"/>
                    <w:noProof/>
                  </w:rPr>
                </w:rPrChange>
              </w:rPr>
              <w:delText>3.3.</w:delText>
            </w:r>
            <w:r w:rsidDel="005B42F0">
              <w:rPr>
                <w:rFonts w:asciiTheme="minorHAnsi" w:eastAsiaTheme="minorEastAsia" w:hAnsiTheme="minorHAnsi" w:cstheme="minorBidi"/>
                <w:noProof/>
                <w:lang w:eastAsia="es-ES"/>
              </w:rPr>
              <w:tab/>
            </w:r>
            <w:r w:rsidRPr="005B42F0" w:rsidDel="005B42F0">
              <w:rPr>
                <w:noProof/>
                <w:rPrChange w:id="912" w:author="JORGE CONTRERAS ORTIZ" w:date="2021-09-04T09:26:00Z">
                  <w:rPr>
                    <w:rStyle w:val="Hipervnculo"/>
                    <w:noProof/>
                  </w:rPr>
                </w:rPrChange>
              </w:rPr>
              <w:delText>CONFIGURACIONES INICIALES</w:delText>
            </w:r>
            <w:r w:rsidDel="005B42F0">
              <w:rPr>
                <w:noProof/>
                <w:webHidden/>
              </w:rPr>
              <w:tab/>
              <w:delText>42</w:delText>
            </w:r>
          </w:del>
        </w:p>
        <w:p w14:paraId="63E81BAC" w14:textId="30844D60" w:rsidR="00F21168" w:rsidDel="005B42F0" w:rsidRDefault="00F21168" w:rsidP="006242EF">
          <w:pPr>
            <w:pStyle w:val="TDC3"/>
            <w:rPr>
              <w:del w:id="913" w:author="JORGE CONTRERAS ORTIZ" w:date="2021-09-04T09:26:00Z"/>
              <w:rFonts w:asciiTheme="minorHAnsi" w:hAnsiTheme="minorHAnsi" w:cstheme="minorBidi"/>
              <w:noProof/>
            </w:rPr>
          </w:pPr>
          <w:del w:id="914" w:author="JORGE CONTRERAS ORTIZ" w:date="2021-09-04T09:26:00Z">
            <w:r w:rsidRPr="005B42F0" w:rsidDel="005B42F0">
              <w:rPr>
                <w:noProof/>
                <w:rPrChange w:id="915" w:author="JORGE CONTRERAS ORTIZ" w:date="2021-09-04T09:26:00Z">
                  <w:rPr>
                    <w:rStyle w:val="Hipervnculo"/>
                    <w:noProof/>
                  </w:rPr>
                </w:rPrChange>
              </w:rPr>
              <w:delText>3.3.1.</w:delText>
            </w:r>
            <w:r w:rsidDel="005B42F0">
              <w:rPr>
                <w:rFonts w:asciiTheme="minorHAnsi" w:hAnsiTheme="minorHAnsi" w:cstheme="minorBidi"/>
                <w:noProof/>
              </w:rPr>
              <w:tab/>
            </w:r>
            <w:r w:rsidRPr="005B42F0" w:rsidDel="005B42F0">
              <w:rPr>
                <w:noProof/>
                <w:rPrChange w:id="916" w:author="JORGE CONTRERAS ORTIZ" w:date="2021-09-04T09:26:00Z">
                  <w:rPr>
                    <w:rStyle w:val="Hipervnculo"/>
                    <w:noProof/>
                  </w:rPr>
                </w:rPrChange>
              </w:rPr>
              <w:delText>Configuración del Border Router</w:delText>
            </w:r>
            <w:r w:rsidDel="005B42F0">
              <w:rPr>
                <w:noProof/>
                <w:webHidden/>
              </w:rPr>
              <w:tab/>
              <w:delText>42</w:delText>
            </w:r>
          </w:del>
        </w:p>
        <w:p w14:paraId="5A7A92C3" w14:textId="0A24A007" w:rsidR="00F21168" w:rsidDel="005B42F0" w:rsidRDefault="00F21168">
          <w:pPr>
            <w:pStyle w:val="TDC4"/>
            <w:tabs>
              <w:tab w:val="left" w:pos="1760"/>
              <w:tab w:val="right" w:leader="dot" w:pos="8494"/>
            </w:tabs>
            <w:rPr>
              <w:del w:id="917" w:author="JORGE CONTRERAS ORTIZ" w:date="2021-09-04T09:26:00Z"/>
              <w:rFonts w:asciiTheme="minorHAnsi" w:eastAsiaTheme="minorEastAsia" w:hAnsiTheme="minorHAnsi" w:cstheme="minorBidi"/>
              <w:noProof/>
              <w:lang w:eastAsia="es-ES"/>
            </w:rPr>
          </w:pPr>
          <w:del w:id="918" w:author="JORGE CONTRERAS ORTIZ" w:date="2021-09-04T09:26:00Z">
            <w:r w:rsidRPr="005B42F0" w:rsidDel="005B42F0">
              <w:rPr>
                <w:noProof/>
                <w:rPrChange w:id="919" w:author="JORGE CONTRERAS ORTIZ" w:date="2021-09-04T09:26:00Z">
                  <w:rPr>
                    <w:rStyle w:val="Hipervnculo"/>
                    <w:noProof/>
                  </w:rPr>
                </w:rPrChange>
              </w:rPr>
              <w:delText>3.3.1.1.</w:delText>
            </w:r>
            <w:r w:rsidDel="005B42F0">
              <w:rPr>
                <w:rFonts w:asciiTheme="minorHAnsi" w:eastAsiaTheme="minorEastAsia" w:hAnsiTheme="minorHAnsi" w:cstheme="minorBidi"/>
                <w:noProof/>
                <w:lang w:eastAsia="es-ES"/>
              </w:rPr>
              <w:tab/>
            </w:r>
            <w:r w:rsidRPr="005B42F0" w:rsidDel="005B42F0">
              <w:rPr>
                <w:noProof/>
                <w:rPrChange w:id="920" w:author="JORGE CONTRERAS ORTIZ" w:date="2021-09-04T09:26:00Z">
                  <w:rPr>
                    <w:rStyle w:val="Hipervnculo"/>
                    <w:noProof/>
                  </w:rPr>
                </w:rPrChange>
              </w:rPr>
              <w:delText>Requerimientos</w:delText>
            </w:r>
            <w:r w:rsidDel="005B42F0">
              <w:rPr>
                <w:noProof/>
                <w:webHidden/>
              </w:rPr>
              <w:tab/>
              <w:delText>42</w:delText>
            </w:r>
          </w:del>
        </w:p>
        <w:p w14:paraId="2B5D37A8" w14:textId="3F91CD40" w:rsidR="00F21168" w:rsidDel="005B42F0" w:rsidRDefault="00F21168">
          <w:pPr>
            <w:pStyle w:val="TDC4"/>
            <w:tabs>
              <w:tab w:val="left" w:pos="1760"/>
              <w:tab w:val="right" w:leader="dot" w:pos="8494"/>
            </w:tabs>
            <w:rPr>
              <w:del w:id="921" w:author="JORGE CONTRERAS ORTIZ" w:date="2021-09-04T09:26:00Z"/>
              <w:rFonts w:asciiTheme="minorHAnsi" w:eastAsiaTheme="minorEastAsia" w:hAnsiTheme="minorHAnsi" w:cstheme="minorBidi"/>
              <w:noProof/>
              <w:lang w:eastAsia="es-ES"/>
            </w:rPr>
          </w:pPr>
          <w:del w:id="922" w:author="JORGE CONTRERAS ORTIZ" w:date="2021-09-04T09:26:00Z">
            <w:r w:rsidRPr="005B42F0" w:rsidDel="005B42F0">
              <w:rPr>
                <w:noProof/>
                <w:rPrChange w:id="923" w:author="JORGE CONTRERAS ORTIZ" w:date="2021-09-04T09:26:00Z">
                  <w:rPr>
                    <w:rStyle w:val="Hipervnculo"/>
                    <w:noProof/>
                  </w:rPr>
                </w:rPrChange>
              </w:rPr>
              <w:delText>3.3.1.2.</w:delText>
            </w:r>
            <w:r w:rsidDel="005B42F0">
              <w:rPr>
                <w:rFonts w:asciiTheme="minorHAnsi" w:eastAsiaTheme="minorEastAsia" w:hAnsiTheme="minorHAnsi" w:cstheme="minorBidi"/>
                <w:noProof/>
                <w:lang w:eastAsia="es-ES"/>
              </w:rPr>
              <w:tab/>
            </w:r>
            <w:r w:rsidRPr="005B42F0" w:rsidDel="005B42F0">
              <w:rPr>
                <w:noProof/>
                <w:rPrChange w:id="924" w:author="JORGE CONTRERAS ORTIZ" w:date="2021-09-04T09:26:00Z">
                  <w:rPr>
                    <w:rStyle w:val="Hipervnculo"/>
                    <w:noProof/>
                  </w:rPr>
                </w:rPrChange>
              </w:rPr>
              <w:delText>Guía de Instalación</w:delText>
            </w:r>
            <w:r w:rsidDel="005B42F0">
              <w:rPr>
                <w:noProof/>
                <w:webHidden/>
              </w:rPr>
              <w:tab/>
              <w:delText>43</w:delText>
            </w:r>
          </w:del>
        </w:p>
        <w:p w14:paraId="322CE254" w14:textId="7A136F37" w:rsidR="00F21168" w:rsidDel="005B42F0" w:rsidRDefault="00F21168">
          <w:pPr>
            <w:pStyle w:val="TDC5"/>
            <w:tabs>
              <w:tab w:val="left" w:pos="2017"/>
              <w:tab w:val="right" w:leader="dot" w:pos="8494"/>
            </w:tabs>
            <w:rPr>
              <w:del w:id="925" w:author="JORGE CONTRERAS ORTIZ" w:date="2021-09-04T09:26:00Z"/>
              <w:rFonts w:asciiTheme="minorHAnsi" w:eastAsiaTheme="minorEastAsia" w:hAnsiTheme="minorHAnsi" w:cstheme="minorBidi"/>
              <w:noProof/>
              <w:lang w:eastAsia="es-ES"/>
            </w:rPr>
          </w:pPr>
          <w:del w:id="926" w:author="JORGE CONTRERAS ORTIZ" w:date="2021-09-04T09:26:00Z">
            <w:r w:rsidRPr="005B42F0" w:rsidDel="005B42F0">
              <w:rPr>
                <w:noProof/>
                <w:rPrChange w:id="927" w:author="JORGE CONTRERAS ORTIZ" w:date="2021-09-04T09:26:00Z">
                  <w:rPr>
                    <w:rStyle w:val="Hipervnculo"/>
                    <w:noProof/>
                  </w:rPr>
                </w:rPrChange>
              </w:rPr>
              <w:delText>3.3.1.2.1.</w:delText>
            </w:r>
            <w:r w:rsidDel="005B42F0">
              <w:rPr>
                <w:rFonts w:asciiTheme="minorHAnsi" w:eastAsiaTheme="minorEastAsia" w:hAnsiTheme="minorHAnsi" w:cstheme="minorBidi"/>
                <w:noProof/>
                <w:lang w:eastAsia="es-ES"/>
              </w:rPr>
              <w:tab/>
            </w:r>
            <w:r w:rsidRPr="005B42F0" w:rsidDel="005B42F0">
              <w:rPr>
                <w:noProof/>
                <w:rPrChange w:id="928" w:author="JORGE CONTRERAS ORTIZ" w:date="2021-09-04T09:26:00Z">
                  <w:rPr>
                    <w:rStyle w:val="Hipervnculo"/>
                    <w:noProof/>
                  </w:rPr>
                </w:rPrChange>
              </w:rPr>
              <w:delText>Descarga del Software Requerido</w:delText>
            </w:r>
            <w:r w:rsidDel="005B42F0">
              <w:rPr>
                <w:noProof/>
                <w:webHidden/>
              </w:rPr>
              <w:tab/>
              <w:delText>43</w:delText>
            </w:r>
          </w:del>
        </w:p>
        <w:p w14:paraId="7EF37020" w14:textId="509CC36D" w:rsidR="00F21168" w:rsidDel="005B42F0" w:rsidRDefault="00F21168">
          <w:pPr>
            <w:pStyle w:val="TDC5"/>
            <w:tabs>
              <w:tab w:val="left" w:pos="2017"/>
              <w:tab w:val="right" w:leader="dot" w:pos="8494"/>
            </w:tabs>
            <w:rPr>
              <w:del w:id="929" w:author="JORGE CONTRERAS ORTIZ" w:date="2021-09-04T09:26:00Z"/>
              <w:rFonts w:asciiTheme="minorHAnsi" w:eastAsiaTheme="minorEastAsia" w:hAnsiTheme="minorHAnsi" w:cstheme="minorBidi"/>
              <w:noProof/>
              <w:lang w:eastAsia="es-ES"/>
            </w:rPr>
          </w:pPr>
          <w:del w:id="930" w:author="JORGE CONTRERAS ORTIZ" w:date="2021-09-04T09:26:00Z">
            <w:r w:rsidRPr="005B42F0" w:rsidDel="005B42F0">
              <w:rPr>
                <w:noProof/>
                <w:rPrChange w:id="931" w:author="JORGE CONTRERAS ORTIZ" w:date="2021-09-04T09:26:00Z">
                  <w:rPr>
                    <w:rStyle w:val="Hipervnculo"/>
                    <w:noProof/>
                  </w:rPr>
                </w:rPrChange>
              </w:rPr>
              <w:delText>3.3.1.2.2.</w:delText>
            </w:r>
            <w:r w:rsidDel="005B42F0">
              <w:rPr>
                <w:rFonts w:asciiTheme="minorHAnsi" w:eastAsiaTheme="minorEastAsia" w:hAnsiTheme="minorHAnsi" w:cstheme="minorBidi"/>
                <w:noProof/>
                <w:lang w:eastAsia="es-ES"/>
              </w:rPr>
              <w:tab/>
            </w:r>
            <w:r w:rsidRPr="005B42F0" w:rsidDel="005B42F0">
              <w:rPr>
                <w:noProof/>
                <w:rPrChange w:id="932" w:author="JORGE CONTRERAS ORTIZ" w:date="2021-09-04T09:26:00Z">
                  <w:rPr>
                    <w:rStyle w:val="Hipervnculo"/>
                    <w:noProof/>
                  </w:rPr>
                </w:rPrChange>
              </w:rPr>
              <w:delText>Flashear la imagen en la tarjeta SD</w:delText>
            </w:r>
            <w:r w:rsidDel="005B42F0">
              <w:rPr>
                <w:noProof/>
                <w:webHidden/>
              </w:rPr>
              <w:tab/>
              <w:delText>43</w:delText>
            </w:r>
          </w:del>
        </w:p>
        <w:p w14:paraId="5C2183FE" w14:textId="33F262AF" w:rsidR="00F21168" w:rsidDel="005B42F0" w:rsidRDefault="00F21168">
          <w:pPr>
            <w:pStyle w:val="TDC5"/>
            <w:tabs>
              <w:tab w:val="left" w:pos="2017"/>
              <w:tab w:val="right" w:leader="dot" w:pos="8494"/>
            </w:tabs>
            <w:rPr>
              <w:del w:id="933" w:author="JORGE CONTRERAS ORTIZ" w:date="2021-09-04T09:26:00Z"/>
              <w:rFonts w:asciiTheme="minorHAnsi" w:eastAsiaTheme="minorEastAsia" w:hAnsiTheme="minorHAnsi" w:cstheme="minorBidi"/>
              <w:noProof/>
              <w:lang w:eastAsia="es-ES"/>
            </w:rPr>
          </w:pPr>
          <w:del w:id="934" w:author="JORGE CONTRERAS ORTIZ" w:date="2021-09-04T09:26:00Z">
            <w:r w:rsidRPr="005B42F0" w:rsidDel="005B42F0">
              <w:rPr>
                <w:noProof/>
                <w:rPrChange w:id="935" w:author="JORGE CONTRERAS ORTIZ" w:date="2021-09-04T09:26:00Z">
                  <w:rPr>
                    <w:rStyle w:val="Hipervnculo"/>
                    <w:noProof/>
                  </w:rPr>
                </w:rPrChange>
              </w:rPr>
              <w:delText>3.3.1.2.3.</w:delText>
            </w:r>
            <w:r w:rsidDel="005B42F0">
              <w:rPr>
                <w:rFonts w:asciiTheme="minorHAnsi" w:eastAsiaTheme="minorEastAsia" w:hAnsiTheme="minorHAnsi" w:cstheme="minorBidi"/>
                <w:noProof/>
                <w:lang w:eastAsia="es-ES"/>
              </w:rPr>
              <w:tab/>
            </w:r>
            <w:r w:rsidRPr="005B42F0" w:rsidDel="005B42F0">
              <w:rPr>
                <w:noProof/>
                <w:rPrChange w:id="936" w:author="JORGE CONTRERAS ORTIZ" w:date="2021-09-04T09:26:00Z">
                  <w:rPr>
                    <w:rStyle w:val="Hipervnculo"/>
                    <w:noProof/>
                  </w:rPr>
                </w:rPrChange>
              </w:rPr>
              <w:delText>Primera Instalación</w:delText>
            </w:r>
            <w:r w:rsidDel="005B42F0">
              <w:rPr>
                <w:noProof/>
                <w:webHidden/>
              </w:rPr>
              <w:tab/>
              <w:delText>44</w:delText>
            </w:r>
          </w:del>
        </w:p>
        <w:p w14:paraId="0CD19798" w14:textId="218C3FE9" w:rsidR="00F21168" w:rsidDel="005B42F0" w:rsidRDefault="00F21168">
          <w:pPr>
            <w:pStyle w:val="TDC6"/>
            <w:tabs>
              <w:tab w:val="left" w:pos="2421"/>
              <w:tab w:val="right" w:leader="dot" w:pos="8494"/>
            </w:tabs>
            <w:rPr>
              <w:del w:id="937" w:author="JORGE CONTRERAS ORTIZ" w:date="2021-09-04T09:26:00Z"/>
              <w:rFonts w:asciiTheme="minorHAnsi" w:eastAsiaTheme="minorEastAsia" w:hAnsiTheme="minorHAnsi" w:cstheme="minorBidi"/>
              <w:noProof/>
              <w:lang w:eastAsia="es-ES"/>
            </w:rPr>
          </w:pPr>
          <w:del w:id="938" w:author="JORGE CONTRERAS ORTIZ" w:date="2021-09-04T09:26:00Z">
            <w:r w:rsidRPr="005B42F0" w:rsidDel="005B42F0">
              <w:rPr>
                <w:noProof/>
                <w:rPrChange w:id="939" w:author="JORGE CONTRERAS ORTIZ" w:date="2021-09-04T09:26:00Z">
                  <w:rPr>
                    <w:rStyle w:val="Hipervnculo"/>
                    <w:noProof/>
                  </w:rPr>
                </w:rPrChange>
              </w:rPr>
              <w:delText>3.3.1.2.3.1.</w:delText>
            </w:r>
            <w:r w:rsidDel="005B42F0">
              <w:rPr>
                <w:rFonts w:asciiTheme="minorHAnsi" w:eastAsiaTheme="minorEastAsia" w:hAnsiTheme="minorHAnsi" w:cstheme="minorBidi"/>
                <w:noProof/>
                <w:lang w:eastAsia="es-ES"/>
              </w:rPr>
              <w:tab/>
            </w:r>
            <w:r w:rsidRPr="005B42F0" w:rsidDel="005B42F0">
              <w:rPr>
                <w:noProof/>
                <w:rPrChange w:id="940" w:author="JORGE CONTRERAS ORTIZ" w:date="2021-09-04T09:26:00Z">
                  <w:rPr>
                    <w:rStyle w:val="Hipervnculo"/>
                    <w:noProof/>
                  </w:rPr>
                </w:rPrChange>
              </w:rPr>
              <w:delText>Conexión vía puerto USB Serie</w:delText>
            </w:r>
            <w:r w:rsidDel="005B42F0">
              <w:rPr>
                <w:noProof/>
                <w:webHidden/>
              </w:rPr>
              <w:tab/>
              <w:delText>44</w:delText>
            </w:r>
          </w:del>
        </w:p>
        <w:p w14:paraId="5FB16068" w14:textId="4E3AFB63" w:rsidR="00F21168" w:rsidDel="005B42F0" w:rsidRDefault="00F21168">
          <w:pPr>
            <w:pStyle w:val="TDC4"/>
            <w:tabs>
              <w:tab w:val="left" w:pos="1760"/>
              <w:tab w:val="right" w:leader="dot" w:pos="8494"/>
            </w:tabs>
            <w:rPr>
              <w:del w:id="941" w:author="JORGE CONTRERAS ORTIZ" w:date="2021-09-04T09:26:00Z"/>
              <w:rFonts w:asciiTheme="minorHAnsi" w:eastAsiaTheme="minorEastAsia" w:hAnsiTheme="minorHAnsi" w:cstheme="minorBidi"/>
              <w:noProof/>
              <w:lang w:eastAsia="es-ES"/>
            </w:rPr>
          </w:pPr>
          <w:del w:id="942" w:author="JORGE CONTRERAS ORTIZ" w:date="2021-09-04T09:26:00Z">
            <w:r w:rsidRPr="005B42F0" w:rsidDel="005B42F0">
              <w:rPr>
                <w:noProof/>
                <w:rPrChange w:id="943" w:author="JORGE CONTRERAS ORTIZ" w:date="2021-09-04T09:26:00Z">
                  <w:rPr>
                    <w:rStyle w:val="Hipervnculo"/>
                    <w:noProof/>
                  </w:rPr>
                </w:rPrChange>
              </w:rPr>
              <w:delText>3.3.1.3.</w:delText>
            </w:r>
            <w:r w:rsidDel="005B42F0">
              <w:rPr>
                <w:rFonts w:asciiTheme="minorHAnsi" w:eastAsiaTheme="minorEastAsia" w:hAnsiTheme="minorHAnsi" w:cstheme="minorBidi"/>
                <w:noProof/>
                <w:lang w:eastAsia="es-ES"/>
              </w:rPr>
              <w:tab/>
            </w:r>
            <w:r w:rsidRPr="005B42F0" w:rsidDel="005B42F0">
              <w:rPr>
                <w:noProof/>
                <w:rPrChange w:id="944" w:author="JORGE CONTRERAS ORTIZ" w:date="2021-09-04T09:26:00Z">
                  <w:rPr>
                    <w:rStyle w:val="Hipervnculo"/>
                    <w:noProof/>
                  </w:rPr>
                </w:rPrChange>
              </w:rPr>
              <w:delText>Panel de Administración Web</w:delText>
            </w:r>
            <w:r w:rsidDel="005B42F0">
              <w:rPr>
                <w:noProof/>
                <w:webHidden/>
              </w:rPr>
              <w:tab/>
              <w:delText>47</w:delText>
            </w:r>
          </w:del>
        </w:p>
        <w:p w14:paraId="32CC6CD8" w14:textId="7FAFC96F" w:rsidR="00F21168" w:rsidDel="005B42F0" w:rsidRDefault="00F21168">
          <w:pPr>
            <w:pStyle w:val="TDC5"/>
            <w:tabs>
              <w:tab w:val="left" w:pos="2017"/>
              <w:tab w:val="right" w:leader="dot" w:pos="8494"/>
            </w:tabs>
            <w:rPr>
              <w:del w:id="945" w:author="JORGE CONTRERAS ORTIZ" w:date="2021-09-04T09:26:00Z"/>
              <w:rFonts w:asciiTheme="minorHAnsi" w:eastAsiaTheme="minorEastAsia" w:hAnsiTheme="minorHAnsi" w:cstheme="minorBidi"/>
              <w:noProof/>
              <w:lang w:eastAsia="es-ES"/>
            </w:rPr>
          </w:pPr>
          <w:del w:id="946" w:author="JORGE CONTRERAS ORTIZ" w:date="2021-09-04T09:26:00Z">
            <w:r w:rsidRPr="005B42F0" w:rsidDel="005B42F0">
              <w:rPr>
                <w:noProof/>
                <w:rPrChange w:id="947" w:author="JORGE CONTRERAS ORTIZ" w:date="2021-09-04T09:26:00Z">
                  <w:rPr>
                    <w:rStyle w:val="Hipervnculo"/>
                    <w:noProof/>
                  </w:rPr>
                </w:rPrChange>
              </w:rPr>
              <w:delText>3.3.1.3.1.</w:delText>
            </w:r>
            <w:r w:rsidDel="005B42F0">
              <w:rPr>
                <w:rFonts w:asciiTheme="minorHAnsi" w:eastAsiaTheme="minorEastAsia" w:hAnsiTheme="minorHAnsi" w:cstheme="minorBidi"/>
                <w:noProof/>
                <w:lang w:eastAsia="es-ES"/>
              </w:rPr>
              <w:tab/>
            </w:r>
            <w:r w:rsidRPr="005B42F0" w:rsidDel="005B42F0">
              <w:rPr>
                <w:noProof/>
                <w:rPrChange w:id="948" w:author="JORGE CONTRERAS ORTIZ" w:date="2021-09-04T09:26:00Z">
                  <w:rPr>
                    <w:rStyle w:val="Hipervnculo"/>
                    <w:noProof/>
                  </w:rPr>
                </w:rPrChange>
              </w:rPr>
              <w:delText>Cambiar la configuración de red</w:delText>
            </w:r>
            <w:r w:rsidDel="005B42F0">
              <w:rPr>
                <w:noProof/>
                <w:webHidden/>
              </w:rPr>
              <w:tab/>
              <w:delText>48</w:delText>
            </w:r>
          </w:del>
        </w:p>
        <w:p w14:paraId="677865FF" w14:textId="3609B8EE" w:rsidR="00F21168" w:rsidDel="005B42F0" w:rsidRDefault="00F21168">
          <w:pPr>
            <w:pStyle w:val="TDC5"/>
            <w:tabs>
              <w:tab w:val="left" w:pos="2017"/>
              <w:tab w:val="right" w:leader="dot" w:pos="8494"/>
            </w:tabs>
            <w:rPr>
              <w:del w:id="949" w:author="JORGE CONTRERAS ORTIZ" w:date="2021-09-04T09:26:00Z"/>
              <w:rFonts w:asciiTheme="minorHAnsi" w:eastAsiaTheme="minorEastAsia" w:hAnsiTheme="minorHAnsi" w:cstheme="minorBidi"/>
              <w:noProof/>
              <w:lang w:eastAsia="es-ES"/>
            </w:rPr>
          </w:pPr>
          <w:del w:id="950" w:author="JORGE CONTRERAS ORTIZ" w:date="2021-09-04T09:26:00Z">
            <w:r w:rsidRPr="005B42F0" w:rsidDel="005B42F0">
              <w:rPr>
                <w:noProof/>
                <w:rPrChange w:id="951" w:author="JORGE CONTRERAS ORTIZ" w:date="2021-09-04T09:26:00Z">
                  <w:rPr>
                    <w:rStyle w:val="Hipervnculo"/>
                    <w:noProof/>
                  </w:rPr>
                </w:rPrChange>
              </w:rPr>
              <w:delText>3.3.1.3.2.</w:delText>
            </w:r>
            <w:r w:rsidDel="005B42F0">
              <w:rPr>
                <w:rFonts w:asciiTheme="minorHAnsi" w:eastAsiaTheme="minorEastAsia" w:hAnsiTheme="minorHAnsi" w:cstheme="minorBidi"/>
                <w:noProof/>
                <w:lang w:eastAsia="es-ES"/>
              </w:rPr>
              <w:tab/>
            </w:r>
            <w:r w:rsidRPr="005B42F0" w:rsidDel="005B42F0">
              <w:rPr>
                <w:noProof/>
                <w:rPrChange w:id="952" w:author="JORGE CONTRERAS ORTIZ" w:date="2021-09-04T09:26:00Z">
                  <w:rPr>
                    <w:rStyle w:val="Hipervnculo"/>
                    <w:noProof/>
                  </w:rPr>
                </w:rPrChange>
              </w:rPr>
              <w:delText>Actualizar KiBRA</w:delText>
            </w:r>
            <w:r w:rsidDel="005B42F0">
              <w:rPr>
                <w:noProof/>
                <w:webHidden/>
              </w:rPr>
              <w:tab/>
              <w:delText>49</w:delText>
            </w:r>
          </w:del>
        </w:p>
        <w:p w14:paraId="10EDC513" w14:textId="4D217A28" w:rsidR="00F21168" w:rsidDel="005B42F0" w:rsidRDefault="00F21168">
          <w:pPr>
            <w:pStyle w:val="TDC5"/>
            <w:tabs>
              <w:tab w:val="left" w:pos="2017"/>
              <w:tab w:val="right" w:leader="dot" w:pos="8494"/>
            </w:tabs>
            <w:rPr>
              <w:del w:id="953" w:author="JORGE CONTRERAS ORTIZ" w:date="2021-09-04T09:26:00Z"/>
              <w:rFonts w:asciiTheme="minorHAnsi" w:eastAsiaTheme="minorEastAsia" w:hAnsiTheme="minorHAnsi" w:cstheme="minorBidi"/>
              <w:noProof/>
              <w:lang w:eastAsia="es-ES"/>
            </w:rPr>
          </w:pPr>
          <w:del w:id="954" w:author="JORGE CONTRERAS ORTIZ" w:date="2021-09-04T09:26:00Z">
            <w:r w:rsidRPr="005B42F0" w:rsidDel="005B42F0">
              <w:rPr>
                <w:noProof/>
                <w:rPrChange w:id="955" w:author="JORGE CONTRERAS ORTIZ" w:date="2021-09-04T09:26:00Z">
                  <w:rPr>
                    <w:rStyle w:val="Hipervnculo"/>
                    <w:noProof/>
                  </w:rPr>
                </w:rPrChange>
              </w:rPr>
              <w:delText>3.3.1.3.3.</w:delText>
            </w:r>
            <w:r w:rsidDel="005B42F0">
              <w:rPr>
                <w:rFonts w:asciiTheme="minorHAnsi" w:eastAsiaTheme="minorEastAsia" w:hAnsiTheme="minorHAnsi" w:cstheme="minorBidi"/>
                <w:noProof/>
                <w:lang w:eastAsia="es-ES"/>
              </w:rPr>
              <w:tab/>
            </w:r>
            <w:r w:rsidRPr="005B42F0" w:rsidDel="005B42F0">
              <w:rPr>
                <w:noProof/>
                <w:rPrChange w:id="956" w:author="JORGE CONTRERAS ORTIZ" w:date="2021-09-04T09:26:00Z">
                  <w:rPr>
                    <w:rStyle w:val="Hipervnculo"/>
                    <w:noProof/>
                  </w:rPr>
                </w:rPrChange>
              </w:rPr>
              <w:delText>Configurar Border Router</w:delText>
            </w:r>
            <w:r w:rsidDel="005B42F0">
              <w:rPr>
                <w:noProof/>
                <w:webHidden/>
              </w:rPr>
              <w:tab/>
              <w:delText>50</w:delText>
            </w:r>
          </w:del>
        </w:p>
        <w:p w14:paraId="0CAE30CA" w14:textId="48BD9DEC" w:rsidR="00F21168" w:rsidDel="005B42F0" w:rsidRDefault="00F21168">
          <w:pPr>
            <w:pStyle w:val="TDC6"/>
            <w:tabs>
              <w:tab w:val="left" w:pos="2421"/>
              <w:tab w:val="right" w:leader="dot" w:pos="8494"/>
            </w:tabs>
            <w:rPr>
              <w:del w:id="957" w:author="JORGE CONTRERAS ORTIZ" w:date="2021-09-04T09:26:00Z"/>
              <w:rFonts w:asciiTheme="minorHAnsi" w:eastAsiaTheme="minorEastAsia" w:hAnsiTheme="minorHAnsi" w:cstheme="minorBidi"/>
              <w:noProof/>
              <w:lang w:eastAsia="es-ES"/>
            </w:rPr>
          </w:pPr>
          <w:del w:id="958" w:author="JORGE CONTRERAS ORTIZ" w:date="2021-09-04T09:26:00Z">
            <w:r w:rsidRPr="005B42F0" w:rsidDel="005B42F0">
              <w:rPr>
                <w:noProof/>
                <w:rPrChange w:id="959" w:author="JORGE CONTRERAS ORTIZ" w:date="2021-09-04T09:26:00Z">
                  <w:rPr>
                    <w:rStyle w:val="Hipervnculo"/>
                    <w:noProof/>
                  </w:rPr>
                </w:rPrChange>
              </w:rPr>
              <w:delText>3.3.1.3.3.1.</w:delText>
            </w:r>
            <w:r w:rsidDel="005B42F0">
              <w:rPr>
                <w:rFonts w:asciiTheme="minorHAnsi" w:eastAsiaTheme="minorEastAsia" w:hAnsiTheme="minorHAnsi" w:cstheme="minorBidi"/>
                <w:noProof/>
                <w:lang w:eastAsia="es-ES"/>
              </w:rPr>
              <w:tab/>
            </w:r>
            <w:r w:rsidRPr="005B42F0" w:rsidDel="005B42F0">
              <w:rPr>
                <w:noProof/>
                <w:rPrChange w:id="960" w:author="JORGE CONTRERAS ORTIZ" w:date="2021-09-04T09:26:00Z">
                  <w:rPr>
                    <w:rStyle w:val="Hipervnculo"/>
                    <w:noProof/>
                  </w:rPr>
                </w:rPrChange>
              </w:rPr>
              <w:delText>Unirse o Formar una Red Thread</w:delText>
            </w:r>
            <w:r w:rsidDel="005B42F0">
              <w:rPr>
                <w:noProof/>
                <w:webHidden/>
              </w:rPr>
              <w:tab/>
              <w:delText>50</w:delText>
            </w:r>
          </w:del>
        </w:p>
        <w:p w14:paraId="1192626B" w14:textId="499A87FF" w:rsidR="00F21168" w:rsidDel="005B42F0" w:rsidRDefault="00F21168">
          <w:pPr>
            <w:pStyle w:val="TDC6"/>
            <w:tabs>
              <w:tab w:val="left" w:pos="2421"/>
              <w:tab w:val="right" w:leader="dot" w:pos="8494"/>
            </w:tabs>
            <w:rPr>
              <w:del w:id="961" w:author="JORGE CONTRERAS ORTIZ" w:date="2021-09-04T09:26:00Z"/>
              <w:rFonts w:asciiTheme="minorHAnsi" w:eastAsiaTheme="minorEastAsia" w:hAnsiTheme="minorHAnsi" w:cstheme="minorBidi"/>
              <w:noProof/>
              <w:lang w:eastAsia="es-ES"/>
            </w:rPr>
          </w:pPr>
          <w:del w:id="962" w:author="JORGE CONTRERAS ORTIZ" w:date="2021-09-04T09:26:00Z">
            <w:r w:rsidRPr="005B42F0" w:rsidDel="005B42F0">
              <w:rPr>
                <w:noProof/>
                <w:rPrChange w:id="963" w:author="JORGE CONTRERAS ORTIZ" w:date="2021-09-04T09:26:00Z">
                  <w:rPr>
                    <w:rStyle w:val="Hipervnculo"/>
                    <w:noProof/>
                  </w:rPr>
                </w:rPrChange>
              </w:rPr>
              <w:delText>3.3.1.3.3.2.</w:delText>
            </w:r>
            <w:r w:rsidDel="005B42F0">
              <w:rPr>
                <w:rFonts w:asciiTheme="minorHAnsi" w:eastAsiaTheme="minorEastAsia" w:hAnsiTheme="minorHAnsi" w:cstheme="minorBidi"/>
                <w:noProof/>
                <w:lang w:eastAsia="es-ES"/>
              </w:rPr>
              <w:tab/>
            </w:r>
            <w:r w:rsidRPr="005B42F0" w:rsidDel="005B42F0">
              <w:rPr>
                <w:noProof/>
                <w:rPrChange w:id="964" w:author="JORGE CONTRERAS ORTIZ" w:date="2021-09-04T09:26:00Z">
                  <w:rPr>
                    <w:rStyle w:val="Hipervnculo"/>
                    <w:noProof/>
                  </w:rPr>
                </w:rPrChange>
              </w:rPr>
              <w:delText>Backbone Router Server (BBR).</w:delText>
            </w:r>
            <w:r w:rsidDel="005B42F0">
              <w:rPr>
                <w:noProof/>
                <w:webHidden/>
              </w:rPr>
              <w:tab/>
              <w:delText>51</w:delText>
            </w:r>
          </w:del>
        </w:p>
        <w:p w14:paraId="37D65CB7" w14:textId="21120264" w:rsidR="00F21168" w:rsidDel="005B42F0" w:rsidRDefault="00F21168">
          <w:pPr>
            <w:pStyle w:val="TDC6"/>
            <w:tabs>
              <w:tab w:val="left" w:pos="2421"/>
              <w:tab w:val="right" w:leader="dot" w:pos="8494"/>
            </w:tabs>
            <w:rPr>
              <w:del w:id="965" w:author="JORGE CONTRERAS ORTIZ" w:date="2021-09-04T09:26:00Z"/>
              <w:rFonts w:asciiTheme="minorHAnsi" w:eastAsiaTheme="minorEastAsia" w:hAnsiTheme="minorHAnsi" w:cstheme="minorBidi"/>
              <w:noProof/>
              <w:lang w:eastAsia="es-ES"/>
            </w:rPr>
          </w:pPr>
          <w:del w:id="966" w:author="JORGE CONTRERAS ORTIZ" w:date="2021-09-04T09:26:00Z">
            <w:r w:rsidRPr="005B42F0" w:rsidDel="005B42F0">
              <w:rPr>
                <w:noProof/>
                <w:rPrChange w:id="967" w:author="JORGE CONTRERAS ORTIZ" w:date="2021-09-04T09:26:00Z">
                  <w:rPr>
                    <w:rStyle w:val="Hipervnculo"/>
                    <w:noProof/>
                  </w:rPr>
                </w:rPrChange>
              </w:rPr>
              <w:delText>3.3.1.3.3.3.</w:delText>
            </w:r>
            <w:r w:rsidDel="005B42F0">
              <w:rPr>
                <w:rFonts w:asciiTheme="minorHAnsi" w:eastAsiaTheme="minorEastAsia" w:hAnsiTheme="minorHAnsi" w:cstheme="minorBidi"/>
                <w:noProof/>
                <w:lang w:eastAsia="es-ES"/>
              </w:rPr>
              <w:tab/>
            </w:r>
            <w:r w:rsidRPr="005B42F0" w:rsidDel="005B42F0">
              <w:rPr>
                <w:noProof/>
                <w:rPrChange w:id="968" w:author="JORGE CONTRERAS ORTIZ" w:date="2021-09-04T09:26:00Z">
                  <w:rPr>
                    <w:rStyle w:val="Hipervnculo"/>
                    <w:noProof/>
                  </w:rPr>
                </w:rPrChange>
              </w:rPr>
              <w:delText>Prefijo de Red (Network Prefix)</w:delText>
            </w:r>
            <w:r w:rsidDel="005B42F0">
              <w:rPr>
                <w:noProof/>
                <w:webHidden/>
              </w:rPr>
              <w:tab/>
              <w:delText>52</w:delText>
            </w:r>
          </w:del>
        </w:p>
        <w:p w14:paraId="35AFBB03" w14:textId="15DC276F" w:rsidR="00F21168" w:rsidDel="005B42F0" w:rsidRDefault="00F21168">
          <w:pPr>
            <w:pStyle w:val="TDC5"/>
            <w:tabs>
              <w:tab w:val="left" w:pos="2017"/>
              <w:tab w:val="right" w:leader="dot" w:pos="8494"/>
            </w:tabs>
            <w:rPr>
              <w:del w:id="969" w:author="JORGE CONTRERAS ORTIZ" w:date="2021-09-04T09:26:00Z"/>
              <w:rFonts w:asciiTheme="minorHAnsi" w:eastAsiaTheme="minorEastAsia" w:hAnsiTheme="minorHAnsi" w:cstheme="minorBidi"/>
              <w:noProof/>
              <w:lang w:eastAsia="es-ES"/>
            </w:rPr>
          </w:pPr>
          <w:del w:id="970" w:author="JORGE CONTRERAS ORTIZ" w:date="2021-09-04T09:26:00Z">
            <w:r w:rsidRPr="005B42F0" w:rsidDel="005B42F0">
              <w:rPr>
                <w:noProof/>
                <w:rPrChange w:id="971" w:author="JORGE CONTRERAS ORTIZ" w:date="2021-09-04T09:26:00Z">
                  <w:rPr>
                    <w:rStyle w:val="Hipervnculo"/>
                    <w:noProof/>
                    <w:lang w:val="en-US"/>
                  </w:rPr>
                </w:rPrChange>
              </w:rPr>
              <w:delText>3.3.1.3.4.</w:delText>
            </w:r>
            <w:r w:rsidDel="005B42F0">
              <w:rPr>
                <w:rFonts w:asciiTheme="minorHAnsi" w:eastAsiaTheme="minorEastAsia" w:hAnsiTheme="minorHAnsi" w:cstheme="minorBidi"/>
                <w:noProof/>
                <w:lang w:eastAsia="es-ES"/>
              </w:rPr>
              <w:tab/>
            </w:r>
            <w:r w:rsidRPr="005B42F0" w:rsidDel="005B42F0">
              <w:rPr>
                <w:noProof/>
                <w:rPrChange w:id="972" w:author="JORGE CONTRERAS ORTIZ" w:date="2021-09-04T09:26:00Z">
                  <w:rPr>
                    <w:rStyle w:val="Hipervnculo"/>
                    <w:noProof/>
                    <w:lang w:val="en-US"/>
                  </w:rPr>
                </w:rPrChange>
              </w:rPr>
              <w:delText>Inicio del Border Router (Start-up).</w:delText>
            </w:r>
            <w:r w:rsidDel="005B42F0">
              <w:rPr>
                <w:noProof/>
                <w:webHidden/>
              </w:rPr>
              <w:tab/>
              <w:delText>53</w:delText>
            </w:r>
          </w:del>
        </w:p>
        <w:p w14:paraId="31A63676" w14:textId="778704E2" w:rsidR="00F21168" w:rsidDel="005B42F0" w:rsidRDefault="00F21168">
          <w:pPr>
            <w:pStyle w:val="TDC5"/>
            <w:tabs>
              <w:tab w:val="left" w:pos="2017"/>
              <w:tab w:val="right" w:leader="dot" w:pos="8494"/>
            </w:tabs>
            <w:rPr>
              <w:del w:id="973" w:author="JORGE CONTRERAS ORTIZ" w:date="2021-09-04T09:26:00Z"/>
              <w:rFonts w:asciiTheme="minorHAnsi" w:eastAsiaTheme="minorEastAsia" w:hAnsiTheme="minorHAnsi" w:cstheme="minorBidi"/>
              <w:noProof/>
              <w:lang w:eastAsia="es-ES"/>
            </w:rPr>
          </w:pPr>
          <w:del w:id="974" w:author="JORGE CONTRERAS ORTIZ" w:date="2021-09-04T09:26:00Z">
            <w:r w:rsidRPr="005B42F0" w:rsidDel="005B42F0">
              <w:rPr>
                <w:noProof/>
                <w:rPrChange w:id="975" w:author="JORGE CONTRERAS ORTIZ" w:date="2021-09-04T09:26:00Z">
                  <w:rPr>
                    <w:rStyle w:val="Hipervnculo"/>
                    <w:noProof/>
                  </w:rPr>
                </w:rPrChange>
              </w:rPr>
              <w:delText>3.3.1.3.5.</w:delText>
            </w:r>
            <w:r w:rsidDel="005B42F0">
              <w:rPr>
                <w:rFonts w:asciiTheme="minorHAnsi" w:eastAsiaTheme="minorEastAsia" w:hAnsiTheme="minorHAnsi" w:cstheme="minorBidi"/>
                <w:noProof/>
                <w:lang w:eastAsia="es-ES"/>
              </w:rPr>
              <w:tab/>
            </w:r>
            <w:r w:rsidRPr="005B42F0" w:rsidDel="005B42F0">
              <w:rPr>
                <w:noProof/>
                <w:rPrChange w:id="976" w:author="JORGE CONTRERAS ORTIZ" w:date="2021-09-04T09:26:00Z">
                  <w:rPr>
                    <w:rStyle w:val="Hipervnculo"/>
                    <w:noProof/>
                  </w:rPr>
                </w:rPrChange>
              </w:rPr>
              <w:delText>Servicios</w:delText>
            </w:r>
            <w:r w:rsidDel="005B42F0">
              <w:rPr>
                <w:noProof/>
                <w:webHidden/>
              </w:rPr>
              <w:tab/>
              <w:delText>57</w:delText>
            </w:r>
          </w:del>
        </w:p>
        <w:p w14:paraId="50841493" w14:textId="1FAF726A" w:rsidR="00F21168" w:rsidDel="005B42F0" w:rsidRDefault="00F21168">
          <w:pPr>
            <w:pStyle w:val="TDC6"/>
            <w:tabs>
              <w:tab w:val="left" w:pos="2421"/>
              <w:tab w:val="right" w:leader="dot" w:pos="8494"/>
            </w:tabs>
            <w:rPr>
              <w:del w:id="977" w:author="JORGE CONTRERAS ORTIZ" w:date="2021-09-04T09:26:00Z"/>
              <w:rFonts w:asciiTheme="minorHAnsi" w:eastAsiaTheme="minorEastAsia" w:hAnsiTheme="minorHAnsi" w:cstheme="minorBidi"/>
              <w:noProof/>
              <w:lang w:eastAsia="es-ES"/>
            </w:rPr>
          </w:pPr>
          <w:del w:id="978" w:author="JORGE CONTRERAS ORTIZ" w:date="2021-09-04T09:26:00Z">
            <w:r w:rsidRPr="005B42F0" w:rsidDel="005B42F0">
              <w:rPr>
                <w:noProof/>
                <w:rPrChange w:id="979" w:author="JORGE CONTRERAS ORTIZ" w:date="2021-09-04T09:26:00Z">
                  <w:rPr>
                    <w:rStyle w:val="Hipervnculo"/>
                    <w:noProof/>
                  </w:rPr>
                </w:rPrChange>
              </w:rPr>
              <w:delText>3.3.1.3.5.1.</w:delText>
            </w:r>
            <w:r w:rsidDel="005B42F0">
              <w:rPr>
                <w:rFonts w:asciiTheme="minorHAnsi" w:eastAsiaTheme="minorEastAsia" w:hAnsiTheme="minorHAnsi" w:cstheme="minorBidi"/>
                <w:noProof/>
                <w:lang w:eastAsia="es-ES"/>
              </w:rPr>
              <w:tab/>
            </w:r>
            <w:r w:rsidRPr="005B42F0" w:rsidDel="005B42F0">
              <w:rPr>
                <w:noProof/>
                <w:rPrChange w:id="980" w:author="JORGE CONTRERAS ORTIZ" w:date="2021-09-04T09:26:00Z">
                  <w:rPr>
                    <w:rStyle w:val="Hipervnculo"/>
                    <w:noProof/>
                  </w:rPr>
                </w:rPrChange>
              </w:rPr>
              <w:delText>Servidor Backbone Router</w:delText>
            </w:r>
            <w:r w:rsidDel="005B42F0">
              <w:rPr>
                <w:noProof/>
                <w:webHidden/>
              </w:rPr>
              <w:tab/>
              <w:delText>57</w:delText>
            </w:r>
          </w:del>
        </w:p>
        <w:p w14:paraId="76161EB8" w14:textId="4C8F753D" w:rsidR="00F21168" w:rsidDel="005B42F0" w:rsidRDefault="00F21168">
          <w:pPr>
            <w:pStyle w:val="TDC6"/>
            <w:tabs>
              <w:tab w:val="left" w:pos="2421"/>
              <w:tab w:val="right" w:leader="dot" w:pos="8494"/>
            </w:tabs>
            <w:rPr>
              <w:del w:id="981" w:author="JORGE CONTRERAS ORTIZ" w:date="2021-09-04T09:26:00Z"/>
              <w:rFonts w:asciiTheme="minorHAnsi" w:eastAsiaTheme="minorEastAsia" w:hAnsiTheme="minorHAnsi" w:cstheme="minorBidi"/>
              <w:noProof/>
              <w:lang w:eastAsia="es-ES"/>
            </w:rPr>
          </w:pPr>
          <w:del w:id="982" w:author="JORGE CONTRERAS ORTIZ" w:date="2021-09-04T09:26:00Z">
            <w:r w:rsidRPr="005B42F0" w:rsidDel="005B42F0">
              <w:rPr>
                <w:noProof/>
                <w:rPrChange w:id="983" w:author="JORGE CONTRERAS ORTIZ" w:date="2021-09-04T09:26:00Z">
                  <w:rPr>
                    <w:rStyle w:val="Hipervnculo"/>
                    <w:noProof/>
                  </w:rPr>
                </w:rPrChange>
              </w:rPr>
              <w:delText>3.3.1.3.5.2.</w:delText>
            </w:r>
            <w:r w:rsidDel="005B42F0">
              <w:rPr>
                <w:rFonts w:asciiTheme="minorHAnsi" w:eastAsiaTheme="minorEastAsia" w:hAnsiTheme="minorHAnsi" w:cstheme="minorBidi"/>
                <w:noProof/>
                <w:lang w:eastAsia="es-ES"/>
              </w:rPr>
              <w:tab/>
            </w:r>
            <w:r w:rsidRPr="005B42F0" w:rsidDel="005B42F0">
              <w:rPr>
                <w:noProof/>
                <w:rPrChange w:id="984" w:author="JORGE CONTRERAS ORTIZ" w:date="2021-09-04T09:26:00Z">
                  <w:rPr>
                    <w:rStyle w:val="Hipervnculo"/>
                    <w:noProof/>
                  </w:rPr>
                </w:rPrChange>
              </w:rPr>
              <w:delText>DHCP</w:delText>
            </w:r>
            <w:r w:rsidDel="005B42F0">
              <w:rPr>
                <w:noProof/>
                <w:webHidden/>
              </w:rPr>
              <w:tab/>
              <w:delText>58</w:delText>
            </w:r>
          </w:del>
        </w:p>
        <w:p w14:paraId="49A57872" w14:textId="424C3959" w:rsidR="00F21168" w:rsidDel="005B42F0" w:rsidRDefault="00F21168">
          <w:pPr>
            <w:pStyle w:val="TDC6"/>
            <w:tabs>
              <w:tab w:val="left" w:pos="2421"/>
              <w:tab w:val="right" w:leader="dot" w:pos="8494"/>
            </w:tabs>
            <w:rPr>
              <w:del w:id="985" w:author="JORGE CONTRERAS ORTIZ" w:date="2021-09-04T09:26:00Z"/>
              <w:rFonts w:asciiTheme="minorHAnsi" w:eastAsiaTheme="minorEastAsia" w:hAnsiTheme="minorHAnsi" w:cstheme="minorBidi"/>
              <w:noProof/>
              <w:lang w:eastAsia="es-ES"/>
            </w:rPr>
          </w:pPr>
          <w:del w:id="986" w:author="JORGE CONTRERAS ORTIZ" w:date="2021-09-04T09:26:00Z">
            <w:r w:rsidRPr="005B42F0" w:rsidDel="005B42F0">
              <w:rPr>
                <w:noProof/>
                <w:rPrChange w:id="987" w:author="JORGE CONTRERAS ORTIZ" w:date="2021-09-04T09:26:00Z">
                  <w:rPr>
                    <w:rStyle w:val="Hipervnculo"/>
                    <w:noProof/>
                  </w:rPr>
                </w:rPrChange>
              </w:rPr>
              <w:delText>3.3.1.3.5.3.</w:delText>
            </w:r>
            <w:r w:rsidDel="005B42F0">
              <w:rPr>
                <w:rFonts w:asciiTheme="minorHAnsi" w:eastAsiaTheme="minorEastAsia" w:hAnsiTheme="minorHAnsi" w:cstheme="minorBidi"/>
                <w:noProof/>
                <w:lang w:eastAsia="es-ES"/>
              </w:rPr>
              <w:tab/>
            </w:r>
            <w:r w:rsidRPr="005B42F0" w:rsidDel="005B42F0">
              <w:rPr>
                <w:noProof/>
                <w:rPrChange w:id="988" w:author="JORGE CONTRERAS ORTIZ" w:date="2021-09-04T09:26:00Z">
                  <w:rPr>
                    <w:rStyle w:val="Hipervnculo"/>
                    <w:noProof/>
                  </w:rPr>
                </w:rPrChange>
              </w:rPr>
              <w:delText>NAT64</w:delText>
            </w:r>
            <w:r w:rsidDel="005B42F0">
              <w:rPr>
                <w:noProof/>
                <w:webHidden/>
              </w:rPr>
              <w:tab/>
              <w:delText>59</w:delText>
            </w:r>
          </w:del>
        </w:p>
        <w:p w14:paraId="6C0A9423" w14:textId="3662FCE9" w:rsidR="00F21168" w:rsidDel="005B42F0" w:rsidRDefault="00F21168">
          <w:pPr>
            <w:pStyle w:val="TDC6"/>
            <w:tabs>
              <w:tab w:val="left" w:pos="2421"/>
              <w:tab w:val="right" w:leader="dot" w:pos="8494"/>
            </w:tabs>
            <w:rPr>
              <w:del w:id="989" w:author="JORGE CONTRERAS ORTIZ" w:date="2021-09-04T09:26:00Z"/>
              <w:rFonts w:asciiTheme="minorHAnsi" w:eastAsiaTheme="minorEastAsia" w:hAnsiTheme="minorHAnsi" w:cstheme="minorBidi"/>
              <w:noProof/>
              <w:lang w:eastAsia="es-ES"/>
            </w:rPr>
          </w:pPr>
          <w:del w:id="990" w:author="JORGE CONTRERAS ORTIZ" w:date="2021-09-04T09:26:00Z">
            <w:r w:rsidRPr="005B42F0" w:rsidDel="005B42F0">
              <w:rPr>
                <w:noProof/>
                <w:rPrChange w:id="991" w:author="JORGE CONTRERAS ORTIZ" w:date="2021-09-04T09:26:00Z">
                  <w:rPr>
                    <w:rStyle w:val="Hipervnculo"/>
                    <w:noProof/>
                  </w:rPr>
                </w:rPrChange>
              </w:rPr>
              <w:delText>3.3.1.3.5.4.</w:delText>
            </w:r>
            <w:r w:rsidDel="005B42F0">
              <w:rPr>
                <w:rFonts w:asciiTheme="minorHAnsi" w:eastAsiaTheme="minorEastAsia" w:hAnsiTheme="minorHAnsi" w:cstheme="minorBidi"/>
                <w:noProof/>
                <w:lang w:eastAsia="es-ES"/>
              </w:rPr>
              <w:tab/>
            </w:r>
            <w:r w:rsidRPr="005B42F0" w:rsidDel="005B42F0">
              <w:rPr>
                <w:noProof/>
                <w:rPrChange w:id="992" w:author="JORGE CONTRERAS ORTIZ" w:date="2021-09-04T09:26:00Z">
                  <w:rPr>
                    <w:rStyle w:val="Hipervnculo"/>
                    <w:noProof/>
                  </w:rPr>
                </w:rPrChange>
              </w:rPr>
              <w:delText>Commissioner</w:delText>
            </w:r>
            <w:r w:rsidDel="005B42F0">
              <w:rPr>
                <w:noProof/>
                <w:webHidden/>
              </w:rPr>
              <w:tab/>
              <w:delText>60</w:delText>
            </w:r>
          </w:del>
        </w:p>
        <w:p w14:paraId="6CE2040A" w14:textId="55E017CC" w:rsidR="00F21168" w:rsidDel="005B42F0" w:rsidRDefault="00F21168">
          <w:pPr>
            <w:pStyle w:val="TDC5"/>
            <w:tabs>
              <w:tab w:val="left" w:pos="2017"/>
              <w:tab w:val="right" w:leader="dot" w:pos="8494"/>
            </w:tabs>
            <w:rPr>
              <w:del w:id="993" w:author="JORGE CONTRERAS ORTIZ" w:date="2021-09-04T09:26:00Z"/>
              <w:rFonts w:asciiTheme="minorHAnsi" w:eastAsiaTheme="minorEastAsia" w:hAnsiTheme="minorHAnsi" w:cstheme="minorBidi"/>
              <w:noProof/>
              <w:lang w:eastAsia="es-ES"/>
            </w:rPr>
          </w:pPr>
          <w:del w:id="994" w:author="JORGE CONTRERAS ORTIZ" w:date="2021-09-04T09:26:00Z">
            <w:r w:rsidRPr="005B42F0" w:rsidDel="005B42F0">
              <w:rPr>
                <w:noProof/>
                <w:rPrChange w:id="995" w:author="JORGE CONTRERAS ORTIZ" w:date="2021-09-04T09:26:00Z">
                  <w:rPr>
                    <w:rStyle w:val="Hipervnculo"/>
                    <w:noProof/>
                  </w:rPr>
                </w:rPrChange>
              </w:rPr>
              <w:delText>3.3.1.3.6.</w:delText>
            </w:r>
            <w:r w:rsidDel="005B42F0">
              <w:rPr>
                <w:rFonts w:asciiTheme="minorHAnsi" w:eastAsiaTheme="minorEastAsia" w:hAnsiTheme="minorHAnsi" w:cstheme="minorBidi"/>
                <w:noProof/>
                <w:lang w:eastAsia="es-ES"/>
              </w:rPr>
              <w:tab/>
            </w:r>
            <w:r w:rsidRPr="005B42F0" w:rsidDel="005B42F0">
              <w:rPr>
                <w:noProof/>
                <w:rPrChange w:id="996" w:author="JORGE CONTRERAS ORTIZ" w:date="2021-09-04T09:26:00Z">
                  <w:rPr>
                    <w:rStyle w:val="Hipervnculo"/>
                    <w:noProof/>
                  </w:rPr>
                </w:rPrChange>
              </w:rPr>
              <w:delText>Visual Network</w:delText>
            </w:r>
            <w:r w:rsidDel="005B42F0">
              <w:rPr>
                <w:noProof/>
                <w:webHidden/>
              </w:rPr>
              <w:tab/>
              <w:delText>61</w:delText>
            </w:r>
          </w:del>
        </w:p>
        <w:p w14:paraId="35C1E141" w14:textId="679B4EB2" w:rsidR="00F21168" w:rsidDel="005B42F0" w:rsidRDefault="00F21168">
          <w:pPr>
            <w:pStyle w:val="TDC5"/>
            <w:tabs>
              <w:tab w:val="left" w:pos="2017"/>
              <w:tab w:val="right" w:leader="dot" w:pos="8494"/>
            </w:tabs>
            <w:rPr>
              <w:del w:id="997" w:author="JORGE CONTRERAS ORTIZ" w:date="2021-09-04T09:26:00Z"/>
              <w:rFonts w:asciiTheme="minorHAnsi" w:eastAsiaTheme="minorEastAsia" w:hAnsiTheme="minorHAnsi" w:cstheme="minorBidi"/>
              <w:noProof/>
              <w:lang w:eastAsia="es-ES"/>
            </w:rPr>
          </w:pPr>
          <w:del w:id="998" w:author="JORGE CONTRERAS ORTIZ" w:date="2021-09-04T09:26:00Z">
            <w:r w:rsidRPr="005B42F0" w:rsidDel="005B42F0">
              <w:rPr>
                <w:noProof/>
                <w:rPrChange w:id="999" w:author="JORGE CONTRERAS ORTIZ" w:date="2021-09-04T09:26:00Z">
                  <w:rPr>
                    <w:rStyle w:val="Hipervnculo"/>
                    <w:noProof/>
                  </w:rPr>
                </w:rPrChange>
              </w:rPr>
              <w:delText>3.3.1.3.7.</w:delText>
            </w:r>
            <w:r w:rsidDel="005B42F0">
              <w:rPr>
                <w:rFonts w:asciiTheme="minorHAnsi" w:eastAsiaTheme="minorEastAsia" w:hAnsiTheme="minorHAnsi" w:cstheme="minorBidi"/>
                <w:noProof/>
                <w:lang w:eastAsia="es-ES"/>
              </w:rPr>
              <w:tab/>
            </w:r>
            <w:r w:rsidRPr="005B42F0" w:rsidDel="005B42F0">
              <w:rPr>
                <w:noProof/>
                <w:rPrChange w:id="1000" w:author="JORGE CONTRERAS ORTIZ" w:date="2021-09-04T09:26:00Z">
                  <w:rPr>
                    <w:rStyle w:val="Hipervnculo"/>
                    <w:noProof/>
                  </w:rPr>
                </w:rPrChange>
              </w:rPr>
              <w:delText>Logs</w:delText>
            </w:r>
            <w:r w:rsidDel="005B42F0">
              <w:rPr>
                <w:noProof/>
                <w:webHidden/>
              </w:rPr>
              <w:tab/>
              <w:delText>62</w:delText>
            </w:r>
          </w:del>
        </w:p>
        <w:p w14:paraId="69EB4A8F" w14:textId="5D329E2E" w:rsidR="00F21168" w:rsidDel="005B42F0" w:rsidRDefault="00F21168">
          <w:pPr>
            <w:pStyle w:val="TDC4"/>
            <w:tabs>
              <w:tab w:val="left" w:pos="1760"/>
              <w:tab w:val="right" w:leader="dot" w:pos="8494"/>
            </w:tabs>
            <w:rPr>
              <w:del w:id="1001" w:author="JORGE CONTRERAS ORTIZ" w:date="2021-09-04T09:26:00Z"/>
              <w:rFonts w:asciiTheme="minorHAnsi" w:eastAsiaTheme="minorEastAsia" w:hAnsiTheme="minorHAnsi" w:cstheme="minorBidi"/>
              <w:noProof/>
              <w:lang w:eastAsia="es-ES"/>
            </w:rPr>
          </w:pPr>
          <w:del w:id="1002" w:author="JORGE CONTRERAS ORTIZ" w:date="2021-09-04T09:26:00Z">
            <w:r w:rsidRPr="005B42F0" w:rsidDel="005B42F0">
              <w:rPr>
                <w:noProof/>
                <w:rPrChange w:id="1003" w:author="JORGE CONTRERAS ORTIZ" w:date="2021-09-04T09:26:00Z">
                  <w:rPr>
                    <w:rStyle w:val="Hipervnculo"/>
                    <w:noProof/>
                  </w:rPr>
                </w:rPrChange>
              </w:rPr>
              <w:delText>3.3.1.4.</w:delText>
            </w:r>
            <w:r w:rsidDel="005B42F0">
              <w:rPr>
                <w:rFonts w:asciiTheme="minorHAnsi" w:eastAsiaTheme="minorEastAsia" w:hAnsiTheme="minorHAnsi" w:cstheme="minorBidi"/>
                <w:noProof/>
                <w:lang w:eastAsia="es-ES"/>
              </w:rPr>
              <w:tab/>
            </w:r>
            <w:r w:rsidRPr="005B42F0" w:rsidDel="005B42F0">
              <w:rPr>
                <w:noProof/>
                <w:rPrChange w:id="1004" w:author="JORGE CONTRERAS ORTIZ" w:date="2021-09-04T09:26:00Z">
                  <w:rPr>
                    <w:rStyle w:val="Hipervnculo"/>
                    <w:noProof/>
                  </w:rPr>
                </w:rPrChange>
              </w:rPr>
              <w:delText>Breve resumen</w:delText>
            </w:r>
            <w:r w:rsidDel="005B42F0">
              <w:rPr>
                <w:noProof/>
                <w:webHidden/>
              </w:rPr>
              <w:tab/>
              <w:delText>63</w:delText>
            </w:r>
          </w:del>
        </w:p>
        <w:p w14:paraId="029848E3" w14:textId="57959510" w:rsidR="00F21168" w:rsidDel="005B42F0" w:rsidRDefault="00F21168">
          <w:pPr>
            <w:pStyle w:val="TDC5"/>
            <w:tabs>
              <w:tab w:val="left" w:pos="2017"/>
              <w:tab w:val="right" w:leader="dot" w:pos="8494"/>
            </w:tabs>
            <w:rPr>
              <w:del w:id="1005" w:author="JORGE CONTRERAS ORTIZ" w:date="2021-09-04T09:26:00Z"/>
              <w:rFonts w:asciiTheme="minorHAnsi" w:eastAsiaTheme="minorEastAsia" w:hAnsiTheme="minorHAnsi" w:cstheme="minorBidi"/>
              <w:noProof/>
              <w:lang w:eastAsia="es-ES"/>
            </w:rPr>
          </w:pPr>
          <w:del w:id="1006" w:author="JORGE CONTRERAS ORTIZ" w:date="2021-09-04T09:26:00Z">
            <w:r w:rsidRPr="005B42F0" w:rsidDel="005B42F0">
              <w:rPr>
                <w:noProof/>
                <w:rPrChange w:id="1007" w:author="JORGE CONTRERAS ORTIZ" w:date="2021-09-04T09:26:00Z">
                  <w:rPr>
                    <w:rStyle w:val="Hipervnculo"/>
                    <w:noProof/>
                  </w:rPr>
                </w:rPrChange>
              </w:rPr>
              <w:delText>3.3.1.4.1.</w:delText>
            </w:r>
            <w:r w:rsidDel="005B42F0">
              <w:rPr>
                <w:rFonts w:asciiTheme="minorHAnsi" w:eastAsiaTheme="minorEastAsia" w:hAnsiTheme="minorHAnsi" w:cstheme="minorBidi"/>
                <w:noProof/>
                <w:lang w:eastAsia="es-ES"/>
              </w:rPr>
              <w:tab/>
            </w:r>
            <w:r w:rsidRPr="005B42F0" w:rsidDel="005B42F0">
              <w:rPr>
                <w:noProof/>
                <w:rPrChange w:id="1008" w:author="JORGE CONTRERAS ORTIZ" w:date="2021-09-04T09:26:00Z">
                  <w:rPr>
                    <w:rStyle w:val="Hipervnculo"/>
                    <w:noProof/>
                  </w:rPr>
                </w:rPrChange>
              </w:rPr>
              <w:delText>Sistema de ficheros avanzado</w:delText>
            </w:r>
            <w:r w:rsidDel="005B42F0">
              <w:rPr>
                <w:noProof/>
                <w:webHidden/>
              </w:rPr>
              <w:tab/>
              <w:delText>63</w:delText>
            </w:r>
          </w:del>
        </w:p>
        <w:p w14:paraId="2730E663" w14:textId="6E46E570" w:rsidR="00F21168" w:rsidDel="005B42F0" w:rsidRDefault="00F21168">
          <w:pPr>
            <w:pStyle w:val="TDC5"/>
            <w:tabs>
              <w:tab w:val="left" w:pos="2017"/>
              <w:tab w:val="right" w:leader="dot" w:pos="8494"/>
            </w:tabs>
            <w:rPr>
              <w:del w:id="1009" w:author="JORGE CONTRERAS ORTIZ" w:date="2021-09-04T09:26:00Z"/>
              <w:rFonts w:asciiTheme="minorHAnsi" w:eastAsiaTheme="minorEastAsia" w:hAnsiTheme="minorHAnsi" w:cstheme="minorBidi"/>
              <w:noProof/>
              <w:lang w:eastAsia="es-ES"/>
            </w:rPr>
          </w:pPr>
          <w:del w:id="1010" w:author="JORGE CONTRERAS ORTIZ" w:date="2021-09-04T09:26:00Z">
            <w:r w:rsidRPr="005B42F0" w:rsidDel="005B42F0">
              <w:rPr>
                <w:noProof/>
                <w:rPrChange w:id="1011" w:author="JORGE CONTRERAS ORTIZ" w:date="2021-09-04T09:26:00Z">
                  <w:rPr>
                    <w:rStyle w:val="Hipervnculo"/>
                    <w:noProof/>
                  </w:rPr>
                </w:rPrChange>
              </w:rPr>
              <w:delText>3.3.1.4.2.</w:delText>
            </w:r>
            <w:r w:rsidDel="005B42F0">
              <w:rPr>
                <w:rFonts w:asciiTheme="minorHAnsi" w:eastAsiaTheme="minorEastAsia" w:hAnsiTheme="minorHAnsi" w:cstheme="minorBidi"/>
                <w:noProof/>
                <w:lang w:eastAsia="es-ES"/>
              </w:rPr>
              <w:tab/>
            </w:r>
            <w:r w:rsidRPr="005B42F0" w:rsidDel="005B42F0">
              <w:rPr>
                <w:noProof/>
                <w:rPrChange w:id="1012" w:author="JORGE CONTRERAS ORTIZ" w:date="2021-09-04T09:26:00Z">
                  <w:rPr>
                    <w:rStyle w:val="Hipervnculo"/>
                    <w:noProof/>
                  </w:rPr>
                </w:rPrChange>
              </w:rPr>
              <w:delText>Servicios críticos</w:delText>
            </w:r>
            <w:r w:rsidDel="005B42F0">
              <w:rPr>
                <w:noProof/>
                <w:webHidden/>
              </w:rPr>
              <w:tab/>
              <w:delText>63</w:delText>
            </w:r>
          </w:del>
        </w:p>
        <w:p w14:paraId="1A03271B" w14:textId="683B9188" w:rsidR="00F21168" w:rsidDel="005B42F0" w:rsidRDefault="00F21168">
          <w:pPr>
            <w:pStyle w:val="TDC5"/>
            <w:tabs>
              <w:tab w:val="left" w:pos="2017"/>
              <w:tab w:val="right" w:leader="dot" w:pos="8494"/>
            </w:tabs>
            <w:rPr>
              <w:del w:id="1013" w:author="JORGE CONTRERAS ORTIZ" w:date="2021-09-04T09:26:00Z"/>
              <w:rFonts w:asciiTheme="minorHAnsi" w:eastAsiaTheme="minorEastAsia" w:hAnsiTheme="minorHAnsi" w:cstheme="minorBidi"/>
              <w:noProof/>
              <w:lang w:eastAsia="es-ES"/>
            </w:rPr>
          </w:pPr>
          <w:del w:id="1014" w:author="JORGE CONTRERAS ORTIZ" w:date="2021-09-04T09:26:00Z">
            <w:r w:rsidRPr="005B42F0" w:rsidDel="005B42F0">
              <w:rPr>
                <w:noProof/>
                <w:rPrChange w:id="1015" w:author="JORGE CONTRERAS ORTIZ" w:date="2021-09-04T09:26:00Z">
                  <w:rPr>
                    <w:rStyle w:val="Hipervnculo"/>
                    <w:noProof/>
                  </w:rPr>
                </w:rPrChange>
              </w:rPr>
              <w:delText>3.3.1.4.3.</w:delText>
            </w:r>
            <w:r w:rsidDel="005B42F0">
              <w:rPr>
                <w:rFonts w:asciiTheme="minorHAnsi" w:eastAsiaTheme="minorEastAsia" w:hAnsiTheme="minorHAnsi" w:cstheme="minorBidi"/>
                <w:noProof/>
                <w:lang w:eastAsia="es-ES"/>
              </w:rPr>
              <w:tab/>
            </w:r>
            <w:r w:rsidRPr="005B42F0" w:rsidDel="005B42F0">
              <w:rPr>
                <w:noProof/>
                <w:rPrChange w:id="1016" w:author="JORGE CONTRERAS ORTIZ" w:date="2021-09-04T09:26:00Z">
                  <w:rPr>
                    <w:rStyle w:val="Hipervnculo"/>
                    <w:noProof/>
                  </w:rPr>
                </w:rPrChange>
              </w:rPr>
              <w:delText>Comunicación entre Procesos</w:delText>
            </w:r>
            <w:r w:rsidDel="005B42F0">
              <w:rPr>
                <w:noProof/>
                <w:webHidden/>
              </w:rPr>
              <w:tab/>
              <w:delText>64</w:delText>
            </w:r>
          </w:del>
        </w:p>
        <w:p w14:paraId="05FFF7B3" w14:textId="73A7981F" w:rsidR="00F21168" w:rsidDel="005B42F0" w:rsidRDefault="00F21168" w:rsidP="006242EF">
          <w:pPr>
            <w:pStyle w:val="TDC3"/>
            <w:rPr>
              <w:del w:id="1017" w:author="JORGE CONTRERAS ORTIZ" w:date="2021-09-04T09:26:00Z"/>
              <w:rFonts w:asciiTheme="minorHAnsi" w:hAnsiTheme="minorHAnsi" w:cstheme="minorBidi"/>
              <w:noProof/>
            </w:rPr>
          </w:pPr>
          <w:del w:id="1018" w:author="JORGE CONTRERAS ORTIZ" w:date="2021-09-04T09:26:00Z">
            <w:r w:rsidRPr="005B42F0" w:rsidDel="005B42F0">
              <w:rPr>
                <w:noProof/>
                <w:rPrChange w:id="1019" w:author="JORGE CONTRERAS ORTIZ" w:date="2021-09-04T09:26:00Z">
                  <w:rPr>
                    <w:rStyle w:val="Hipervnculo"/>
                    <w:noProof/>
                  </w:rPr>
                </w:rPrChange>
              </w:rPr>
              <w:delText>3.3.2.</w:delText>
            </w:r>
            <w:r w:rsidDel="005B42F0">
              <w:rPr>
                <w:rFonts w:asciiTheme="minorHAnsi" w:hAnsiTheme="minorHAnsi" w:cstheme="minorBidi"/>
                <w:noProof/>
              </w:rPr>
              <w:tab/>
            </w:r>
            <w:r w:rsidRPr="005B42F0" w:rsidDel="005B42F0">
              <w:rPr>
                <w:noProof/>
                <w:rPrChange w:id="1020" w:author="JORGE CONTRERAS ORTIZ" w:date="2021-09-04T09:26:00Z">
                  <w:rPr>
                    <w:rStyle w:val="Hipervnculo"/>
                    <w:noProof/>
                  </w:rPr>
                </w:rPrChange>
              </w:rPr>
              <w:delText>Configuración Inicial Módulo KTWM102</w:delText>
            </w:r>
            <w:r w:rsidDel="005B42F0">
              <w:rPr>
                <w:noProof/>
                <w:webHidden/>
              </w:rPr>
              <w:tab/>
              <w:delText>65</w:delText>
            </w:r>
          </w:del>
        </w:p>
        <w:p w14:paraId="47CE4D0B" w14:textId="3A033E47" w:rsidR="00F21168" w:rsidDel="005B42F0" w:rsidRDefault="00F21168">
          <w:pPr>
            <w:pStyle w:val="TDC4"/>
            <w:tabs>
              <w:tab w:val="left" w:pos="1760"/>
              <w:tab w:val="right" w:leader="dot" w:pos="8494"/>
            </w:tabs>
            <w:rPr>
              <w:del w:id="1021" w:author="JORGE CONTRERAS ORTIZ" w:date="2021-09-04T09:26:00Z"/>
              <w:rFonts w:asciiTheme="minorHAnsi" w:eastAsiaTheme="minorEastAsia" w:hAnsiTheme="minorHAnsi" w:cstheme="minorBidi"/>
              <w:noProof/>
              <w:lang w:eastAsia="es-ES"/>
            </w:rPr>
          </w:pPr>
          <w:del w:id="1022" w:author="JORGE CONTRERAS ORTIZ" w:date="2021-09-04T09:26:00Z">
            <w:r w:rsidRPr="005B42F0" w:rsidDel="005B42F0">
              <w:rPr>
                <w:noProof/>
                <w:rPrChange w:id="1023" w:author="JORGE CONTRERAS ORTIZ" w:date="2021-09-04T09:26:00Z">
                  <w:rPr>
                    <w:rStyle w:val="Hipervnculo"/>
                    <w:noProof/>
                  </w:rPr>
                </w:rPrChange>
              </w:rPr>
              <w:delText>3.3.2.1.</w:delText>
            </w:r>
            <w:r w:rsidDel="005B42F0">
              <w:rPr>
                <w:rFonts w:asciiTheme="minorHAnsi" w:eastAsiaTheme="minorEastAsia" w:hAnsiTheme="minorHAnsi" w:cstheme="minorBidi"/>
                <w:noProof/>
                <w:lang w:eastAsia="es-ES"/>
              </w:rPr>
              <w:tab/>
            </w:r>
            <w:r w:rsidRPr="005B42F0" w:rsidDel="005B42F0">
              <w:rPr>
                <w:noProof/>
                <w:rPrChange w:id="1024" w:author="JORGE CONTRERAS ORTIZ" w:date="2021-09-04T09:26:00Z">
                  <w:rPr>
                    <w:rStyle w:val="Hipervnculo"/>
                    <w:noProof/>
                  </w:rPr>
                </w:rPrChange>
              </w:rPr>
              <w:delText>Instalación de Drivers USB y del Bootloader</w:delText>
            </w:r>
            <w:r w:rsidDel="005B42F0">
              <w:rPr>
                <w:noProof/>
                <w:webHidden/>
              </w:rPr>
              <w:tab/>
              <w:delText>65</w:delText>
            </w:r>
          </w:del>
        </w:p>
        <w:p w14:paraId="506E6F9E" w14:textId="292539C8" w:rsidR="00F21168" w:rsidDel="005B42F0" w:rsidRDefault="00F21168">
          <w:pPr>
            <w:pStyle w:val="TDC5"/>
            <w:tabs>
              <w:tab w:val="left" w:pos="2017"/>
              <w:tab w:val="right" w:leader="dot" w:pos="8494"/>
            </w:tabs>
            <w:rPr>
              <w:del w:id="1025" w:author="JORGE CONTRERAS ORTIZ" w:date="2021-09-04T09:26:00Z"/>
              <w:rFonts w:asciiTheme="minorHAnsi" w:eastAsiaTheme="minorEastAsia" w:hAnsiTheme="minorHAnsi" w:cstheme="minorBidi"/>
              <w:noProof/>
              <w:lang w:eastAsia="es-ES"/>
            </w:rPr>
          </w:pPr>
          <w:del w:id="1026" w:author="JORGE CONTRERAS ORTIZ" w:date="2021-09-04T09:26:00Z">
            <w:r w:rsidRPr="005B42F0" w:rsidDel="005B42F0">
              <w:rPr>
                <w:noProof/>
                <w:rPrChange w:id="1027" w:author="JORGE CONTRERAS ORTIZ" w:date="2021-09-04T09:26:00Z">
                  <w:rPr>
                    <w:rStyle w:val="Hipervnculo"/>
                    <w:noProof/>
                  </w:rPr>
                </w:rPrChange>
              </w:rPr>
              <w:delText>3.3.2.1.1.</w:delText>
            </w:r>
            <w:r w:rsidDel="005B42F0">
              <w:rPr>
                <w:rFonts w:asciiTheme="minorHAnsi" w:eastAsiaTheme="minorEastAsia" w:hAnsiTheme="minorHAnsi" w:cstheme="minorBidi"/>
                <w:noProof/>
                <w:lang w:eastAsia="es-ES"/>
              </w:rPr>
              <w:tab/>
            </w:r>
            <w:r w:rsidRPr="005B42F0" w:rsidDel="005B42F0">
              <w:rPr>
                <w:noProof/>
                <w:rPrChange w:id="1028" w:author="JORGE CONTRERAS ORTIZ" w:date="2021-09-04T09:26:00Z">
                  <w:rPr>
                    <w:rStyle w:val="Hipervnculo"/>
                    <w:noProof/>
                  </w:rPr>
                </w:rPrChange>
              </w:rPr>
              <w:delText>Windows</w:delText>
            </w:r>
            <w:r w:rsidDel="005B42F0">
              <w:rPr>
                <w:noProof/>
                <w:webHidden/>
              </w:rPr>
              <w:tab/>
              <w:delText>66</w:delText>
            </w:r>
          </w:del>
        </w:p>
        <w:p w14:paraId="37BCEB52" w14:textId="25AD2A62" w:rsidR="00F21168" w:rsidDel="005B42F0" w:rsidRDefault="00F21168">
          <w:pPr>
            <w:pStyle w:val="TDC5"/>
            <w:tabs>
              <w:tab w:val="left" w:pos="2017"/>
              <w:tab w:val="right" w:leader="dot" w:pos="8494"/>
            </w:tabs>
            <w:rPr>
              <w:del w:id="1029" w:author="JORGE CONTRERAS ORTIZ" w:date="2021-09-04T09:26:00Z"/>
              <w:rFonts w:asciiTheme="minorHAnsi" w:eastAsiaTheme="minorEastAsia" w:hAnsiTheme="minorHAnsi" w:cstheme="minorBidi"/>
              <w:noProof/>
              <w:lang w:eastAsia="es-ES"/>
            </w:rPr>
          </w:pPr>
          <w:del w:id="1030" w:author="JORGE CONTRERAS ORTIZ" w:date="2021-09-04T09:26:00Z">
            <w:r w:rsidRPr="005B42F0" w:rsidDel="005B42F0">
              <w:rPr>
                <w:noProof/>
                <w:rPrChange w:id="1031" w:author="JORGE CONTRERAS ORTIZ" w:date="2021-09-04T09:26:00Z">
                  <w:rPr>
                    <w:rStyle w:val="Hipervnculo"/>
                    <w:noProof/>
                  </w:rPr>
                </w:rPrChange>
              </w:rPr>
              <w:delText>3.3.2.1.2.</w:delText>
            </w:r>
            <w:r w:rsidDel="005B42F0">
              <w:rPr>
                <w:rFonts w:asciiTheme="minorHAnsi" w:eastAsiaTheme="minorEastAsia" w:hAnsiTheme="minorHAnsi" w:cstheme="minorBidi"/>
                <w:noProof/>
                <w:lang w:eastAsia="es-ES"/>
              </w:rPr>
              <w:tab/>
            </w:r>
            <w:r w:rsidRPr="005B42F0" w:rsidDel="005B42F0">
              <w:rPr>
                <w:noProof/>
                <w:rPrChange w:id="1032" w:author="JORGE CONTRERAS ORTIZ" w:date="2021-09-04T09:26:00Z">
                  <w:rPr>
                    <w:rStyle w:val="Hipervnculo"/>
                    <w:noProof/>
                  </w:rPr>
                </w:rPrChange>
              </w:rPr>
              <w:delText>Linux / MAC OS</w:delText>
            </w:r>
            <w:r w:rsidDel="005B42F0">
              <w:rPr>
                <w:noProof/>
                <w:webHidden/>
              </w:rPr>
              <w:tab/>
              <w:delText>68</w:delText>
            </w:r>
          </w:del>
        </w:p>
        <w:p w14:paraId="659C8A58" w14:textId="389C8FFC" w:rsidR="00F21168" w:rsidDel="005B42F0" w:rsidRDefault="00F21168">
          <w:pPr>
            <w:pStyle w:val="TDC4"/>
            <w:tabs>
              <w:tab w:val="left" w:pos="1760"/>
              <w:tab w:val="right" w:leader="dot" w:pos="8494"/>
            </w:tabs>
            <w:rPr>
              <w:del w:id="1033" w:author="JORGE CONTRERAS ORTIZ" w:date="2021-09-04T09:26:00Z"/>
              <w:rFonts w:asciiTheme="minorHAnsi" w:eastAsiaTheme="minorEastAsia" w:hAnsiTheme="minorHAnsi" w:cstheme="minorBidi"/>
              <w:noProof/>
              <w:lang w:eastAsia="es-ES"/>
            </w:rPr>
          </w:pPr>
          <w:del w:id="1034" w:author="JORGE CONTRERAS ORTIZ" w:date="2021-09-04T09:26:00Z">
            <w:r w:rsidRPr="005B42F0" w:rsidDel="005B42F0">
              <w:rPr>
                <w:noProof/>
                <w:rPrChange w:id="1035" w:author="JORGE CONTRERAS ORTIZ" w:date="2021-09-04T09:26:00Z">
                  <w:rPr>
                    <w:rStyle w:val="Hipervnculo"/>
                    <w:noProof/>
                  </w:rPr>
                </w:rPrChange>
              </w:rPr>
              <w:delText>3.3.2.2.</w:delText>
            </w:r>
            <w:r w:rsidDel="005B42F0">
              <w:rPr>
                <w:rFonts w:asciiTheme="minorHAnsi" w:eastAsiaTheme="minorEastAsia" w:hAnsiTheme="minorHAnsi" w:cstheme="minorBidi"/>
                <w:noProof/>
                <w:lang w:eastAsia="es-ES"/>
              </w:rPr>
              <w:tab/>
            </w:r>
            <w:r w:rsidRPr="005B42F0" w:rsidDel="005B42F0">
              <w:rPr>
                <w:noProof/>
                <w:rPrChange w:id="1036" w:author="JORGE CONTRERAS ORTIZ" w:date="2021-09-04T09:26:00Z">
                  <w:rPr>
                    <w:rStyle w:val="Hipervnculo"/>
                    <w:noProof/>
                  </w:rPr>
                </w:rPrChange>
              </w:rPr>
              <w:delText>Install “dfu-util”</w:delText>
            </w:r>
            <w:r w:rsidDel="005B42F0">
              <w:rPr>
                <w:noProof/>
                <w:webHidden/>
              </w:rPr>
              <w:tab/>
              <w:delText>68</w:delText>
            </w:r>
          </w:del>
        </w:p>
        <w:p w14:paraId="41743ED7" w14:textId="28996F97" w:rsidR="00F21168" w:rsidDel="005B42F0" w:rsidRDefault="00F21168">
          <w:pPr>
            <w:pStyle w:val="TDC4"/>
            <w:tabs>
              <w:tab w:val="left" w:pos="1760"/>
              <w:tab w:val="right" w:leader="dot" w:pos="8494"/>
            </w:tabs>
            <w:rPr>
              <w:del w:id="1037" w:author="JORGE CONTRERAS ORTIZ" w:date="2021-09-04T09:26:00Z"/>
              <w:rFonts w:asciiTheme="minorHAnsi" w:eastAsiaTheme="minorEastAsia" w:hAnsiTheme="minorHAnsi" w:cstheme="minorBidi"/>
              <w:noProof/>
              <w:lang w:eastAsia="es-ES"/>
            </w:rPr>
          </w:pPr>
          <w:del w:id="1038" w:author="JORGE CONTRERAS ORTIZ" w:date="2021-09-04T09:26:00Z">
            <w:r w:rsidRPr="005B42F0" w:rsidDel="005B42F0">
              <w:rPr>
                <w:noProof/>
                <w:rPrChange w:id="1039" w:author="JORGE CONTRERAS ORTIZ" w:date="2021-09-04T09:26:00Z">
                  <w:rPr>
                    <w:rStyle w:val="Hipervnculo"/>
                    <w:noProof/>
                  </w:rPr>
                </w:rPrChange>
              </w:rPr>
              <w:delText>3.3.2.3.</w:delText>
            </w:r>
            <w:r w:rsidDel="005B42F0">
              <w:rPr>
                <w:rFonts w:asciiTheme="minorHAnsi" w:eastAsiaTheme="minorEastAsia" w:hAnsiTheme="minorHAnsi" w:cstheme="minorBidi"/>
                <w:noProof/>
                <w:lang w:eastAsia="es-ES"/>
              </w:rPr>
              <w:tab/>
            </w:r>
            <w:r w:rsidRPr="005B42F0" w:rsidDel="005B42F0">
              <w:rPr>
                <w:noProof/>
                <w:rPrChange w:id="1040" w:author="JORGE CONTRERAS ORTIZ" w:date="2021-09-04T09:26:00Z">
                  <w:rPr>
                    <w:rStyle w:val="Hipervnculo"/>
                    <w:noProof/>
                  </w:rPr>
                </w:rPrChange>
              </w:rPr>
              <w:delText>Actualización de Firmware</w:delText>
            </w:r>
            <w:r w:rsidDel="005B42F0">
              <w:rPr>
                <w:noProof/>
                <w:webHidden/>
              </w:rPr>
              <w:tab/>
              <w:delText>69</w:delText>
            </w:r>
          </w:del>
        </w:p>
        <w:p w14:paraId="239B9506" w14:textId="39E51357" w:rsidR="00F21168" w:rsidDel="005B42F0" w:rsidRDefault="00F21168">
          <w:pPr>
            <w:pStyle w:val="TDC4"/>
            <w:tabs>
              <w:tab w:val="left" w:pos="1760"/>
              <w:tab w:val="right" w:leader="dot" w:pos="8494"/>
            </w:tabs>
            <w:rPr>
              <w:del w:id="1041" w:author="JORGE CONTRERAS ORTIZ" w:date="2021-09-04T09:26:00Z"/>
              <w:rFonts w:asciiTheme="minorHAnsi" w:eastAsiaTheme="minorEastAsia" w:hAnsiTheme="minorHAnsi" w:cstheme="minorBidi"/>
              <w:noProof/>
              <w:lang w:eastAsia="es-ES"/>
            </w:rPr>
          </w:pPr>
          <w:del w:id="1042" w:author="JORGE CONTRERAS ORTIZ" w:date="2021-09-04T09:26:00Z">
            <w:r w:rsidRPr="005B42F0" w:rsidDel="005B42F0">
              <w:rPr>
                <w:noProof/>
                <w:rPrChange w:id="1043" w:author="JORGE CONTRERAS ORTIZ" w:date="2021-09-04T09:26:00Z">
                  <w:rPr>
                    <w:rStyle w:val="Hipervnculo"/>
                    <w:noProof/>
                  </w:rPr>
                </w:rPrChange>
              </w:rPr>
              <w:delText>3.3.2.4.</w:delText>
            </w:r>
            <w:r w:rsidDel="005B42F0">
              <w:rPr>
                <w:rFonts w:asciiTheme="minorHAnsi" w:eastAsiaTheme="minorEastAsia" w:hAnsiTheme="minorHAnsi" w:cstheme="minorBidi"/>
                <w:noProof/>
                <w:lang w:eastAsia="es-ES"/>
              </w:rPr>
              <w:tab/>
            </w:r>
            <w:r w:rsidRPr="005B42F0" w:rsidDel="005B42F0">
              <w:rPr>
                <w:noProof/>
                <w:rPrChange w:id="1044" w:author="JORGE CONTRERAS ORTIZ" w:date="2021-09-04T09:26:00Z">
                  <w:rPr>
                    <w:rStyle w:val="Hipervnculo"/>
                    <w:noProof/>
                  </w:rPr>
                </w:rPrChange>
              </w:rPr>
              <w:delText>Runtime – Instalación de Drivers USB</w:delText>
            </w:r>
            <w:r w:rsidDel="005B42F0">
              <w:rPr>
                <w:noProof/>
                <w:webHidden/>
              </w:rPr>
              <w:tab/>
              <w:delText>71</w:delText>
            </w:r>
          </w:del>
        </w:p>
        <w:p w14:paraId="22B0D5A2" w14:textId="29E6B284" w:rsidR="00F21168" w:rsidDel="005B42F0" w:rsidRDefault="00F21168">
          <w:pPr>
            <w:pStyle w:val="TDC5"/>
            <w:tabs>
              <w:tab w:val="left" w:pos="2017"/>
              <w:tab w:val="right" w:leader="dot" w:pos="8494"/>
            </w:tabs>
            <w:rPr>
              <w:del w:id="1045" w:author="JORGE CONTRERAS ORTIZ" w:date="2021-09-04T09:26:00Z"/>
              <w:rFonts w:asciiTheme="minorHAnsi" w:eastAsiaTheme="minorEastAsia" w:hAnsiTheme="minorHAnsi" w:cstheme="minorBidi"/>
              <w:noProof/>
              <w:lang w:eastAsia="es-ES"/>
            </w:rPr>
          </w:pPr>
          <w:del w:id="1046" w:author="JORGE CONTRERAS ORTIZ" w:date="2021-09-04T09:26:00Z">
            <w:r w:rsidRPr="005B42F0" w:rsidDel="005B42F0">
              <w:rPr>
                <w:noProof/>
                <w:rPrChange w:id="1047" w:author="JORGE CONTRERAS ORTIZ" w:date="2021-09-04T09:26:00Z">
                  <w:rPr>
                    <w:rStyle w:val="Hipervnculo"/>
                    <w:noProof/>
                  </w:rPr>
                </w:rPrChange>
              </w:rPr>
              <w:delText>3.3.2.4.1.</w:delText>
            </w:r>
            <w:r w:rsidDel="005B42F0">
              <w:rPr>
                <w:rFonts w:asciiTheme="minorHAnsi" w:eastAsiaTheme="minorEastAsia" w:hAnsiTheme="minorHAnsi" w:cstheme="minorBidi"/>
                <w:noProof/>
                <w:lang w:eastAsia="es-ES"/>
              </w:rPr>
              <w:tab/>
            </w:r>
            <w:r w:rsidRPr="005B42F0" w:rsidDel="005B42F0">
              <w:rPr>
                <w:noProof/>
                <w:rPrChange w:id="1048" w:author="JORGE CONTRERAS ORTIZ" w:date="2021-09-04T09:26:00Z">
                  <w:rPr>
                    <w:rStyle w:val="Hipervnculo"/>
                    <w:noProof/>
                  </w:rPr>
                </w:rPrChange>
              </w:rPr>
              <w:delText>Windows</w:delText>
            </w:r>
            <w:r w:rsidDel="005B42F0">
              <w:rPr>
                <w:noProof/>
                <w:webHidden/>
              </w:rPr>
              <w:tab/>
              <w:delText>71</w:delText>
            </w:r>
          </w:del>
        </w:p>
        <w:p w14:paraId="75006225" w14:textId="4DAF0782" w:rsidR="00F21168" w:rsidDel="005B42F0" w:rsidRDefault="00F21168">
          <w:pPr>
            <w:pStyle w:val="TDC5"/>
            <w:tabs>
              <w:tab w:val="left" w:pos="2017"/>
              <w:tab w:val="right" w:leader="dot" w:pos="8494"/>
            </w:tabs>
            <w:rPr>
              <w:del w:id="1049" w:author="JORGE CONTRERAS ORTIZ" w:date="2021-09-04T09:26:00Z"/>
              <w:rFonts w:asciiTheme="minorHAnsi" w:eastAsiaTheme="minorEastAsia" w:hAnsiTheme="minorHAnsi" w:cstheme="minorBidi"/>
              <w:noProof/>
              <w:lang w:eastAsia="es-ES"/>
            </w:rPr>
          </w:pPr>
          <w:del w:id="1050" w:author="JORGE CONTRERAS ORTIZ" w:date="2021-09-04T09:26:00Z">
            <w:r w:rsidRPr="005B42F0" w:rsidDel="005B42F0">
              <w:rPr>
                <w:noProof/>
                <w:rPrChange w:id="1051" w:author="JORGE CONTRERAS ORTIZ" w:date="2021-09-04T09:26:00Z">
                  <w:rPr>
                    <w:rStyle w:val="Hipervnculo"/>
                    <w:noProof/>
                  </w:rPr>
                </w:rPrChange>
              </w:rPr>
              <w:delText>3.3.2.4.2.</w:delText>
            </w:r>
            <w:r w:rsidDel="005B42F0">
              <w:rPr>
                <w:rFonts w:asciiTheme="minorHAnsi" w:eastAsiaTheme="minorEastAsia" w:hAnsiTheme="minorHAnsi" w:cstheme="minorBidi"/>
                <w:noProof/>
                <w:lang w:eastAsia="es-ES"/>
              </w:rPr>
              <w:tab/>
            </w:r>
            <w:r w:rsidRPr="005B42F0" w:rsidDel="005B42F0">
              <w:rPr>
                <w:noProof/>
                <w:rPrChange w:id="1052" w:author="JORGE CONTRERAS ORTIZ" w:date="2021-09-04T09:26:00Z">
                  <w:rPr>
                    <w:rStyle w:val="Hipervnculo"/>
                    <w:noProof/>
                  </w:rPr>
                </w:rPrChange>
              </w:rPr>
              <w:delText>Linux</w:delText>
            </w:r>
            <w:r w:rsidDel="005B42F0">
              <w:rPr>
                <w:noProof/>
                <w:webHidden/>
              </w:rPr>
              <w:tab/>
              <w:delText>73</w:delText>
            </w:r>
          </w:del>
        </w:p>
        <w:p w14:paraId="2AC20B6C" w14:textId="4D9E05D9" w:rsidR="00F21168" w:rsidDel="005B42F0" w:rsidRDefault="00F21168">
          <w:pPr>
            <w:pStyle w:val="TDC5"/>
            <w:tabs>
              <w:tab w:val="left" w:pos="2017"/>
              <w:tab w:val="right" w:leader="dot" w:pos="8494"/>
            </w:tabs>
            <w:rPr>
              <w:del w:id="1053" w:author="JORGE CONTRERAS ORTIZ" w:date="2021-09-04T09:26:00Z"/>
              <w:rFonts w:asciiTheme="minorHAnsi" w:eastAsiaTheme="minorEastAsia" w:hAnsiTheme="minorHAnsi" w:cstheme="minorBidi"/>
              <w:noProof/>
              <w:lang w:eastAsia="es-ES"/>
            </w:rPr>
          </w:pPr>
          <w:del w:id="1054" w:author="JORGE CONTRERAS ORTIZ" w:date="2021-09-04T09:26:00Z">
            <w:r w:rsidRPr="005B42F0" w:rsidDel="005B42F0">
              <w:rPr>
                <w:noProof/>
                <w:rPrChange w:id="1055" w:author="JORGE CONTRERAS ORTIZ" w:date="2021-09-04T09:26:00Z">
                  <w:rPr>
                    <w:rStyle w:val="Hipervnculo"/>
                    <w:noProof/>
                  </w:rPr>
                </w:rPrChange>
              </w:rPr>
              <w:delText>3.3.2.4.3.</w:delText>
            </w:r>
            <w:r w:rsidDel="005B42F0">
              <w:rPr>
                <w:rFonts w:asciiTheme="minorHAnsi" w:eastAsiaTheme="minorEastAsia" w:hAnsiTheme="minorHAnsi" w:cstheme="minorBidi"/>
                <w:noProof/>
                <w:lang w:eastAsia="es-ES"/>
              </w:rPr>
              <w:tab/>
            </w:r>
            <w:r w:rsidRPr="005B42F0" w:rsidDel="005B42F0">
              <w:rPr>
                <w:noProof/>
                <w:rPrChange w:id="1056" w:author="JORGE CONTRERAS ORTIZ" w:date="2021-09-04T09:26:00Z">
                  <w:rPr>
                    <w:rStyle w:val="Hipervnculo"/>
                    <w:noProof/>
                  </w:rPr>
                </w:rPrChange>
              </w:rPr>
              <w:delText>MAC OS</w:delText>
            </w:r>
            <w:r w:rsidDel="005B42F0">
              <w:rPr>
                <w:noProof/>
                <w:webHidden/>
              </w:rPr>
              <w:tab/>
              <w:delText>74</w:delText>
            </w:r>
          </w:del>
        </w:p>
        <w:p w14:paraId="713CE9F3" w14:textId="7D86BF3E" w:rsidR="00F21168" w:rsidDel="005B42F0" w:rsidRDefault="00F21168">
          <w:pPr>
            <w:pStyle w:val="TDC4"/>
            <w:tabs>
              <w:tab w:val="left" w:pos="1760"/>
              <w:tab w:val="right" w:leader="dot" w:pos="8494"/>
            </w:tabs>
            <w:rPr>
              <w:del w:id="1057" w:author="JORGE CONTRERAS ORTIZ" w:date="2021-09-04T09:26:00Z"/>
              <w:rFonts w:asciiTheme="minorHAnsi" w:eastAsiaTheme="minorEastAsia" w:hAnsiTheme="minorHAnsi" w:cstheme="minorBidi"/>
              <w:noProof/>
              <w:lang w:eastAsia="es-ES"/>
            </w:rPr>
          </w:pPr>
          <w:del w:id="1058" w:author="JORGE CONTRERAS ORTIZ" w:date="2021-09-04T09:26:00Z">
            <w:r w:rsidRPr="005B42F0" w:rsidDel="005B42F0">
              <w:rPr>
                <w:noProof/>
                <w:rPrChange w:id="1059" w:author="JORGE CONTRERAS ORTIZ" w:date="2021-09-04T09:26:00Z">
                  <w:rPr>
                    <w:rStyle w:val="Hipervnculo"/>
                    <w:noProof/>
                  </w:rPr>
                </w:rPrChange>
              </w:rPr>
              <w:delText>3.3.2.5.</w:delText>
            </w:r>
            <w:r w:rsidDel="005B42F0">
              <w:rPr>
                <w:rFonts w:asciiTheme="minorHAnsi" w:eastAsiaTheme="minorEastAsia" w:hAnsiTheme="minorHAnsi" w:cstheme="minorBidi"/>
                <w:noProof/>
                <w:lang w:eastAsia="es-ES"/>
              </w:rPr>
              <w:tab/>
            </w:r>
            <w:r w:rsidRPr="005B42F0" w:rsidDel="005B42F0">
              <w:rPr>
                <w:noProof/>
                <w:rPrChange w:id="1060" w:author="JORGE CONTRERAS ORTIZ" w:date="2021-09-04T09:26:00Z">
                  <w:rPr>
                    <w:rStyle w:val="Hipervnculo"/>
                    <w:noProof/>
                  </w:rPr>
                </w:rPrChange>
              </w:rPr>
              <w:delText>Configuración de Terminal COM</w:delText>
            </w:r>
            <w:r w:rsidDel="005B42F0">
              <w:rPr>
                <w:noProof/>
                <w:webHidden/>
              </w:rPr>
              <w:tab/>
              <w:delText>74</w:delText>
            </w:r>
          </w:del>
        </w:p>
        <w:p w14:paraId="48E80690" w14:textId="75056560" w:rsidR="00F21168" w:rsidDel="005B42F0" w:rsidRDefault="00F21168">
          <w:pPr>
            <w:pStyle w:val="TDC5"/>
            <w:tabs>
              <w:tab w:val="left" w:pos="2017"/>
              <w:tab w:val="right" w:leader="dot" w:pos="8494"/>
            </w:tabs>
            <w:rPr>
              <w:del w:id="1061" w:author="JORGE CONTRERAS ORTIZ" w:date="2021-09-04T09:26:00Z"/>
              <w:rFonts w:asciiTheme="minorHAnsi" w:eastAsiaTheme="minorEastAsia" w:hAnsiTheme="minorHAnsi" w:cstheme="minorBidi"/>
              <w:noProof/>
              <w:lang w:eastAsia="es-ES"/>
            </w:rPr>
          </w:pPr>
          <w:del w:id="1062" w:author="JORGE CONTRERAS ORTIZ" w:date="2021-09-04T09:26:00Z">
            <w:r w:rsidRPr="005B42F0" w:rsidDel="005B42F0">
              <w:rPr>
                <w:noProof/>
                <w:rPrChange w:id="1063" w:author="JORGE CONTRERAS ORTIZ" w:date="2021-09-04T09:26:00Z">
                  <w:rPr>
                    <w:rStyle w:val="Hipervnculo"/>
                    <w:noProof/>
                  </w:rPr>
                </w:rPrChange>
              </w:rPr>
              <w:delText>3.3.2.5.1.</w:delText>
            </w:r>
            <w:r w:rsidDel="005B42F0">
              <w:rPr>
                <w:rFonts w:asciiTheme="minorHAnsi" w:eastAsiaTheme="minorEastAsia" w:hAnsiTheme="minorHAnsi" w:cstheme="minorBidi"/>
                <w:noProof/>
                <w:lang w:eastAsia="es-ES"/>
              </w:rPr>
              <w:tab/>
            </w:r>
            <w:r w:rsidRPr="005B42F0" w:rsidDel="005B42F0">
              <w:rPr>
                <w:noProof/>
                <w:rPrChange w:id="1064" w:author="JORGE CONTRERAS ORTIZ" w:date="2021-09-04T09:26:00Z">
                  <w:rPr>
                    <w:rStyle w:val="Hipervnculo"/>
                    <w:noProof/>
                  </w:rPr>
                </w:rPrChange>
              </w:rPr>
              <w:delText>Windows</w:delText>
            </w:r>
            <w:r w:rsidDel="005B42F0">
              <w:rPr>
                <w:noProof/>
                <w:webHidden/>
              </w:rPr>
              <w:tab/>
              <w:delText>74</w:delText>
            </w:r>
          </w:del>
        </w:p>
        <w:p w14:paraId="0850A2C0" w14:textId="062FC7F4" w:rsidR="00F21168" w:rsidDel="005B42F0" w:rsidRDefault="00F21168">
          <w:pPr>
            <w:pStyle w:val="TDC5"/>
            <w:tabs>
              <w:tab w:val="left" w:pos="2017"/>
              <w:tab w:val="right" w:leader="dot" w:pos="8494"/>
            </w:tabs>
            <w:rPr>
              <w:del w:id="1065" w:author="JORGE CONTRERAS ORTIZ" w:date="2021-09-04T09:26:00Z"/>
              <w:rFonts w:asciiTheme="minorHAnsi" w:eastAsiaTheme="minorEastAsia" w:hAnsiTheme="minorHAnsi" w:cstheme="minorBidi"/>
              <w:noProof/>
              <w:lang w:eastAsia="es-ES"/>
            </w:rPr>
          </w:pPr>
          <w:del w:id="1066" w:author="JORGE CONTRERAS ORTIZ" w:date="2021-09-04T09:26:00Z">
            <w:r w:rsidRPr="005B42F0" w:rsidDel="005B42F0">
              <w:rPr>
                <w:noProof/>
                <w:rPrChange w:id="1067" w:author="JORGE CONTRERAS ORTIZ" w:date="2021-09-04T09:26:00Z">
                  <w:rPr>
                    <w:rStyle w:val="Hipervnculo"/>
                    <w:noProof/>
                  </w:rPr>
                </w:rPrChange>
              </w:rPr>
              <w:delText>3.3.2.5.2.</w:delText>
            </w:r>
            <w:r w:rsidDel="005B42F0">
              <w:rPr>
                <w:rFonts w:asciiTheme="minorHAnsi" w:eastAsiaTheme="minorEastAsia" w:hAnsiTheme="minorHAnsi" w:cstheme="minorBidi"/>
                <w:noProof/>
                <w:lang w:eastAsia="es-ES"/>
              </w:rPr>
              <w:tab/>
            </w:r>
            <w:r w:rsidRPr="005B42F0" w:rsidDel="005B42F0">
              <w:rPr>
                <w:noProof/>
                <w:rPrChange w:id="1068" w:author="JORGE CONTRERAS ORTIZ" w:date="2021-09-04T09:26:00Z">
                  <w:rPr>
                    <w:rStyle w:val="Hipervnculo"/>
                    <w:noProof/>
                  </w:rPr>
                </w:rPrChange>
              </w:rPr>
              <w:delText>Linux / MAC Os</w:delText>
            </w:r>
            <w:r w:rsidDel="005B42F0">
              <w:rPr>
                <w:noProof/>
                <w:webHidden/>
              </w:rPr>
              <w:tab/>
              <w:delText>75</w:delText>
            </w:r>
          </w:del>
        </w:p>
        <w:p w14:paraId="18804A76" w14:textId="45B1F9A5" w:rsidR="00F21168" w:rsidDel="005B42F0" w:rsidRDefault="00F21168">
          <w:pPr>
            <w:pStyle w:val="TDC2"/>
            <w:tabs>
              <w:tab w:val="left" w:pos="880"/>
              <w:tab w:val="right" w:leader="dot" w:pos="8494"/>
            </w:tabs>
            <w:rPr>
              <w:del w:id="1069" w:author="JORGE CONTRERAS ORTIZ" w:date="2021-09-04T09:26:00Z"/>
              <w:rFonts w:asciiTheme="minorHAnsi" w:eastAsiaTheme="minorEastAsia" w:hAnsiTheme="minorHAnsi" w:cstheme="minorBidi"/>
              <w:noProof/>
              <w:lang w:eastAsia="es-ES"/>
            </w:rPr>
          </w:pPr>
          <w:del w:id="1070" w:author="JORGE CONTRERAS ORTIZ" w:date="2021-09-04T09:26:00Z">
            <w:r w:rsidRPr="005B42F0" w:rsidDel="005B42F0">
              <w:rPr>
                <w:noProof/>
                <w:rPrChange w:id="1071" w:author="JORGE CONTRERAS ORTIZ" w:date="2021-09-04T09:26:00Z">
                  <w:rPr>
                    <w:rStyle w:val="Hipervnculo"/>
                    <w:noProof/>
                  </w:rPr>
                </w:rPrChange>
              </w:rPr>
              <w:delText>3.4.</w:delText>
            </w:r>
            <w:r w:rsidDel="005B42F0">
              <w:rPr>
                <w:rFonts w:asciiTheme="minorHAnsi" w:eastAsiaTheme="minorEastAsia" w:hAnsiTheme="minorHAnsi" w:cstheme="minorBidi"/>
                <w:noProof/>
                <w:lang w:eastAsia="es-ES"/>
              </w:rPr>
              <w:tab/>
            </w:r>
            <w:r w:rsidRPr="005B42F0" w:rsidDel="005B42F0">
              <w:rPr>
                <w:noProof/>
                <w:rPrChange w:id="1072" w:author="JORGE CONTRERAS ORTIZ" w:date="2021-09-04T09:26:00Z">
                  <w:rPr>
                    <w:rStyle w:val="Hipervnculo"/>
                    <w:noProof/>
                  </w:rPr>
                </w:rPrChange>
              </w:rPr>
              <w:delText>CONFIGURACIÓN DE RED PARA KTWM102</w:delText>
            </w:r>
            <w:r w:rsidDel="005B42F0">
              <w:rPr>
                <w:noProof/>
                <w:webHidden/>
              </w:rPr>
              <w:tab/>
              <w:delText>75</w:delText>
            </w:r>
          </w:del>
        </w:p>
        <w:p w14:paraId="0CB558E0" w14:textId="0768FA6C" w:rsidR="00F21168" w:rsidDel="005B42F0" w:rsidRDefault="00F21168" w:rsidP="006242EF">
          <w:pPr>
            <w:pStyle w:val="TDC3"/>
            <w:rPr>
              <w:del w:id="1073" w:author="JORGE CONTRERAS ORTIZ" w:date="2021-09-04T09:26:00Z"/>
              <w:rFonts w:asciiTheme="minorHAnsi" w:hAnsiTheme="minorHAnsi" w:cstheme="minorBidi"/>
              <w:noProof/>
            </w:rPr>
          </w:pPr>
          <w:del w:id="1074" w:author="JORGE CONTRERAS ORTIZ" w:date="2021-09-04T09:26:00Z">
            <w:r w:rsidRPr="005B42F0" w:rsidDel="005B42F0">
              <w:rPr>
                <w:noProof/>
                <w:rPrChange w:id="1075" w:author="JORGE CONTRERAS ORTIZ" w:date="2021-09-04T09:26:00Z">
                  <w:rPr>
                    <w:rStyle w:val="Hipervnculo"/>
                    <w:noProof/>
                    <w:lang w:val="en-US"/>
                  </w:rPr>
                </w:rPrChange>
              </w:rPr>
              <w:delText>3.4.1.</w:delText>
            </w:r>
            <w:r w:rsidDel="005B42F0">
              <w:rPr>
                <w:rFonts w:asciiTheme="minorHAnsi" w:hAnsiTheme="minorHAnsi" w:cstheme="minorBidi"/>
                <w:noProof/>
              </w:rPr>
              <w:tab/>
            </w:r>
            <w:r w:rsidRPr="005B42F0" w:rsidDel="005B42F0">
              <w:rPr>
                <w:noProof/>
                <w:rPrChange w:id="1076" w:author="JORGE CONTRERAS ORTIZ" w:date="2021-09-04T09:26:00Z">
                  <w:rPr>
                    <w:rStyle w:val="Hipervnculo"/>
                    <w:noProof/>
                    <w:lang w:val="en-US"/>
                  </w:rPr>
                </w:rPrChange>
              </w:rPr>
              <w:delText>Kirale Command-Line Shell Reference Guide – Comandos KSH</w:delText>
            </w:r>
            <w:r w:rsidDel="005B42F0">
              <w:rPr>
                <w:noProof/>
                <w:webHidden/>
              </w:rPr>
              <w:tab/>
              <w:delText>76</w:delText>
            </w:r>
          </w:del>
        </w:p>
        <w:p w14:paraId="241F5235" w14:textId="205EFAD0" w:rsidR="00F21168" w:rsidDel="005B42F0" w:rsidRDefault="00F21168">
          <w:pPr>
            <w:pStyle w:val="TDC4"/>
            <w:tabs>
              <w:tab w:val="left" w:pos="1760"/>
              <w:tab w:val="right" w:leader="dot" w:pos="8494"/>
            </w:tabs>
            <w:rPr>
              <w:del w:id="1077" w:author="JORGE CONTRERAS ORTIZ" w:date="2021-09-04T09:26:00Z"/>
              <w:rFonts w:asciiTheme="minorHAnsi" w:eastAsiaTheme="minorEastAsia" w:hAnsiTheme="minorHAnsi" w:cstheme="minorBidi"/>
              <w:noProof/>
              <w:lang w:eastAsia="es-ES"/>
            </w:rPr>
          </w:pPr>
          <w:del w:id="1078" w:author="JORGE CONTRERAS ORTIZ" w:date="2021-09-04T09:26:00Z">
            <w:r w:rsidRPr="005B42F0" w:rsidDel="005B42F0">
              <w:rPr>
                <w:noProof/>
                <w:rPrChange w:id="1079" w:author="JORGE CONTRERAS ORTIZ" w:date="2021-09-04T09:26:00Z">
                  <w:rPr>
                    <w:rStyle w:val="Hipervnculo"/>
                    <w:noProof/>
                  </w:rPr>
                </w:rPrChange>
              </w:rPr>
              <w:delText>3.4.1.1.</w:delText>
            </w:r>
            <w:r w:rsidDel="005B42F0">
              <w:rPr>
                <w:rFonts w:asciiTheme="minorHAnsi" w:eastAsiaTheme="minorEastAsia" w:hAnsiTheme="minorHAnsi" w:cstheme="minorBidi"/>
                <w:noProof/>
                <w:lang w:eastAsia="es-ES"/>
              </w:rPr>
              <w:tab/>
            </w:r>
            <w:r w:rsidRPr="005B42F0" w:rsidDel="005B42F0">
              <w:rPr>
                <w:noProof/>
                <w:rPrChange w:id="1080" w:author="JORGE CONTRERAS ORTIZ" w:date="2021-09-04T09:26:00Z">
                  <w:rPr>
                    <w:rStyle w:val="Hipervnculo"/>
                    <w:noProof/>
                  </w:rPr>
                </w:rPrChange>
              </w:rPr>
              <w:delText>Sintaxis de los comandos</w:delText>
            </w:r>
            <w:r w:rsidDel="005B42F0">
              <w:rPr>
                <w:noProof/>
                <w:webHidden/>
              </w:rPr>
              <w:tab/>
              <w:delText>76</w:delText>
            </w:r>
          </w:del>
        </w:p>
        <w:p w14:paraId="60A18402" w14:textId="022EB880" w:rsidR="00F21168" w:rsidDel="005B42F0" w:rsidRDefault="00F21168">
          <w:pPr>
            <w:pStyle w:val="TDC4"/>
            <w:tabs>
              <w:tab w:val="left" w:pos="1760"/>
              <w:tab w:val="right" w:leader="dot" w:pos="8494"/>
            </w:tabs>
            <w:rPr>
              <w:del w:id="1081" w:author="JORGE CONTRERAS ORTIZ" w:date="2021-09-04T09:26:00Z"/>
              <w:rFonts w:asciiTheme="minorHAnsi" w:eastAsiaTheme="minorEastAsia" w:hAnsiTheme="minorHAnsi" w:cstheme="minorBidi"/>
              <w:noProof/>
              <w:lang w:eastAsia="es-ES"/>
            </w:rPr>
          </w:pPr>
          <w:del w:id="1082" w:author="JORGE CONTRERAS ORTIZ" w:date="2021-09-04T09:26:00Z">
            <w:r w:rsidRPr="005B42F0" w:rsidDel="005B42F0">
              <w:rPr>
                <w:noProof/>
                <w:rPrChange w:id="1083" w:author="JORGE CONTRERAS ORTIZ" w:date="2021-09-04T09:26:00Z">
                  <w:rPr>
                    <w:rStyle w:val="Hipervnculo"/>
                    <w:noProof/>
                  </w:rPr>
                </w:rPrChange>
              </w:rPr>
              <w:delText>3.4.1.2.</w:delText>
            </w:r>
            <w:r w:rsidDel="005B42F0">
              <w:rPr>
                <w:rFonts w:asciiTheme="minorHAnsi" w:eastAsiaTheme="minorEastAsia" w:hAnsiTheme="minorHAnsi" w:cstheme="minorBidi"/>
                <w:noProof/>
                <w:lang w:eastAsia="es-ES"/>
              </w:rPr>
              <w:tab/>
            </w:r>
            <w:r w:rsidRPr="005B42F0" w:rsidDel="005B42F0">
              <w:rPr>
                <w:noProof/>
                <w:rPrChange w:id="1084" w:author="JORGE CONTRERAS ORTIZ" w:date="2021-09-04T09:26:00Z">
                  <w:rPr>
                    <w:rStyle w:val="Hipervnculo"/>
                    <w:noProof/>
                  </w:rPr>
                </w:rPrChange>
              </w:rPr>
              <w:delText>Sintaxis de los parámetros</w:delText>
            </w:r>
            <w:r w:rsidDel="005B42F0">
              <w:rPr>
                <w:noProof/>
                <w:webHidden/>
              </w:rPr>
              <w:tab/>
              <w:delText>77</w:delText>
            </w:r>
          </w:del>
        </w:p>
        <w:p w14:paraId="2F5228E1" w14:textId="6DE9E085" w:rsidR="00F21168" w:rsidDel="005B42F0" w:rsidRDefault="00F21168">
          <w:pPr>
            <w:pStyle w:val="TDC4"/>
            <w:tabs>
              <w:tab w:val="left" w:pos="1760"/>
              <w:tab w:val="right" w:leader="dot" w:pos="8494"/>
            </w:tabs>
            <w:rPr>
              <w:del w:id="1085" w:author="JORGE CONTRERAS ORTIZ" w:date="2021-09-04T09:26:00Z"/>
              <w:rFonts w:asciiTheme="minorHAnsi" w:eastAsiaTheme="minorEastAsia" w:hAnsiTheme="minorHAnsi" w:cstheme="minorBidi"/>
              <w:noProof/>
              <w:lang w:eastAsia="es-ES"/>
            </w:rPr>
          </w:pPr>
          <w:del w:id="1086" w:author="JORGE CONTRERAS ORTIZ" w:date="2021-09-04T09:26:00Z">
            <w:r w:rsidRPr="005B42F0" w:rsidDel="005B42F0">
              <w:rPr>
                <w:noProof/>
                <w:rPrChange w:id="1087" w:author="JORGE CONTRERAS ORTIZ" w:date="2021-09-04T09:26:00Z">
                  <w:rPr>
                    <w:rStyle w:val="Hipervnculo"/>
                    <w:noProof/>
                  </w:rPr>
                </w:rPrChange>
              </w:rPr>
              <w:delText>3.4.1.3.</w:delText>
            </w:r>
            <w:r w:rsidDel="005B42F0">
              <w:rPr>
                <w:rFonts w:asciiTheme="minorHAnsi" w:eastAsiaTheme="minorEastAsia" w:hAnsiTheme="minorHAnsi" w:cstheme="minorBidi"/>
                <w:noProof/>
                <w:lang w:eastAsia="es-ES"/>
              </w:rPr>
              <w:tab/>
            </w:r>
            <w:r w:rsidRPr="005B42F0" w:rsidDel="005B42F0">
              <w:rPr>
                <w:noProof/>
                <w:rPrChange w:id="1088" w:author="JORGE CONTRERAS ORTIZ" w:date="2021-09-04T09:26:00Z">
                  <w:rPr>
                    <w:rStyle w:val="Hipervnculo"/>
                    <w:noProof/>
                  </w:rPr>
                </w:rPrChange>
              </w:rPr>
              <w:delText>Mensajes de Respuesta</w:delText>
            </w:r>
            <w:r w:rsidDel="005B42F0">
              <w:rPr>
                <w:noProof/>
                <w:webHidden/>
              </w:rPr>
              <w:tab/>
              <w:delText>78</w:delText>
            </w:r>
          </w:del>
        </w:p>
        <w:p w14:paraId="7DF705A5" w14:textId="6D67CEC6" w:rsidR="00F21168" w:rsidDel="005B42F0" w:rsidRDefault="00F21168" w:rsidP="006242EF">
          <w:pPr>
            <w:pStyle w:val="TDC3"/>
            <w:rPr>
              <w:del w:id="1089" w:author="JORGE CONTRERAS ORTIZ" w:date="2021-09-04T09:26:00Z"/>
              <w:rFonts w:asciiTheme="minorHAnsi" w:hAnsiTheme="minorHAnsi" w:cstheme="minorBidi"/>
              <w:noProof/>
            </w:rPr>
          </w:pPr>
          <w:del w:id="1090" w:author="JORGE CONTRERAS ORTIZ" w:date="2021-09-04T09:26:00Z">
            <w:r w:rsidRPr="005B42F0" w:rsidDel="005B42F0">
              <w:rPr>
                <w:noProof/>
                <w:rPrChange w:id="1091" w:author="JORGE CONTRERAS ORTIZ" w:date="2021-09-04T09:26:00Z">
                  <w:rPr>
                    <w:rStyle w:val="Hipervnculo"/>
                    <w:noProof/>
                    <w:lang w:val="en-US"/>
                  </w:rPr>
                </w:rPrChange>
              </w:rPr>
              <w:delText>3.4.2.</w:delText>
            </w:r>
            <w:r w:rsidDel="005B42F0">
              <w:rPr>
                <w:rFonts w:asciiTheme="minorHAnsi" w:hAnsiTheme="minorHAnsi" w:cstheme="minorBidi"/>
                <w:noProof/>
              </w:rPr>
              <w:tab/>
            </w:r>
            <w:r w:rsidRPr="005B42F0" w:rsidDel="005B42F0">
              <w:rPr>
                <w:noProof/>
                <w:rPrChange w:id="1092" w:author="JORGE CONTRERAS ORTIZ" w:date="2021-09-04T09:26:00Z">
                  <w:rPr>
                    <w:rStyle w:val="Hipervnculo"/>
                    <w:noProof/>
                    <w:lang w:val="en-US"/>
                  </w:rPr>
                </w:rPrChange>
              </w:rPr>
              <w:delText>Kirale Binary Interface Reference Guide – Comandos KBI</w:delText>
            </w:r>
            <w:r w:rsidDel="005B42F0">
              <w:rPr>
                <w:noProof/>
                <w:webHidden/>
              </w:rPr>
              <w:tab/>
              <w:delText>79</w:delText>
            </w:r>
          </w:del>
        </w:p>
        <w:p w14:paraId="08A076D8" w14:textId="00626F41" w:rsidR="00F21168" w:rsidDel="005B42F0" w:rsidRDefault="00F21168">
          <w:pPr>
            <w:pStyle w:val="TDC4"/>
            <w:tabs>
              <w:tab w:val="left" w:pos="1760"/>
              <w:tab w:val="right" w:leader="dot" w:pos="8494"/>
            </w:tabs>
            <w:rPr>
              <w:del w:id="1093" w:author="JORGE CONTRERAS ORTIZ" w:date="2021-09-04T09:26:00Z"/>
              <w:rFonts w:asciiTheme="minorHAnsi" w:eastAsiaTheme="minorEastAsia" w:hAnsiTheme="minorHAnsi" w:cstheme="minorBidi"/>
              <w:noProof/>
              <w:lang w:eastAsia="es-ES"/>
            </w:rPr>
          </w:pPr>
          <w:del w:id="1094" w:author="JORGE CONTRERAS ORTIZ" w:date="2021-09-04T09:26:00Z">
            <w:r w:rsidRPr="005B42F0" w:rsidDel="005B42F0">
              <w:rPr>
                <w:noProof/>
                <w:rPrChange w:id="1095" w:author="JORGE CONTRERAS ORTIZ" w:date="2021-09-04T09:26:00Z">
                  <w:rPr>
                    <w:rStyle w:val="Hipervnculo"/>
                    <w:noProof/>
                  </w:rPr>
                </w:rPrChange>
              </w:rPr>
              <w:delText>3.4.2.1.</w:delText>
            </w:r>
            <w:r w:rsidDel="005B42F0">
              <w:rPr>
                <w:rFonts w:asciiTheme="minorHAnsi" w:eastAsiaTheme="minorEastAsia" w:hAnsiTheme="minorHAnsi" w:cstheme="minorBidi"/>
                <w:noProof/>
                <w:lang w:eastAsia="es-ES"/>
              </w:rPr>
              <w:tab/>
            </w:r>
            <w:r w:rsidRPr="005B42F0" w:rsidDel="005B42F0">
              <w:rPr>
                <w:noProof/>
                <w:rPrChange w:id="1096" w:author="JORGE CONTRERAS ORTIZ" w:date="2021-09-04T09:26:00Z">
                  <w:rPr>
                    <w:rStyle w:val="Hipervnculo"/>
                    <w:noProof/>
                  </w:rPr>
                </w:rPrChange>
              </w:rPr>
              <w:delText>Operación de Interfaz</w:delText>
            </w:r>
            <w:r w:rsidDel="005B42F0">
              <w:rPr>
                <w:noProof/>
                <w:webHidden/>
              </w:rPr>
              <w:tab/>
              <w:delText>79</w:delText>
            </w:r>
          </w:del>
        </w:p>
        <w:p w14:paraId="0EFBDF2A" w14:textId="70CFF0AC" w:rsidR="00F21168" w:rsidDel="005B42F0" w:rsidRDefault="00F21168">
          <w:pPr>
            <w:pStyle w:val="TDC4"/>
            <w:tabs>
              <w:tab w:val="left" w:pos="1760"/>
              <w:tab w:val="right" w:leader="dot" w:pos="8494"/>
            </w:tabs>
            <w:rPr>
              <w:del w:id="1097" w:author="JORGE CONTRERAS ORTIZ" w:date="2021-09-04T09:26:00Z"/>
              <w:rFonts w:asciiTheme="minorHAnsi" w:eastAsiaTheme="minorEastAsia" w:hAnsiTheme="minorHAnsi" w:cstheme="minorBidi"/>
              <w:noProof/>
              <w:lang w:eastAsia="es-ES"/>
            </w:rPr>
          </w:pPr>
          <w:del w:id="1098" w:author="JORGE CONTRERAS ORTIZ" w:date="2021-09-04T09:26:00Z">
            <w:r w:rsidRPr="005B42F0" w:rsidDel="005B42F0">
              <w:rPr>
                <w:noProof/>
                <w:rPrChange w:id="1099" w:author="JORGE CONTRERAS ORTIZ" w:date="2021-09-04T09:26:00Z">
                  <w:rPr>
                    <w:rStyle w:val="Hipervnculo"/>
                    <w:noProof/>
                  </w:rPr>
                </w:rPrChange>
              </w:rPr>
              <w:delText>3.4.2.2.</w:delText>
            </w:r>
            <w:r w:rsidDel="005B42F0">
              <w:rPr>
                <w:rFonts w:asciiTheme="minorHAnsi" w:eastAsiaTheme="minorEastAsia" w:hAnsiTheme="minorHAnsi" w:cstheme="minorBidi"/>
                <w:noProof/>
                <w:lang w:eastAsia="es-ES"/>
              </w:rPr>
              <w:tab/>
            </w:r>
            <w:r w:rsidRPr="005B42F0" w:rsidDel="005B42F0">
              <w:rPr>
                <w:noProof/>
                <w:rPrChange w:id="1100" w:author="JORGE CONTRERAS ORTIZ" w:date="2021-09-04T09:26:00Z">
                  <w:rPr>
                    <w:rStyle w:val="Hipervnculo"/>
                    <w:noProof/>
                  </w:rPr>
                </w:rPrChange>
              </w:rPr>
              <w:delText>Formato del paquete</w:delText>
            </w:r>
            <w:r w:rsidDel="005B42F0">
              <w:rPr>
                <w:noProof/>
                <w:webHidden/>
              </w:rPr>
              <w:tab/>
              <w:delText>80</w:delText>
            </w:r>
          </w:del>
        </w:p>
        <w:p w14:paraId="6FAD058D" w14:textId="7A73D273" w:rsidR="00F21168" w:rsidDel="005B42F0" w:rsidRDefault="00F21168">
          <w:pPr>
            <w:pStyle w:val="TDC4"/>
            <w:tabs>
              <w:tab w:val="left" w:pos="1760"/>
              <w:tab w:val="right" w:leader="dot" w:pos="8494"/>
            </w:tabs>
            <w:rPr>
              <w:del w:id="1101" w:author="JORGE CONTRERAS ORTIZ" w:date="2021-09-04T09:26:00Z"/>
              <w:rFonts w:asciiTheme="minorHAnsi" w:eastAsiaTheme="minorEastAsia" w:hAnsiTheme="minorHAnsi" w:cstheme="minorBidi"/>
              <w:noProof/>
              <w:lang w:eastAsia="es-ES"/>
            </w:rPr>
          </w:pPr>
          <w:del w:id="1102" w:author="JORGE CONTRERAS ORTIZ" w:date="2021-09-04T09:26:00Z">
            <w:r w:rsidRPr="005B42F0" w:rsidDel="005B42F0">
              <w:rPr>
                <w:noProof/>
                <w:rPrChange w:id="1103" w:author="JORGE CONTRERAS ORTIZ" w:date="2021-09-04T09:26:00Z">
                  <w:rPr>
                    <w:rStyle w:val="Hipervnculo"/>
                    <w:noProof/>
                  </w:rPr>
                </w:rPrChange>
              </w:rPr>
              <w:delText>3.4.2.3.</w:delText>
            </w:r>
            <w:r w:rsidDel="005B42F0">
              <w:rPr>
                <w:rFonts w:asciiTheme="minorHAnsi" w:eastAsiaTheme="minorEastAsia" w:hAnsiTheme="minorHAnsi" w:cstheme="minorBidi"/>
                <w:noProof/>
                <w:lang w:eastAsia="es-ES"/>
              </w:rPr>
              <w:tab/>
            </w:r>
            <w:r w:rsidRPr="005B42F0" w:rsidDel="005B42F0">
              <w:rPr>
                <w:noProof/>
                <w:rPrChange w:id="1104" w:author="JORGE CONTRERAS ORTIZ" w:date="2021-09-04T09:26:00Z">
                  <w:rPr>
                    <w:rStyle w:val="Hipervnculo"/>
                    <w:noProof/>
                  </w:rPr>
                </w:rPrChange>
              </w:rPr>
              <w:delText>Representación de datos</w:delText>
            </w:r>
            <w:r w:rsidDel="005B42F0">
              <w:rPr>
                <w:noProof/>
                <w:webHidden/>
              </w:rPr>
              <w:tab/>
              <w:delText>81</w:delText>
            </w:r>
          </w:del>
        </w:p>
        <w:p w14:paraId="5BBAF45F" w14:textId="4240D13B" w:rsidR="00F21168" w:rsidDel="005B42F0" w:rsidRDefault="00F21168">
          <w:pPr>
            <w:pStyle w:val="TDC4"/>
            <w:tabs>
              <w:tab w:val="left" w:pos="1760"/>
              <w:tab w:val="right" w:leader="dot" w:pos="8494"/>
            </w:tabs>
            <w:rPr>
              <w:del w:id="1105" w:author="JORGE CONTRERAS ORTIZ" w:date="2021-09-04T09:26:00Z"/>
              <w:rFonts w:asciiTheme="minorHAnsi" w:eastAsiaTheme="minorEastAsia" w:hAnsiTheme="minorHAnsi" w:cstheme="minorBidi"/>
              <w:noProof/>
              <w:lang w:eastAsia="es-ES"/>
            </w:rPr>
          </w:pPr>
          <w:del w:id="1106" w:author="JORGE CONTRERAS ORTIZ" w:date="2021-09-04T09:26:00Z">
            <w:r w:rsidRPr="005B42F0" w:rsidDel="005B42F0">
              <w:rPr>
                <w:noProof/>
                <w:rPrChange w:id="1107" w:author="JORGE CONTRERAS ORTIZ" w:date="2021-09-04T09:26:00Z">
                  <w:rPr>
                    <w:rStyle w:val="Hipervnculo"/>
                    <w:noProof/>
                  </w:rPr>
                </w:rPrChange>
              </w:rPr>
              <w:delText>3.4.2.4.</w:delText>
            </w:r>
            <w:r w:rsidDel="005B42F0">
              <w:rPr>
                <w:rFonts w:asciiTheme="minorHAnsi" w:eastAsiaTheme="minorEastAsia" w:hAnsiTheme="minorHAnsi" w:cstheme="minorBidi"/>
                <w:noProof/>
                <w:lang w:eastAsia="es-ES"/>
              </w:rPr>
              <w:tab/>
            </w:r>
            <w:r w:rsidRPr="005B42F0" w:rsidDel="005B42F0">
              <w:rPr>
                <w:noProof/>
                <w:rPrChange w:id="1108" w:author="JORGE CONTRERAS ORTIZ" w:date="2021-09-04T09:26:00Z">
                  <w:rPr>
                    <w:rStyle w:val="Hipervnculo"/>
                    <w:noProof/>
                  </w:rPr>
                </w:rPrChange>
              </w:rPr>
              <w:delText>Comandos y Respuestas</w:delText>
            </w:r>
            <w:r w:rsidDel="005B42F0">
              <w:rPr>
                <w:noProof/>
                <w:webHidden/>
              </w:rPr>
              <w:tab/>
              <w:delText>82</w:delText>
            </w:r>
          </w:del>
        </w:p>
        <w:p w14:paraId="2E3DCDFC" w14:textId="7D9CC569" w:rsidR="00F21168" w:rsidDel="005B42F0" w:rsidRDefault="00F21168">
          <w:pPr>
            <w:pStyle w:val="TDC4"/>
            <w:tabs>
              <w:tab w:val="left" w:pos="1760"/>
              <w:tab w:val="right" w:leader="dot" w:pos="8494"/>
            </w:tabs>
            <w:rPr>
              <w:del w:id="1109" w:author="JORGE CONTRERAS ORTIZ" w:date="2021-09-04T09:26:00Z"/>
              <w:rFonts w:asciiTheme="minorHAnsi" w:eastAsiaTheme="minorEastAsia" w:hAnsiTheme="minorHAnsi" w:cstheme="minorBidi"/>
              <w:noProof/>
              <w:lang w:eastAsia="es-ES"/>
            </w:rPr>
          </w:pPr>
          <w:del w:id="1110" w:author="JORGE CONTRERAS ORTIZ" w:date="2021-09-04T09:26:00Z">
            <w:r w:rsidRPr="005B42F0" w:rsidDel="005B42F0">
              <w:rPr>
                <w:noProof/>
                <w:rPrChange w:id="1111" w:author="JORGE CONTRERAS ORTIZ" w:date="2021-09-04T09:26:00Z">
                  <w:rPr>
                    <w:rStyle w:val="Hipervnculo"/>
                    <w:noProof/>
                  </w:rPr>
                </w:rPrChange>
              </w:rPr>
              <w:delText>3.4.2.5.</w:delText>
            </w:r>
            <w:r w:rsidDel="005B42F0">
              <w:rPr>
                <w:rFonts w:asciiTheme="minorHAnsi" w:eastAsiaTheme="minorEastAsia" w:hAnsiTheme="minorHAnsi" w:cstheme="minorBidi"/>
                <w:noProof/>
                <w:lang w:eastAsia="es-ES"/>
              </w:rPr>
              <w:tab/>
            </w:r>
            <w:r w:rsidRPr="005B42F0" w:rsidDel="005B42F0">
              <w:rPr>
                <w:noProof/>
                <w:rPrChange w:id="1112" w:author="JORGE CONTRERAS ORTIZ" w:date="2021-09-04T09:26:00Z">
                  <w:rPr>
                    <w:rStyle w:val="Hipervnculo"/>
                    <w:noProof/>
                  </w:rPr>
                </w:rPrChange>
              </w:rPr>
              <w:delText>Notificaciones</w:delText>
            </w:r>
            <w:r w:rsidDel="005B42F0">
              <w:rPr>
                <w:noProof/>
                <w:webHidden/>
              </w:rPr>
              <w:tab/>
              <w:delText>83</w:delText>
            </w:r>
          </w:del>
        </w:p>
        <w:p w14:paraId="1413FE7D" w14:textId="514AF86E" w:rsidR="00F21168" w:rsidDel="005B42F0" w:rsidRDefault="00F21168" w:rsidP="006242EF">
          <w:pPr>
            <w:pStyle w:val="TDC3"/>
            <w:rPr>
              <w:del w:id="1113" w:author="JORGE CONTRERAS ORTIZ" w:date="2021-09-04T09:26:00Z"/>
              <w:rFonts w:asciiTheme="minorHAnsi" w:hAnsiTheme="minorHAnsi" w:cstheme="minorBidi"/>
              <w:noProof/>
            </w:rPr>
          </w:pPr>
          <w:del w:id="1114" w:author="JORGE CONTRERAS ORTIZ" w:date="2021-09-04T09:26:00Z">
            <w:r w:rsidRPr="005B42F0" w:rsidDel="005B42F0">
              <w:rPr>
                <w:noProof/>
                <w:rPrChange w:id="1115" w:author="JORGE CONTRERAS ORTIZ" w:date="2021-09-04T09:26:00Z">
                  <w:rPr>
                    <w:rStyle w:val="Hipervnculo"/>
                    <w:noProof/>
                  </w:rPr>
                </w:rPrChange>
              </w:rPr>
              <w:delText>3.4.3.</w:delText>
            </w:r>
            <w:r w:rsidDel="005B42F0">
              <w:rPr>
                <w:rFonts w:asciiTheme="minorHAnsi" w:hAnsiTheme="minorHAnsi" w:cstheme="minorBidi"/>
                <w:noProof/>
              </w:rPr>
              <w:tab/>
            </w:r>
            <w:r w:rsidRPr="005B42F0" w:rsidDel="005B42F0">
              <w:rPr>
                <w:noProof/>
                <w:rPrChange w:id="1116" w:author="JORGE CONTRERAS ORTIZ" w:date="2021-09-04T09:26:00Z">
                  <w:rPr>
                    <w:rStyle w:val="Hipervnculo"/>
                    <w:noProof/>
                  </w:rPr>
                </w:rPrChange>
              </w:rPr>
              <w:delText>Configuración de Red</w:delText>
            </w:r>
            <w:r w:rsidDel="005B42F0">
              <w:rPr>
                <w:noProof/>
                <w:webHidden/>
              </w:rPr>
              <w:tab/>
              <w:delText>83</w:delText>
            </w:r>
          </w:del>
        </w:p>
        <w:p w14:paraId="5E16AEE4" w14:textId="7095674E" w:rsidR="00F21168" w:rsidDel="005B42F0" w:rsidRDefault="00F21168">
          <w:pPr>
            <w:pStyle w:val="TDC4"/>
            <w:tabs>
              <w:tab w:val="left" w:pos="1760"/>
              <w:tab w:val="right" w:leader="dot" w:pos="8494"/>
            </w:tabs>
            <w:rPr>
              <w:del w:id="1117" w:author="JORGE CONTRERAS ORTIZ" w:date="2021-09-04T09:26:00Z"/>
              <w:rFonts w:asciiTheme="minorHAnsi" w:eastAsiaTheme="minorEastAsia" w:hAnsiTheme="minorHAnsi" w:cstheme="minorBidi"/>
              <w:noProof/>
              <w:lang w:eastAsia="es-ES"/>
            </w:rPr>
          </w:pPr>
          <w:del w:id="1118" w:author="JORGE CONTRERAS ORTIZ" w:date="2021-09-04T09:26:00Z">
            <w:r w:rsidRPr="005B42F0" w:rsidDel="005B42F0">
              <w:rPr>
                <w:noProof/>
                <w:rPrChange w:id="1119" w:author="JORGE CONTRERAS ORTIZ" w:date="2021-09-04T09:26:00Z">
                  <w:rPr>
                    <w:rStyle w:val="Hipervnculo"/>
                    <w:noProof/>
                  </w:rPr>
                </w:rPrChange>
              </w:rPr>
              <w:delText>3.4.3.1.</w:delText>
            </w:r>
            <w:r w:rsidDel="005B42F0">
              <w:rPr>
                <w:rFonts w:asciiTheme="minorHAnsi" w:eastAsiaTheme="minorEastAsia" w:hAnsiTheme="minorHAnsi" w:cstheme="minorBidi"/>
                <w:noProof/>
                <w:lang w:eastAsia="es-ES"/>
              </w:rPr>
              <w:tab/>
            </w:r>
            <w:r w:rsidRPr="005B42F0" w:rsidDel="005B42F0">
              <w:rPr>
                <w:noProof/>
                <w:rPrChange w:id="1120" w:author="JORGE CONTRERAS ORTIZ" w:date="2021-09-04T09:26:00Z">
                  <w:rPr>
                    <w:rStyle w:val="Hipervnculo"/>
                    <w:noProof/>
                    <w:lang w:val="en-US"/>
                  </w:rPr>
                </w:rPrChange>
              </w:rPr>
              <w:delText>Modo Out-of-Band Commissioning Desactivado</w:delText>
            </w:r>
            <w:r w:rsidDel="005B42F0">
              <w:rPr>
                <w:noProof/>
                <w:webHidden/>
              </w:rPr>
              <w:tab/>
              <w:delText>83</w:delText>
            </w:r>
          </w:del>
        </w:p>
        <w:p w14:paraId="2740447C" w14:textId="071F39AB" w:rsidR="00F21168" w:rsidDel="005B42F0" w:rsidRDefault="00F21168">
          <w:pPr>
            <w:pStyle w:val="TDC4"/>
            <w:tabs>
              <w:tab w:val="left" w:pos="1760"/>
              <w:tab w:val="right" w:leader="dot" w:pos="8494"/>
            </w:tabs>
            <w:rPr>
              <w:del w:id="1121" w:author="JORGE CONTRERAS ORTIZ" w:date="2021-09-04T09:26:00Z"/>
              <w:rFonts w:asciiTheme="minorHAnsi" w:eastAsiaTheme="minorEastAsia" w:hAnsiTheme="minorHAnsi" w:cstheme="minorBidi"/>
              <w:noProof/>
              <w:lang w:eastAsia="es-ES"/>
            </w:rPr>
          </w:pPr>
          <w:del w:id="1122" w:author="JORGE CONTRERAS ORTIZ" w:date="2021-09-04T09:26:00Z">
            <w:r w:rsidRPr="005B42F0" w:rsidDel="005B42F0">
              <w:rPr>
                <w:noProof/>
                <w:rPrChange w:id="1123" w:author="JORGE CONTRERAS ORTIZ" w:date="2021-09-04T09:26:00Z">
                  <w:rPr>
                    <w:rStyle w:val="Hipervnculo"/>
                    <w:noProof/>
                  </w:rPr>
                </w:rPrChange>
              </w:rPr>
              <w:delText>3.4.3.2.</w:delText>
            </w:r>
            <w:r w:rsidDel="005B42F0">
              <w:rPr>
                <w:rFonts w:asciiTheme="minorHAnsi" w:eastAsiaTheme="minorEastAsia" w:hAnsiTheme="minorHAnsi" w:cstheme="minorBidi"/>
                <w:noProof/>
                <w:lang w:eastAsia="es-ES"/>
              </w:rPr>
              <w:tab/>
            </w:r>
            <w:r w:rsidRPr="005B42F0" w:rsidDel="005B42F0">
              <w:rPr>
                <w:noProof/>
                <w:rPrChange w:id="1124" w:author="JORGE CONTRERAS ORTIZ" w:date="2021-09-04T09:26:00Z">
                  <w:rPr>
                    <w:rStyle w:val="Hipervnculo"/>
                    <w:noProof/>
                    <w:lang w:val="en-US"/>
                  </w:rPr>
                </w:rPrChange>
              </w:rPr>
              <w:delText>Modo Out-of-Band Commissioning Activado</w:delText>
            </w:r>
            <w:r w:rsidDel="005B42F0">
              <w:rPr>
                <w:noProof/>
                <w:webHidden/>
              </w:rPr>
              <w:tab/>
              <w:delText>83</w:delText>
            </w:r>
          </w:del>
        </w:p>
        <w:p w14:paraId="679012D9" w14:textId="0CD25EA1" w:rsidR="00F21168" w:rsidDel="005B42F0" w:rsidRDefault="00F21168">
          <w:pPr>
            <w:pStyle w:val="TDC1"/>
            <w:tabs>
              <w:tab w:val="left" w:pos="442"/>
              <w:tab w:val="right" w:leader="dot" w:pos="8494"/>
            </w:tabs>
            <w:rPr>
              <w:del w:id="1125" w:author="JORGE CONTRERAS ORTIZ" w:date="2021-09-04T09:26:00Z"/>
              <w:rFonts w:asciiTheme="minorHAnsi" w:eastAsiaTheme="minorEastAsia" w:hAnsiTheme="minorHAnsi" w:cstheme="minorBidi"/>
              <w:noProof/>
              <w:lang w:eastAsia="es-ES"/>
            </w:rPr>
          </w:pPr>
          <w:del w:id="1126" w:author="JORGE CONTRERAS ORTIZ" w:date="2021-09-04T09:26:00Z">
            <w:r w:rsidRPr="005B42F0" w:rsidDel="005B42F0">
              <w:rPr>
                <w:noProof/>
                <w:rPrChange w:id="1127" w:author="JORGE CONTRERAS ORTIZ" w:date="2021-09-04T09:26:00Z">
                  <w:rPr>
                    <w:rStyle w:val="Hipervnculo"/>
                    <w:noProof/>
                  </w:rPr>
                </w:rPrChange>
              </w:rPr>
              <w:delText>4.</w:delText>
            </w:r>
            <w:r w:rsidDel="005B42F0">
              <w:rPr>
                <w:rFonts w:asciiTheme="minorHAnsi" w:eastAsiaTheme="minorEastAsia" w:hAnsiTheme="minorHAnsi" w:cstheme="minorBidi"/>
                <w:noProof/>
                <w:lang w:eastAsia="es-ES"/>
              </w:rPr>
              <w:tab/>
            </w:r>
            <w:r w:rsidRPr="005B42F0" w:rsidDel="005B42F0">
              <w:rPr>
                <w:noProof/>
                <w:rPrChange w:id="1128" w:author="JORGE CONTRERAS ORTIZ" w:date="2021-09-04T09:26:00Z">
                  <w:rPr>
                    <w:rStyle w:val="Hipervnculo"/>
                    <w:noProof/>
                  </w:rPr>
                </w:rPrChange>
              </w:rPr>
              <w:delText>DISEÑO E IMPLEMENTACIÓN HARDWARE</w:delText>
            </w:r>
            <w:r w:rsidDel="005B42F0">
              <w:rPr>
                <w:noProof/>
                <w:webHidden/>
              </w:rPr>
              <w:tab/>
              <w:delText>85</w:delText>
            </w:r>
          </w:del>
        </w:p>
        <w:p w14:paraId="1D300BD1" w14:textId="7D042645" w:rsidR="00F21168" w:rsidDel="005B42F0" w:rsidRDefault="00F21168">
          <w:pPr>
            <w:pStyle w:val="TDC2"/>
            <w:tabs>
              <w:tab w:val="left" w:pos="880"/>
              <w:tab w:val="right" w:leader="dot" w:pos="8494"/>
            </w:tabs>
            <w:rPr>
              <w:del w:id="1129" w:author="JORGE CONTRERAS ORTIZ" w:date="2021-09-04T09:26:00Z"/>
              <w:rFonts w:asciiTheme="minorHAnsi" w:eastAsiaTheme="minorEastAsia" w:hAnsiTheme="minorHAnsi" w:cstheme="minorBidi"/>
              <w:noProof/>
              <w:lang w:eastAsia="es-ES"/>
            </w:rPr>
          </w:pPr>
          <w:del w:id="1130" w:author="JORGE CONTRERAS ORTIZ" w:date="2021-09-04T09:26:00Z">
            <w:r w:rsidRPr="005B42F0" w:rsidDel="005B42F0">
              <w:rPr>
                <w:noProof/>
                <w:rPrChange w:id="1131" w:author="JORGE CONTRERAS ORTIZ" w:date="2021-09-04T09:26:00Z">
                  <w:rPr>
                    <w:rStyle w:val="Hipervnculo"/>
                    <w:noProof/>
                  </w:rPr>
                </w:rPrChange>
              </w:rPr>
              <w:delText>4.1.</w:delText>
            </w:r>
            <w:r w:rsidDel="005B42F0">
              <w:rPr>
                <w:rFonts w:asciiTheme="minorHAnsi" w:eastAsiaTheme="minorEastAsia" w:hAnsiTheme="minorHAnsi" w:cstheme="minorBidi"/>
                <w:noProof/>
                <w:lang w:eastAsia="es-ES"/>
              </w:rPr>
              <w:tab/>
            </w:r>
            <w:r w:rsidRPr="005B42F0" w:rsidDel="005B42F0">
              <w:rPr>
                <w:noProof/>
                <w:rPrChange w:id="1132" w:author="JORGE CONTRERAS ORTIZ" w:date="2021-09-04T09:26:00Z">
                  <w:rPr>
                    <w:rStyle w:val="Hipervnculo"/>
                    <w:noProof/>
                  </w:rPr>
                </w:rPrChange>
              </w:rPr>
              <w:delText>DISEÑO DE ESQUEMÁTICO PCB</w:delText>
            </w:r>
            <w:r w:rsidDel="005B42F0">
              <w:rPr>
                <w:noProof/>
                <w:webHidden/>
              </w:rPr>
              <w:tab/>
              <w:delText>85</w:delText>
            </w:r>
          </w:del>
        </w:p>
        <w:p w14:paraId="57420380" w14:textId="5B782E28" w:rsidR="00F21168" w:rsidDel="005B42F0" w:rsidRDefault="00F21168" w:rsidP="006242EF">
          <w:pPr>
            <w:pStyle w:val="TDC3"/>
            <w:rPr>
              <w:del w:id="1133" w:author="JORGE CONTRERAS ORTIZ" w:date="2021-09-04T09:26:00Z"/>
              <w:rFonts w:asciiTheme="minorHAnsi" w:hAnsiTheme="minorHAnsi" w:cstheme="minorBidi"/>
              <w:noProof/>
            </w:rPr>
          </w:pPr>
          <w:del w:id="1134" w:author="JORGE CONTRERAS ORTIZ" w:date="2021-09-04T09:26:00Z">
            <w:r w:rsidRPr="005B42F0" w:rsidDel="005B42F0">
              <w:rPr>
                <w:noProof/>
                <w:rPrChange w:id="1135" w:author="JORGE CONTRERAS ORTIZ" w:date="2021-09-04T09:26:00Z">
                  <w:rPr>
                    <w:rStyle w:val="Hipervnculo"/>
                    <w:noProof/>
                  </w:rPr>
                </w:rPrChange>
              </w:rPr>
              <w:delText>4.1.1.</w:delText>
            </w:r>
            <w:r w:rsidDel="005B42F0">
              <w:rPr>
                <w:rFonts w:asciiTheme="minorHAnsi" w:hAnsiTheme="minorHAnsi" w:cstheme="minorBidi"/>
                <w:noProof/>
              </w:rPr>
              <w:tab/>
            </w:r>
            <w:r w:rsidRPr="005B42F0" w:rsidDel="005B42F0">
              <w:rPr>
                <w:noProof/>
                <w:rPrChange w:id="1136" w:author="JORGE CONTRERAS ORTIZ" w:date="2021-09-04T09:26:00Z">
                  <w:rPr>
                    <w:rStyle w:val="Hipervnculo"/>
                    <w:noProof/>
                  </w:rPr>
                </w:rPrChange>
              </w:rPr>
              <w:delText>Jerarquía del circuito</w:delText>
            </w:r>
            <w:r w:rsidDel="005B42F0">
              <w:rPr>
                <w:noProof/>
                <w:webHidden/>
              </w:rPr>
              <w:tab/>
              <w:delText>85</w:delText>
            </w:r>
          </w:del>
        </w:p>
        <w:p w14:paraId="1A8D36A5" w14:textId="257B6D3A" w:rsidR="00F21168" w:rsidDel="005B42F0" w:rsidRDefault="00F21168" w:rsidP="006242EF">
          <w:pPr>
            <w:pStyle w:val="TDC3"/>
            <w:rPr>
              <w:del w:id="1137" w:author="JORGE CONTRERAS ORTIZ" w:date="2021-09-04T09:26:00Z"/>
              <w:rFonts w:asciiTheme="minorHAnsi" w:hAnsiTheme="minorHAnsi" w:cstheme="minorBidi"/>
              <w:noProof/>
            </w:rPr>
          </w:pPr>
          <w:del w:id="1138" w:author="JORGE CONTRERAS ORTIZ" w:date="2021-09-04T09:26:00Z">
            <w:r w:rsidRPr="005B42F0" w:rsidDel="005B42F0">
              <w:rPr>
                <w:noProof/>
                <w:rPrChange w:id="1139" w:author="JORGE CONTRERAS ORTIZ" w:date="2021-09-04T09:26:00Z">
                  <w:rPr>
                    <w:rStyle w:val="Hipervnculo"/>
                    <w:noProof/>
                  </w:rPr>
                </w:rPrChange>
              </w:rPr>
              <w:delText>4.1.2.</w:delText>
            </w:r>
            <w:r w:rsidDel="005B42F0">
              <w:rPr>
                <w:rFonts w:asciiTheme="minorHAnsi" w:hAnsiTheme="minorHAnsi" w:cstheme="minorBidi"/>
                <w:noProof/>
              </w:rPr>
              <w:tab/>
            </w:r>
            <w:r w:rsidRPr="005B42F0" w:rsidDel="005B42F0">
              <w:rPr>
                <w:noProof/>
                <w:rPrChange w:id="1140" w:author="JORGE CONTRERAS ORTIZ" w:date="2021-09-04T09:26:00Z">
                  <w:rPr>
                    <w:rStyle w:val="Hipervnculo"/>
                    <w:noProof/>
                  </w:rPr>
                </w:rPrChange>
              </w:rPr>
              <w:delText>Circuito de Alimentación</w:delText>
            </w:r>
            <w:r w:rsidDel="005B42F0">
              <w:rPr>
                <w:noProof/>
                <w:webHidden/>
              </w:rPr>
              <w:tab/>
              <w:delText>86</w:delText>
            </w:r>
          </w:del>
        </w:p>
        <w:p w14:paraId="3676160F" w14:textId="29734A0C" w:rsidR="00F21168" w:rsidDel="005B42F0" w:rsidRDefault="00F21168" w:rsidP="006242EF">
          <w:pPr>
            <w:pStyle w:val="TDC3"/>
            <w:rPr>
              <w:del w:id="1141" w:author="JORGE CONTRERAS ORTIZ" w:date="2021-09-04T09:26:00Z"/>
              <w:rFonts w:asciiTheme="minorHAnsi" w:hAnsiTheme="minorHAnsi" w:cstheme="minorBidi"/>
              <w:noProof/>
            </w:rPr>
          </w:pPr>
          <w:del w:id="1142" w:author="JORGE CONTRERAS ORTIZ" w:date="2021-09-04T09:26:00Z">
            <w:r w:rsidRPr="005B42F0" w:rsidDel="005B42F0">
              <w:rPr>
                <w:noProof/>
                <w:rPrChange w:id="1143" w:author="JORGE CONTRERAS ORTIZ" w:date="2021-09-04T09:26:00Z">
                  <w:rPr>
                    <w:rStyle w:val="Hipervnculo"/>
                    <w:noProof/>
                  </w:rPr>
                </w:rPrChange>
              </w:rPr>
              <w:delText>4.1.3.</w:delText>
            </w:r>
            <w:r w:rsidDel="005B42F0">
              <w:rPr>
                <w:rFonts w:asciiTheme="minorHAnsi" w:hAnsiTheme="minorHAnsi" w:cstheme="minorBidi"/>
                <w:noProof/>
              </w:rPr>
              <w:tab/>
            </w:r>
            <w:r w:rsidRPr="005B42F0" w:rsidDel="005B42F0">
              <w:rPr>
                <w:noProof/>
                <w:rPrChange w:id="1144" w:author="JORGE CONTRERAS ORTIZ" w:date="2021-09-04T09:26:00Z">
                  <w:rPr>
                    <w:rStyle w:val="Hipervnculo"/>
                    <w:noProof/>
                  </w:rPr>
                </w:rPrChange>
              </w:rPr>
              <w:delText>Integración del módulo KTWM102</w:delText>
            </w:r>
            <w:r w:rsidDel="005B42F0">
              <w:rPr>
                <w:noProof/>
                <w:webHidden/>
              </w:rPr>
              <w:tab/>
              <w:delText>87</w:delText>
            </w:r>
          </w:del>
        </w:p>
        <w:p w14:paraId="6B39072D" w14:textId="12E773C4" w:rsidR="00F21168" w:rsidDel="005B42F0" w:rsidRDefault="00F21168" w:rsidP="006242EF">
          <w:pPr>
            <w:pStyle w:val="TDC3"/>
            <w:rPr>
              <w:del w:id="1145" w:author="JORGE CONTRERAS ORTIZ" w:date="2021-09-04T09:26:00Z"/>
              <w:rFonts w:asciiTheme="minorHAnsi" w:hAnsiTheme="minorHAnsi" w:cstheme="minorBidi"/>
              <w:noProof/>
            </w:rPr>
          </w:pPr>
          <w:del w:id="1146" w:author="JORGE CONTRERAS ORTIZ" w:date="2021-09-04T09:26:00Z">
            <w:r w:rsidRPr="005B42F0" w:rsidDel="005B42F0">
              <w:rPr>
                <w:noProof/>
                <w:rPrChange w:id="1147" w:author="JORGE CONTRERAS ORTIZ" w:date="2021-09-04T09:26:00Z">
                  <w:rPr>
                    <w:rStyle w:val="Hipervnculo"/>
                    <w:noProof/>
                  </w:rPr>
                </w:rPrChange>
              </w:rPr>
              <w:delText>4.1.4.</w:delText>
            </w:r>
            <w:r w:rsidDel="005B42F0">
              <w:rPr>
                <w:rFonts w:asciiTheme="minorHAnsi" w:hAnsiTheme="minorHAnsi" w:cstheme="minorBidi"/>
                <w:noProof/>
              </w:rPr>
              <w:tab/>
            </w:r>
            <w:r w:rsidRPr="005B42F0" w:rsidDel="005B42F0">
              <w:rPr>
                <w:noProof/>
                <w:rPrChange w:id="1148" w:author="JORGE CONTRERAS ORTIZ" w:date="2021-09-04T09:26:00Z">
                  <w:rPr>
                    <w:rStyle w:val="Hipervnculo"/>
                    <w:noProof/>
                  </w:rPr>
                </w:rPrChange>
              </w:rPr>
              <w:delText>Coockie Connector</w:delText>
            </w:r>
            <w:r w:rsidDel="005B42F0">
              <w:rPr>
                <w:noProof/>
                <w:webHidden/>
              </w:rPr>
              <w:tab/>
              <w:delText>89</w:delText>
            </w:r>
          </w:del>
        </w:p>
        <w:p w14:paraId="05D53F5D" w14:textId="65C5BB7F" w:rsidR="00F21168" w:rsidDel="005B42F0" w:rsidRDefault="00F21168" w:rsidP="006242EF">
          <w:pPr>
            <w:pStyle w:val="TDC3"/>
            <w:rPr>
              <w:del w:id="1149" w:author="JORGE CONTRERAS ORTIZ" w:date="2021-09-04T09:26:00Z"/>
              <w:rFonts w:asciiTheme="minorHAnsi" w:hAnsiTheme="minorHAnsi" w:cstheme="minorBidi"/>
              <w:noProof/>
            </w:rPr>
          </w:pPr>
          <w:del w:id="1150" w:author="JORGE CONTRERAS ORTIZ" w:date="2021-09-04T09:26:00Z">
            <w:r w:rsidRPr="005B42F0" w:rsidDel="005B42F0">
              <w:rPr>
                <w:noProof/>
                <w:rPrChange w:id="1151" w:author="JORGE CONTRERAS ORTIZ" w:date="2021-09-04T09:26:00Z">
                  <w:rPr>
                    <w:rStyle w:val="Hipervnculo"/>
                    <w:noProof/>
                  </w:rPr>
                </w:rPrChange>
              </w:rPr>
              <w:delText>4.1.5.</w:delText>
            </w:r>
            <w:r w:rsidDel="005B42F0">
              <w:rPr>
                <w:rFonts w:asciiTheme="minorHAnsi" w:hAnsiTheme="minorHAnsi" w:cstheme="minorBidi"/>
                <w:noProof/>
              </w:rPr>
              <w:tab/>
            </w:r>
            <w:r w:rsidRPr="005B42F0" w:rsidDel="005B42F0">
              <w:rPr>
                <w:noProof/>
                <w:rPrChange w:id="1152" w:author="JORGE CONTRERAS ORTIZ" w:date="2021-09-04T09:26:00Z">
                  <w:rPr>
                    <w:rStyle w:val="Hipervnculo"/>
                    <w:noProof/>
                  </w:rPr>
                </w:rPrChange>
              </w:rPr>
              <w:delText>USB</w:delText>
            </w:r>
            <w:r w:rsidDel="005B42F0">
              <w:rPr>
                <w:noProof/>
                <w:webHidden/>
              </w:rPr>
              <w:tab/>
              <w:delText>90</w:delText>
            </w:r>
          </w:del>
        </w:p>
        <w:p w14:paraId="60EC898E" w14:textId="4834BD37" w:rsidR="00F21168" w:rsidDel="005B42F0" w:rsidRDefault="00F21168">
          <w:pPr>
            <w:pStyle w:val="TDC2"/>
            <w:tabs>
              <w:tab w:val="left" w:pos="880"/>
              <w:tab w:val="right" w:leader="dot" w:pos="8494"/>
            </w:tabs>
            <w:rPr>
              <w:del w:id="1153" w:author="JORGE CONTRERAS ORTIZ" w:date="2021-09-04T09:26:00Z"/>
              <w:rFonts w:asciiTheme="minorHAnsi" w:eastAsiaTheme="minorEastAsia" w:hAnsiTheme="minorHAnsi" w:cstheme="minorBidi"/>
              <w:noProof/>
              <w:lang w:eastAsia="es-ES"/>
            </w:rPr>
          </w:pPr>
          <w:del w:id="1154" w:author="JORGE CONTRERAS ORTIZ" w:date="2021-09-04T09:26:00Z">
            <w:r w:rsidRPr="005B42F0" w:rsidDel="005B42F0">
              <w:rPr>
                <w:noProof/>
                <w:rPrChange w:id="1155" w:author="JORGE CONTRERAS ORTIZ" w:date="2021-09-04T09:26:00Z">
                  <w:rPr>
                    <w:rStyle w:val="Hipervnculo"/>
                    <w:noProof/>
                  </w:rPr>
                </w:rPrChange>
              </w:rPr>
              <w:delText>4.2.</w:delText>
            </w:r>
            <w:r w:rsidDel="005B42F0">
              <w:rPr>
                <w:rFonts w:asciiTheme="minorHAnsi" w:eastAsiaTheme="minorEastAsia" w:hAnsiTheme="minorHAnsi" w:cstheme="minorBidi"/>
                <w:noProof/>
                <w:lang w:eastAsia="es-ES"/>
              </w:rPr>
              <w:tab/>
            </w:r>
            <w:r w:rsidRPr="005B42F0" w:rsidDel="005B42F0">
              <w:rPr>
                <w:noProof/>
                <w:rPrChange w:id="1156" w:author="JORGE CONTRERAS ORTIZ" w:date="2021-09-04T09:26:00Z">
                  <w:rPr>
                    <w:rStyle w:val="Hipervnculo"/>
                    <w:noProof/>
                  </w:rPr>
                </w:rPrChange>
              </w:rPr>
              <w:delText>LAYOUT</w:delText>
            </w:r>
            <w:r w:rsidDel="005B42F0">
              <w:rPr>
                <w:noProof/>
                <w:webHidden/>
              </w:rPr>
              <w:tab/>
              <w:delText>91</w:delText>
            </w:r>
          </w:del>
        </w:p>
        <w:p w14:paraId="6D660452" w14:textId="69C4045A" w:rsidR="00F21168" w:rsidDel="005B42F0" w:rsidRDefault="00F21168" w:rsidP="006242EF">
          <w:pPr>
            <w:pStyle w:val="TDC3"/>
            <w:rPr>
              <w:del w:id="1157" w:author="JORGE CONTRERAS ORTIZ" w:date="2021-09-04T09:26:00Z"/>
              <w:rFonts w:asciiTheme="minorHAnsi" w:hAnsiTheme="minorHAnsi" w:cstheme="minorBidi"/>
              <w:noProof/>
            </w:rPr>
          </w:pPr>
          <w:del w:id="1158" w:author="JORGE CONTRERAS ORTIZ" w:date="2021-09-04T09:26:00Z">
            <w:r w:rsidRPr="005B42F0" w:rsidDel="005B42F0">
              <w:rPr>
                <w:noProof/>
                <w:rPrChange w:id="1159" w:author="JORGE CONTRERAS ORTIZ" w:date="2021-09-04T09:26:00Z">
                  <w:rPr>
                    <w:rStyle w:val="Hipervnculo"/>
                    <w:noProof/>
                  </w:rPr>
                </w:rPrChange>
              </w:rPr>
              <w:delText>4.2.1.</w:delText>
            </w:r>
            <w:r w:rsidDel="005B42F0">
              <w:rPr>
                <w:rFonts w:asciiTheme="minorHAnsi" w:hAnsiTheme="minorHAnsi" w:cstheme="minorBidi"/>
                <w:noProof/>
              </w:rPr>
              <w:tab/>
            </w:r>
            <w:r w:rsidRPr="005B42F0" w:rsidDel="005B42F0">
              <w:rPr>
                <w:noProof/>
                <w:rPrChange w:id="1160" w:author="JORGE CONTRERAS ORTIZ" w:date="2021-09-04T09:26:00Z">
                  <w:rPr>
                    <w:rStyle w:val="Hipervnculo"/>
                    <w:noProof/>
                  </w:rPr>
                </w:rPrChange>
              </w:rPr>
              <w:delText>Layout Capa TOP</w:delText>
            </w:r>
            <w:r w:rsidDel="005B42F0">
              <w:rPr>
                <w:noProof/>
                <w:webHidden/>
              </w:rPr>
              <w:tab/>
              <w:delText>92</w:delText>
            </w:r>
          </w:del>
        </w:p>
        <w:p w14:paraId="7DC0A1AA" w14:textId="325A82B8" w:rsidR="00F21168" w:rsidDel="005B42F0" w:rsidRDefault="00F21168" w:rsidP="006242EF">
          <w:pPr>
            <w:pStyle w:val="TDC3"/>
            <w:rPr>
              <w:del w:id="1161" w:author="JORGE CONTRERAS ORTIZ" w:date="2021-09-04T09:26:00Z"/>
              <w:rFonts w:asciiTheme="minorHAnsi" w:hAnsiTheme="minorHAnsi" w:cstheme="minorBidi"/>
              <w:noProof/>
            </w:rPr>
          </w:pPr>
          <w:del w:id="1162" w:author="JORGE CONTRERAS ORTIZ" w:date="2021-09-04T09:26:00Z">
            <w:r w:rsidRPr="005B42F0" w:rsidDel="005B42F0">
              <w:rPr>
                <w:noProof/>
                <w:rPrChange w:id="1163" w:author="JORGE CONTRERAS ORTIZ" w:date="2021-09-04T09:26:00Z">
                  <w:rPr>
                    <w:rStyle w:val="Hipervnculo"/>
                    <w:noProof/>
                  </w:rPr>
                </w:rPrChange>
              </w:rPr>
              <w:delText>4.2.2.</w:delText>
            </w:r>
            <w:r w:rsidDel="005B42F0">
              <w:rPr>
                <w:rFonts w:asciiTheme="minorHAnsi" w:hAnsiTheme="minorHAnsi" w:cstheme="minorBidi"/>
                <w:noProof/>
              </w:rPr>
              <w:tab/>
            </w:r>
            <w:r w:rsidRPr="005B42F0" w:rsidDel="005B42F0">
              <w:rPr>
                <w:noProof/>
                <w:rPrChange w:id="1164" w:author="JORGE CONTRERAS ORTIZ" w:date="2021-09-04T09:26:00Z">
                  <w:rPr>
                    <w:rStyle w:val="Hipervnculo"/>
                    <w:noProof/>
                  </w:rPr>
                </w:rPrChange>
              </w:rPr>
              <w:delText>Layout Capa BOTTOM</w:delText>
            </w:r>
            <w:r w:rsidDel="005B42F0">
              <w:rPr>
                <w:noProof/>
                <w:webHidden/>
              </w:rPr>
              <w:tab/>
              <w:delText>93</w:delText>
            </w:r>
          </w:del>
        </w:p>
        <w:p w14:paraId="6206FBE7" w14:textId="3150907F" w:rsidR="00F21168" w:rsidDel="005B42F0" w:rsidRDefault="00F21168">
          <w:pPr>
            <w:pStyle w:val="TDC2"/>
            <w:tabs>
              <w:tab w:val="left" w:pos="880"/>
              <w:tab w:val="right" w:leader="dot" w:pos="8494"/>
            </w:tabs>
            <w:rPr>
              <w:del w:id="1165" w:author="JORGE CONTRERAS ORTIZ" w:date="2021-09-04T09:26:00Z"/>
              <w:rFonts w:asciiTheme="minorHAnsi" w:eastAsiaTheme="minorEastAsia" w:hAnsiTheme="minorHAnsi" w:cstheme="minorBidi"/>
              <w:noProof/>
              <w:lang w:eastAsia="es-ES"/>
            </w:rPr>
          </w:pPr>
          <w:del w:id="1166" w:author="JORGE CONTRERAS ORTIZ" w:date="2021-09-04T09:26:00Z">
            <w:r w:rsidRPr="005B42F0" w:rsidDel="005B42F0">
              <w:rPr>
                <w:noProof/>
                <w:rPrChange w:id="1167" w:author="JORGE CONTRERAS ORTIZ" w:date="2021-09-04T09:26:00Z">
                  <w:rPr>
                    <w:rStyle w:val="Hipervnculo"/>
                    <w:noProof/>
                  </w:rPr>
                </w:rPrChange>
              </w:rPr>
              <w:delText>4.3.</w:delText>
            </w:r>
            <w:r w:rsidDel="005B42F0">
              <w:rPr>
                <w:rFonts w:asciiTheme="minorHAnsi" w:eastAsiaTheme="minorEastAsia" w:hAnsiTheme="minorHAnsi" w:cstheme="minorBidi"/>
                <w:noProof/>
                <w:lang w:eastAsia="es-ES"/>
              </w:rPr>
              <w:tab/>
            </w:r>
            <w:r w:rsidRPr="005B42F0" w:rsidDel="005B42F0">
              <w:rPr>
                <w:noProof/>
                <w:rPrChange w:id="1168" w:author="JORGE CONTRERAS ORTIZ" w:date="2021-09-04T09:26:00Z">
                  <w:rPr>
                    <w:rStyle w:val="Hipervnculo"/>
                    <w:noProof/>
                  </w:rPr>
                </w:rPrChange>
              </w:rPr>
              <w:delText>COMPONENTES COMERCIALES UTILIZADOS</w:delText>
            </w:r>
            <w:r w:rsidDel="005B42F0">
              <w:rPr>
                <w:noProof/>
                <w:webHidden/>
              </w:rPr>
              <w:tab/>
              <w:delText>94</w:delText>
            </w:r>
          </w:del>
        </w:p>
        <w:p w14:paraId="40FAC494" w14:textId="06B5B6E0" w:rsidR="00F21168" w:rsidDel="005B42F0" w:rsidRDefault="00F21168" w:rsidP="006242EF">
          <w:pPr>
            <w:pStyle w:val="TDC3"/>
            <w:rPr>
              <w:del w:id="1169" w:author="JORGE CONTRERAS ORTIZ" w:date="2021-09-04T09:26:00Z"/>
              <w:rFonts w:asciiTheme="minorHAnsi" w:hAnsiTheme="minorHAnsi" w:cstheme="minorBidi"/>
              <w:noProof/>
            </w:rPr>
          </w:pPr>
          <w:del w:id="1170" w:author="JORGE CONTRERAS ORTIZ" w:date="2021-09-04T09:26:00Z">
            <w:r w:rsidRPr="005B42F0" w:rsidDel="005B42F0">
              <w:rPr>
                <w:noProof/>
                <w:rPrChange w:id="1171" w:author="JORGE CONTRERAS ORTIZ" w:date="2021-09-04T09:26:00Z">
                  <w:rPr>
                    <w:rStyle w:val="Hipervnculo"/>
                    <w:noProof/>
                  </w:rPr>
                </w:rPrChange>
              </w:rPr>
              <w:delText>4.3.1.</w:delText>
            </w:r>
            <w:r w:rsidDel="005B42F0">
              <w:rPr>
                <w:rFonts w:asciiTheme="minorHAnsi" w:hAnsiTheme="minorHAnsi" w:cstheme="minorBidi"/>
                <w:noProof/>
              </w:rPr>
              <w:tab/>
            </w:r>
            <w:r w:rsidRPr="005B42F0" w:rsidDel="005B42F0">
              <w:rPr>
                <w:noProof/>
                <w:rPrChange w:id="1172" w:author="JORGE CONTRERAS ORTIZ" w:date="2021-09-04T09:26:00Z">
                  <w:rPr>
                    <w:rStyle w:val="Hipervnculo"/>
                    <w:noProof/>
                  </w:rPr>
                </w:rPrChange>
              </w:rPr>
              <w:delText>Elementos Hardware Utilizados</w:delText>
            </w:r>
            <w:r w:rsidDel="005B42F0">
              <w:rPr>
                <w:noProof/>
                <w:webHidden/>
              </w:rPr>
              <w:tab/>
              <w:delText>94</w:delText>
            </w:r>
          </w:del>
        </w:p>
        <w:p w14:paraId="6F543EAD" w14:textId="5514BB40" w:rsidR="00F21168" w:rsidDel="005B42F0" w:rsidRDefault="00F21168">
          <w:pPr>
            <w:pStyle w:val="TDC1"/>
            <w:tabs>
              <w:tab w:val="left" w:pos="442"/>
              <w:tab w:val="right" w:leader="dot" w:pos="8494"/>
            </w:tabs>
            <w:rPr>
              <w:del w:id="1173" w:author="JORGE CONTRERAS ORTIZ" w:date="2021-09-04T09:26:00Z"/>
              <w:rFonts w:asciiTheme="minorHAnsi" w:eastAsiaTheme="minorEastAsia" w:hAnsiTheme="minorHAnsi" w:cstheme="minorBidi"/>
              <w:noProof/>
              <w:lang w:eastAsia="es-ES"/>
            </w:rPr>
          </w:pPr>
          <w:del w:id="1174" w:author="JORGE CONTRERAS ORTIZ" w:date="2021-09-04T09:26:00Z">
            <w:r w:rsidRPr="005B42F0" w:rsidDel="005B42F0">
              <w:rPr>
                <w:noProof/>
                <w:rPrChange w:id="1175" w:author="JORGE CONTRERAS ORTIZ" w:date="2021-09-04T09:26:00Z">
                  <w:rPr>
                    <w:rStyle w:val="Hipervnculo"/>
                    <w:noProof/>
                  </w:rPr>
                </w:rPrChange>
              </w:rPr>
              <w:delText>5.</w:delText>
            </w:r>
            <w:r w:rsidDel="005B42F0">
              <w:rPr>
                <w:rFonts w:asciiTheme="minorHAnsi" w:eastAsiaTheme="minorEastAsia" w:hAnsiTheme="minorHAnsi" w:cstheme="minorBidi"/>
                <w:noProof/>
                <w:lang w:eastAsia="es-ES"/>
              </w:rPr>
              <w:tab/>
            </w:r>
            <w:r w:rsidRPr="005B42F0" w:rsidDel="005B42F0">
              <w:rPr>
                <w:noProof/>
                <w:rPrChange w:id="1176" w:author="JORGE CONTRERAS ORTIZ" w:date="2021-09-04T09:26:00Z">
                  <w:rPr>
                    <w:rStyle w:val="Hipervnculo"/>
                    <w:noProof/>
                  </w:rPr>
                </w:rPrChange>
              </w:rPr>
              <w:delText>PRUEBAS EXPERIMENTALES</w:delText>
            </w:r>
            <w:r w:rsidDel="005B42F0">
              <w:rPr>
                <w:noProof/>
                <w:webHidden/>
              </w:rPr>
              <w:tab/>
              <w:delText>97</w:delText>
            </w:r>
          </w:del>
        </w:p>
        <w:p w14:paraId="0DF555AE" w14:textId="2E34E940" w:rsidR="00F21168" w:rsidDel="005B42F0" w:rsidRDefault="00F21168">
          <w:pPr>
            <w:pStyle w:val="TDC2"/>
            <w:tabs>
              <w:tab w:val="left" w:pos="880"/>
              <w:tab w:val="right" w:leader="dot" w:pos="8494"/>
            </w:tabs>
            <w:rPr>
              <w:del w:id="1177" w:author="JORGE CONTRERAS ORTIZ" w:date="2021-09-04T09:26:00Z"/>
              <w:rFonts w:asciiTheme="minorHAnsi" w:eastAsiaTheme="minorEastAsia" w:hAnsiTheme="minorHAnsi" w:cstheme="minorBidi"/>
              <w:noProof/>
              <w:lang w:eastAsia="es-ES"/>
            </w:rPr>
          </w:pPr>
          <w:del w:id="1178" w:author="JORGE CONTRERAS ORTIZ" w:date="2021-09-04T09:26:00Z">
            <w:r w:rsidRPr="005B42F0" w:rsidDel="005B42F0">
              <w:rPr>
                <w:noProof/>
                <w:rPrChange w:id="1179" w:author="JORGE CONTRERAS ORTIZ" w:date="2021-09-04T09:26:00Z">
                  <w:rPr>
                    <w:rStyle w:val="Hipervnculo"/>
                    <w:noProof/>
                  </w:rPr>
                </w:rPrChange>
              </w:rPr>
              <w:delText>5.1.</w:delText>
            </w:r>
            <w:r w:rsidDel="005B42F0">
              <w:rPr>
                <w:rFonts w:asciiTheme="minorHAnsi" w:eastAsiaTheme="minorEastAsia" w:hAnsiTheme="minorHAnsi" w:cstheme="minorBidi"/>
                <w:noProof/>
                <w:lang w:eastAsia="es-ES"/>
              </w:rPr>
              <w:tab/>
            </w:r>
            <w:r w:rsidRPr="005B42F0" w:rsidDel="005B42F0">
              <w:rPr>
                <w:noProof/>
                <w:rPrChange w:id="1180" w:author="JORGE CONTRERAS ORTIZ" w:date="2021-09-04T09:26:00Z">
                  <w:rPr>
                    <w:rStyle w:val="Hipervnculo"/>
                    <w:noProof/>
                  </w:rPr>
                </w:rPrChange>
              </w:rPr>
              <w:delText>PRIMERA INTERACCIÓN CON DONGLE USB</w:delText>
            </w:r>
            <w:r w:rsidDel="005B42F0">
              <w:rPr>
                <w:noProof/>
                <w:webHidden/>
              </w:rPr>
              <w:tab/>
              <w:delText>97</w:delText>
            </w:r>
          </w:del>
        </w:p>
        <w:p w14:paraId="17E4BE2B" w14:textId="7F35B26A" w:rsidR="00F21168" w:rsidDel="005B42F0" w:rsidRDefault="00F21168">
          <w:pPr>
            <w:pStyle w:val="TDC2"/>
            <w:tabs>
              <w:tab w:val="left" w:pos="880"/>
              <w:tab w:val="right" w:leader="dot" w:pos="8494"/>
            </w:tabs>
            <w:rPr>
              <w:del w:id="1181" w:author="JORGE CONTRERAS ORTIZ" w:date="2021-09-04T09:26:00Z"/>
              <w:rFonts w:asciiTheme="minorHAnsi" w:eastAsiaTheme="minorEastAsia" w:hAnsiTheme="minorHAnsi" w:cstheme="minorBidi"/>
              <w:noProof/>
              <w:lang w:eastAsia="es-ES"/>
            </w:rPr>
          </w:pPr>
          <w:del w:id="1182" w:author="JORGE CONTRERAS ORTIZ" w:date="2021-09-04T09:26:00Z">
            <w:r w:rsidRPr="005B42F0" w:rsidDel="005B42F0">
              <w:rPr>
                <w:noProof/>
                <w:rPrChange w:id="1183" w:author="JORGE CONTRERAS ORTIZ" w:date="2021-09-04T09:26:00Z">
                  <w:rPr>
                    <w:rStyle w:val="Hipervnculo"/>
                    <w:noProof/>
                  </w:rPr>
                </w:rPrChange>
              </w:rPr>
              <w:delText>5.2.</w:delText>
            </w:r>
            <w:r w:rsidDel="005B42F0">
              <w:rPr>
                <w:rFonts w:asciiTheme="minorHAnsi" w:eastAsiaTheme="minorEastAsia" w:hAnsiTheme="minorHAnsi" w:cstheme="minorBidi"/>
                <w:noProof/>
                <w:lang w:eastAsia="es-ES"/>
              </w:rPr>
              <w:tab/>
            </w:r>
            <w:r w:rsidRPr="005B42F0" w:rsidDel="005B42F0">
              <w:rPr>
                <w:noProof/>
                <w:rPrChange w:id="1184" w:author="JORGE CONTRERAS ORTIZ" w:date="2021-09-04T09:26:00Z">
                  <w:rPr>
                    <w:rStyle w:val="Hipervnculo"/>
                    <w:noProof/>
                  </w:rPr>
                </w:rPrChange>
              </w:rPr>
              <w:delText>RED DE DOS NODOS</w:delText>
            </w:r>
            <w:r w:rsidDel="005B42F0">
              <w:rPr>
                <w:noProof/>
                <w:webHidden/>
              </w:rPr>
              <w:tab/>
              <w:delText>98</w:delText>
            </w:r>
          </w:del>
        </w:p>
        <w:p w14:paraId="3D6035D0" w14:textId="39499ACE" w:rsidR="00F21168" w:rsidDel="005B42F0" w:rsidRDefault="00F21168" w:rsidP="006242EF">
          <w:pPr>
            <w:pStyle w:val="TDC3"/>
            <w:rPr>
              <w:del w:id="1185" w:author="JORGE CONTRERAS ORTIZ" w:date="2021-09-04T09:26:00Z"/>
              <w:rFonts w:asciiTheme="minorHAnsi" w:hAnsiTheme="minorHAnsi" w:cstheme="minorBidi"/>
              <w:noProof/>
            </w:rPr>
          </w:pPr>
          <w:del w:id="1186" w:author="JORGE CONTRERAS ORTIZ" w:date="2021-09-04T09:26:00Z">
            <w:r w:rsidRPr="005B42F0" w:rsidDel="005B42F0">
              <w:rPr>
                <w:noProof/>
                <w:rPrChange w:id="1187" w:author="JORGE CONTRERAS ORTIZ" w:date="2021-09-04T09:26:00Z">
                  <w:rPr>
                    <w:rStyle w:val="Hipervnculo"/>
                    <w:noProof/>
                  </w:rPr>
                </w:rPrChange>
              </w:rPr>
              <w:delText>5.2.1.</w:delText>
            </w:r>
            <w:r w:rsidDel="005B42F0">
              <w:rPr>
                <w:rFonts w:asciiTheme="minorHAnsi" w:hAnsiTheme="minorHAnsi" w:cstheme="minorBidi"/>
                <w:noProof/>
              </w:rPr>
              <w:tab/>
            </w:r>
            <w:r w:rsidRPr="005B42F0" w:rsidDel="005B42F0">
              <w:rPr>
                <w:noProof/>
                <w:rPrChange w:id="1188" w:author="JORGE CONTRERAS ORTIZ" w:date="2021-09-04T09:26:00Z">
                  <w:rPr>
                    <w:rStyle w:val="Hipervnculo"/>
                    <w:noProof/>
                  </w:rPr>
                </w:rPrChange>
              </w:rPr>
              <w:delText>Creación de la Red</w:delText>
            </w:r>
            <w:r w:rsidDel="005B42F0">
              <w:rPr>
                <w:noProof/>
                <w:webHidden/>
              </w:rPr>
              <w:tab/>
              <w:delText>98</w:delText>
            </w:r>
          </w:del>
        </w:p>
        <w:p w14:paraId="2EFD3D43" w14:textId="43BE6F94" w:rsidR="00F21168" w:rsidDel="005B42F0" w:rsidRDefault="00F21168" w:rsidP="006242EF">
          <w:pPr>
            <w:pStyle w:val="TDC3"/>
            <w:rPr>
              <w:del w:id="1189" w:author="JORGE CONTRERAS ORTIZ" w:date="2021-09-04T09:26:00Z"/>
              <w:rFonts w:asciiTheme="minorHAnsi" w:hAnsiTheme="minorHAnsi" w:cstheme="minorBidi"/>
              <w:noProof/>
            </w:rPr>
          </w:pPr>
          <w:del w:id="1190" w:author="JORGE CONTRERAS ORTIZ" w:date="2021-09-04T09:26:00Z">
            <w:r w:rsidRPr="005B42F0" w:rsidDel="005B42F0">
              <w:rPr>
                <w:noProof/>
                <w:rPrChange w:id="1191" w:author="JORGE CONTRERAS ORTIZ" w:date="2021-09-04T09:26:00Z">
                  <w:rPr>
                    <w:rStyle w:val="Hipervnculo"/>
                    <w:noProof/>
                  </w:rPr>
                </w:rPrChange>
              </w:rPr>
              <w:delText>5.2.2.</w:delText>
            </w:r>
            <w:r w:rsidDel="005B42F0">
              <w:rPr>
                <w:rFonts w:asciiTheme="minorHAnsi" w:hAnsiTheme="minorHAnsi" w:cstheme="minorBidi"/>
                <w:noProof/>
              </w:rPr>
              <w:tab/>
            </w:r>
            <w:r w:rsidRPr="005B42F0" w:rsidDel="005B42F0">
              <w:rPr>
                <w:noProof/>
                <w:rPrChange w:id="1192" w:author="JORGE CONTRERAS ORTIZ" w:date="2021-09-04T09:26:00Z">
                  <w:rPr>
                    <w:rStyle w:val="Hipervnculo"/>
                    <w:noProof/>
                  </w:rPr>
                </w:rPrChange>
              </w:rPr>
              <w:delText>Ping entre nodos</w:delText>
            </w:r>
            <w:r w:rsidDel="005B42F0">
              <w:rPr>
                <w:noProof/>
                <w:webHidden/>
              </w:rPr>
              <w:tab/>
              <w:delText>99</w:delText>
            </w:r>
          </w:del>
        </w:p>
        <w:p w14:paraId="4423FEDE" w14:textId="453D3F7D" w:rsidR="00F21168" w:rsidDel="005B42F0" w:rsidRDefault="00F21168" w:rsidP="006242EF">
          <w:pPr>
            <w:pStyle w:val="TDC3"/>
            <w:rPr>
              <w:del w:id="1193" w:author="JORGE CONTRERAS ORTIZ" w:date="2021-09-04T09:26:00Z"/>
              <w:rFonts w:asciiTheme="minorHAnsi" w:hAnsiTheme="minorHAnsi" w:cstheme="minorBidi"/>
              <w:noProof/>
            </w:rPr>
          </w:pPr>
          <w:del w:id="1194" w:author="JORGE CONTRERAS ORTIZ" w:date="2021-09-04T09:26:00Z">
            <w:r w:rsidRPr="005B42F0" w:rsidDel="005B42F0">
              <w:rPr>
                <w:noProof/>
                <w:rPrChange w:id="1195" w:author="JORGE CONTRERAS ORTIZ" w:date="2021-09-04T09:26:00Z">
                  <w:rPr>
                    <w:rStyle w:val="Hipervnculo"/>
                    <w:noProof/>
                  </w:rPr>
                </w:rPrChange>
              </w:rPr>
              <w:delText>5.2.3.</w:delText>
            </w:r>
            <w:r w:rsidDel="005B42F0">
              <w:rPr>
                <w:rFonts w:asciiTheme="minorHAnsi" w:hAnsiTheme="minorHAnsi" w:cstheme="minorBidi"/>
                <w:noProof/>
              </w:rPr>
              <w:tab/>
            </w:r>
            <w:r w:rsidRPr="005B42F0" w:rsidDel="005B42F0">
              <w:rPr>
                <w:noProof/>
                <w:rPrChange w:id="1196" w:author="JORGE CONTRERAS ORTIZ" w:date="2021-09-04T09:26:00Z">
                  <w:rPr>
                    <w:rStyle w:val="Hipervnculo"/>
                    <w:noProof/>
                  </w:rPr>
                </w:rPrChange>
              </w:rPr>
              <w:delText>Envío de mensajes UDP a través de Sockets entre ambos nodos</w:delText>
            </w:r>
            <w:r w:rsidDel="005B42F0">
              <w:rPr>
                <w:noProof/>
                <w:webHidden/>
              </w:rPr>
              <w:tab/>
              <w:delText>99</w:delText>
            </w:r>
          </w:del>
        </w:p>
        <w:p w14:paraId="33F56816" w14:textId="44F48861" w:rsidR="00F21168" w:rsidDel="005B42F0" w:rsidRDefault="00F21168">
          <w:pPr>
            <w:pStyle w:val="TDC2"/>
            <w:tabs>
              <w:tab w:val="left" w:pos="880"/>
              <w:tab w:val="right" w:leader="dot" w:pos="8494"/>
            </w:tabs>
            <w:rPr>
              <w:del w:id="1197" w:author="JORGE CONTRERAS ORTIZ" w:date="2021-09-04T09:26:00Z"/>
              <w:rFonts w:asciiTheme="minorHAnsi" w:eastAsiaTheme="minorEastAsia" w:hAnsiTheme="minorHAnsi" w:cstheme="minorBidi"/>
              <w:noProof/>
              <w:lang w:eastAsia="es-ES"/>
            </w:rPr>
          </w:pPr>
          <w:del w:id="1198" w:author="JORGE CONTRERAS ORTIZ" w:date="2021-09-04T09:26:00Z">
            <w:r w:rsidRPr="005B42F0" w:rsidDel="005B42F0">
              <w:rPr>
                <w:noProof/>
                <w:rPrChange w:id="1199" w:author="JORGE CONTRERAS ORTIZ" w:date="2021-09-04T09:26:00Z">
                  <w:rPr>
                    <w:rStyle w:val="Hipervnculo"/>
                    <w:noProof/>
                  </w:rPr>
                </w:rPrChange>
              </w:rPr>
              <w:delText>5.3.</w:delText>
            </w:r>
            <w:r w:rsidDel="005B42F0">
              <w:rPr>
                <w:rFonts w:asciiTheme="minorHAnsi" w:eastAsiaTheme="minorEastAsia" w:hAnsiTheme="minorHAnsi" w:cstheme="minorBidi"/>
                <w:noProof/>
                <w:lang w:eastAsia="es-ES"/>
              </w:rPr>
              <w:tab/>
            </w:r>
            <w:r w:rsidRPr="005B42F0" w:rsidDel="005B42F0">
              <w:rPr>
                <w:noProof/>
                <w:rPrChange w:id="1200" w:author="JORGE CONTRERAS ORTIZ" w:date="2021-09-04T09:26:00Z">
                  <w:rPr>
                    <w:rStyle w:val="Hipervnculo"/>
                    <w:noProof/>
                  </w:rPr>
                </w:rPrChange>
              </w:rPr>
              <w:delText>PRUEBAS CON EL BORDER ROUTER</w:delText>
            </w:r>
            <w:r w:rsidDel="005B42F0">
              <w:rPr>
                <w:noProof/>
                <w:webHidden/>
              </w:rPr>
              <w:tab/>
              <w:delText>100</w:delText>
            </w:r>
          </w:del>
        </w:p>
        <w:p w14:paraId="68A6DADF" w14:textId="515225DC" w:rsidR="00F21168" w:rsidDel="005B42F0" w:rsidRDefault="00F21168" w:rsidP="006242EF">
          <w:pPr>
            <w:pStyle w:val="TDC3"/>
            <w:rPr>
              <w:del w:id="1201" w:author="JORGE CONTRERAS ORTIZ" w:date="2021-09-04T09:26:00Z"/>
              <w:rFonts w:asciiTheme="minorHAnsi" w:hAnsiTheme="minorHAnsi" w:cstheme="minorBidi"/>
              <w:noProof/>
            </w:rPr>
          </w:pPr>
          <w:del w:id="1202" w:author="JORGE CONTRERAS ORTIZ" w:date="2021-09-04T09:26:00Z">
            <w:r w:rsidRPr="005B42F0" w:rsidDel="005B42F0">
              <w:rPr>
                <w:noProof/>
                <w:rPrChange w:id="1203" w:author="JORGE CONTRERAS ORTIZ" w:date="2021-09-04T09:26:00Z">
                  <w:rPr>
                    <w:rStyle w:val="Hipervnculo"/>
                    <w:noProof/>
                  </w:rPr>
                </w:rPrChange>
              </w:rPr>
              <w:delText>5.3.1.</w:delText>
            </w:r>
            <w:r w:rsidDel="005B42F0">
              <w:rPr>
                <w:rFonts w:asciiTheme="minorHAnsi" w:hAnsiTheme="minorHAnsi" w:cstheme="minorBidi"/>
                <w:noProof/>
              </w:rPr>
              <w:tab/>
            </w:r>
            <w:r w:rsidRPr="005B42F0" w:rsidDel="005B42F0">
              <w:rPr>
                <w:noProof/>
                <w:rPrChange w:id="1204" w:author="JORGE CONTRERAS ORTIZ" w:date="2021-09-04T09:26:00Z">
                  <w:rPr>
                    <w:rStyle w:val="Hipervnculo"/>
                    <w:noProof/>
                  </w:rPr>
                </w:rPrChange>
              </w:rPr>
              <w:delText>Introducción a la configuración del Router.</w:delText>
            </w:r>
            <w:r w:rsidDel="005B42F0">
              <w:rPr>
                <w:noProof/>
                <w:webHidden/>
              </w:rPr>
              <w:tab/>
              <w:delText>100</w:delText>
            </w:r>
          </w:del>
        </w:p>
        <w:p w14:paraId="642796C5" w14:textId="20B41F30" w:rsidR="00F21168" w:rsidDel="005B42F0" w:rsidRDefault="00F21168" w:rsidP="006242EF">
          <w:pPr>
            <w:pStyle w:val="TDC3"/>
            <w:rPr>
              <w:del w:id="1205" w:author="JORGE CONTRERAS ORTIZ" w:date="2021-09-04T09:26:00Z"/>
              <w:rFonts w:asciiTheme="minorHAnsi" w:hAnsiTheme="minorHAnsi" w:cstheme="minorBidi"/>
              <w:noProof/>
            </w:rPr>
          </w:pPr>
          <w:del w:id="1206" w:author="JORGE CONTRERAS ORTIZ" w:date="2021-09-04T09:26:00Z">
            <w:r w:rsidRPr="005B42F0" w:rsidDel="005B42F0">
              <w:rPr>
                <w:noProof/>
                <w:rPrChange w:id="1207" w:author="JORGE CONTRERAS ORTIZ" w:date="2021-09-04T09:26:00Z">
                  <w:rPr>
                    <w:rStyle w:val="Hipervnculo"/>
                    <w:noProof/>
                  </w:rPr>
                </w:rPrChange>
              </w:rPr>
              <w:delText>5.3.2.</w:delText>
            </w:r>
            <w:r w:rsidDel="005B42F0">
              <w:rPr>
                <w:rFonts w:asciiTheme="minorHAnsi" w:hAnsiTheme="minorHAnsi" w:cstheme="minorBidi"/>
                <w:noProof/>
              </w:rPr>
              <w:tab/>
            </w:r>
            <w:r w:rsidRPr="005B42F0" w:rsidDel="005B42F0">
              <w:rPr>
                <w:noProof/>
                <w:rPrChange w:id="1208" w:author="JORGE CONTRERAS ORTIZ" w:date="2021-09-04T09:26:00Z">
                  <w:rPr>
                    <w:rStyle w:val="Hipervnculo"/>
                    <w:noProof/>
                  </w:rPr>
                </w:rPrChange>
              </w:rPr>
              <w:delText>Prueba de conectividad IP entre la red THREAD y la LAN</w:delText>
            </w:r>
            <w:r w:rsidDel="005B42F0">
              <w:rPr>
                <w:noProof/>
                <w:webHidden/>
              </w:rPr>
              <w:tab/>
              <w:delText>101</w:delText>
            </w:r>
          </w:del>
        </w:p>
        <w:p w14:paraId="5DCFE3C6" w14:textId="033B4EC5" w:rsidR="00F21168" w:rsidDel="005B42F0" w:rsidRDefault="00F21168" w:rsidP="006242EF">
          <w:pPr>
            <w:pStyle w:val="TDC3"/>
            <w:rPr>
              <w:del w:id="1209" w:author="JORGE CONTRERAS ORTIZ" w:date="2021-09-04T09:26:00Z"/>
              <w:rFonts w:asciiTheme="minorHAnsi" w:hAnsiTheme="minorHAnsi" w:cstheme="minorBidi"/>
              <w:noProof/>
            </w:rPr>
          </w:pPr>
          <w:del w:id="1210" w:author="JORGE CONTRERAS ORTIZ" w:date="2021-09-04T09:26:00Z">
            <w:r w:rsidRPr="005B42F0" w:rsidDel="005B42F0">
              <w:rPr>
                <w:noProof/>
                <w:rPrChange w:id="1211" w:author="JORGE CONTRERAS ORTIZ" w:date="2021-09-04T09:26:00Z">
                  <w:rPr>
                    <w:rStyle w:val="Hipervnculo"/>
                    <w:noProof/>
                  </w:rPr>
                </w:rPrChange>
              </w:rPr>
              <w:delText>5.3.3.</w:delText>
            </w:r>
            <w:r w:rsidDel="005B42F0">
              <w:rPr>
                <w:rFonts w:asciiTheme="minorHAnsi" w:hAnsiTheme="minorHAnsi" w:cstheme="minorBidi"/>
                <w:noProof/>
              </w:rPr>
              <w:tab/>
            </w:r>
            <w:r w:rsidRPr="005B42F0" w:rsidDel="005B42F0">
              <w:rPr>
                <w:noProof/>
                <w:rPrChange w:id="1212" w:author="JORGE CONTRERAS ORTIZ" w:date="2021-09-04T09:26:00Z">
                  <w:rPr>
                    <w:rStyle w:val="Hipervnculo"/>
                    <w:noProof/>
                  </w:rPr>
                </w:rPrChange>
              </w:rPr>
              <w:delText>Red con el BR y dos nodos KTDG102</w:delText>
            </w:r>
            <w:r w:rsidDel="005B42F0">
              <w:rPr>
                <w:noProof/>
                <w:webHidden/>
              </w:rPr>
              <w:tab/>
              <w:delText>102</w:delText>
            </w:r>
          </w:del>
        </w:p>
        <w:p w14:paraId="0B620577" w14:textId="4B4A3874" w:rsidR="00F21168" w:rsidDel="005B42F0" w:rsidRDefault="00F21168" w:rsidP="006242EF">
          <w:pPr>
            <w:pStyle w:val="TDC3"/>
            <w:rPr>
              <w:del w:id="1213" w:author="JORGE CONTRERAS ORTIZ" w:date="2021-09-04T09:26:00Z"/>
              <w:rFonts w:asciiTheme="minorHAnsi" w:hAnsiTheme="minorHAnsi" w:cstheme="minorBidi"/>
              <w:noProof/>
            </w:rPr>
          </w:pPr>
          <w:del w:id="1214" w:author="JORGE CONTRERAS ORTIZ" w:date="2021-09-04T09:26:00Z">
            <w:r w:rsidRPr="005B42F0" w:rsidDel="005B42F0">
              <w:rPr>
                <w:noProof/>
                <w:rPrChange w:id="1215" w:author="JORGE CONTRERAS ORTIZ" w:date="2021-09-04T09:26:00Z">
                  <w:rPr>
                    <w:rStyle w:val="Hipervnculo"/>
                    <w:noProof/>
                  </w:rPr>
                </w:rPrChange>
              </w:rPr>
              <w:delText>5.3.4.</w:delText>
            </w:r>
            <w:r w:rsidDel="005B42F0">
              <w:rPr>
                <w:rFonts w:asciiTheme="minorHAnsi" w:hAnsiTheme="minorHAnsi" w:cstheme="minorBidi"/>
                <w:noProof/>
              </w:rPr>
              <w:tab/>
            </w:r>
            <w:r w:rsidRPr="005B42F0" w:rsidDel="005B42F0">
              <w:rPr>
                <w:noProof/>
                <w:rPrChange w:id="1216" w:author="JORGE CONTRERAS ORTIZ" w:date="2021-09-04T09:26:00Z">
                  <w:rPr>
                    <w:rStyle w:val="Hipervnculo"/>
                    <w:noProof/>
                  </w:rPr>
                </w:rPrChange>
              </w:rPr>
              <w:delText>Envío de mensajes UDP por Sockets entre Dongles y entre PC y Dongles</w:delText>
            </w:r>
            <w:r w:rsidDel="005B42F0">
              <w:rPr>
                <w:noProof/>
                <w:webHidden/>
              </w:rPr>
              <w:tab/>
              <w:delText>105</w:delText>
            </w:r>
          </w:del>
        </w:p>
        <w:p w14:paraId="4A78543C" w14:textId="2CE2C084" w:rsidR="00F21168" w:rsidDel="005B42F0" w:rsidRDefault="00F21168">
          <w:pPr>
            <w:pStyle w:val="TDC2"/>
            <w:tabs>
              <w:tab w:val="left" w:pos="880"/>
              <w:tab w:val="right" w:leader="dot" w:pos="8494"/>
            </w:tabs>
            <w:rPr>
              <w:del w:id="1217" w:author="JORGE CONTRERAS ORTIZ" w:date="2021-09-04T09:26:00Z"/>
              <w:rFonts w:asciiTheme="minorHAnsi" w:eastAsiaTheme="minorEastAsia" w:hAnsiTheme="minorHAnsi" w:cstheme="minorBidi"/>
              <w:noProof/>
              <w:lang w:eastAsia="es-ES"/>
            </w:rPr>
          </w:pPr>
          <w:del w:id="1218" w:author="JORGE CONTRERAS ORTIZ" w:date="2021-09-04T09:26:00Z">
            <w:r w:rsidRPr="005B42F0" w:rsidDel="005B42F0">
              <w:rPr>
                <w:noProof/>
                <w:rPrChange w:id="1219" w:author="JORGE CONTRERAS ORTIZ" w:date="2021-09-04T09:26:00Z">
                  <w:rPr>
                    <w:rStyle w:val="Hipervnculo"/>
                    <w:noProof/>
                  </w:rPr>
                </w:rPrChange>
              </w:rPr>
              <w:delText>5.4.</w:delText>
            </w:r>
            <w:r w:rsidDel="005B42F0">
              <w:rPr>
                <w:rFonts w:asciiTheme="minorHAnsi" w:eastAsiaTheme="minorEastAsia" w:hAnsiTheme="minorHAnsi" w:cstheme="minorBidi"/>
                <w:noProof/>
                <w:lang w:eastAsia="es-ES"/>
              </w:rPr>
              <w:tab/>
            </w:r>
            <w:r w:rsidRPr="005B42F0" w:rsidDel="005B42F0">
              <w:rPr>
                <w:noProof/>
                <w:rPrChange w:id="1220" w:author="JORGE CONTRERAS ORTIZ" w:date="2021-09-04T09:26:00Z">
                  <w:rPr>
                    <w:rStyle w:val="Hipervnculo"/>
                    <w:noProof/>
                  </w:rPr>
                </w:rPrChange>
              </w:rPr>
              <w:delText>PRUEBAS CON PCB COOCKIE THREAD COMO CUARTO NODO</w:delText>
            </w:r>
            <w:r w:rsidDel="005B42F0">
              <w:rPr>
                <w:noProof/>
                <w:webHidden/>
              </w:rPr>
              <w:tab/>
              <w:delText>106</w:delText>
            </w:r>
          </w:del>
        </w:p>
        <w:p w14:paraId="05446FDF" w14:textId="786B81A6" w:rsidR="00F21168" w:rsidDel="005B42F0" w:rsidRDefault="00F21168" w:rsidP="006242EF">
          <w:pPr>
            <w:pStyle w:val="TDC3"/>
            <w:rPr>
              <w:del w:id="1221" w:author="JORGE CONTRERAS ORTIZ" w:date="2021-09-04T09:26:00Z"/>
              <w:rFonts w:asciiTheme="minorHAnsi" w:hAnsiTheme="minorHAnsi" w:cstheme="minorBidi"/>
              <w:noProof/>
            </w:rPr>
          </w:pPr>
          <w:del w:id="1222" w:author="JORGE CONTRERAS ORTIZ" w:date="2021-09-04T09:26:00Z">
            <w:r w:rsidRPr="005B42F0" w:rsidDel="005B42F0">
              <w:rPr>
                <w:noProof/>
                <w:rPrChange w:id="1223" w:author="JORGE CONTRERAS ORTIZ" w:date="2021-09-04T09:26:00Z">
                  <w:rPr>
                    <w:rStyle w:val="Hipervnculo"/>
                    <w:noProof/>
                  </w:rPr>
                </w:rPrChange>
              </w:rPr>
              <w:delText>5.4.1.</w:delText>
            </w:r>
            <w:r w:rsidDel="005B42F0">
              <w:rPr>
                <w:rFonts w:asciiTheme="minorHAnsi" w:hAnsiTheme="minorHAnsi" w:cstheme="minorBidi"/>
                <w:noProof/>
              </w:rPr>
              <w:tab/>
            </w:r>
            <w:r w:rsidRPr="005B42F0" w:rsidDel="005B42F0">
              <w:rPr>
                <w:noProof/>
                <w:rPrChange w:id="1224" w:author="JORGE CONTRERAS ORTIZ" w:date="2021-09-04T09:26:00Z">
                  <w:rPr>
                    <w:rStyle w:val="Hipervnculo"/>
                    <w:noProof/>
                  </w:rPr>
                </w:rPrChange>
              </w:rPr>
              <w:delText>Pruebas de conectividad con el cuarto nodo</w:delText>
            </w:r>
            <w:r w:rsidDel="005B42F0">
              <w:rPr>
                <w:noProof/>
                <w:webHidden/>
              </w:rPr>
              <w:tab/>
              <w:delText>107</w:delText>
            </w:r>
          </w:del>
        </w:p>
        <w:p w14:paraId="2D846AF8" w14:textId="5C3461E1" w:rsidR="00F21168" w:rsidDel="005B42F0" w:rsidRDefault="00F21168" w:rsidP="006242EF">
          <w:pPr>
            <w:pStyle w:val="TDC3"/>
            <w:rPr>
              <w:del w:id="1225" w:author="JORGE CONTRERAS ORTIZ" w:date="2021-09-04T09:26:00Z"/>
              <w:rFonts w:asciiTheme="minorHAnsi" w:hAnsiTheme="minorHAnsi" w:cstheme="minorBidi"/>
              <w:noProof/>
            </w:rPr>
          </w:pPr>
          <w:del w:id="1226" w:author="JORGE CONTRERAS ORTIZ" w:date="2021-09-04T09:26:00Z">
            <w:r w:rsidRPr="005B42F0" w:rsidDel="005B42F0">
              <w:rPr>
                <w:noProof/>
                <w:rPrChange w:id="1227" w:author="JORGE CONTRERAS ORTIZ" w:date="2021-09-04T09:26:00Z">
                  <w:rPr>
                    <w:rStyle w:val="Hipervnculo"/>
                    <w:noProof/>
                  </w:rPr>
                </w:rPrChange>
              </w:rPr>
              <w:delText>5.4.2.</w:delText>
            </w:r>
            <w:r w:rsidDel="005B42F0">
              <w:rPr>
                <w:rFonts w:asciiTheme="minorHAnsi" w:hAnsiTheme="minorHAnsi" w:cstheme="minorBidi"/>
                <w:noProof/>
              </w:rPr>
              <w:tab/>
            </w:r>
            <w:r w:rsidRPr="005B42F0" w:rsidDel="005B42F0">
              <w:rPr>
                <w:noProof/>
                <w:rPrChange w:id="1228" w:author="JORGE CONTRERAS ORTIZ" w:date="2021-09-04T09:26:00Z">
                  <w:rPr>
                    <w:rStyle w:val="Hipervnculo"/>
                    <w:noProof/>
                  </w:rPr>
                </w:rPrChange>
              </w:rPr>
              <w:delText>Envío / Recibo de Sockets</w:delText>
            </w:r>
            <w:r w:rsidDel="005B42F0">
              <w:rPr>
                <w:noProof/>
                <w:webHidden/>
              </w:rPr>
              <w:tab/>
              <w:delText>108</w:delText>
            </w:r>
          </w:del>
        </w:p>
        <w:p w14:paraId="4C088555" w14:textId="24F247F6" w:rsidR="00F21168" w:rsidDel="005B42F0" w:rsidRDefault="00F21168">
          <w:pPr>
            <w:pStyle w:val="TDC2"/>
            <w:tabs>
              <w:tab w:val="left" w:pos="880"/>
              <w:tab w:val="right" w:leader="dot" w:pos="8494"/>
            </w:tabs>
            <w:rPr>
              <w:del w:id="1229" w:author="JORGE CONTRERAS ORTIZ" w:date="2021-09-04T09:26:00Z"/>
              <w:rFonts w:asciiTheme="minorHAnsi" w:eastAsiaTheme="minorEastAsia" w:hAnsiTheme="minorHAnsi" w:cstheme="minorBidi"/>
              <w:noProof/>
              <w:lang w:eastAsia="es-ES"/>
            </w:rPr>
          </w:pPr>
          <w:del w:id="1230" w:author="JORGE CONTRERAS ORTIZ" w:date="2021-09-04T09:26:00Z">
            <w:r w:rsidRPr="005B42F0" w:rsidDel="005B42F0">
              <w:rPr>
                <w:noProof/>
                <w:rPrChange w:id="1231" w:author="JORGE CONTRERAS ORTIZ" w:date="2021-09-04T09:26:00Z">
                  <w:rPr>
                    <w:rStyle w:val="Hipervnculo"/>
                    <w:noProof/>
                  </w:rPr>
                </w:rPrChange>
              </w:rPr>
              <w:delText>5.5.</w:delText>
            </w:r>
            <w:r w:rsidDel="005B42F0">
              <w:rPr>
                <w:rFonts w:asciiTheme="minorHAnsi" w:eastAsiaTheme="minorEastAsia" w:hAnsiTheme="minorHAnsi" w:cstheme="minorBidi"/>
                <w:noProof/>
                <w:lang w:eastAsia="es-ES"/>
              </w:rPr>
              <w:tab/>
            </w:r>
            <w:r w:rsidRPr="005B42F0" w:rsidDel="005B42F0">
              <w:rPr>
                <w:noProof/>
                <w:rPrChange w:id="1232" w:author="JORGE CONTRERAS ORTIZ" w:date="2021-09-04T09:26:00Z">
                  <w:rPr>
                    <w:rStyle w:val="Hipervnculo"/>
                    <w:noProof/>
                  </w:rPr>
                </w:rPrChange>
              </w:rPr>
              <w:delText>PRUEBAS DE ESTABILIDAD CON 5 NODOS</w:delText>
            </w:r>
            <w:r w:rsidDel="005B42F0">
              <w:rPr>
                <w:noProof/>
                <w:webHidden/>
              </w:rPr>
              <w:tab/>
              <w:delText>109</w:delText>
            </w:r>
          </w:del>
        </w:p>
        <w:p w14:paraId="7DEFF487" w14:textId="3BAA2BBF" w:rsidR="00F21168" w:rsidDel="005B42F0" w:rsidRDefault="00F21168" w:rsidP="006242EF">
          <w:pPr>
            <w:pStyle w:val="TDC3"/>
            <w:rPr>
              <w:del w:id="1233" w:author="JORGE CONTRERAS ORTIZ" w:date="2021-09-04T09:26:00Z"/>
              <w:rFonts w:asciiTheme="minorHAnsi" w:hAnsiTheme="minorHAnsi" w:cstheme="minorBidi"/>
              <w:noProof/>
            </w:rPr>
          </w:pPr>
          <w:del w:id="1234" w:author="JORGE CONTRERAS ORTIZ" w:date="2021-09-04T09:26:00Z">
            <w:r w:rsidRPr="005B42F0" w:rsidDel="005B42F0">
              <w:rPr>
                <w:noProof/>
                <w:rPrChange w:id="1235" w:author="JORGE CONTRERAS ORTIZ" w:date="2021-09-04T09:26:00Z">
                  <w:rPr>
                    <w:rStyle w:val="Hipervnculo"/>
                    <w:noProof/>
                  </w:rPr>
                </w:rPrChange>
              </w:rPr>
              <w:delText>5.5.1.</w:delText>
            </w:r>
            <w:r w:rsidDel="005B42F0">
              <w:rPr>
                <w:rFonts w:asciiTheme="minorHAnsi" w:hAnsiTheme="minorHAnsi" w:cstheme="minorBidi"/>
                <w:noProof/>
              </w:rPr>
              <w:tab/>
            </w:r>
            <w:r w:rsidRPr="005B42F0" w:rsidDel="005B42F0">
              <w:rPr>
                <w:noProof/>
                <w:rPrChange w:id="1236" w:author="JORGE CONTRERAS ORTIZ" w:date="2021-09-04T09:26:00Z">
                  <w:rPr>
                    <w:rStyle w:val="Hipervnculo"/>
                    <w:noProof/>
                  </w:rPr>
                </w:rPrChange>
              </w:rPr>
              <w:delText>Pruebas de conectividad</w:delText>
            </w:r>
            <w:r w:rsidDel="005B42F0">
              <w:rPr>
                <w:noProof/>
                <w:webHidden/>
              </w:rPr>
              <w:tab/>
              <w:delText>110</w:delText>
            </w:r>
          </w:del>
        </w:p>
        <w:p w14:paraId="7984D966" w14:textId="786E03C6" w:rsidR="00F21168" w:rsidDel="005B42F0" w:rsidRDefault="00F21168" w:rsidP="006242EF">
          <w:pPr>
            <w:pStyle w:val="TDC3"/>
            <w:rPr>
              <w:del w:id="1237" w:author="JORGE CONTRERAS ORTIZ" w:date="2021-09-04T09:26:00Z"/>
              <w:rFonts w:asciiTheme="minorHAnsi" w:hAnsiTheme="minorHAnsi" w:cstheme="minorBidi"/>
              <w:noProof/>
            </w:rPr>
          </w:pPr>
          <w:del w:id="1238" w:author="JORGE CONTRERAS ORTIZ" w:date="2021-09-04T09:26:00Z">
            <w:r w:rsidRPr="005B42F0" w:rsidDel="005B42F0">
              <w:rPr>
                <w:noProof/>
                <w:rPrChange w:id="1239" w:author="JORGE CONTRERAS ORTIZ" w:date="2021-09-04T09:26:00Z">
                  <w:rPr>
                    <w:rStyle w:val="Hipervnculo"/>
                    <w:noProof/>
                  </w:rPr>
                </w:rPrChange>
              </w:rPr>
              <w:delText>5.5.2.</w:delText>
            </w:r>
            <w:r w:rsidDel="005B42F0">
              <w:rPr>
                <w:rFonts w:asciiTheme="minorHAnsi" w:hAnsiTheme="minorHAnsi" w:cstheme="minorBidi"/>
                <w:noProof/>
              </w:rPr>
              <w:tab/>
            </w:r>
            <w:r w:rsidRPr="005B42F0" w:rsidDel="005B42F0">
              <w:rPr>
                <w:noProof/>
                <w:rPrChange w:id="1240" w:author="JORGE CONTRERAS ORTIZ" w:date="2021-09-04T09:26:00Z">
                  <w:rPr>
                    <w:rStyle w:val="Hipervnculo"/>
                    <w:noProof/>
                  </w:rPr>
                </w:rPrChange>
              </w:rPr>
              <w:delText>Envío / Recibo de Sockets</w:delText>
            </w:r>
            <w:r w:rsidDel="005B42F0">
              <w:rPr>
                <w:noProof/>
                <w:webHidden/>
              </w:rPr>
              <w:tab/>
              <w:delText>110</w:delText>
            </w:r>
          </w:del>
        </w:p>
        <w:p w14:paraId="78950FB8" w14:textId="60508C0B" w:rsidR="00F21168" w:rsidDel="005B42F0" w:rsidRDefault="00F21168">
          <w:pPr>
            <w:pStyle w:val="TDC2"/>
            <w:tabs>
              <w:tab w:val="left" w:pos="880"/>
              <w:tab w:val="right" w:leader="dot" w:pos="8494"/>
            </w:tabs>
            <w:rPr>
              <w:del w:id="1241" w:author="JORGE CONTRERAS ORTIZ" w:date="2021-09-04T09:26:00Z"/>
              <w:rFonts w:asciiTheme="minorHAnsi" w:eastAsiaTheme="minorEastAsia" w:hAnsiTheme="minorHAnsi" w:cstheme="minorBidi"/>
              <w:noProof/>
              <w:lang w:eastAsia="es-ES"/>
            </w:rPr>
          </w:pPr>
          <w:del w:id="1242" w:author="JORGE CONTRERAS ORTIZ" w:date="2021-09-04T09:26:00Z">
            <w:r w:rsidRPr="005B42F0" w:rsidDel="005B42F0">
              <w:rPr>
                <w:noProof/>
                <w:rPrChange w:id="1243" w:author="JORGE CONTRERAS ORTIZ" w:date="2021-09-04T09:26:00Z">
                  <w:rPr>
                    <w:rStyle w:val="Hipervnculo"/>
                    <w:noProof/>
                  </w:rPr>
                </w:rPrChange>
              </w:rPr>
              <w:delText>5.6.</w:delText>
            </w:r>
            <w:r w:rsidDel="005B42F0">
              <w:rPr>
                <w:rFonts w:asciiTheme="minorHAnsi" w:eastAsiaTheme="minorEastAsia" w:hAnsiTheme="minorHAnsi" w:cstheme="minorBidi"/>
                <w:noProof/>
                <w:lang w:eastAsia="es-ES"/>
              </w:rPr>
              <w:tab/>
            </w:r>
            <w:r w:rsidRPr="005B42F0" w:rsidDel="005B42F0">
              <w:rPr>
                <w:noProof/>
                <w:rPrChange w:id="1244" w:author="JORGE CONTRERAS ORTIZ" w:date="2021-09-04T09:26:00Z">
                  <w:rPr>
                    <w:rStyle w:val="Hipervnculo"/>
                    <w:noProof/>
                  </w:rPr>
                </w:rPrChange>
              </w:rPr>
              <w:delText>PRUEBAS CON 6 NODOS Y CON ENVÍO DE MENSAJES CON MULTISALTO</w:delText>
            </w:r>
            <w:r w:rsidDel="005B42F0">
              <w:rPr>
                <w:noProof/>
                <w:webHidden/>
              </w:rPr>
              <w:tab/>
              <w:delText>112</w:delText>
            </w:r>
          </w:del>
        </w:p>
        <w:p w14:paraId="0988F4D1" w14:textId="235EB5DC" w:rsidR="00F21168" w:rsidDel="005B42F0" w:rsidRDefault="00F21168">
          <w:pPr>
            <w:pStyle w:val="TDC1"/>
            <w:tabs>
              <w:tab w:val="left" w:pos="442"/>
              <w:tab w:val="right" w:leader="dot" w:pos="8494"/>
            </w:tabs>
            <w:rPr>
              <w:del w:id="1245" w:author="JORGE CONTRERAS ORTIZ" w:date="2021-09-04T09:26:00Z"/>
              <w:rFonts w:asciiTheme="minorHAnsi" w:eastAsiaTheme="minorEastAsia" w:hAnsiTheme="minorHAnsi" w:cstheme="minorBidi"/>
              <w:noProof/>
              <w:lang w:eastAsia="es-ES"/>
            </w:rPr>
          </w:pPr>
          <w:del w:id="1246" w:author="JORGE CONTRERAS ORTIZ" w:date="2021-09-04T09:26:00Z">
            <w:r w:rsidRPr="005B42F0" w:rsidDel="005B42F0">
              <w:rPr>
                <w:noProof/>
                <w:rPrChange w:id="1247" w:author="JORGE CONTRERAS ORTIZ" w:date="2021-09-04T09:26:00Z">
                  <w:rPr>
                    <w:rStyle w:val="Hipervnculo"/>
                    <w:noProof/>
                  </w:rPr>
                </w:rPrChange>
              </w:rPr>
              <w:delText>6.</w:delText>
            </w:r>
            <w:r w:rsidDel="005B42F0">
              <w:rPr>
                <w:rFonts w:asciiTheme="minorHAnsi" w:eastAsiaTheme="minorEastAsia" w:hAnsiTheme="minorHAnsi" w:cstheme="minorBidi"/>
                <w:noProof/>
                <w:lang w:eastAsia="es-ES"/>
              </w:rPr>
              <w:tab/>
            </w:r>
            <w:r w:rsidRPr="005B42F0" w:rsidDel="005B42F0">
              <w:rPr>
                <w:noProof/>
                <w:rPrChange w:id="1248" w:author="JORGE CONTRERAS ORTIZ" w:date="2021-09-04T09:26:00Z">
                  <w:rPr>
                    <w:rStyle w:val="Hipervnculo"/>
                    <w:noProof/>
                  </w:rPr>
                </w:rPrChange>
              </w:rPr>
              <w:delText>CONCLUSIONES Y LÍNEAS FUTURAS</w:delText>
            </w:r>
            <w:r w:rsidDel="005B42F0">
              <w:rPr>
                <w:noProof/>
                <w:webHidden/>
              </w:rPr>
              <w:tab/>
              <w:delText>115</w:delText>
            </w:r>
          </w:del>
        </w:p>
        <w:p w14:paraId="6624A9D9" w14:textId="37A5306C" w:rsidR="00F21168" w:rsidDel="005B42F0" w:rsidRDefault="00F21168">
          <w:pPr>
            <w:pStyle w:val="TDC1"/>
            <w:tabs>
              <w:tab w:val="left" w:pos="442"/>
              <w:tab w:val="right" w:leader="dot" w:pos="8494"/>
            </w:tabs>
            <w:rPr>
              <w:del w:id="1249" w:author="JORGE CONTRERAS ORTIZ" w:date="2021-09-04T09:26:00Z"/>
              <w:rFonts w:asciiTheme="minorHAnsi" w:eastAsiaTheme="minorEastAsia" w:hAnsiTheme="minorHAnsi" w:cstheme="minorBidi"/>
              <w:noProof/>
              <w:lang w:eastAsia="es-ES"/>
            </w:rPr>
          </w:pPr>
          <w:del w:id="1250" w:author="JORGE CONTRERAS ORTIZ" w:date="2021-09-04T09:26:00Z">
            <w:r w:rsidRPr="005B42F0" w:rsidDel="005B42F0">
              <w:rPr>
                <w:noProof/>
                <w:rPrChange w:id="1251" w:author="JORGE CONTRERAS ORTIZ" w:date="2021-09-04T09:26:00Z">
                  <w:rPr>
                    <w:rStyle w:val="Hipervnculo"/>
                    <w:noProof/>
                  </w:rPr>
                </w:rPrChange>
              </w:rPr>
              <w:delText>7.</w:delText>
            </w:r>
            <w:r w:rsidDel="005B42F0">
              <w:rPr>
                <w:rFonts w:asciiTheme="minorHAnsi" w:eastAsiaTheme="minorEastAsia" w:hAnsiTheme="minorHAnsi" w:cstheme="minorBidi"/>
                <w:noProof/>
                <w:lang w:eastAsia="es-ES"/>
              </w:rPr>
              <w:tab/>
            </w:r>
            <w:r w:rsidRPr="005B42F0" w:rsidDel="005B42F0">
              <w:rPr>
                <w:noProof/>
                <w:rPrChange w:id="1252" w:author="JORGE CONTRERAS ORTIZ" w:date="2021-09-04T09:26:00Z">
                  <w:rPr>
                    <w:rStyle w:val="Hipervnculo"/>
                    <w:noProof/>
                  </w:rPr>
                </w:rPrChange>
              </w:rPr>
              <w:delText>BIBLIOGRAFÍA</w:delText>
            </w:r>
            <w:r w:rsidDel="005B42F0">
              <w:rPr>
                <w:noProof/>
                <w:webHidden/>
              </w:rPr>
              <w:tab/>
              <w:delText>116</w:delText>
            </w:r>
          </w:del>
        </w:p>
        <w:p w14:paraId="19AE3803" w14:textId="19C07DC2" w:rsidR="00571788" w:rsidRPr="00791D37" w:rsidRDefault="00571788" w:rsidP="00791D37">
          <w:pPr>
            <w:pStyle w:val="TDC1"/>
          </w:pPr>
          <w:r w:rsidRPr="00791D37">
            <w:fldChar w:fldCharType="end"/>
          </w:r>
        </w:p>
      </w:sdtContent>
    </w:sdt>
    <w:p w14:paraId="6C71DA98" w14:textId="72E248F2" w:rsidR="00DA3B27" w:rsidRPr="00791D37" w:rsidRDefault="00DA3B27" w:rsidP="00791D37">
      <w:r w:rsidRPr="00791D37">
        <w:br w:type="page"/>
      </w:r>
    </w:p>
    <w:p w14:paraId="11C16CE0" w14:textId="77777777" w:rsidR="00DA3B27" w:rsidRPr="00791D37" w:rsidRDefault="00DA3B27" w:rsidP="00791D37">
      <w:pPr>
        <w:pStyle w:val="Ttulo1"/>
      </w:pPr>
      <w:bookmarkStart w:id="1253" w:name="_Toc81499323"/>
      <w:bookmarkStart w:id="1254" w:name="_Toc81765182"/>
      <w:r w:rsidRPr="00791D37">
        <w:lastRenderedPageBreak/>
        <w:t>ABREVIATURAS Y ACRÓNIMOS</w:t>
      </w:r>
      <w:bookmarkEnd w:id="1253"/>
      <w:bookmarkEnd w:id="1254"/>
    </w:p>
    <w:p w14:paraId="447A8786" w14:textId="77777777" w:rsidR="00DA3B27" w:rsidRPr="00791D37" w:rsidRDefault="00DA3B27" w:rsidP="00791D37"/>
    <w:tbl>
      <w:tblPr>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217"/>
        <w:gridCol w:w="4277"/>
      </w:tblGrid>
      <w:tr w:rsidR="00DA3B27" w:rsidRPr="00791D37" w14:paraId="30E2EE57" w14:textId="77777777" w:rsidTr="008F166F">
        <w:trPr>
          <w:trHeight w:val="253"/>
          <w:jc w:val="center"/>
        </w:trPr>
        <w:tc>
          <w:tcPr>
            <w:tcW w:w="4530" w:type="dxa"/>
            <w:vAlign w:val="center"/>
          </w:tcPr>
          <w:p w14:paraId="2BADE85D" w14:textId="77777777" w:rsidR="00DA3B27" w:rsidRPr="00791D37" w:rsidRDefault="00DA3B27" w:rsidP="00791D37">
            <w:r w:rsidRPr="00791D37">
              <w:t>IoT</w:t>
            </w:r>
          </w:p>
        </w:tc>
        <w:tc>
          <w:tcPr>
            <w:tcW w:w="4530" w:type="dxa"/>
            <w:vAlign w:val="center"/>
          </w:tcPr>
          <w:p w14:paraId="49B7F29B" w14:textId="77777777" w:rsidR="00DA3B27" w:rsidRPr="00791D37" w:rsidRDefault="00DA3B27" w:rsidP="00791D37">
            <w:pPr>
              <w:rPr>
                <w:b/>
                <w:bCs/>
              </w:rPr>
            </w:pPr>
            <w:r w:rsidRPr="00791D37">
              <w:t>Internet of Things</w:t>
            </w:r>
          </w:p>
        </w:tc>
      </w:tr>
      <w:tr w:rsidR="00DA3B27" w:rsidRPr="00791D37" w14:paraId="2A95C78F" w14:textId="77777777" w:rsidTr="008F166F">
        <w:trPr>
          <w:trHeight w:val="253"/>
          <w:jc w:val="center"/>
        </w:trPr>
        <w:tc>
          <w:tcPr>
            <w:tcW w:w="4530" w:type="dxa"/>
            <w:vAlign w:val="center"/>
          </w:tcPr>
          <w:p w14:paraId="0CDE44C5" w14:textId="77777777" w:rsidR="00DA3B27" w:rsidRPr="00791D37" w:rsidRDefault="00DA3B27" w:rsidP="00791D37">
            <w:r w:rsidRPr="00791D37">
              <w:t>WAN</w:t>
            </w:r>
          </w:p>
        </w:tc>
        <w:tc>
          <w:tcPr>
            <w:tcW w:w="4530" w:type="dxa"/>
            <w:vAlign w:val="center"/>
          </w:tcPr>
          <w:p w14:paraId="4600DFC8" w14:textId="77777777" w:rsidR="00DA3B27" w:rsidRPr="00791D37" w:rsidRDefault="00DA3B27" w:rsidP="00791D37">
            <w:r w:rsidRPr="00791D37">
              <w:t>Wide Area Network</w:t>
            </w:r>
          </w:p>
        </w:tc>
      </w:tr>
      <w:tr w:rsidR="00DA3B27" w:rsidRPr="00791D37" w14:paraId="4020595E" w14:textId="77777777" w:rsidTr="008F166F">
        <w:trPr>
          <w:trHeight w:val="253"/>
          <w:jc w:val="center"/>
        </w:trPr>
        <w:tc>
          <w:tcPr>
            <w:tcW w:w="4530" w:type="dxa"/>
            <w:vAlign w:val="center"/>
          </w:tcPr>
          <w:p w14:paraId="4F1592DD" w14:textId="77777777" w:rsidR="00DA3B27" w:rsidRPr="00791D37" w:rsidRDefault="00DA3B27" w:rsidP="00791D37">
            <w:r w:rsidRPr="00791D37">
              <w:t>LAN</w:t>
            </w:r>
          </w:p>
        </w:tc>
        <w:tc>
          <w:tcPr>
            <w:tcW w:w="4530" w:type="dxa"/>
            <w:vAlign w:val="center"/>
          </w:tcPr>
          <w:p w14:paraId="09B000EE" w14:textId="77777777" w:rsidR="00DA3B27" w:rsidRPr="00791D37" w:rsidRDefault="00DA3B27" w:rsidP="00791D37">
            <w:r w:rsidRPr="00791D37">
              <w:t>Local Area Network</w:t>
            </w:r>
          </w:p>
        </w:tc>
      </w:tr>
      <w:tr w:rsidR="00DA3B27" w:rsidRPr="00791D37" w14:paraId="43D374EB" w14:textId="77777777" w:rsidTr="008F166F">
        <w:trPr>
          <w:trHeight w:val="253"/>
          <w:jc w:val="center"/>
        </w:trPr>
        <w:tc>
          <w:tcPr>
            <w:tcW w:w="4530" w:type="dxa"/>
            <w:vAlign w:val="center"/>
          </w:tcPr>
          <w:p w14:paraId="341139C0" w14:textId="77777777" w:rsidR="00DA3B27" w:rsidRPr="00791D37" w:rsidRDefault="00DA3B27" w:rsidP="00791D37">
            <w:r w:rsidRPr="00791D37">
              <w:t>MAN</w:t>
            </w:r>
          </w:p>
        </w:tc>
        <w:tc>
          <w:tcPr>
            <w:tcW w:w="4530" w:type="dxa"/>
            <w:vAlign w:val="center"/>
          </w:tcPr>
          <w:p w14:paraId="13E142FC" w14:textId="77777777" w:rsidR="00DA3B27" w:rsidRPr="00791D37" w:rsidRDefault="00DA3B27" w:rsidP="00791D37">
            <w:r w:rsidRPr="00791D37">
              <w:t>Metropolitan Area Network</w:t>
            </w:r>
          </w:p>
        </w:tc>
      </w:tr>
      <w:tr w:rsidR="00DA3B27" w:rsidRPr="00791D37" w14:paraId="750D6B42" w14:textId="77777777" w:rsidTr="008F166F">
        <w:trPr>
          <w:trHeight w:val="253"/>
          <w:jc w:val="center"/>
        </w:trPr>
        <w:tc>
          <w:tcPr>
            <w:tcW w:w="4530" w:type="dxa"/>
            <w:vAlign w:val="center"/>
          </w:tcPr>
          <w:p w14:paraId="22393E21" w14:textId="77777777" w:rsidR="00DA3B27" w:rsidRPr="00791D37" w:rsidRDefault="00DA3B27" w:rsidP="00791D37">
            <w:r w:rsidRPr="00791D37">
              <w:t>PAN</w:t>
            </w:r>
          </w:p>
        </w:tc>
        <w:tc>
          <w:tcPr>
            <w:tcW w:w="4530" w:type="dxa"/>
            <w:vAlign w:val="center"/>
          </w:tcPr>
          <w:p w14:paraId="09113AE7" w14:textId="77777777" w:rsidR="00DA3B27" w:rsidRPr="00791D37" w:rsidRDefault="00DA3B27" w:rsidP="00791D37">
            <w:r w:rsidRPr="00791D37">
              <w:t>Personal Area Network</w:t>
            </w:r>
          </w:p>
        </w:tc>
      </w:tr>
      <w:tr w:rsidR="00DA3B27" w:rsidRPr="00AA0321" w14:paraId="17A5D9BD" w14:textId="77777777" w:rsidTr="008F166F">
        <w:trPr>
          <w:trHeight w:val="253"/>
          <w:jc w:val="center"/>
        </w:trPr>
        <w:tc>
          <w:tcPr>
            <w:tcW w:w="4530" w:type="dxa"/>
            <w:vAlign w:val="center"/>
          </w:tcPr>
          <w:p w14:paraId="1ED8BDC9" w14:textId="77777777" w:rsidR="00DA3B27" w:rsidRPr="00791D37" w:rsidRDefault="00DA3B27" w:rsidP="00791D37">
            <w:r w:rsidRPr="00791D37">
              <w:t>LPWAN</w:t>
            </w:r>
          </w:p>
        </w:tc>
        <w:tc>
          <w:tcPr>
            <w:tcW w:w="4530" w:type="dxa"/>
            <w:vAlign w:val="center"/>
          </w:tcPr>
          <w:p w14:paraId="7BF596C4" w14:textId="77777777" w:rsidR="00DA3B27" w:rsidRPr="00791D37" w:rsidRDefault="00DA3B27" w:rsidP="00791D37">
            <w:pPr>
              <w:rPr>
                <w:lang w:val="en-GB"/>
              </w:rPr>
            </w:pPr>
            <w:r w:rsidRPr="00791D37">
              <w:rPr>
                <w:lang w:val="en-GB"/>
              </w:rPr>
              <w:t>Low Power Wide Area Network</w:t>
            </w:r>
          </w:p>
        </w:tc>
      </w:tr>
      <w:tr w:rsidR="00DA3B27" w:rsidRPr="00791D37" w14:paraId="790D4879" w14:textId="77777777" w:rsidTr="008F166F">
        <w:trPr>
          <w:trHeight w:val="253"/>
          <w:jc w:val="center"/>
        </w:trPr>
        <w:tc>
          <w:tcPr>
            <w:tcW w:w="4530" w:type="dxa"/>
            <w:vAlign w:val="center"/>
          </w:tcPr>
          <w:p w14:paraId="509ED6F0" w14:textId="77777777" w:rsidR="00DA3B27" w:rsidRPr="00791D37" w:rsidRDefault="00DA3B27" w:rsidP="00791D37">
            <w:r w:rsidRPr="00791D37">
              <w:t>WSN</w:t>
            </w:r>
          </w:p>
        </w:tc>
        <w:tc>
          <w:tcPr>
            <w:tcW w:w="4530" w:type="dxa"/>
            <w:vAlign w:val="center"/>
          </w:tcPr>
          <w:p w14:paraId="78A8A6A0" w14:textId="77777777" w:rsidR="00DA3B27" w:rsidRPr="00791D37" w:rsidRDefault="00DA3B27" w:rsidP="00791D37">
            <w:pPr>
              <w:rPr>
                <w:lang w:val="en-GB"/>
              </w:rPr>
            </w:pPr>
            <w:r w:rsidRPr="00791D37">
              <w:rPr>
                <w:lang w:val="en-GB"/>
              </w:rPr>
              <w:t>Wireless Sensor Networks</w:t>
            </w:r>
          </w:p>
        </w:tc>
      </w:tr>
      <w:tr w:rsidR="00DA3B27" w:rsidRPr="00791D37" w14:paraId="160F2F69" w14:textId="77777777" w:rsidTr="008F166F">
        <w:trPr>
          <w:trHeight w:val="253"/>
          <w:jc w:val="center"/>
        </w:trPr>
        <w:tc>
          <w:tcPr>
            <w:tcW w:w="4530" w:type="dxa"/>
            <w:vAlign w:val="center"/>
          </w:tcPr>
          <w:p w14:paraId="0DA25002" w14:textId="77777777" w:rsidR="00DA3B27" w:rsidRPr="00791D37" w:rsidRDefault="00DA3B27" w:rsidP="00791D37">
            <w:r w:rsidRPr="00791D37">
              <w:t>M2M</w:t>
            </w:r>
          </w:p>
        </w:tc>
        <w:tc>
          <w:tcPr>
            <w:tcW w:w="4530" w:type="dxa"/>
            <w:vAlign w:val="center"/>
          </w:tcPr>
          <w:p w14:paraId="26E40E8E" w14:textId="77777777" w:rsidR="00DA3B27" w:rsidRPr="00791D37" w:rsidRDefault="00DA3B27" w:rsidP="00791D37">
            <w:pPr>
              <w:rPr>
                <w:lang w:val="en-GB"/>
              </w:rPr>
            </w:pPr>
            <w:r w:rsidRPr="00791D37">
              <w:rPr>
                <w:lang w:val="en-GB"/>
              </w:rPr>
              <w:t>Machine to Machine</w:t>
            </w:r>
          </w:p>
        </w:tc>
      </w:tr>
      <w:tr w:rsidR="00DA3B27" w:rsidRPr="00791D37" w14:paraId="11B7F309" w14:textId="77777777" w:rsidTr="008F166F">
        <w:trPr>
          <w:trHeight w:val="253"/>
          <w:jc w:val="center"/>
        </w:trPr>
        <w:tc>
          <w:tcPr>
            <w:tcW w:w="4530" w:type="dxa"/>
            <w:vAlign w:val="center"/>
          </w:tcPr>
          <w:p w14:paraId="5F9A901B" w14:textId="77777777" w:rsidR="00DA3B27" w:rsidRPr="00791D37" w:rsidRDefault="00DA3B27" w:rsidP="00791D37">
            <w:r w:rsidRPr="00791D37">
              <w:t>LTE</w:t>
            </w:r>
          </w:p>
        </w:tc>
        <w:tc>
          <w:tcPr>
            <w:tcW w:w="4530" w:type="dxa"/>
            <w:vAlign w:val="center"/>
          </w:tcPr>
          <w:p w14:paraId="47974828" w14:textId="77777777" w:rsidR="00DA3B27" w:rsidRPr="00791D37" w:rsidRDefault="00DA3B27" w:rsidP="00791D37">
            <w:pPr>
              <w:rPr>
                <w:lang w:val="en-GB"/>
              </w:rPr>
            </w:pPr>
            <w:r w:rsidRPr="00791D37">
              <w:rPr>
                <w:lang w:val="en-GB"/>
              </w:rPr>
              <w:t>Long Term Evolution</w:t>
            </w:r>
          </w:p>
        </w:tc>
      </w:tr>
      <w:tr w:rsidR="00DA3B27" w:rsidRPr="00791D37" w14:paraId="664CB15C" w14:textId="77777777" w:rsidTr="008F166F">
        <w:trPr>
          <w:trHeight w:val="253"/>
          <w:jc w:val="center"/>
        </w:trPr>
        <w:tc>
          <w:tcPr>
            <w:tcW w:w="4530" w:type="dxa"/>
            <w:vAlign w:val="center"/>
          </w:tcPr>
          <w:p w14:paraId="58F36534" w14:textId="77777777" w:rsidR="00DA3B27" w:rsidRPr="00791D37" w:rsidRDefault="00DA3B27" w:rsidP="00791D37">
            <w:r w:rsidRPr="00791D37">
              <w:t>IPv6</w:t>
            </w:r>
          </w:p>
        </w:tc>
        <w:tc>
          <w:tcPr>
            <w:tcW w:w="4530" w:type="dxa"/>
            <w:vAlign w:val="center"/>
          </w:tcPr>
          <w:p w14:paraId="0C7E59EE" w14:textId="77777777" w:rsidR="00DA3B27" w:rsidRPr="00791D37" w:rsidRDefault="00DA3B27" w:rsidP="00791D37">
            <w:pPr>
              <w:rPr>
                <w:lang w:val="en-GB"/>
              </w:rPr>
            </w:pPr>
            <w:r w:rsidRPr="00791D37">
              <w:rPr>
                <w:lang w:val="en-GB"/>
              </w:rPr>
              <w:t>Internet Protocol version 6</w:t>
            </w:r>
          </w:p>
        </w:tc>
      </w:tr>
      <w:tr w:rsidR="00DA3B27" w:rsidRPr="00791D37" w14:paraId="3805A608" w14:textId="77777777" w:rsidTr="008F166F">
        <w:trPr>
          <w:trHeight w:val="253"/>
          <w:jc w:val="center"/>
        </w:trPr>
        <w:tc>
          <w:tcPr>
            <w:tcW w:w="4530" w:type="dxa"/>
            <w:vAlign w:val="center"/>
          </w:tcPr>
          <w:p w14:paraId="273D1594" w14:textId="77777777" w:rsidR="00DA3B27" w:rsidRPr="00791D37" w:rsidRDefault="00DA3B27" w:rsidP="00791D37">
            <w:r w:rsidRPr="00791D37">
              <w:t>IPv4</w:t>
            </w:r>
          </w:p>
        </w:tc>
        <w:tc>
          <w:tcPr>
            <w:tcW w:w="4530" w:type="dxa"/>
            <w:vAlign w:val="center"/>
          </w:tcPr>
          <w:p w14:paraId="6D718B9B" w14:textId="77777777" w:rsidR="00DA3B27" w:rsidRPr="00791D37" w:rsidRDefault="00DA3B27" w:rsidP="00791D37">
            <w:pPr>
              <w:rPr>
                <w:lang w:val="en-GB"/>
              </w:rPr>
            </w:pPr>
            <w:r w:rsidRPr="00791D37">
              <w:rPr>
                <w:lang w:val="en-GB"/>
              </w:rPr>
              <w:t>Internet Protocol version 4</w:t>
            </w:r>
          </w:p>
        </w:tc>
      </w:tr>
      <w:tr w:rsidR="00DA3B27" w:rsidRPr="00791D37" w14:paraId="06F62855" w14:textId="77777777" w:rsidTr="008F166F">
        <w:trPr>
          <w:trHeight w:val="253"/>
          <w:jc w:val="center"/>
        </w:trPr>
        <w:tc>
          <w:tcPr>
            <w:tcW w:w="4530" w:type="dxa"/>
            <w:vAlign w:val="center"/>
          </w:tcPr>
          <w:p w14:paraId="4BBF49F6" w14:textId="77777777" w:rsidR="00DA3B27" w:rsidRPr="00791D37" w:rsidRDefault="00DA3B27" w:rsidP="00791D37">
            <w:r w:rsidRPr="00791D37">
              <w:t>SOA</w:t>
            </w:r>
          </w:p>
        </w:tc>
        <w:tc>
          <w:tcPr>
            <w:tcW w:w="4530" w:type="dxa"/>
            <w:vAlign w:val="center"/>
          </w:tcPr>
          <w:p w14:paraId="04854008" w14:textId="77777777" w:rsidR="00DA3B27" w:rsidRPr="00791D37" w:rsidRDefault="00DA3B27" w:rsidP="00791D37">
            <w:pPr>
              <w:rPr>
                <w:lang w:val="en-GB"/>
              </w:rPr>
            </w:pPr>
            <w:r w:rsidRPr="00791D37">
              <w:rPr>
                <w:lang w:val="en-GB"/>
              </w:rPr>
              <w:t>Service Oriented Architecture</w:t>
            </w:r>
          </w:p>
        </w:tc>
      </w:tr>
      <w:tr w:rsidR="00DA3B27" w:rsidRPr="00791D37" w14:paraId="577EB0C9" w14:textId="77777777" w:rsidTr="008F166F">
        <w:trPr>
          <w:trHeight w:val="253"/>
          <w:jc w:val="center"/>
        </w:trPr>
        <w:tc>
          <w:tcPr>
            <w:tcW w:w="4530" w:type="dxa"/>
            <w:vAlign w:val="center"/>
          </w:tcPr>
          <w:p w14:paraId="2C760BEA" w14:textId="77777777" w:rsidR="00DA3B27" w:rsidRPr="00791D37" w:rsidRDefault="00DA3B27" w:rsidP="00791D37">
            <w:r w:rsidRPr="00791D37">
              <w:t>QoS</w:t>
            </w:r>
          </w:p>
        </w:tc>
        <w:tc>
          <w:tcPr>
            <w:tcW w:w="4530" w:type="dxa"/>
            <w:vAlign w:val="center"/>
          </w:tcPr>
          <w:p w14:paraId="47B3CAFA" w14:textId="77777777" w:rsidR="00DA3B27" w:rsidRPr="00791D37" w:rsidRDefault="00DA3B27" w:rsidP="00791D37">
            <w:pPr>
              <w:rPr>
                <w:lang w:val="en-GB"/>
              </w:rPr>
            </w:pPr>
            <w:r w:rsidRPr="00791D37">
              <w:rPr>
                <w:lang w:val="en-GB"/>
              </w:rPr>
              <w:t>Quality of Service</w:t>
            </w:r>
          </w:p>
        </w:tc>
      </w:tr>
      <w:tr w:rsidR="00DA3B27" w:rsidRPr="00791D37" w14:paraId="6211EBD4" w14:textId="77777777" w:rsidTr="008F166F">
        <w:trPr>
          <w:trHeight w:val="253"/>
          <w:jc w:val="center"/>
        </w:trPr>
        <w:tc>
          <w:tcPr>
            <w:tcW w:w="4530" w:type="dxa"/>
            <w:vAlign w:val="center"/>
          </w:tcPr>
          <w:p w14:paraId="3250F24D" w14:textId="77777777" w:rsidR="00DA3B27" w:rsidRPr="00791D37" w:rsidRDefault="00DA3B27" w:rsidP="00791D37">
            <w:r w:rsidRPr="00791D37">
              <w:t>IFP</w:t>
            </w:r>
          </w:p>
        </w:tc>
        <w:tc>
          <w:tcPr>
            <w:tcW w:w="4530" w:type="dxa"/>
            <w:vAlign w:val="center"/>
          </w:tcPr>
          <w:p w14:paraId="666C414C" w14:textId="77777777" w:rsidR="00DA3B27" w:rsidRPr="00791D37" w:rsidRDefault="00DA3B27" w:rsidP="00791D37">
            <w:pPr>
              <w:rPr>
                <w:lang w:val="en-GB"/>
              </w:rPr>
            </w:pPr>
            <w:r w:rsidRPr="00791D37">
              <w:rPr>
                <w:lang w:val="en-GB"/>
              </w:rPr>
              <w:t>InterFace Profile</w:t>
            </w:r>
          </w:p>
        </w:tc>
      </w:tr>
      <w:tr w:rsidR="00DA3B27" w:rsidRPr="00791D37" w14:paraId="212206E4" w14:textId="77777777" w:rsidTr="008F166F">
        <w:trPr>
          <w:trHeight w:val="253"/>
          <w:jc w:val="center"/>
        </w:trPr>
        <w:tc>
          <w:tcPr>
            <w:tcW w:w="4530" w:type="dxa"/>
            <w:vAlign w:val="center"/>
          </w:tcPr>
          <w:p w14:paraId="64912172" w14:textId="77777777" w:rsidR="00DA3B27" w:rsidRPr="00791D37" w:rsidRDefault="00DA3B27" w:rsidP="00791D37">
            <w:r w:rsidRPr="00791D37">
              <w:t>SPP</w:t>
            </w:r>
          </w:p>
        </w:tc>
        <w:tc>
          <w:tcPr>
            <w:tcW w:w="4530" w:type="dxa"/>
            <w:vAlign w:val="center"/>
          </w:tcPr>
          <w:p w14:paraId="2EBCEECD" w14:textId="77777777" w:rsidR="00DA3B27" w:rsidRPr="00791D37" w:rsidRDefault="00DA3B27" w:rsidP="00791D37">
            <w:pPr>
              <w:rPr>
                <w:lang w:val="en-GB"/>
              </w:rPr>
            </w:pPr>
            <w:r w:rsidRPr="00791D37">
              <w:rPr>
                <w:lang w:val="en-GB"/>
              </w:rPr>
              <w:t>Service Provisioning Process</w:t>
            </w:r>
          </w:p>
        </w:tc>
      </w:tr>
      <w:tr w:rsidR="00DA3B27" w:rsidRPr="00791D37" w14:paraId="6D9BF14F" w14:textId="77777777" w:rsidTr="008F166F">
        <w:trPr>
          <w:trHeight w:val="253"/>
          <w:jc w:val="center"/>
        </w:trPr>
        <w:tc>
          <w:tcPr>
            <w:tcW w:w="4530" w:type="dxa"/>
            <w:vAlign w:val="center"/>
          </w:tcPr>
          <w:p w14:paraId="316F1931" w14:textId="77777777" w:rsidR="00DA3B27" w:rsidRPr="00791D37" w:rsidRDefault="00DA3B27" w:rsidP="00791D37">
            <w:r w:rsidRPr="00791D37">
              <w:t>WSDL</w:t>
            </w:r>
          </w:p>
        </w:tc>
        <w:tc>
          <w:tcPr>
            <w:tcW w:w="4530" w:type="dxa"/>
            <w:vAlign w:val="center"/>
          </w:tcPr>
          <w:p w14:paraId="0E2647C4" w14:textId="77777777" w:rsidR="00DA3B27" w:rsidRPr="00791D37" w:rsidRDefault="00DA3B27" w:rsidP="00791D37">
            <w:pPr>
              <w:rPr>
                <w:lang w:val="en-GB"/>
              </w:rPr>
            </w:pPr>
            <w:r w:rsidRPr="00791D37">
              <w:rPr>
                <w:lang w:val="en-GB"/>
              </w:rPr>
              <w:t>Web Services Description Language</w:t>
            </w:r>
          </w:p>
        </w:tc>
      </w:tr>
      <w:tr w:rsidR="00DA3B27" w:rsidRPr="00AA0321" w14:paraId="7DEC951F" w14:textId="77777777" w:rsidTr="008F166F">
        <w:trPr>
          <w:trHeight w:val="253"/>
          <w:jc w:val="center"/>
        </w:trPr>
        <w:tc>
          <w:tcPr>
            <w:tcW w:w="4530" w:type="dxa"/>
            <w:vAlign w:val="center"/>
          </w:tcPr>
          <w:p w14:paraId="12854C01" w14:textId="77777777" w:rsidR="00DA3B27" w:rsidRPr="00791D37" w:rsidRDefault="00DA3B27" w:rsidP="00791D37">
            <w:r w:rsidRPr="00791D37">
              <w:t>6LoWPAN</w:t>
            </w:r>
          </w:p>
        </w:tc>
        <w:tc>
          <w:tcPr>
            <w:tcW w:w="4530" w:type="dxa"/>
            <w:vAlign w:val="center"/>
          </w:tcPr>
          <w:p w14:paraId="1EC16FD9" w14:textId="77777777" w:rsidR="00DA3B27" w:rsidRPr="00791D37" w:rsidRDefault="00DA3B27" w:rsidP="00791D37">
            <w:pPr>
              <w:rPr>
                <w:lang w:val="en-GB"/>
              </w:rPr>
            </w:pPr>
            <w:r w:rsidRPr="00791D37">
              <w:rPr>
                <w:lang w:val="en-GB"/>
              </w:rPr>
              <w:t>IPv6 over Low power Wide Personal Area Network</w:t>
            </w:r>
          </w:p>
        </w:tc>
      </w:tr>
      <w:tr w:rsidR="00DA3B27" w:rsidRPr="00791D37" w14:paraId="4ECE96A7" w14:textId="77777777" w:rsidTr="008F166F">
        <w:trPr>
          <w:trHeight w:val="253"/>
          <w:jc w:val="center"/>
        </w:trPr>
        <w:tc>
          <w:tcPr>
            <w:tcW w:w="4530" w:type="dxa"/>
            <w:vAlign w:val="center"/>
          </w:tcPr>
          <w:p w14:paraId="7821B66D" w14:textId="77777777" w:rsidR="00DA3B27" w:rsidRPr="00791D37" w:rsidRDefault="00DA3B27" w:rsidP="00791D37">
            <w:r w:rsidRPr="00791D37">
              <w:t>WPAN</w:t>
            </w:r>
          </w:p>
        </w:tc>
        <w:tc>
          <w:tcPr>
            <w:tcW w:w="4530" w:type="dxa"/>
            <w:vAlign w:val="center"/>
          </w:tcPr>
          <w:p w14:paraId="406070A7" w14:textId="77777777" w:rsidR="00DA3B27" w:rsidRPr="00791D37" w:rsidRDefault="00DA3B27" w:rsidP="00791D37">
            <w:pPr>
              <w:rPr>
                <w:lang w:val="en-GB"/>
              </w:rPr>
            </w:pPr>
            <w:r w:rsidRPr="00791D37">
              <w:rPr>
                <w:lang w:val="en-GB"/>
              </w:rPr>
              <w:t>Wide Personal Area Network</w:t>
            </w:r>
          </w:p>
        </w:tc>
      </w:tr>
      <w:tr w:rsidR="00DA3B27" w:rsidRPr="00AA0321" w14:paraId="02B34EC5" w14:textId="77777777" w:rsidTr="008F166F">
        <w:trPr>
          <w:trHeight w:val="253"/>
          <w:jc w:val="center"/>
        </w:trPr>
        <w:tc>
          <w:tcPr>
            <w:tcW w:w="4530" w:type="dxa"/>
            <w:vAlign w:val="center"/>
          </w:tcPr>
          <w:p w14:paraId="6676524B" w14:textId="77777777" w:rsidR="00DA3B27" w:rsidRPr="00791D37" w:rsidRDefault="00DA3B27" w:rsidP="00791D37">
            <w:r w:rsidRPr="00791D37">
              <w:t>RPL</w:t>
            </w:r>
          </w:p>
        </w:tc>
        <w:tc>
          <w:tcPr>
            <w:tcW w:w="4530" w:type="dxa"/>
            <w:vAlign w:val="center"/>
          </w:tcPr>
          <w:p w14:paraId="643FE7FA" w14:textId="77777777" w:rsidR="00DA3B27" w:rsidRPr="00791D37" w:rsidRDefault="00DA3B27" w:rsidP="00791D37">
            <w:pPr>
              <w:rPr>
                <w:lang w:val="en-GB"/>
              </w:rPr>
            </w:pPr>
            <w:r w:rsidRPr="00791D37">
              <w:rPr>
                <w:lang w:val="en-GB"/>
              </w:rPr>
              <w:t>IPv6 Routing Protocol for Low Power and Lossy Networks</w:t>
            </w:r>
          </w:p>
        </w:tc>
      </w:tr>
      <w:tr w:rsidR="00DA3B27" w:rsidRPr="00791D37" w14:paraId="4B98689C" w14:textId="77777777" w:rsidTr="008F166F">
        <w:trPr>
          <w:trHeight w:val="253"/>
          <w:jc w:val="center"/>
        </w:trPr>
        <w:tc>
          <w:tcPr>
            <w:tcW w:w="4530" w:type="dxa"/>
            <w:vAlign w:val="center"/>
          </w:tcPr>
          <w:p w14:paraId="33E19317" w14:textId="77777777" w:rsidR="00DA3B27" w:rsidRPr="00791D37" w:rsidRDefault="00DA3B27" w:rsidP="00791D37">
            <w:r w:rsidRPr="00791D37">
              <w:t>DAG</w:t>
            </w:r>
          </w:p>
        </w:tc>
        <w:tc>
          <w:tcPr>
            <w:tcW w:w="4530" w:type="dxa"/>
            <w:vAlign w:val="center"/>
          </w:tcPr>
          <w:p w14:paraId="6FD4A3AF" w14:textId="77777777" w:rsidR="00DA3B27" w:rsidRPr="00791D37" w:rsidRDefault="00DA3B27" w:rsidP="00791D37">
            <w:pPr>
              <w:rPr>
                <w:lang w:val="en-GB"/>
              </w:rPr>
            </w:pPr>
            <w:r w:rsidRPr="00791D37">
              <w:rPr>
                <w:lang w:val="en-GB"/>
              </w:rPr>
              <w:t>Direct Acyclical Graphic</w:t>
            </w:r>
          </w:p>
        </w:tc>
      </w:tr>
      <w:tr w:rsidR="00DA3B27" w:rsidRPr="00791D37" w14:paraId="2556952B" w14:textId="77777777" w:rsidTr="008F166F">
        <w:trPr>
          <w:trHeight w:val="253"/>
          <w:jc w:val="center"/>
        </w:trPr>
        <w:tc>
          <w:tcPr>
            <w:tcW w:w="4530" w:type="dxa"/>
            <w:vAlign w:val="center"/>
          </w:tcPr>
          <w:p w14:paraId="30F20236" w14:textId="77777777" w:rsidR="00DA3B27" w:rsidRPr="00791D37" w:rsidRDefault="00DA3B27" w:rsidP="00791D37">
            <w:r w:rsidRPr="00791D37">
              <w:t>DODAG</w:t>
            </w:r>
          </w:p>
        </w:tc>
        <w:tc>
          <w:tcPr>
            <w:tcW w:w="4530" w:type="dxa"/>
            <w:vAlign w:val="center"/>
          </w:tcPr>
          <w:p w14:paraId="4F4BADC7" w14:textId="77777777" w:rsidR="00DA3B27" w:rsidRPr="00791D37" w:rsidRDefault="00DA3B27" w:rsidP="00791D37">
            <w:pPr>
              <w:rPr>
                <w:lang w:val="en-GB"/>
              </w:rPr>
            </w:pPr>
            <w:r w:rsidRPr="00791D37">
              <w:rPr>
                <w:lang w:val="en-GB"/>
              </w:rPr>
              <w:t>Destination Oriented DAG</w:t>
            </w:r>
          </w:p>
        </w:tc>
      </w:tr>
      <w:tr w:rsidR="00DA3B27" w:rsidRPr="00791D37" w14:paraId="3DB170A8" w14:textId="77777777" w:rsidTr="008F166F">
        <w:trPr>
          <w:trHeight w:val="253"/>
          <w:jc w:val="center"/>
        </w:trPr>
        <w:tc>
          <w:tcPr>
            <w:tcW w:w="4530" w:type="dxa"/>
            <w:vAlign w:val="center"/>
          </w:tcPr>
          <w:p w14:paraId="05A55F5A" w14:textId="77777777" w:rsidR="00DA3B27" w:rsidRPr="00791D37" w:rsidRDefault="00DA3B27" w:rsidP="00791D37">
            <w:r w:rsidRPr="00791D37">
              <w:t>AES</w:t>
            </w:r>
          </w:p>
        </w:tc>
        <w:tc>
          <w:tcPr>
            <w:tcW w:w="4530" w:type="dxa"/>
            <w:vAlign w:val="center"/>
          </w:tcPr>
          <w:p w14:paraId="3447B32C" w14:textId="77777777" w:rsidR="00DA3B27" w:rsidRPr="00791D37" w:rsidRDefault="00DA3B27" w:rsidP="00791D37">
            <w:pPr>
              <w:rPr>
                <w:lang w:val="en-GB"/>
              </w:rPr>
            </w:pPr>
            <w:r w:rsidRPr="00791D37">
              <w:rPr>
                <w:lang w:val="en-GB"/>
              </w:rPr>
              <w:t>Advanced Encryption Standard</w:t>
            </w:r>
          </w:p>
        </w:tc>
      </w:tr>
      <w:tr w:rsidR="00DA3B27" w:rsidRPr="00791D37" w14:paraId="4374499F" w14:textId="77777777" w:rsidTr="008F166F">
        <w:trPr>
          <w:trHeight w:val="253"/>
          <w:jc w:val="center"/>
        </w:trPr>
        <w:tc>
          <w:tcPr>
            <w:tcW w:w="4530" w:type="dxa"/>
            <w:vAlign w:val="center"/>
          </w:tcPr>
          <w:p w14:paraId="5B3BB66B" w14:textId="77777777" w:rsidR="00DA3B27" w:rsidRPr="00791D37" w:rsidRDefault="00DA3B27" w:rsidP="00791D37">
            <w:r w:rsidRPr="00791D37">
              <w:t>DTLS</w:t>
            </w:r>
          </w:p>
        </w:tc>
        <w:tc>
          <w:tcPr>
            <w:tcW w:w="4530" w:type="dxa"/>
            <w:vAlign w:val="center"/>
          </w:tcPr>
          <w:p w14:paraId="1CD21B76" w14:textId="77777777" w:rsidR="00DA3B27" w:rsidRPr="00791D37" w:rsidRDefault="00DA3B27" w:rsidP="00791D37">
            <w:pPr>
              <w:rPr>
                <w:lang w:val="en-GB"/>
              </w:rPr>
            </w:pPr>
            <w:r w:rsidRPr="00791D37">
              <w:rPr>
                <w:lang w:val="en-GB"/>
              </w:rPr>
              <w:t>Datagram Transport Layer Security</w:t>
            </w:r>
          </w:p>
        </w:tc>
      </w:tr>
      <w:tr w:rsidR="00DA3B27" w:rsidRPr="00791D37" w14:paraId="661C7403" w14:textId="77777777" w:rsidTr="008F166F">
        <w:trPr>
          <w:trHeight w:val="253"/>
          <w:jc w:val="center"/>
        </w:trPr>
        <w:tc>
          <w:tcPr>
            <w:tcW w:w="4530" w:type="dxa"/>
            <w:vAlign w:val="center"/>
          </w:tcPr>
          <w:p w14:paraId="5F3924BD" w14:textId="77777777" w:rsidR="00DA3B27" w:rsidRPr="00791D37" w:rsidRDefault="00DA3B27" w:rsidP="00791D37">
            <w:r w:rsidRPr="00791D37">
              <w:t>TLS</w:t>
            </w:r>
          </w:p>
        </w:tc>
        <w:tc>
          <w:tcPr>
            <w:tcW w:w="4530" w:type="dxa"/>
            <w:vAlign w:val="center"/>
          </w:tcPr>
          <w:p w14:paraId="2E43478B" w14:textId="77777777" w:rsidR="00DA3B27" w:rsidRPr="00791D37" w:rsidRDefault="00DA3B27" w:rsidP="00791D37">
            <w:pPr>
              <w:rPr>
                <w:lang w:val="en-GB"/>
              </w:rPr>
            </w:pPr>
            <w:r w:rsidRPr="00791D37">
              <w:rPr>
                <w:lang w:val="en-GB"/>
              </w:rPr>
              <w:t>Transport Layer Security</w:t>
            </w:r>
          </w:p>
        </w:tc>
      </w:tr>
      <w:tr w:rsidR="00DA3B27" w:rsidRPr="00791D37" w14:paraId="333E8C09" w14:textId="77777777" w:rsidTr="008F166F">
        <w:trPr>
          <w:trHeight w:val="253"/>
          <w:jc w:val="center"/>
        </w:trPr>
        <w:tc>
          <w:tcPr>
            <w:tcW w:w="4530" w:type="dxa"/>
            <w:vAlign w:val="center"/>
          </w:tcPr>
          <w:p w14:paraId="6C9B9318" w14:textId="77777777" w:rsidR="00DA3B27" w:rsidRPr="00791D37" w:rsidRDefault="00DA3B27" w:rsidP="00791D37">
            <w:r w:rsidRPr="00791D37">
              <w:t>UDP</w:t>
            </w:r>
          </w:p>
        </w:tc>
        <w:tc>
          <w:tcPr>
            <w:tcW w:w="4530" w:type="dxa"/>
            <w:vAlign w:val="center"/>
          </w:tcPr>
          <w:p w14:paraId="2766F129" w14:textId="77777777" w:rsidR="00DA3B27" w:rsidRPr="00791D37" w:rsidRDefault="00DA3B27" w:rsidP="00791D37">
            <w:pPr>
              <w:rPr>
                <w:lang w:val="en-GB"/>
              </w:rPr>
            </w:pPr>
            <w:r w:rsidRPr="00791D37">
              <w:rPr>
                <w:lang w:val="en-GB"/>
              </w:rPr>
              <w:t>User Datagram Protocol</w:t>
            </w:r>
          </w:p>
        </w:tc>
      </w:tr>
      <w:tr w:rsidR="00DA3B27" w:rsidRPr="00791D37" w14:paraId="3CB61716" w14:textId="77777777" w:rsidTr="008F166F">
        <w:trPr>
          <w:trHeight w:val="253"/>
          <w:jc w:val="center"/>
        </w:trPr>
        <w:tc>
          <w:tcPr>
            <w:tcW w:w="4530" w:type="dxa"/>
            <w:vAlign w:val="center"/>
          </w:tcPr>
          <w:p w14:paraId="018EFC75" w14:textId="77777777" w:rsidR="00DA3B27" w:rsidRPr="00791D37" w:rsidRDefault="00DA3B27" w:rsidP="00791D37">
            <w:r w:rsidRPr="00791D37">
              <w:t>CoAP</w:t>
            </w:r>
          </w:p>
        </w:tc>
        <w:tc>
          <w:tcPr>
            <w:tcW w:w="4530" w:type="dxa"/>
            <w:vAlign w:val="center"/>
          </w:tcPr>
          <w:p w14:paraId="6577B70B" w14:textId="77777777" w:rsidR="00DA3B27" w:rsidRPr="00791D37" w:rsidRDefault="00DA3B27" w:rsidP="00791D37">
            <w:pPr>
              <w:rPr>
                <w:lang w:val="en-GB"/>
              </w:rPr>
            </w:pPr>
            <w:r w:rsidRPr="00791D37">
              <w:rPr>
                <w:lang w:val="en-GB"/>
              </w:rPr>
              <w:t>Constrained Application Protocol</w:t>
            </w:r>
          </w:p>
        </w:tc>
      </w:tr>
      <w:tr w:rsidR="00DA3B27" w:rsidRPr="00AA0321" w14:paraId="3B8BB77F" w14:textId="77777777" w:rsidTr="008F166F">
        <w:trPr>
          <w:trHeight w:val="253"/>
          <w:jc w:val="center"/>
        </w:trPr>
        <w:tc>
          <w:tcPr>
            <w:tcW w:w="4530" w:type="dxa"/>
            <w:vAlign w:val="center"/>
          </w:tcPr>
          <w:p w14:paraId="30A07020" w14:textId="77777777" w:rsidR="00DA3B27" w:rsidRPr="00791D37" w:rsidRDefault="00DA3B27" w:rsidP="00791D37">
            <w:r w:rsidRPr="00791D37">
              <w:t>MQTT-SN</w:t>
            </w:r>
          </w:p>
        </w:tc>
        <w:tc>
          <w:tcPr>
            <w:tcW w:w="4530" w:type="dxa"/>
            <w:vAlign w:val="center"/>
          </w:tcPr>
          <w:p w14:paraId="15FA39E5" w14:textId="77777777" w:rsidR="00DA3B27" w:rsidRPr="00791D37" w:rsidRDefault="00DA3B27" w:rsidP="00791D37">
            <w:pPr>
              <w:rPr>
                <w:lang w:val="en-GB"/>
              </w:rPr>
            </w:pPr>
            <w:r w:rsidRPr="00791D37">
              <w:rPr>
                <w:lang w:val="en-GB"/>
              </w:rPr>
              <w:t>Message Queue Telemetry Transport for Sensor Networks</w:t>
            </w:r>
          </w:p>
        </w:tc>
      </w:tr>
      <w:tr w:rsidR="00DA3B27" w:rsidRPr="00AA0321" w14:paraId="55415E0F" w14:textId="77777777" w:rsidTr="008F166F">
        <w:trPr>
          <w:trHeight w:val="253"/>
          <w:jc w:val="center"/>
        </w:trPr>
        <w:tc>
          <w:tcPr>
            <w:tcW w:w="4530" w:type="dxa"/>
            <w:vAlign w:val="center"/>
          </w:tcPr>
          <w:p w14:paraId="7A0B4A8A" w14:textId="77777777" w:rsidR="00DA3B27" w:rsidRPr="00791D37" w:rsidRDefault="00DA3B27" w:rsidP="00791D37">
            <w:r w:rsidRPr="00791D37">
              <w:lastRenderedPageBreak/>
              <w:t>BLIP</w:t>
            </w:r>
          </w:p>
        </w:tc>
        <w:tc>
          <w:tcPr>
            <w:tcW w:w="4530" w:type="dxa"/>
            <w:vAlign w:val="center"/>
          </w:tcPr>
          <w:p w14:paraId="1E37944F" w14:textId="77777777" w:rsidR="00DA3B27" w:rsidRPr="00791D37" w:rsidRDefault="00DA3B27" w:rsidP="00791D37">
            <w:pPr>
              <w:rPr>
                <w:lang w:val="en-GB"/>
              </w:rPr>
            </w:pPr>
            <w:r w:rsidRPr="00791D37">
              <w:rPr>
                <w:lang w:val="en-GB"/>
              </w:rPr>
              <w:t>Berkeley Low-power IP stack</w:t>
            </w:r>
          </w:p>
        </w:tc>
      </w:tr>
      <w:tr w:rsidR="00DA3B27" w:rsidRPr="00791D37" w14:paraId="4BD05577" w14:textId="77777777" w:rsidTr="008F166F">
        <w:trPr>
          <w:trHeight w:val="253"/>
          <w:jc w:val="center"/>
        </w:trPr>
        <w:tc>
          <w:tcPr>
            <w:tcW w:w="4530" w:type="dxa"/>
            <w:vAlign w:val="center"/>
          </w:tcPr>
          <w:p w14:paraId="47C24A9A" w14:textId="77777777" w:rsidR="00DA3B27" w:rsidRPr="00791D37" w:rsidRDefault="00DA3B27" w:rsidP="00791D37">
            <w:r w:rsidRPr="00791D37">
              <w:t>REED</w:t>
            </w:r>
          </w:p>
        </w:tc>
        <w:tc>
          <w:tcPr>
            <w:tcW w:w="4530" w:type="dxa"/>
            <w:vAlign w:val="center"/>
          </w:tcPr>
          <w:p w14:paraId="03B4D808" w14:textId="77777777" w:rsidR="00DA3B27" w:rsidRPr="00791D37" w:rsidRDefault="00DA3B27" w:rsidP="00791D37">
            <w:pPr>
              <w:rPr>
                <w:lang w:val="en-GB"/>
              </w:rPr>
            </w:pPr>
            <w:r w:rsidRPr="00791D37">
              <w:rPr>
                <w:lang w:val="en-GB"/>
              </w:rPr>
              <w:t>Router Eligible End Device</w:t>
            </w:r>
          </w:p>
        </w:tc>
      </w:tr>
      <w:tr w:rsidR="00DA3B27" w:rsidRPr="00791D37" w14:paraId="75485B62" w14:textId="77777777" w:rsidTr="008F166F">
        <w:trPr>
          <w:trHeight w:val="253"/>
          <w:jc w:val="center"/>
        </w:trPr>
        <w:tc>
          <w:tcPr>
            <w:tcW w:w="4530" w:type="dxa"/>
            <w:vAlign w:val="center"/>
          </w:tcPr>
          <w:p w14:paraId="126B96AB" w14:textId="77777777" w:rsidR="00DA3B27" w:rsidRPr="00791D37" w:rsidRDefault="00DA3B27" w:rsidP="00791D37">
            <w:r w:rsidRPr="00791D37">
              <w:t>FTD</w:t>
            </w:r>
          </w:p>
        </w:tc>
        <w:tc>
          <w:tcPr>
            <w:tcW w:w="4530" w:type="dxa"/>
            <w:vAlign w:val="center"/>
          </w:tcPr>
          <w:p w14:paraId="447FC8D5" w14:textId="77777777" w:rsidR="00DA3B27" w:rsidRPr="00791D37" w:rsidRDefault="00DA3B27" w:rsidP="00791D37">
            <w:pPr>
              <w:rPr>
                <w:lang w:val="en-GB"/>
              </w:rPr>
            </w:pPr>
            <w:r w:rsidRPr="00791D37">
              <w:rPr>
                <w:lang w:val="en-GB"/>
              </w:rPr>
              <w:t>Full Thread Device</w:t>
            </w:r>
          </w:p>
        </w:tc>
      </w:tr>
      <w:tr w:rsidR="00DA3B27" w:rsidRPr="00791D37" w14:paraId="4A208D83" w14:textId="77777777" w:rsidTr="008F166F">
        <w:trPr>
          <w:trHeight w:val="253"/>
          <w:jc w:val="center"/>
        </w:trPr>
        <w:tc>
          <w:tcPr>
            <w:tcW w:w="4530" w:type="dxa"/>
            <w:vAlign w:val="center"/>
          </w:tcPr>
          <w:p w14:paraId="73E6ADCB" w14:textId="77777777" w:rsidR="00DA3B27" w:rsidRPr="00791D37" w:rsidRDefault="00DA3B27" w:rsidP="00791D37">
            <w:r w:rsidRPr="00791D37">
              <w:t>MTD</w:t>
            </w:r>
          </w:p>
        </w:tc>
        <w:tc>
          <w:tcPr>
            <w:tcW w:w="4530" w:type="dxa"/>
            <w:vAlign w:val="center"/>
          </w:tcPr>
          <w:p w14:paraId="73A633DD" w14:textId="77777777" w:rsidR="00DA3B27" w:rsidRPr="00791D37" w:rsidRDefault="00DA3B27" w:rsidP="00791D37">
            <w:pPr>
              <w:rPr>
                <w:lang w:val="en-GB"/>
              </w:rPr>
            </w:pPr>
            <w:r w:rsidRPr="00791D37">
              <w:rPr>
                <w:lang w:val="en-GB"/>
              </w:rPr>
              <w:t>Minimal Thread Device</w:t>
            </w:r>
          </w:p>
        </w:tc>
      </w:tr>
      <w:tr w:rsidR="00DA3B27" w:rsidRPr="00791D37" w14:paraId="5B03480C" w14:textId="77777777" w:rsidTr="008F166F">
        <w:trPr>
          <w:trHeight w:val="253"/>
          <w:jc w:val="center"/>
        </w:trPr>
        <w:tc>
          <w:tcPr>
            <w:tcW w:w="4530" w:type="dxa"/>
            <w:vAlign w:val="center"/>
          </w:tcPr>
          <w:p w14:paraId="5DE1A78A" w14:textId="77777777" w:rsidR="00DA3B27" w:rsidRPr="00791D37" w:rsidRDefault="00DA3B27" w:rsidP="00791D37">
            <w:r w:rsidRPr="00791D37">
              <w:t>ED</w:t>
            </w:r>
          </w:p>
        </w:tc>
        <w:tc>
          <w:tcPr>
            <w:tcW w:w="4530" w:type="dxa"/>
            <w:vAlign w:val="center"/>
          </w:tcPr>
          <w:p w14:paraId="34E547E1" w14:textId="77777777" w:rsidR="00DA3B27" w:rsidRPr="00791D37" w:rsidRDefault="00DA3B27" w:rsidP="00791D37">
            <w:pPr>
              <w:rPr>
                <w:lang w:val="en-GB"/>
              </w:rPr>
            </w:pPr>
            <w:r w:rsidRPr="00791D37">
              <w:rPr>
                <w:lang w:val="en-GB"/>
              </w:rPr>
              <w:t>End Device</w:t>
            </w:r>
          </w:p>
        </w:tc>
      </w:tr>
      <w:tr w:rsidR="00DA3B27" w:rsidRPr="00791D37" w14:paraId="73DFD2EE" w14:textId="77777777" w:rsidTr="008F166F">
        <w:trPr>
          <w:trHeight w:val="253"/>
          <w:jc w:val="center"/>
        </w:trPr>
        <w:tc>
          <w:tcPr>
            <w:tcW w:w="4530" w:type="dxa"/>
            <w:vAlign w:val="center"/>
          </w:tcPr>
          <w:p w14:paraId="27EFCEE0" w14:textId="77777777" w:rsidR="00DA3B27" w:rsidRPr="00791D37" w:rsidRDefault="00DA3B27" w:rsidP="00791D37">
            <w:r w:rsidRPr="00791D37">
              <w:t>FED</w:t>
            </w:r>
          </w:p>
        </w:tc>
        <w:tc>
          <w:tcPr>
            <w:tcW w:w="4530" w:type="dxa"/>
            <w:vAlign w:val="center"/>
          </w:tcPr>
          <w:p w14:paraId="35E02B09" w14:textId="77777777" w:rsidR="00DA3B27" w:rsidRPr="00791D37" w:rsidRDefault="00DA3B27" w:rsidP="00791D37">
            <w:pPr>
              <w:rPr>
                <w:lang w:val="en-GB"/>
              </w:rPr>
            </w:pPr>
            <w:r w:rsidRPr="00791D37">
              <w:rPr>
                <w:lang w:val="en-GB"/>
              </w:rPr>
              <w:t>Full End Device</w:t>
            </w:r>
          </w:p>
        </w:tc>
      </w:tr>
      <w:tr w:rsidR="00DA3B27" w:rsidRPr="00791D37" w14:paraId="17108853" w14:textId="77777777" w:rsidTr="008F166F">
        <w:trPr>
          <w:trHeight w:val="253"/>
          <w:jc w:val="center"/>
        </w:trPr>
        <w:tc>
          <w:tcPr>
            <w:tcW w:w="4530" w:type="dxa"/>
            <w:vAlign w:val="center"/>
          </w:tcPr>
          <w:p w14:paraId="6CABEC6B" w14:textId="77777777" w:rsidR="00DA3B27" w:rsidRPr="00791D37" w:rsidRDefault="00DA3B27" w:rsidP="00791D37">
            <w:r w:rsidRPr="00791D37">
              <w:t>MED</w:t>
            </w:r>
          </w:p>
        </w:tc>
        <w:tc>
          <w:tcPr>
            <w:tcW w:w="4530" w:type="dxa"/>
            <w:vAlign w:val="center"/>
          </w:tcPr>
          <w:p w14:paraId="1A99BDBC" w14:textId="77777777" w:rsidR="00DA3B27" w:rsidRPr="00791D37" w:rsidRDefault="00DA3B27" w:rsidP="00791D37">
            <w:pPr>
              <w:rPr>
                <w:lang w:val="en-GB"/>
              </w:rPr>
            </w:pPr>
            <w:r w:rsidRPr="00791D37">
              <w:rPr>
                <w:lang w:val="en-GB"/>
              </w:rPr>
              <w:t>Minimal End Device</w:t>
            </w:r>
          </w:p>
        </w:tc>
      </w:tr>
      <w:tr w:rsidR="00DA3B27" w:rsidRPr="00791D37" w14:paraId="23C2B654" w14:textId="77777777" w:rsidTr="008F166F">
        <w:trPr>
          <w:trHeight w:val="253"/>
          <w:jc w:val="center"/>
        </w:trPr>
        <w:tc>
          <w:tcPr>
            <w:tcW w:w="4530" w:type="dxa"/>
            <w:vAlign w:val="center"/>
          </w:tcPr>
          <w:p w14:paraId="704AA660" w14:textId="77777777" w:rsidR="00DA3B27" w:rsidRPr="00791D37" w:rsidRDefault="00DA3B27" w:rsidP="00791D37">
            <w:r w:rsidRPr="00791D37">
              <w:t>SED</w:t>
            </w:r>
          </w:p>
        </w:tc>
        <w:tc>
          <w:tcPr>
            <w:tcW w:w="4530" w:type="dxa"/>
            <w:vAlign w:val="center"/>
          </w:tcPr>
          <w:p w14:paraId="7ADDA2FD" w14:textId="77777777" w:rsidR="00DA3B27" w:rsidRPr="00791D37" w:rsidRDefault="00DA3B27" w:rsidP="00791D37">
            <w:pPr>
              <w:rPr>
                <w:lang w:val="en-GB"/>
              </w:rPr>
            </w:pPr>
            <w:r w:rsidRPr="00791D37">
              <w:rPr>
                <w:lang w:val="en-GB"/>
              </w:rPr>
              <w:t>Sleepy End Device</w:t>
            </w:r>
          </w:p>
        </w:tc>
      </w:tr>
      <w:tr w:rsidR="00DA3B27" w:rsidRPr="00791D37" w14:paraId="41857CE6" w14:textId="77777777" w:rsidTr="008F166F">
        <w:trPr>
          <w:trHeight w:val="253"/>
          <w:jc w:val="center"/>
        </w:trPr>
        <w:tc>
          <w:tcPr>
            <w:tcW w:w="4530" w:type="dxa"/>
            <w:vAlign w:val="center"/>
          </w:tcPr>
          <w:p w14:paraId="7FD97613" w14:textId="77777777" w:rsidR="00DA3B27" w:rsidRPr="00791D37" w:rsidRDefault="00DA3B27" w:rsidP="00791D37">
            <w:r w:rsidRPr="00791D37">
              <w:t>MeshCoP</w:t>
            </w:r>
          </w:p>
        </w:tc>
        <w:tc>
          <w:tcPr>
            <w:tcW w:w="4530" w:type="dxa"/>
            <w:vAlign w:val="center"/>
          </w:tcPr>
          <w:p w14:paraId="5493B4A2" w14:textId="77777777" w:rsidR="00DA3B27" w:rsidRPr="00791D37" w:rsidRDefault="00DA3B27" w:rsidP="00791D37">
            <w:pPr>
              <w:rPr>
                <w:lang w:val="en-GB"/>
              </w:rPr>
            </w:pPr>
            <w:r w:rsidRPr="00791D37">
              <w:t>Mesh Commissioning Protocol</w:t>
            </w:r>
          </w:p>
        </w:tc>
      </w:tr>
      <w:tr w:rsidR="00DA3B27" w:rsidRPr="00791D37" w14:paraId="405585F8" w14:textId="77777777" w:rsidTr="008F166F">
        <w:trPr>
          <w:trHeight w:val="253"/>
          <w:jc w:val="center"/>
        </w:trPr>
        <w:tc>
          <w:tcPr>
            <w:tcW w:w="4530" w:type="dxa"/>
            <w:vAlign w:val="center"/>
          </w:tcPr>
          <w:p w14:paraId="3915596C" w14:textId="77777777" w:rsidR="00DA3B27" w:rsidRPr="00791D37" w:rsidRDefault="00DA3B27" w:rsidP="00791D37">
            <w:r w:rsidRPr="00791D37">
              <w:t>BR</w:t>
            </w:r>
          </w:p>
        </w:tc>
        <w:tc>
          <w:tcPr>
            <w:tcW w:w="4530" w:type="dxa"/>
            <w:vAlign w:val="center"/>
          </w:tcPr>
          <w:p w14:paraId="03146439" w14:textId="77777777" w:rsidR="00DA3B27" w:rsidRPr="00791D37" w:rsidRDefault="00DA3B27" w:rsidP="00791D37">
            <w:pPr>
              <w:rPr>
                <w:lang w:val="en-GB"/>
              </w:rPr>
            </w:pPr>
            <w:r w:rsidRPr="00791D37">
              <w:rPr>
                <w:lang w:val="en-GB"/>
              </w:rPr>
              <w:t>Border Router</w:t>
            </w:r>
          </w:p>
        </w:tc>
      </w:tr>
      <w:tr w:rsidR="00DA3B27" w:rsidRPr="00791D37" w14:paraId="0CA635C5" w14:textId="77777777" w:rsidTr="008F166F">
        <w:trPr>
          <w:trHeight w:val="253"/>
          <w:jc w:val="center"/>
        </w:trPr>
        <w:tc>
          <w:tcPr>
            <w:tcW w:w="4530" w:type="dxa"/>
            <w:vAlign w:val="center"/>
          </w:tcPr>
          <w:p w14:paraId="2C015BD4" w14:textId="77777777" w:rsidR="00DA3B27" w:rsidRPr="00791D37" w:rsidRDefault="00DA3B27" w:rsidP="00791D37">
            <w:r w:rsidRPr="00791D37">
              <w:t>JD</w:t>
            </w:r>
          </w:p>
        </w:tc>
        <w:tc>
          <w:tcPr>
            <w:tcW w:w="4530" w:type="dxa"/>
            <w:vAlign w:val="center"/>
          </w:tcPr>
          <w:p w14:paraId="4B2CB19A" w14:textId="77777777" w:rsidR="00DA3B27" w:rsidRPr="00791D37" w:rsidRDefault="00DA3B27" w:rsidP="00791D37">
            <w:pPr>
              <w:rPr>
                <w:lang w:val="en-GB"/>
              </w:rPr>
            </w:pPr>
            <w:r w:rsidRPr="00791D37">
              <w:rPr>
                <w:lang w:val="en-GB"/>
              </w:rPr>
              <w:t>Joiner Device</w:t>
            </w:r>
          </w:p>
        </w:tc>
      </w:tr>
      <w:tr w:rsidR="00DA3B27" w:rsidRPr="00791D37" w14:paraId="760B6BF0" w14:textId="77777777" w:rsidTr="008F166F">
        <w:trPr>
          <w:trHeight w:val="253"/>
          <w:jc w:val="center"/>
        </w:trPr>
        <w:tc>
          <w:tcPr>
            <w:tcW w:w="4530" w:type="dxa"/>
            <w:vAlign w:val="center"/>
          </w:tcPr>
          <w:p w14:paraId="5F696B5B" w14:textId="77777777" w:rsidR="00DA3B27" w:rsidRPr="00791D37" w:rsidRDefault="00DA3B27" w:rsidP="00791D37">
            <w:r w:rsidRPr="00791D37">
              <w:t>JR</w:t>
            </w:r>
          </w:p>
        </w:tc>
        <w:tc>
          <w:tcPr>
            <w:tcW w:w="4530" w:type="dxa"/>
            <w:vAlign w:val="center"/>
          </w:tcPr>
          <w:p w14:paraId="6A486303" w14:textId="77777777" w:rsidR="00DA3B27" w:rsidRPr="00791D37" w:rsidRDefault="00DA3B27" w:rsidP="00791D37">
            <w:pPr>
              <w:rPr>
                <w:lang w:val="en-GB"/>
              </w:rPr>
            </w:pPr>
            <w:r w:rsidRPr="00791D37">
              <w:rPr>
                <w:lang w:val="en-GB"/>
              </w:rPr>
              <w:t>Joiner Router</w:t>
            </w:r>
          </w:p>
        </w:tc>
      </w:tr>
      <w:tr w:rsidR="00DA3B27" w:rsidRPr="00791D37" w14:paraId="77D0CB86" w14:textId="77777777" w:rsidTr="008F166F">
        <w:trPr>
          <w:trHeight w:val="253"/>
          <w:jc w:val="center"/>
        </w:trPr>
        <w:tc>
          <w:tcPr>
            <w:tcW w:w="4530" w:type="dxa"/>
            <w:vAlign w:val="center"/>
          </w:tcPr>
          <w:p w14:paraId="2F38CE13" w14:textId="77777777" w:rsidR="00DA3B27" w:rsidRPr="00791D37" w:rsidRDefault="00DA3B27" w:rsidP="00791D37">
            <w:r w:rsidRPr="00791D37">
              <w:t>JS</w:t>
            </w:r>
          </w:p>
        </w:tc>
        <w:tc>
          <w:tcPr>
            <w:tcW w:w="4530" w:type="dxa"/>
            <w:vAlign w:val="center"/>
          </w:tcPr>
          <w:p w14:paraId="31467A5B" w14:textId="77777777" w:rsidR="00DA3B27" w:rsidRPr="00791D37" w:rsidRDefault="00DA3B27" w:rsidP="00791D37">
            <w:pPr>
              <w:rPr>
                <w:lang w:val="en-GB"/>
              </w:rPr>
            </w:pPr>
            <w:r w:rsidRPr="00791D37">
              <w:rPr>
                <w:lang w:val="en-GB"/>
              </w:rPr>
              <w:t>Joiner Session</w:t>
            </w:r>
          </w:p>
        </w:tc>
      </w:tr>
      <w:tr w:rsidR="00DA3B27" w:rsidRPr="00791D37" w14:paraId="0A0FBCD8" w14:textId="77777777" w:rsidTr="008F166F">
        <w:trPr>
          <w:trHeight w:val="253"/>
          <w:jc w:val="center"/>
        </w:trPr>
        <w:tc>
          <w:tcPr>
            <w:tcW w:w="4530" w:type="dxa"/>
            <w:vAlign w:val="center"/>
          </w:tcPr>
          <w:p w14:paraId="201CC50C" w14:textId="77777777" w:rsidR="00DA3B27" w:rsidRPr="00791D37" w:rsidRDefault="00DA3B27" w:rsidP="00791D37">
            <w:r w:rsidRPr="00791D37">
              <w:t>ULA</w:t>
            </w:r>
          </w:p>
        </w:tc>
        <w:tc>
          <w:tcPr>
            <w:tcW w:w="4530" w:type="dxa"/>
            <w:vAlign w:val="center"/>
          </w:tcPr>
          <w:p w14:paraId="0AC03075" w14:textId="77777777" w:rsidR="00DA3B27" w:rsidRPr="00791D37" w:rsidRDefault="00DA3B27" w:rsidP="00791D37">
            <w:pPr>
              <w:rPr>
                <w:lang w:val="en-GB"/>
              </w:rPr>
            </w:pPr>
            <w:r w:rsidRPr="00791D37">
              <w:rPr>
                <w:lang w:val="en-GB"/>
              </w:rPr>
              <w:t>Unique Local Address</w:t>
            </w:r>
          </w:p>
        </w:tc>
      </w:tr>
      <w:tr w:rsidR="00DA3B27" w:rsidRPr="00791D37" w14:paraId="30CB2D20" w14:textId="77777777" w:rsidTr="008F166F">
        <w:trPr>
          <w:trHeight w:val="253"/>
          <w:jc w:val="center"/>
        </w:trPr>
        <w:tc>
          <w:tcPr>
            <w:tcW w:w="4530" w:type="dxa"/>
            <w:vAlign w:val="center"/>
          </w:tcPr>
          <w:p w14:paraId="18CC50C3" w14:textId="77777777" w:rsidR="00DA3B27" w:rsidRPr="00791D37" w:rsidRDefault="00DA3B27" w:rsidP="00791D37">
            <w:r w:rsidRPr="00791D37">
              <w:t>GUA</w:t>
            </w:r>
          </w:p>
        </w:tc>
        <w:tc>
          <w:tcPr>
            <w:tcW w:w="4530" w:type="dxa"/>
            <w:vAlign w:val="center"/>
          </w:tcPr>
          <w:p w14:paraId="7142F558" w14:textId="77777777" w:rsidR="00DA3B27" w:rsidRPr="00791D37" w:rsidRDefault="00DA3B27" w:rsidP="00791D37">
            <w:pPr>
              <w:rPr>
                <w:lang w:val="en-GB"/>
              </w:rPr>
            </w:pPr>
            <w:r w:rsidRPr="00791D37">
              <w:rPr>
                <w:lang w:val="en-GB"/>
              </w:rPr>
              <w:t>Global Unique Address</w:t>
            </w:r>
          </w:p>
        </w:tc>
      </w:tr>
      <w:tr w:rsidR="00DA3B27" w:rsidRPr="00791D37" w14:paraId="5C011066" w14:textId="77777777" w:rsidTr="008F166F">
        <w:trPr>
          <w:trHeight w:val="253"/>
          <w:jc w:val="center"/>
        </w:trPr>
        <w:tc>
          <w:tcPr>
            <w:tcW w:w="4530" w:type="dxa"/>
            <w:vAlign w:val="center"/>
          </w:tcPr>
          <w:p w14:paraId="7D8EFDB6" w14:textId="77777777" w:rsidR="00DA3B27" w:rsidRPr="00791D37" w:rsidRDefault="00DA3B27" w:rsidP="00791D37">
            <w:r w:rsidRPr="00791D37">
              <w:t>EID</w:t>
            </w:r>
          </w:p>
        </w:tc>
        <w:tc>
          <w:tcPr>
            <w:tcW w:w="4530" w:type="dxa"/>
            <w:vAlign w:val="center"/>
          </w:tcPr>
          <w:p w14:paraId="71A82E31" w14:textId="77777777" w:rsidR="00DA3B27" w:rsidRPr="00791D37" w:rsidRDefault="00DA3B27" w:rsidP="00791D37">
            <w:pPr>
              <w:rPr>
                <w:lang w:val="en-GB"/>
              </w:rPr>
            </w:pPr>
            <w:r w:rsidRPr="00791D37">
              <w:rPr>
                <w:lang w:val="en-GB"/>
              </w:rPr>
              <w:t>Endpoint Identifier</w:t>
            </w:r>
          </w:p>
        </w:tc>
      </w:tr>
      <w:tr w:rsidR="00DA3B27" w:rsidRPr="00791D37" w14:paraId="63C6B9FF" w14:textId="77777777" w:rsidTr="008F166F">
        <w:trPr>
          <w:trHeight w:val="253"/>
          <w:jc w:val="center"/>
        </w:trPr>
        <w:tc>
          <w:tcPr>
            <w:tcW w:w="4530" w:type="dxa"/>
            <w:vAlign w:val="center"/>
          </w:tcPr>
          <w:p w14:paraId="2FDF09F9" w14:textId="77777777" w:rsidR="00DA3B27" w:rsidRPr="00791D37" w:rsidRDefault="00DA3B27" w:rsidP="00791D37">
            <w:r w:rsidRPr="00791D37">
              <w:t>REST</w:t>
            </w:r>
          </w:p>
        </w:tc>
        <w:tc>
          <w:tcPr>
            <w:tcW w:w="4530" w:type="dxa"/>
            <w:vAlign w:val="center"/>
          </w:tcPr>
          <w:p w14:paraId="1A8E6509" w14:textId="77777777" w:rsidR="00DA3B27" w:rsidRPr="00791D37" w:rsidRDefault="00DA3B27" w:rsidP="00791D37">
            <w:pPr>
              <w:rPr>
                <w:lang w:val="en-GB"/>
              </w:rPr>
            </w:pPr>
            <w:r w:rsidRPr="00791D37">
              <w:rPr>
                <w:lang w:val="en-GB"/>
              </w:rPr>
              <w:t>Representational State Transfer</w:t>
            </w:r>
          </w:p>
        </w:tc>
      </w:tr>
      <w:tr w:rsidR="00DA3B27" w:rsidRPr="00791D37" w14:paraId="40D17E31" w14:textId="77777777" w:rsidTr="008F166F">
        <w:trPr>
          <w:trHeight w:val="253"/>
          <w:jc w:val="center"/>
        </w:trPr>
        <w:tc>
          <w:tcPr>
            <w:tcW w:w="4530" w:type="dxa"/>
            <w:vAlign w:val="center"/>
          </w:tcPr>
          <w:p w14:paraId="59DA6086" w14:textId="77777777" w:rsidR="00DA3B27" w:rsidRPr="00791D37" w:rsidRDefault="00DA3B27" w:rsidP="00791D37">
            <w:r w:rsidRPr="00791D37">
              <w:t>KEK</w:t>
            </w:r>
          </w:p>
        </w:tc>
        <w:tc>
          <w:tcPr>
            <w:tcW w:w="4530" w:type="dxa"/>
            <w:vAlign w:val="center"/>
          </w:tcPr>
          <w:p w14:paraId="29B5DC4F" w14:textId="77777777" w:rsidR="00DA3B27" w:rsidRPr="00791D37" w:rsidRDefault="00DA3B27" w:rsidP="00791D37">
            <w:pPr>
              <w:rPr>
                <w:lang w:val="en-GB"/>
              </w:rPr>
            </w:pPr>
            <w:r w:rsidRPr="00791D37">
              <w:rPr>
                <w:lang w:val="en-GB"/>
              </w:rPr>
              <w:t>Key Encryption Key</w:t>
            </w:r>
          </w:p>
        </w:tc>
      </w:tr>
      <w:tr w:rsidR="00DA3B27" w:rsidRPr="00AA0321" w14:paraId="2294382D" w14:textId="77777777" w:rsidTr="008F166F">
        <w:trPr>
          <w:trHeight w:val="253"/>
          <w:jc w:val="center"/>
        </w:trPr>
        <w:tc>
          <w:tcPr>
            <w:tcW w:w="4530" w:type="dxa"/>
            <w:vAlign w:val="center"/>
          </w:tcPr>
          <w:p w14:paraId="3FE3002F" w14:textId="77777777" w:rsidR="00DA3B27" w:rsidRPr="00791D37" w:rsidRDefault="00DA3B27" w:rsidP="00791D37">
            <w:r w:rsidRPr="00791D37">
              <w:t>IID</w:t>
            </w:r>
          </w:p>
        </w:tc>
        <w:tc>
          <w:tcPr>
            <w:tcW w:w="4530" w:type="dxa"/>
            <w:vAlign w:val="center"/>
          </w:tcPr>
          <w:p w14:paraId="028AD183" w14:textId="77777777" w:rsidR="00DA3B27" w:rsidRPr="00791D37" w:rsidRDefault="00DA3B27" w:rsidP="00791D37">
            <w:pPr>
              <w:rPr>
                <w:lang w:val="en-GB"/>
              </w:rPr>
            </w:pPr>
            <w:r w:rsidRPr="00791D37">
              <w:rPr>
                <w:lang w:val="en-GB"/>
              </w:rPr>
              <w:t>Interface Identifier (from the JD)</w:t>
            </w:r>
          </w:p>
        </w:tc>
      </w:tr>
      <w:tr w:rsidR="00845295" w:rsidRPr="00257A8F" w14:paraId="1E2D7DDF" w14:textId="77777777" w:rsidTr="008F166F">
        <w:trPr>
          <w:trHeight w:val="253"/>
          <w:jc w:val="center"/>
          <w:ins w:id="1255" w:author="JORGE CONTRERAS ORTIZ" w:date="2021-09-05T18:50:00Z"/>
        </w:trPr>
        <w:tc>
          <w:tcPr>
            <w:tcW w:w="4530" w:type="dxa"/>
            <w:vAlign w:val="center"/>
          </w:tcPr>
          <w:p w14:paraId="03474D33" w14:textId="05564D1B" w:rsidR="00845295" w:rsidRPr="00791D37" w:rsidRDefault="00845295" w:rsidP="00791D37">
            <w:pPr>
              <w:rPr>
                <w:ins w:id="1256" w:author="JORGE CONTRERAS ORTIZ" w:date="2021-09-05T18:50:00Z"/>
              </w:rPr>
            </w:pPr>
            <w:ins w:id="1257" w:author="JORGE CONTRERAS ORTIZ" w:date="2021-09-05T18:50:00Z">
              <w:r>
                <w:t>MLE</w:t>
              </w:r>
            </w:ins>
          </w:p>
        </w:tc>
        <w:tc>
          <w:tcPr>
            <w:tcW w:w="4530" w:type="dxa"/>
            <w:vAlign w:val="center"/>
          </w:tcPr>
          <w:p w14:paraId="6169429D" w14:textId="0A430EDE" w:rsidR="00845295" w:rsidRPr="00791D37" w:rsidRDefault="00845295" w:rsidP="00791D37">
            <w:pPr>
              <w:rPr>
                <w:ins w:id="1258" w:author="JORGE CONTRERAS ORTIZ" w:date="2021-09-05T18:50:00Z"/>
                <w:lang w:val="en-GB"/>
              </w:rPr>
            </w:pPr>
            <w:ins w:id="1259" w:author="JORGE CONTRERAS ORTIZ" w:date="2021-09-05T18:50:00Z">
              <w:r>
                <w:rPr>
                  <w:lang w:val="en-GB"/>
                </w:rPr>
                <w:t>Establecimiento del Enlace</w:t>
              </w:r>
            </w:ins>
            <w:ins w:id="1260" w:author="JORGE CONTRERAS ORTIZ" w:date="2021-09-05T18:51:00Z">
              <w:r>
                <w:rPr>
                  <w:lang w:val="en-GB"/>
                </w:rPr>
                <w:t xml:space="preserve"> MAC</w:t>
              </w:r>
            </w:ins>
          </w:p>
        </w:tc>
      </w:tr>
    </w:tbl>
    <w:p w14:paraId="2B3BE8EC" w14:textId="775149ED" w:rsidR="00DA3B27" w:rsidRPr="00791D37" w:rsidRDefault="00DA3B27" w:rsidP="00522D2C">
      <w:pPr>
        <w:pStyle w:val="Descripcin"/>
        <w:jc w:val="center"/>
      </w:pPr>
      <w:bookmarkStart w:id="1261" w:name="_Toc81499561"/>
      <w:bookmarkStart w:id="1262" w:name="_Toc81762093"/>
      <w:r w:rsidRPr="00791D37">
        <w:t xml:space="preserve">Tabla </w:t>
      </w:r>
      <w:fldSimple w:instr=" SEQ Tabla \* ARABIC ">
        <w:r w:rsidR="003E5AE5">
          <w:rPr>
            <w:noProof/>
          </w:rPr>
          <w:t>1</w:t>
        </w:r>
      </w:fldSimple>
      <w:r w:rsidRPr="00791D37">
        <w:t xml:space="preserve"> Abreviaturas y Acrónimos</w:t>
      </w:r>
      <w:bookmarkEnd w:id="1261"/>
      <w:bookmarkEnd w:id="1262"/>
    </w:p>
    <w:p w14:paraId="346376A8" w14:textId="77777777" w:rsidR="00DA3B27" w:rsidRPr="00791D37" w:rsidRDefault="00DA3B27" w:rsidP="00791D37"/>
    <w:p w14:paraId="6E15715C" w14:textId="66CBEB76" w:rsidR="00DA3B27" w:rsidRPr="00791D37" w:rsidRDefault="00DA3B27" w:rsidP="00791D37">
      <w:r w:rsidRPr="00791D37">
        <w:br w:type="page"/>
      </w:r>
    </w:p>
    <w:p w14:paraId="5CFF7DCC" w14:textId="77777777" w:rsidR="00DA3B27" w:rsidRPr="00791D37" w:rsidRDefault="00DA3B27" w:rsidP="00791D37">
      <w:pPr>
        <w:pStyle w:val="Ttulo1"/>
      </w:pPr>
      <w:bookmarkStart w:id="1263" w:name="_Toc81765183"/>
      <w:r w:rsidRPr="00791D37">
        <w:lastRenderedPageBreak/>
        <w:t>ILUSTRACIONES</w:t>
      </w:r>
      <w:bookmarkEnd w:id="1263"/>
    </w:p>
    <w:p w14:paraId="0B8806BA" w14:textId="77777777" w:rsidR="00B62082" w:rsidRPr="00791D37" w:rsidRDefault="00B62082" w:rsidP="00791D37"/>
    <w:p w14:paraId="248311C7" w14:textId="22ED6B8D" w:rsidR="004E60C8" w:rsidRDefault="00B62082">
      <w:pPr>
        <w:pStyle w:val="Tabladeilustraciones"/>
        <w:tabs>
          <w:tab w:val="right" w:leader="dot" w:pos="8494"/>
        </w:tabs>
        <w:rPr>
          <w:ins w:id="1264" w:author="JORGE CONTRERAS ORTIZ" w:date="2021-09-05T20:13:00Z"/>
          <w:rFonts w:asciiTheme="minorHAnsi" w:eastAsiaTheme="minorEastAsia" w:hAnsiTheme="minorHAnsi" w:cstheme="minorBidi"/>
          <w:noProof/>
          <w:lang w:eastAsia="es-ES"/>
        </w:rPr>
      </w:pPr>
      <w:r w:rsidRPr="00791D37">
        <w:fldChar w:fldCharType="begin"/>
      </w:r>
      <w:r w:rsidRPr="00791D37">
        <w:instrText xml:space="preserve"> TOC \h \z \c "Ilustración" </w:instrText>
      </w:r>
      <w:r w:rsidRPr="00791D37">
        <w:fldChar w:fldCharType="separate"/>
      </w:r>
      <w:ins w:id="1265" w:author="JORGE CONTRERAS ORTIZ" w:date="2021-09-05T20:13:00Z">
        <w:r w:rsidR="004E60C8" w:rsidRPr="00BF243C">
          <w:rPr>
            <w:rStyle w:val="Hipervnculo"/>
            <w:noProof/>
          </w:rPr>
          <w:fldChar w:fldCharType="begin"/>
        </w:r>
        <w:r w:rsidR="004E60C8" w:rsidRPr="00BF243C">
          <w:rPr>
            <w:rStyle w:val="Hipervnculo"/>
            <w:noProof/>
          </w:rPr>
          <w:instrText xml:space="preserve"> </w:instrText>
        </w:r>
        <w:r w:rsidR="004E60C8">
          <w:rPr>
            <w:noProof/>
          </w:rPr>
          <w:instrText>HYPERLINK \l "_Toc81765333"</w:instrText>
        </w:r>
        <w:r w:rsidR="004E60C8" w:rsidRPr="00BF243C">
          <w:rPr>
            <w:rStyle w:val="Hipervnculo"/>
            <w:noProof/>
          </w:rPr>
          <w:instrText xml:space="preserve"> </w:instrText>
        </w:r>
        <w:r w:rsidR="004E60C8" w:rsidRPr="00BF243C">
          <w:rPr>
            <w:rStyle w:val="Hipervnculo"/>
            <w:noProof/>
          </w:rPr>
        </w:r>
        <w:r w:rsidR="004E60C8" w:rsidRPr="00BF243C">
          <w:rPr>
            <w:rStyle w:val="Hipervnculo"/>
            <w:noProof/>
          </w:rPr>
          <w:fldChar w:fldCharType="separate"/>
        </w:r>
        <w:r w:rsidR="004E60C8" w:rsidRPr="00BF243C">
          <w:rPr>
            <w:rStyle w:val="Hipervnculo"/>
            <w:noProof/>
          </w:rPr>
          <w:t>Ilustración 1 Estructura Básica 6LoWPAN [6]</w:t>
        </w:r>
        <w:r w:rsidR="004E60C8">
          <w:rPr>
            <w:noProof/>
            <w:webHidden/>
          </w:rPr>
          <w:tab/>
        </w:r>
        <w:r w:rsidR="004E60C8">
          <w:rPr>
            <w:noProof/>
            <w:webHidden/>
          </w:rPr>
          <w:fldChar w:fldCharType="begin"/>
        </w:r>
        <w:r w:rsidR="004E60C8">
          <w:rPr>
            <w:noProof/>
            <w:webHidden/>
          </w:rPr>
          <w:instrText xml:space="preserve"> PAGEREF _Toc81765333 \h </w:instrText>
        </w:r>
        <w:r w:rsidR="004E60C8">
          <w:rPr>
            <w:noProof/>
            <w:webHidden/>
          </w:rPr>
        </w:r>
      </w:ins>
      <w:r w:rsidR="004E60C8">
        <w:rPr>
          <w:noProof/>
          <w:webHidden/>
        </w:rPr>
        <w:fldChar w:fldCharType="separate"/>
      </w:r>
      <w:ins w:id="1266" w:author="JORGE CONTRERAS ORTIZ" w:date="2021-09-05T20:13:00Z">
        <w:r w:rsidR="004E60C8">
          <w:rPr>
            <w:noProof/>
            <w:webHidden/>
          </w:rPr>
          <w:t>8</w:t>
        </w:r>
        <w:r w:rsidR="004E60C8">
          <w:rPr>
            <w:noProof/>
            <w:webHidden/>
          </w:rPr>
          <w:fldChar w:fldCharType="end"/>
        </w:r>
        <w:r w:rsidR="004E60C8" w:rsidRPr="00BF243C">
          <w:rPr>
            <w:rStyle w:val="Hipervnculo"/>
            <w:noProof/>
          </w:rPr>
          <w:fldChar w:fldCharType="end"/>
        </w:r>
      </w:ins>
    </w:p>
    <w:p w14:paraId="534DB6E4" w14:textId="4F91E0B2" w:rsidR="004E60C8" w:rsidRDefault="004E60C8">
      <w:pPr>
        <w:pStyle w:val="Tabladeilustraciones"/>
        <w:tabs>
          <w:tab w:val="right" w:leader="dot" w:pos="8494"/>
        </w:tabs>
        <w:rPr>
          <w:ins w:id="1267" w:author="JORGE CONTRERAS ORTIZ" w:date="2021-09-05T20:13:00Z"/>
          <w:rFonts w:asciiTheme="minorHAnsi" w:eastAsiaTheme="minorEastAsia" w:hAnsiTheme="minorHAnsi" w:cstheme="minorBidi"/>
          <w:noProof/>
          <w:lang w:eastAsia="es-ES"/>
        </w:rPr>
      </w:pPr>
      <w:ins w:id="1268"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34"</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2 Arquitectura en Contiki [7]</w:t>
        </w:r>
        <w:r>
          <w:rPr>
            <w:noProof/>
            <w:webHidden/>
          </w:rPr>
          <w:tab/>
        </w:r>
        <w:r>
          <w:rPr>
            <w:noProof/>
            <w:webHidden/>
          </w:rPr>
          <w:fldChar w:fldCharType="begin"/>
        </w:r>
        <w:r>
          <w:rPr>
            <w:noProof/>
            <w:webHidden/>
          </w:rPr>
          <w:instrText xml:space="preserve"> PAGEREF _Toc81765334 \h </w:instrText>
        </w:r>
        <w:r>
          <w:rPr>
            <w:noProof/>
            <w:webHidden/>
          </w:rPr>
        </w:r>
      </w:ins>
      <w:r>
        <w:rPr>
          <w:noProof/>
          <w:webHidden/>
        </w:rPr>
        <w:fldChar w:fldCharType="separate"/>
      </w:r>
      <w:ins w:id="1269" w:author="JORGE CONTRERAS ORTIZ" w:date="2021-09-05T20:13:00Z">
        <w:r>
          <w:rPr>
            <w:noProof/>
            <w:webHidden/>
          </w:rPr>
          <w:t>11</w:t>
        </w:r>
        <w:r>
          <w:rPr>
            <w:noProof/>
            <w:webHidden/>
          </w:rPr>
          <w:fldChar w:fldCharType="end"/>
        </w:r>
        <w:r w:rsidRPr="00BF243C">
          <w:rPr>
            <w:rStyle w:val="Hipervnculo"/>
            <w:noProof/>
          </w:rPr>
          <w:fldChar w:fldCharType="end"/>
        </w:r>
      </w:ins>
    </w:p>
    <w:p w14:paraId="676E1A20" w14:textId="0ADACB75" w:rsidR="004E60C8" w:rsidRDefault="004E60C8">
      <w:pPr>
        <w:pStyle w:val="Tabladeilustraciones"/>
        <w:tabs>
          <w:tab w:val="right" w:leader="dot" w:pos="8494"/>
        </w:tabs>
        <w:rPr>
          <w:ins w:id="1270" w:author="JORGE CONTRERAS ORTIZ" w:date="2021-09-05T20:13:00Z"/>
          <w:rFonts w:asciiTheme="minorHAnsi" w:eastAsiaTheme="minorEastAsia" w:hAnsiTheme="minorHAnsi" w:cstheme="minorBidi"/>
          <w:noProof/>
          <w:lang w:eastAsia="es-ES"/>
        </w:rPr>
      </w:pPr>
      <w:ins w:id="1271"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35"</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3 Ejemplo de una topología de Red Thread en malla [9]</w:t>
        </w:r>
        <w:r>
          <w:rPr>
            <w:noProof/>
            <w:webHidden/>
          </w:rPr>
          <w:tab/>
        </w:r>
        <w:r>
          <w:rPr>
            <w:noProof/>
            <w:webHidden/>
          </w:rPr>
          <w:fldChar w:fldCharType="begin"/>
        </w:r>
        <w:r>
          <w:rPr>
            <w:noProof/>
            <w:webHidden/>
          </w:rPr>
          <w:instrText xml:space="preserve"> PAGEREF _Toc81765335 \h </w:instrText>
        </w:r>
        <w:r>
          <w:rPr>
            <w:noProof/>
            <w:webHidden/>
          </w:rPr>
        </w:r>
      </w:ins>
      <w:r>
        <w:rPr>
          <w:noProof/>
          <w:webHidden/>
        </w:rPr>
        <w:fldChar w:fldCharType="separate"/>
      </w:r>
      <w:ins w:id="1272" w:author="JORGE CONTRERAS ORTIZ" w:date="2021-09-05T20:13:00Z">
        <w:r>
          <w:rPr>
            <w:noProof/>
            <w:webHidden/>
          </w:rPr>
          <w:t>15</w:t>
        </w:r>
        <w:r>
          <w:rPr>
            <w:noProof/>
            <w:webHidden/>
          </w:rPr>
          <w:fldChar w:fldCharType="end"/>
        </w:r>
        <w:r w:rsidRPr="00BF243C">
          <w:rPr>
            <w:rStyle w:val="Hipervnculo"/>
            <w:noProof/>
          </w:rPr>
          <w:fldChar w:fldCharType="end"/>
        </w:r>
      </w:ins>
    </w:p>
    <w:p w14:paraId="05ED1A8A" w14:textId="6D39590B" w:rsidR="004E60C8" w:rsidRDefault="004E60C8">
      <w:pPr>
        <w:pStyle w:val="Tabladeilustraciones"/>
        <w:tabs>
          <w:tab w:val="right" w:leader="dot" w:pos="8494"/>
        </w:tabs>
        <w:rPr>
          <w:ins w:id="1273" w:author="JORGE CONTRERAS ORTIZ" w:date="2021-09-05T20:13:00Z"/>
          <w:rFonts w:asciiTheme="minorHAnsi" w:eastAsiaTheme="minorEastAsia" w:hAnsiTheme="minorHAnsi" w:cstheme="minorBidi"/>
          <w:noProof/>
          <w:lang w:eastAsia="es-ES"/>
        </w:rPr>
      </w:pPr>
      <w:ins w:id="1274"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36"</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4  Pila de Protocolo Thread en un sistema IoT</w:t>
        </w:r>
        <w:r>
          <w:rPr>
            <w:noProof/>
            <w:webHidden/>
          </w:rPr>
          <w:tab/>
        </w:r>
        <w:r>
          <w:rPr>
            <w:noProof/>
            <w:webHidden/>
          </w:rPr>
          <w:fldChar w:fldCharType="begin"/>
        </w:r>
        <w:r>
          <w:rPr>
            <w:noProof/>
            <w:webHidden/>
          </w:rPr>
          <w:instrText xml:space="preserve"> PAGEREF _Toc81765336 \h </w:instrText>
        </w:r>
        <w:r>
          <w:rPr>
            <w:noProof/>
            <w:webHidden/>
          </w:rPr>
        </w:r>
      </w:ins>
      <w:r>
        <w:rPr>
          <w:noProof/>
          <w:webHidden/>
        </w:rPr>
        <w:fldChar w:fldCharType="separate"/>
      </w:r>
      <w:ins w:id="1275" w:author="JORGE CONTRERAS ORTIZ" w:date="2021-09-05T20:13:00Z">
        <w:r>
          <w:rPr>
            <w:noProof/>
            <w:webHidden/>
          </w:rPr>
          <w:t>16</w:t>
        </w:r>
        <w:r>
          <w:rPr>
            <w:noProof/>
            <w:webHidden/>
          </w:rPr>
          <w:fldChar w:fldCharType="end"/>
        </w:r>
        <w:r w:rsidRPr="00BF243C">
          <w:rPr>
            <w:rStyle w:val="Hipervnculo"/>
            <w:noProof/>
          </w:rPr>
          <w:fldChar w:fldCharType="end"/>
        </w:r>
      </w:ins>
    </w:p>
    <w:p w14:paraId="741FDC99" w14:textId="52AF2B56" w:rsidR="004E60C8" w:rsidRDefault="004E60C8">
      <w:pPr>
        <w:pStyle w:val="Tabladeilustraciones"/>
        <w:tabs>
          <w:tab w:val="right" w:leader="dot" w:pos="8494"/>
        </w:tabs>
        <w:rPr>
          <w:ins w:id="1276" w:author="JORGE CONTRERAS ORTIZ" w:date="2021-09-05T20:13:00Z"/>
          <w:rFonts w:asciiTheme="minorHAnsi" w:eastAsiaTheme="minorEastAsia" w:hAnsiTheme="minorHAnsi" w:cstheme="minorBidi"/>
          <w:noProof/>
          <w:lang w:eastAsia="es-ES"/>
        </w:rPr>
      </w:pPr>
      <w:ins w:id="1277"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37"</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5 Ejemplo PAN Thread [12], [13]</w:t>
        </w:r>
        <w:r>
          <w:rPr>
            <w:noProof/>
            <w:webHidden/>
          </w:rPr>
          <w:tab/>
        </w:r>
        <w:r>
          <w:rPr>
            <w:noProof/>
            <w:webHidden/>
          </w:rPr>
          <w:fldChar w:fldCharType="begin"/>
        </w:r>
        <w:r>
          <w:rPr>
            <w:noProof/>
            <w:webHidden/>
          </w:rPr>
          <w:instrText xml:space="preserve"> PAGEREF _Toc81765337 \h </w:instrText>
        </w:r>
        <w:r>
          <w:rPr>
            <w:noProof/>
            <w:webHidden/>
          </w:rPr>
        </w:r>
      </w:ins>
      <w:r>
        <w:rPr>
          <w:noProof/>
          <w:webHidden/>
        </w:rPr>
        <w:fldChar w:fldCharType="separate"/>
      </w:r>
      <w:ins w:id="1278" w:author="JORGE CONTRERAS ORTIZ" w:date="2021-09-05T20:13:00Z">
        <w:r>
          <w:rPr>
            <w:noProof/>
            <w:webHidden/>
          </w:rPr>
          <w:t>16</w:t>
        </w:r>
        <w:r>
          <w:rPr>
            <w:noProof/>
            <w:webHidden/>
          </w:rPr>
          <w:fldChar w:fldCharType="end"/>
        </w:r>
        <w:r w:rsidRPr="00BF243C">
          <w:rPr>
            <w:rStyle w:val="Hipervnculo"/>
            <w:noProof/>
          </w:rPr>
          <w:fldChar w:fldCharType="end"/>
        </w:r>
      </w:ins>
    </w:p>
    <w:p w14:paraId="055EC9D4" w14:textId="453E17B8" w:rsidR="004E60C8" w:rsidRDefault="004E60C8">
      <w:pPr>
        <w:pStyle w:val="Tabladeilustraciones"/>
        <w:tabs>
          <w:tab w:val="right" w:leader="dot" w:pos="8494"/>
        </w:tabs>
        <w:rPr>
          <w:ins w:id="1279" w:author="JORGE CONTRERAS ORTIZ" w:date="2021-09-05T20:13:00Z"/>
          <w:rFonts w:asciiTheme="minorHAnsi" w:eastAsiaTheme="minorEastAsia" w:hAnsiTheme="minorHAnsi" w:cstheme="minorBidi"/>
          <w:noProof/>
          <w:lang w:eastAsia="es-ES"/>
        </w:rPr>
      </w:pPr>
      <w:ins w:id="1280"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38"</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6 Balena Etcher</w:t>
        </w:r>
        <w:r>
          <w:rPr>
            <w:noProof/>
            <w:webHidden/>
          </w:rPr>
          <w:tab/>
        </w:r>
        <w:r>
          <w:rPr>
            <w:noProof/>
            <w:webHidden/>
          </w:rPr>
          <w:fldChar w:fldCharType="begin"/>
        </w:r>
        <w:r>
          <w:rPr>
            <w:noProof/>
            <w:webHidden/>
          </w:rPr>
          <w:instrText xml:space="preserve"> PAGEREF _Toc81765338 \h </w:instrText>
        </w:r>
        <w:r>
          <w:rPr>
            <w:noProof/>
            <w:webHidden/>
          </w:rPr>
        </w:r>
      </w:ins>
      <w:r>
        <w:rPr>
          <w:noProof/>
          <w:webHidden/>
        </w:rPr>
        <w:fldChar w:fldCharType="separate"/>
      </w:r>
      <w:ins w:id="1281" w:author="JORGE CONTRERAS ORTIZ" w:date="2021-09-05T20:13:00Z">
        <w:r>
          <w:rPr>
            <w:noProof/>
            <w:webHidden/>
          </w:rPr>
          <w:t>28</w:t>
        </w:r>
        <w:r>
          <w:rPr>
            <w:noProof/>
            <w:webHidden/>
          </w:rPr>
          <w:fldChar w:fldCharType="end"/>
        </w:r>
        <w:r w:rsidRPr="00BF243C">
          <w:rPr>
            <w:rStyle w:val="Hipervnculo"/>
            <w:noProof/>
          </w:rPr>
          <w:fldChar w:fldCharType="end"/>
        </w:r>
      </w:ins>
    </w:p>
    <w:p w14:paraId="20718164" w14:textId="3C211FC6" w:rsidR="004E60C8" w:rsidRDefault="004E60C8">
      <w:pPr>
        <w:pStyle w:val="Tabladeilustraciones"/>
        <w:tabs>
          <w:tab w:val="right" w:leader="dot" w:pos="8494"/>
        </w:tabs>
        <w:rPr>
          <w:ins w:id="1282" w:author="JORGE CONTRERAS ORTIZ" w:date="2021-09-05T20:13:00Z"/>
          <w:rFonts w:asciiTheme="minorHAnsi" w:eastAsiaTheme="minorEastAsia" w:hAnsiTheme="minorHAnsi" w:cstheme="minorBidi"/>
          <w:noProof/>
          <w:lang w:eastAsia="es-ES"/>
        </w:rPr>
      </w:pPr>
      <w:ins w:id="1283"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39"</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7 Border Router en Administrador de Dispositivos Previo a la instalación de Drivers</w:t>
        </w:r>
        <w:r>
          <w:rPr>
            <w:noProof/>
            <w:webHidden/>
          </w:rPr>
          <w:tab/>
        </w:r>
        <w:r>
          <w:rPr>
            <w:noProof/>
            <w:webHidden/>
          </w:rPr>
          <w:fldChar w:fldCharType="begin"/>
        </w:r>
        <w:r>
          <w:rPr>
            <w:noProof/>
            <w:webHidden/>
          </w:rPr>
          <w:instrText xml:space="preserve"> PAGEREF _Toc81765339 \h </w:instrText>
        </w:r>
        <w:r>
          <w:rPr>
            <w:noProof/>
            <w:webHidden/>
          </w:rPr>
        </w:r>
      </w:ins>
      <w:r>
        <w:rPr>
          <w:noProof/>
          <w:webHidden/>
        </w:rPr>
        <w:fldChar w:fldCharType="separate"/>
      </w:r>
      <w:ins w:id="1284" w:author="JORGE CONTRERAS ORTIZ" w:date="2021-09-05T20:13:00Z">
        <w:r>
          <w:rPr>
            <w:noProof/>
            <w:webHidden/>
          </w:rPr>
          <w:t>29</w:t>
        </w:r>
        <w:r>
          <w:rPr>
            <w:noProof/>
            <w:webHidden/>
          </w:rPr>
          <w:fldChar w:fldCharType="end"/>
        </w:r>
        <w:r w:rsidRPr="00BF243C">
          <w:rPr>
            <w:rStyle w:val="Hipervnculo"/>
            <w:noProof/>
          </w:rPr>
          <w:fldChar w:fldCharType="end"/>
        </w:r>
      </w:ins>
    </w:p>
    <w:p w14:paraId="3D7D95B9" w14:textId="74D9B7D8" w:rsidR="004E60C8" w:rsidRDefault="004E60C8">
      <w:pPr>
        <w:pStyle w:val="Tabladeilustraciones"/>
        <w:tabs>
          <w:tab w:val="right" w:leader="dot" w:pos="8494"/>
        </w:tabs>
        <w:rPr>
          <w:ins w:id="1285" w:author="JORGE CONTRERAS ORTIZ" w:date="2021-09-05T20:13:00Z"/>
          <w:rFonts w:asciiTheme="minorHAnsi" w:eastAsiaTheme="minorEastAsia" w:hAnsiTheme="minorHAnsi" w:cstheme="minorBidi"/>
          <w:noProof/>
          <w:lang w:eastAsia="es-ES"/>
        </w:rPr>
      </w:pPr>
      <w:ins w:id="1286"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40"</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8 Instalación Drivers de Border Router con Zadig</w:t>
        </w:r>
        <w:r>
          <w:rPr>
            <w:noProof/>
            <w:webHidden/>
          </w:rPr>
          <w:tab/>
        </w:r>
        <w:r>
          <w:rPr>
            <w:noProof/>
            <w:webHidden/>
          </w:rPr>
          <w:fldChar w:fldCharType="begin"/>
        </w:r>
        <w:r>
          <w:rPr>
            <w:noProof/>
            <w:webHidden/>
          </w:rPr>
          <w:instrText xml:space="preserve"> PAGEREF _Toc81765340 \h </w:instrText>
        </w:r>
        <w:r>
          <w:rPr>
            <w:noProof/>
            <w:webHidden/>
          </w:rPr>
        </w:r>
      </w:ins>
      <w:r>
        <w:rPr>
          <w:noProof/>
          <w:webHidden/>
        </w:rPr>
        <w:fldChar w:fldCharType="separate"/>
      </w:r>
      <w:ins w:id="1287" w:author="JORGE CONTRERAS ORTIZ" w:date="2021-09-05T20:13:00Z">
        <w:r>
          <w:rPr>
            <w:noProof/>
            <w:webHidden/>
          </w:rPr>
          <w:t>30</w:t>
        </w:r>
        <w:r>
          <w:rPr>
            <w:noProof/>
            <w:webHidden/>
          </w:rPr>
          <w:fldChar w:fldCharType="end"/>
        </w:r>
        <w:r w:rsidRPr="00BF243C">
          <w:rPr>
            <w:rStyle w:val="Hipervnculo"/>
            <w:noProof/>
          </w:rPr>
          <w:fldChar w:fldCharType="end"/>
        </w:r>
      </w:ins>
    </w:p>
    <w:p w14:paraId="15E59D1F" w14:textId="2DADED5C" w:rsidR="004E60C8" w:rsidRDefault="004E60C8">
      <w:pPr>
        <w:pStyle w:val="Tabladeilustraciones"/>
        <w:tabs>
          <w:tab w:val="right" w:leader="dot" w:pos="8494"/>
        </w:tabs>
        <w:rPr>
          <w:ins w:id="1288" w:author="JORGE CONTRERAS ORTIZ" w:date="2021-09-05T20:13:00Z"/>
          <w:rFonts w:asciiTheme="minorHAnsi" w:eastAsiaTheme="minorEastAsia" w:hAnsiTheme="minorHAnsi" w:cstheme="minorBidi"/>
          <w:noProof/>
          <w:lang w:eastAsia="es-ES"/>
        </w:rPr>
      </w:pPr>
      <w:ins w:id="1289"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41"</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9 MobaXterm</w:t>
        </w:r>
        <w:r>
          <w:rPr>
            <w:noProof/>
            <w:webHidden/>
          </w:rPr>
          <w:tab/>
        </w:r>
        <w:r>
          <w:rPr>
            <w:noProof/>
            <w:webHidden/>
          </w:rPr>
          <w:fldChar w:fldCharType="begin"/>
        </w:r>
        <w:r>
          <w:rPr>
            <w:noProof/>
            <w:webHidden/>
          </w:rPr>
          <w:instrText xml:space="preserve"> PAGEREF _Toc81765341 \h </w:instrText>
        </w:r>
        <w:r>
          <w:rPr>
            <w:noProof/>
            <w:webHidden/>
          </w:rPr>
        </w:r>
      </w:ins>
      <w:r>
        <w:rPr>
          <w:noProof/>
          <w:webHidden/>
        </w:rPr>
        <w:fldChar w:fldCharType="separate"/>
      </w:r>
      <w:ins w:id="1290" w:author="JORGE CONTRERAS ORTIZ" w:date="2021-09-05T20:13:00Z">
        <w:r>
          <w:rPr>
            <w:noProof/>
            <w:webHidden/>
          </w:rPr>
          <w:t>30</w:t>
        </w:r>
        <w:r>
          <w:rPr>
            <w:noProof/>
            <w:webHidden/>
          </w:rPr>
          <w:fldChar w:fldCharType="end"/>
        </w:r>
        <w:r w:rsidRPr="00BF243C">
          <w:rPr>
            <w:rStyle w:val="Hipervnculo"/>
            <w:noProof/>
          </w:rPr>
          <w:fldChar w:fldCharType="end"/>
        </w:r>
      </w:ins>
    </w:p>
    <w:p w14:paraId="24C9699B" w14:textId="7749DA09" w:rsidR="004E60C8" w:rsidRDefault="004E60C8">
      <w:pPr>
        <w:pStyle w:val="Tabladeilustraciones"/>
        <w:tabs>
          <w:tab w:val="right" w:leader="dot" w:pos="8494"/>
        </w:tabs>
        <w:rPr>
          <w:ins w:id="1291" w:author="JORGE CONTRERAS ORTIZ" w:date="2021-09-05T20:13:00Z"/>
          <w:rFonts w:asciiTheme="minorHAnsi" w:eastAsiaTheme="minorEastAsia" w:hAnsiTheme="minorHAnsi" w:cstheme="minorBidi"/>
          <w:noProof/>
          <w:lang w:eastAsia="es-ES"/>
        </w:rPr>
      </w:pPr>
      <w:ins w:id="1292"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42"</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10 Login Panel Administración Web</w:t>
        </w:r>
        <w:r>
          <w:rPr>
            <w:noProof/>
            <w:webHidden/>
          </w:rPr>
          <w:tab/>
        </w:r>
        <w:r>
          <w:rPr>
            <w:noProof/>
            <w:webHidden/>
          </w:rPr>
          <w:fldChar w:fldCharType="begin"/>
        </w:r>
        <w:r>
          <w:rPr>
            <w:noProof/>
            <w:webHidden/>
          </w:rPr>
          <w:instrText xml:space="preserve"> PAGEREF _Toc81765342 \h </w:instrText>
        </w:r>
        <w:r>
          <w:rPr>
            <w:noProof/>
            <w:webHidden/>
          </w:rPr>
        </w:r>
      </w:ins>
      <w:r>
        <w:rPr>
          <w:noProof/>
          <w:webHidden/>
        </w:rPr>
        <w:fldChar w:fldCharType="separate"/>
      </w:r>
      <w:ins w:id="1293" w:author="JORGE CONTRERAS ORTIZ" w:date="2021-09-05T20:13:00Z">
        <w:r>
          <w:rPr>
            <w:noProof/>
            <w:webHidden/>
          </w:rPr>
          <w:t>31</w:t>
        </w:r>
        <w:r>
          <w:rPr>
            <w:noProof/>
            <w:webHidden/>
          </w:rPr>
          <w:fldChar w:fldCharType="end"/>
        </w:r>
        <w:r w:rsidRPr="00BF243C">
          <w:rPr>
            <w:rStyle w:val="Hipervnculo"/>
            <w:noProof/>
          </w:rPr>
          <w:fldChar w:fldCharType="end"/>
        </w:r>
      </w:ins>
    </w:p>
    <w:p w14:paraId="5DE533C0" w14:textId="2E2244AF" w:rsidR="004E60C8" w:rsidRDefault="004E60C8">
      <w:pPr>
        <w:pStyle w:val="Tabladeilustraciones"/>
        <w:tabs>
          <w:tab w:val="right" w:leader="dot" w:pos="8494"/>
        </w:tabs>
        <w:rPr>
          <w:ins w:id="1294" w:author="JORGE CONTRERAS ORTIZ" w:date="2021-09-05T20:13:00Z"/>
          <w:rFonts w:asciiTheme="minorHAnsi" w:eastAsiaTheme="minorEastAsia" w:hAnsiTheme="minorHAnsi" w:cstheme="minorBidi"/>
          <w:noProof/>
          <w:lang w:eastAsia="es-ES"/>
        </w:rPr>
      </w:pPr>
      <w:ins w:id="1295"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43"</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11 Pestaña Network</w:t>
        </w:r>
        <w:r>
          <w:rPr>
            <w:noProof/>
            <w:webHidden/>
          </w:rPr>
          <w:tab/>
        </w:r>
        <w:r>
          <w:rPr>
            <w:noProof/>
            <w:webHidden/>
          </w:rPr>
          <w:fldChar w:fldCharType="begin"/>
        </w:r>
        <w:r>
          <w:rPr>
            <w:noProof/>
            <w:webHidden/>
          </w:rPr>
          <w:instrText xml:space="preserve"> PAGEREF _Toc81765343 \h </w:instrText>
        </w:r>
        <w:r>
          <w:rPr>
            <w:noProof/>
            <w:webHidden/>
          </w:rPr>
        </w:r>
      </w:ins>
      <w:r>
        <w:rPr>
          <w:noProof/>
          <w:webHidden/>
        </w:rPr>
        <w:fldChar w:fldCharType="separate"/>
      </w:r>
      <w:ins w:id="1296" w:author="JORGE CONTRERAS ORTIZ" w:date="2021-09-05T20:13:00Z">
        <w:r>
          <w:rPr>
            <w:noProof/>
            <w:webHidden/>
          </w:rPr>
          <w:t>32</w:t>
        </w:r>
        <w:r>
          <w:rPr>
            <w:noProof/>
            <w:webHidden/>
          </w:rPr>
          <w:fldChar w:fldCharType="end"/>
        </w:r>
        <w:r w:rsidRPr="00BF243C">
          <w:rPr>
            <w:rStyle w:val="Hipervnculo"/>
            <w:noProof/>
          </w:rPr>
          <w:fldChar w:fldCharType="end"/>
        </w:r>
      </w:ins>
    </w:p>
    <w:p w14:paraId="3CFF41CA" w14:textId="67F112F5" w:rsidR="004E60C8" w:rsidRDefault="004E60C8">
      <w:pPr>
        <w:pStyle w:val="Tabladeilustraciones"/>
        <w:tabs>
          <w:tab w:val="right" w:leader="dot" w:pos="8494"/>
        </w:tabs>
        <w:rPr>
          <w:ins w:id="1297" w:author="JORGE CONTRERAS ORTIZ" w:date="2021-09-05T20:13:00Z"/>
          <w:rFonts w:asciiTheme="minorHAnsi" w:eastAsiaTheme="minorEastAsia" w:hAnsiTheme="minorHAnsi" w:cstheme="minorBidi"/>
          <w:noProof/>
          <w:lang w:eastAsia="es-ES"/>
        </w:rPr>
      </w:pPr>
      <w:ins w:id="1298"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44"</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12 Actualización KiBRA</w:t>
        </w:r>
        <w:r>
          <w:rPr>
            <w:noProof/>
            <w:webHidden/>
          </w:rPr>
          <w:tab/>
        </w:r>
        <w:r>
          <w:rPr>
            <w:noProof/>
            <w:webHidden/>
          </w:rPr>
          <w:fldChar w:fldCharType="begin"/>
        </w:r>
        <w:r>
          <w:rPr>
            <w:noProof/>
            <w:webHidden/>
          </w:rPr>
          <w:instrText xml:space="preserve"> PAGEREF _Toc81765344 \h </w:instrText>
        </w:r>
        <w:r>
          <w:rPr>
            <w:noProof/>
            <w:webHidden/>
          </w:rPr>
        </w:r>
      </w:ins>
      <w:r>
        <w:rPr>
          <w:noProof/>
          <w:webHidden/>
        </w:rPr>
        <w:fldChar w:fldCharType="separate"/>
      </w:r>
      <w:ins w:id="1299" w:author="JORGE CONTRERAS ORTIZ" w:date="2021-09-05T20:13:00Z">
        <w:r>
          <w:rPr>
            <w:noProof/>
            <w:webHidden/>
          </w:rPr>
          <w:t>33</w:t>
        </w:r>
        <w:r>
          <w:rPr>
            <w:noProof/>
            <w:webHidden/>
          </w:rPr>
          <w:fldChar w:fldCharType="end"/>
        </w:r>
        <w:r w:rsidRPr="00BF243C">
          <w:rPr>
            <w:rStyle w:val="Hipervnculo"/>
            <w:noProof/>
          </w:rPr>
          <w:fldChar w:fldCharType="end"/>
        </w:r>
      </w:ins>
    </w:p>
    <w:p w14:paraId="278BB195" w14:textId="18DDC4CD" w:rsidR="004E60C8" w:rsidRDefault="004E60C8">
      <w:pPr>
        <w:pStyle w:val="Tabladeilustraciones"/>
        <w:tabs>
          <w:tab w:val="right" w:leader="dot" w:pos="8494"/>
        </w:tabs>
        <w:rPr>
          <w:ins w:id="1300" w:author="JORGE CONTRERAS ORTIZ" w:date="2021-09-05T20:13:00Z"/>
          <w:rFonts w:asciiTheme="minorHAnsi" w:eastAsiaTheme="minorEastAsia" w:hAnsiTheme="minorHAnsi" w:cstheme="minorBidi"/>
          <w:noProof/>
          <w:lang w:eastAsia="es-ES"/>
        </w:rPr>
      </w:pPr>
      <w:ins w:id="1301"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45"</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13 Pestaña Settings</w:t>
        </w:r>
        <w:r>
          <w:rPr>
            <w:noProof/>
            <w:webHidden/>
          </w:rPr>
          <w:tab/>
        </w:r>
        <w:r>
          <w:rPr>
            <w:noProof/>
            <w:webHidden/>
          </w:rPr>
          <w:fldChar w:fldCharType="begin"/>
        </w:r>
        <w:r>
          <w:rPr>
            <w:noProof/>
            <w:webHidden/>
          </w:rPr>
          <w:instrText xml:space="preserve"> PAGEREF _Toc81765345 \h </w:instrText>
        </w:r>
        <w:r>
          <w:rPr>
            <w:noProof/>
            <w:webHidden/>
          </w:rPr>
        </w:r>
      </w:ins>
      <w:r>
        <w:rPr>
          <w:noProof/>
          <w:webHidden/>
        </w:rPr>
        <w:fldChar w:fldCharType="separate"/>
      </w:r>
      <w:ins w:id="1302" w:author="JORGE CONTRERAS ORTIZ" w:date="2021-09-05T20:13:00Z">
        <w:r>
          <w:rPr>
            <w:noProof/>
            <w:webHidden/>
          </w:rPr>
          <w:t>34</w:t>
        </w:r>
        <w:r>
          <w:rPr>
            <w:noProof/>
            <w:webHidden/>
          </w:rPr>
          <w:fldChar w:fldCharType="end"/>
        </w:r>
        <w:r w:rsidRPr="00BF243C">
          <w:rPr>
            <w:rStyle w:val="Hipervnculo"/>
            <w:noProof/>
          </w:rPr>
          <w:fldChar w:fldCharType="end"/>
        </w:r>
      </w:ins>
    </w:p>
    <w:p w14:paraId="35287ABE" w14:textId="0C98F7DF" w:rsidR="004E60C8" w:rsidRDefault="004E60C8">
      <w:pPr>
        <w:pStyle w:val="Tabladeilustraciones"/>
        <w:tabs>
          <w:tab w:val="right" w:leader="dot" w:pos="8494"/>
        </w:tabs>
        <w:rPr>
          <w:ins w:id="1303" w:author="JORGE CONTRERAS ORTIZ" w:date="2021-09-05T20:13:00Z"/>
          <w:rFonts w:asciiTheme="minorHAnsi" w:eastAsiaTheme="minorEastAsia" w:hAnsiTheme="minorHAnsi" w:cstheme="minorBidi"/>
          <w:noProof/>
          <w:lang w:eastAsia="es-ES"/>
        </w:rPr>
      </w:pPr>
      <w:ins w:id="1304"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F:\\Jorge\\UPM\\master\\TFM\\Documentos\\TFM_V2_B.docx" \l "_Toc81765346"</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14 Parámetros a configurar con Out-of-band Commissioning Activado</w:t>
        </w:r>
        <w:r>
          <w:rPr>
            <w:noProof/>
            <w:webHidden/>
          </w:rPr>
          <w:tab/>
        </w:r>
        <w:r>
          <w:rPr>
            <w:noProof/>
            <w:webHidden/>
          </w:rPr>
          <w:fldChar w:fldCharType="begin"/>
        </w:r>
        <w:r>
          <w:rPr>
            <w:noProof/>
            <w:webHidden/>
          </w:rPr>
          <w:instrText xml:space="preserve"> PAGEREF _Toc81765346 \h </w:instrText>
        </w:r>
        <w:r>
          <w:rPr>
            <w:noProof/>
            <w:webHidden/>
          </w:rPr>
        </w:r>
      </w:ins>
      <w:r>
        <w:rPr>
          <w:noProof/>
          <w:webHidden/>
        </w:rPr>
        <w:fldChar w:fldCharType="separate"/>
      </w:r>
      <w:ins w:id="1305" w:author="JORGE CONTRERAS ORTIZ" w:date="2021-09-05T20:13:00Z">
        <w:r>
          <w:rPr>
            <w:noProof/>
            <w:webHidden/>
          </w:rPr>
          <w:t>35</w:t>
        </w:r>
        <w:r>
          <w:rPr>
            <w:noProof/>
            <w:webHidden/>
          </w:rPr>
          <w:fldChar w:fldCharType="end"/>
        </w:r>
        <w:r w:rsidRPr="00BF243C">
          <w:rPr>
            <w:rStyle w:val="Hipervnculo"/>
            <w:noProof/>
          </w:rPr>
          <w:fldChar w:fldCharType="end"/>
        </w:r>
      </w:ins>
    </w:p>
    <w:p w14:paraId="6CF9AE27" w14:textId="5AEEBFD4" w:rsidR="004E60C8" w:rsidRDefault="004E60C8">
      <w:pPr>
        <w:pStyle w:val="Tabladeilustraciones"/>
        <w:tabs>
          <w:tab w:val="right" w:leader="dot" w:pos="8494"/>
        </w:tabs>
        <w:rPr>
          <w:ins w:id="1306" w:author="JORGE CONTRERAS ORTIZ" w:date="2021-09-05T20:13:00Z"/>
          <w:rFonts w:asciiTheme="minorHAnsi" w:eastAsiaTheme="minorEastAsia" w:hAnsiTheme="minorHAnsi" w:cstheme="minorBidi"/>
          <w:noProof/>
          <w:lang w:eastAsia="es-ES"/>
        </w:rPr>
      </w:pPr>
      <w:ins w:id="1307"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F:\\Jorge\\UPM\\master\\TFM\\Documentos\\TFM_V2_B.docx" \l "_Toc81765347"</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15 Parámetros a configurar con Out-of-band Commissioning Desactivado</w:t>
        </w:r>
        <w:r>
          <w:rPr>
            <w:noProof/>
            <w:webHidden/>
          </w:rPr>
          <w:tab/>
        </w:r>
        <w:r>
          <w:rPr>
            <w:noProof/>
            <w:webHidden/>
          </w:rPr>
          <w:fldChar w:fldCharType="begin"/>
        </w:r>
        <w:r>
          <w:rPr>
            <w:noProof/>
            <w:webHidden/>
          </w:rPr>
          <w:instrText xml:space="preserve"> PAGEREF _Toc81765347 \h </w:instrText>
        </w:r>
        <w:r>
          <w:rPr>
            <w:noProof/>
            <w:webHidden/>
          </w:rPr>
        </w:r>
      </w:ins>
      <w:r>
        <w:rPr>
          <w:noProof/>
          <w:webHidden/>
        </w:rPr>
        <w:fldChar w:fldCharType="separate"/>
      </w:r>
      <w:ins w:id="1308" w:author="JORGE CONTRERAS ORTIZ" w:date="2021-09-05T20:13:00Z">
        <w:r>
          <w:rPr>
            <w:noProof/>
            <w:webHidden/>
          </w:rPr>
          <w:t>35</w:t>
        </w:r>
        <w:r>
          <w:rPr>
            <w:noProof/>
            <w:webHidden/>
          </w:rPr>
          <w:fldChar w:fldCharType="end"/>
        </w:r>
        <w:r w:rsidRPr="00BF243C">
          <w:rPr>
            <w:rStyle w:val="Hipervnculo"/>
            <w:noProof/>
          </w:rPr>
          <w:fldChar w:fldCharType="end"/>
        </w:r>
      </w:ins>
    </w:p>
    <w:p w14:paraId="419AF3EC" w14:textId="736961A6" w:rsidR="004E60C8" w:rsidRDefault="004E60C8">
      <w:pPr>
        <w:pStyle w:val="Tabladeilustraciones"/>
        <w:tabs>
          <w:tab w:val="right" w:leader="dot" w:pos="8494"/>
        </w:tabs>
        <w:rPr>
          <w:ins w:id="1309" w:author="JORGE CONTRERAS ORTIZ" w:date="2021-09-05T20:13:00Z"/>
          <w:rFonts w:asciiTheme="minorHAnsi" w:eastAsiaTheme="minorEastAsia" w:hAnsiTheme="minorHAnsi" w:cstheme="minorBidi"/>
          <w:noProof/>
          <w:lang w:eastAsia="es-ES"/>
        </w:rPr>
      </w:pPr>
      <w:ins w:id="1310"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48"</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16 Configuración Prefijo de Red</w:t>
        </w:r>
        <w:r>
          <w:rPr>
            <w:noProof/>
            <w:webHidden/>
          </w:rPr>
          <w:tab/>
        </w:r>
        <w:r>
          <w:rPr>
            <w:noProof/>
            <w:webHidden/>
          </w:rPr>
          <w:fldChar w:fldCharType="begin"/>
        </w:r>
        <w:r>
          <w:rPr>
            <w:noProof/>
            <w:webHidden/>
          </w:rPr>
          <w:instrText xml:space="preserve"> PAGEREF _Toc81765348 \h </w:instrText>
        </w:r>
        <w:r>
          <w:rPr>
            <w:noProof/>
            <w:webHidden/>
          </w:rPr>
        </w:r>
      </w:ins>
      <w:r>
        <w:rPr>
          <w:noProof/>
          <w:webHidden/>
        </w:rPr>
        <w:fldChar w:fldCharType="separate"/>
      </w:r>
      <w:ins w:id="1311" w:author="JORGE CONTRERAS ORTIZ" w:date="2021-09-05T20:13:00Z">
        <w:r>
          <w:rPr>
            <w:noProof/>
            <w:webHidden/>
          </w:rPr>
          <w:t>36</w:t>
        </w:r>
        <w:r>
          <w:rPr>
            <w:noProof/>
            <w:webHidden/>
          </w:rPr>
          <w:fldChar w:fldCharType="end"/>
        </w:r>
        <w:r w:rsidRPr="00BF243C">
          <w:rPr>
            <w:rStyle w:val="Hipervnculo"/>
            <w:noProof/>
          </w:rPr>
          <w:fldChar w:fldCharType="end"/>
        </w:r>
      </w:ins>
    </w:p>
    <w:p w14:paraId="708C71FC" w14:textId="39408B33" w:rsidR="004E60C8" w:rsidRDefault="004E60C8">
      <w:pPr>
        <w:pStyle w:val="Tabladeilustraciones"/>
        <w:tabs>
          <w:tab w:val="right" w:leader="dot" w:pos="8494"/>
        </w:tabs>
        <w:rPr>
          <w:ins w:id="1312" w:author="JORGE CONTRERAS ORTIZ" w:date="2021-09-05T20:13:00Z"/>
          <w:rFonts w:asciiTheme="minorHAnsi" w:eastAsiaTheme="minorEastAsia" w:hAnsiTheme="minorHAnsi" w:cstheme="minorBidi"/>
          <w:noProof/>
          <w:lang w:eastAsia="es-ES"/>
        </w:rPr>
      </w:pPr>
      <w:ins w:id="1313"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49"</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17 Menú KiBRA - Inicio de Border Router</w:t>
        </w:r>
        <w:r>
          <w:rPr>
            <w:noProof/>
            <w:webHidden/>
          </w:rPr>
          <w:tab/>
        </w:r>
        <w:r>
          <w:rPr>
            <w:noProof/>
            <w:webHidden/>
          </w:rPr>
          <w:fldChar w:fldCharType="begin"/>
        </w:r>
        <w:r>
          <w:rPr>
            <w:noProof/>
            <w:webHidden/>
          </w:rPr>
          <w:instrText xml:space="preserve"> PAGEREF _Toc81765349 \h </w:instrText>
        </w:r>
        <w:r>
          <w:rPr>
            <w:noProof/>
            <w:webHidden/>
          </w:rPr>
        </w:r>
      </w:ins>
      <w:r>
        <w:rPr>
          <w:noProof/>
          <w:webHidden/>
        </w:rPr>
        <w:fldChar w:fldCharType="separate"/>
      </w:r>
      <w:ins w:id="1314" w:author="JORGE CONTRERAS ORTIZ" w:date="2021-09-05T20:13:00Z">
        <w:r>
          <w:rPr>
            <w:noProof/>
            <w:webHidden/>
          </w:rPr>
          <w:t>37</w:t>
        </w:r>
        <w:r>
          <w:rPr>
            <w:noProof/>
            <w:webHidden/>
          </w:rPr>
          <w:fldChar w:fldCharType="end"/>
        </w:r>
        <w:r w:rsidRPr="00BF243C">
          <w:rPr>
            <w:rStyle w:val="Hipervnculo"/>
            <w:noProof/>
          </w:rPr>
          <w:fldChar w:fldCharType="end"/>
        </w:r>
      </w:ins>
    </w:p>
    <w:p w14:paraId="56FDB4CD" w14:textId="5BB48D68" w:rsidR="004E60C8" w:rsidRDefault="004E60C8">
      <w:pPr>
        <w:pStyle w:val="Tabladeilustraciones"/>
        <w:tabs>
          <w:tab w:val="right" w:leader="dot" w:pos="8494"/>
        </w:tabs>
        <w:rPr>
          <w:ins w:id="1315" w:author="JORGE CONTRERAS ORTIZ" w:date="2021-09-05T20:13:00Z"/>
          <w:rFonts w:asciiTheme="minorHAnsi" w:eastAsiaTheme="minorEastAsia" w:hAnsiTheme="minorHAnsi" w:cstheme="minorBidi"/>
          <w:noProof/>
          <w:lang w:eastAsia="es-ES"/>
        </w:rPr>
      </w:pPr>
      <w:ins w:id="1316"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50"</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18 Menú de KiBRA - Border Router Iniciado</w:t>
        </w:r>
        <w:r>
          <w:rPr>
            <w:noProof/>
            <w:webHidden/>
          </w:rPr>
          <w:tab/>
        </w:r>
        <w:r>
          <w:rPr>
            <w:noProof/>
            <w:webHidden/>
          </w:rPr>
          <w:fldChar w:fldCharType="begin"/>
        </w:r>
        <w:r>
          <w:rPr>
            <w:noProof/>
            <w:webHidden/>
          </w:rPr>
          <w:instrText xml:space="preserve"> PAGEREF _Toc81765350 \h </w:instrText>
        </w:r>
        <w:r>
          <w:rPr>
            <w:noProof/>
            <w:webHidden/>
          </w:rPr>
        </w:r>
      </w:ins>
      <w:r>
        <w:rPr>
          <w:noProof/>
          <w:webHidden/>
        </w:rPr>
        <w:fldChar w:fldCharType="separate"/>
      </w:r>
      <w:ins w:id="1317" w:author="JORGE CONTRERAS ORTIZ" w:date="2021-09-05T20:13:00Z">
        <w:r>
          <w:rPr>
            <w:noProof/>
            <w:webHidden/>
          </w:rPr>
          <w:t>38</w:t>
        </w:r>
        <w:r>
          <w:rPr>
            <w:noProof/>
            <w:webHidden/>
          </w:rPr>
          <w:fldChar w:fldCharType="end"/>
        </w:r>
        <w:r w:rsidRPr="00BF243C">
          <w:rPr>
            <w:rStyle w:val="Hipervnculo"/>
            <w:noProof/>
          </w:rPr>
          <w:fldChar w:fldCharType="end"/>
        </w:r>
      </w:ins>
    </w:p>
    <w:p w14:paraId="5E0DF7CF" w14:textId="5AE0BE24" w:rsidR="004E60C8" w:rsidRDefault="004E60C8">
      <w:pPr>
        <w:pStyle w:val="Tabladeilustraciones"/>
        <w:tabs>
          <w:tab w:val="right" w:leader="dot" w:pos="8494"/>
        </w:tabs>
        <w:rPr>
          <w:ins w:id="1318" w:author="JORGE CONTRERAS ORTIZ" w:date="2021-09-05T20:13:00Z"/>
          <w:rFonts w:asciiTheme="minorHAnsi" w:eastAsiaTheme="minorEastAsia" w:hAnsiTheme="minorHAnsi" w:cstheme="minorBidi"/>
          <w:noProof/>
          <w:lang w:eastAsia="es-ES"/>
        </w:rPr>
      </w:pPr>
      <w:ins w:id="1319"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51"</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19 Pestaña Settings - Export Settings</w:t>
        </w:r>
        <w:r>
          <w:rPr>
            <w:noProof/>
            <w:webHidden/>
          </w:rPr>
          <w:tab/>
        </w:r>
        <w:r>
          <w:rPr>
            <w:noProof/>
            <w:webHidden/>
          </w:rPr>
          <w:fldChar w:fldCharType="begin"/>
        </w:r>
        <w:r>
          <w:rPr>
            <w:noProof/>
            <w:webHidden/>
          </w:rPr>
          <w:instrText xml:space="preserve"> PAGEREF _Toc81765351 \h </w:instrText>
        </w:r>
        <w:r>
          <w:rPr>
            <w:noProof/>
            <w:webHidden/>
          </w:rPr>
        </w:r>
      </w:ins>
      <w:r>
        <w:rPr>
          <w:noProof/>
          <w:webHidden/>
        </w:rPr>
        <w:fldChar w:fldCharType="separate"/>
      </w:r>
      <w:ins w:id="1320" w:author="JORGE CONTRERAS ORTIZ" w:date="2021-09-05T20:13:00Z">
        <w:r>
          <w:rPr>
            <w:noProof/>
            <w:webHidden/>
          </w:rPr>
          <w:t>39</w:t>
        </w:r>
        <w:r>
          <w:rPr>
            <w:noProof/>
            <w:webHidden/>
          </w:rPr>
          <w:fldChar w:fldCharType="end"/>
        </w:r>
        <w:r w:rsidRPr="00BF243C">
          <w:rPr>
            <w:rStyle w:val="Hipervnculo"/>
            <w:noProof/>
          </w:rPr>
          <w:fldChar w:fldCharType="end"/>
        </w:r>
      </w:ins>
    </w:p>
    <w:p w14:paraId="58E8AA26" w14:textId="0A0ED36D" w:rsidR="004E60C8" w:rsidRDefault="004E60C8">
      <w:pPr>
        <w:pStyle w:val="Tabladeilustraciones"/>
        <w:tabs>
          <w:tab w:val="right" w:leader="dot" w:pos="8494"/>
        </w:tabs>
        <w:rPr>
          <w:ins w:id="1321" w:author="JORGE CONTRERAS ORTIZ" w:date="2021-09-05T20:13:00Z"/>
          <w:rFonts w:asciiTheme="minorHAnsi" w:eastAsiaTheme="minorEastAsia" w:hAnsiTheme="minorHAnsi" w:cstheme="minorBidi"/>
          <w:noProof/>
          <w:lang w:eastAsia="es-ES"/>
        </w:rPr>
      </w:pPr>
      <w:ins w:id="1322"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52"</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lang w:val="en-US"/>
          </w:rPr>
          <w:t>Ilustración 20 Ventana Export Commissioning Information</w:t>
        </w:r>
        <w:r>
          <w:rPr>
            <w:noProof/>
            <w:webHidden/>
          </w:rPr>
          <w:tab/>
        </w:r>
        <w:r>
          <w:rPr>
            <w:noProof/>
            <w:webHidden/>
          </w:rPr>
          <w:fldChar w:fldCharType="begin"/>
        </w:r>
        <w:r>
          <w:rPr>
            <w:noProof/>
            <w:webHidden/>
          </w:rPr>
          <w:instrText xml:space="preserve"> PAGEREF _Toc81765352 \h </w:instrText>
        </w:r>
        <w:r>
          <w:rPr>
            <w:noProof/>
            <w:webHidden/>
          </w:rPr>
        </w:r>
      </w:ins>
      <w:r>
        <w:rPr>
          <w:noProof/>
          <w:webHidden/>
        </w:rPr>
        <w:fldChar w:fldCharType="separate"/>
      </w:r>
      <w:ins w:id="1323" w:author="JORGE CONTRERAS ORTIZ" w:date="2021-09-05T20:13:00Z">
        <w:r>
          <w:rPr>
            <w:noProof/>
            <w:webHidden/>
          </w:rPr>
          <w:t>40</w:t>
        </w:r>
        <w:r>
          <w:rPr>
            <w:noProof/>
            <w:webHidden/>
          </w:rPr>
          <w:fldChar w:fldCharType="end"/>
        </w:r>
        <w:r w:rsidRPr="00BF243C">
          <w:rPr>
            <w:rStyle w:val="Hipervnculo"/>
            <w:noProof/>
          </w:rPr>
          <w:fldChar w:fldCharType="end"/>
        </w:r>
      </w:ins>
    </w:p>
    <w:p w14:paraId="70D4477F" w14:textId="2C2AAF6C" w:rsidR="004E60C8" w:rsidRDefault="004E60C8">
      <w:pPr>
        <w:pStyle w:val="Tabladeilustraciones"/>
        <w:tabs>
          <w:tab w:val="right" w:leader="dot" w:pos="8494"/>
        </w:tabs>
        <w:rPr>
          <w:ins w:id="1324" w:author="JORGE CONTRERAS ORTIZ" w:date="2021-09-05T20:13:00Z"/>
          <w:rFonts w:asciiTheme="minorHAnsi" w:eastAsiaTheme="minorEastAsia" w:hAnsiTheme="minorHAnsi" w:cstheme="minorBidi"/>
          <w:noProof/>
          <w:lang w:eastAsia="es-ES"/>
        </w:rPr>
      </w:pPr>
      <w:ins w:id="1325"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53"</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21 Servidor Backbone Router</w:t>
        </w:r>
        <w:r>
          <w:rPr>
            <w:noProof/>
            <w:webHidden/>
          </w:rPr>
          <w:tab/>
        </w:r>
        <w:r>
          <w:rPr>
            <w:noProof/>
            <w:webHidden/>
          </w:rPr>
          <w:fldChar w:fldCharType="begin"/>
        </w:r>
        <w:r>
          <w:rPr>
            <w:noProof/>
            <w:webHidden/>
          </w:rPr>
          <w:instrText xml:space="preserve"> PAGEREF _Toc81765353 \h </w:instrText>
        </w:r>
        <w:r>
          <w:rPr>
            <w:noProof/>
            <w:webHidden/>
          </w:rPr>
        </w:r>
      </w:ins>
      <w:r>
        <w:rPr>
          <w:noProof/>
          <w:webHidden/>
        </w:rPr>
        <w:fldChar w:fldCharType="separate"/>
      </w:r>
      <w:ins w:id="1326" w:author="JORGE CONTRERAS ORTIZ" w:date="2021-09-05T20:13:00Z">
        <w:r>
          <w:rPr>
            <w:noProof/>
            <w:webHidden/>
          </w:rPr>
          <w:t>41</w:t>
        </w:r>
        <w:r>
          <w:rPr>
            <w:noProof/>
            <w:webHidden/>
          </w:rPr>
          <w:fldChar w:fldCharType="end"/>
        </w:r>
        <w:r w:rsidRPr="00BF243C">
          <w:rPr>
            <w:rStyle w:val="Hipervnculo"/>
            <w:noProof/>
          </w:rPr>
          <w:fldChar w:fldCharType="end"/>
        </w:r>
      </w:ins>
    </w:p>
    <w:p w14:paraId="1AC7CF38" w14:textId="0C2DDD0D" w:rsidR="004E60C8" w:rsidRDefault="004E60C8">
      <w:pPr>
        <w:pStyle w:val="Tabladeilustraciones"/>
        <w:tabs>
          <w:tab w:val="right" w:leader="dot" w:pos="8494"/>
        </w:tabs>
        <w:rPr>
          <w:ins w:id="1327" w:author="JORGE CONTRERAS ORTIZ" w:date="2021-09-05T20:13:00Z"/>
          <w:rFonts w:asciiTheme="minorHAnsi" w:eastAsiaTheme="minorEastAsia" w:hAnsiTheme="minorHAnsi" w:cstheme="minorBidi"/>
          <w:noProof/>
          <w:lang w:eastAsia="es-ES"/>
        </w:rPr>
      </w:pPr>
      <w:ins w:id="1328"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54"</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22 Servicio DHCP</w:t>
        </w:r>
        <w:r>
          <w:rPr>
            <w:noProof/>
            <w:webHidden/>
          </w:rPr>
          <w:tab/>
        </w:r>
        <w:r>
          <w:rPr>
            <w:noProof/>
            <w:webHidden/>
          </w:rPr>
          <w:fldChar w:fldCharType="begin"/>
        </w:r>
        <w:r>
          <w:rPr>
            <w:noProof/>
            <w:webHidden/>
          </w:rPr>
          <w:instrText xml:space="preserve"> PAGEREF _Toc81765354 \h </w:instrText>
        </w:r>
        <w:r>
          <w:rPr>
            <w:noProof/>
            <w:webHidden/>
          </w:rPr>
        </w:r>
      </w:ins>
      <w:r>
        <w:rPr>
          <w:noProof/>
          <w:webHidden/>
        </w:rPr>
        <w:fldChar w:fldCharType="separate"/>
      </w:r>
      <w:ins w:id="1329" w:author="JORGE CONTRERAS ORTIZ" w:date="2021-09-05T20:13:00Z">
        <w:r>
          <w:rPr>
            <w:noProof/>
            <w:webHidden/>
          </w:rPr>
          <w:t>42</w:t>
        </w:r>
        <w:r>
          <w:rPr>
            <w:noProof/>
            <w:webHidden/>
          </w:rPr>
          <w:fldChar w:fldCharType="end"/>
        </w:r>
        <w:r w:rsidRPr="00BF243C">
          <w:rPr>
            <w:rStyle w:val="Hipervnculo"/>
            <w:noProof/>
          </w:rPr>
          <w:fldChar w:fldCharType="end"/>
        </w:r>
      </w:ins>
    </w:p>
    <w:p w14:paraId="7E656963" w14:textId="1BDD9DB7" w:rsidR="004E60C8" w:rsidRDefault="004E60C8">
      <w:pPr>
        <w:pStyle w:val="Tabladeilustraciones"/>
        <w:tabs>
          <w:tab w:val="right" w:leader="dot" w:pos="8494"/>
        </w:tabs>
        <w:rPr>
          <w:ins w:id="1330" w:author="JORGE CONTRERAS ORTIZ" w:date="2021-09-05T20:13:00Z"/>
          <w:rFonts w:asciiTheme="minorHAnsi" w:eastAsiaTheme="minorEastAsia" w:hAnsiTheme="minorHAnsi" w:cstheme="minorBidi"/>
          <w:noProof/>
          <w:lang w:eastAsia="es-ES"/>
        </w:rPr>
      </w:pPr>
      <w:ins w:id="1331"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55"</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23 Servicio NAT64</w:t>
        </w:r>
        <w:r>
          <w:rPr>
            <w:noProof/>
            <w:webHidden/>
          </w:rPr>
          <w:tab/>
        </w:r>
        <w:r>
          <w:rPr>
            <w:noProof/>
            <w:webHidden/>
          </w:rPr>
          <w:fldChar w:fldCharType="begin"/>
        </w:r>
        <w:r>
          <w:rPr>
            <w:noProof/>
            <w:webHidden/>
          </w:rPr>
          <w:instrText xml:space="preserve"> PAGEREF _Toc81765355 \h </w:instrText>
        </w:r>
        <w:r>
          <w:rPr>
            <w:noProof/>
            <w:webHidden/>
          </w:rPr>
        </w:r>
      </w:ins>
      <w:r>
        <w:rPr>
          <w:noProof/>
          <w:webHidden/>
        </w:rPr>
        <w:fldChar w:fldCharType="separate"/>
      </w:r>
      <w:ins w:id="1332" w:author="JORGE CONTRERAS ORTIZ" w:date="2021-09-05T20:13:00Z">
        <w:r>
          <w:rPr>
            <w:noProof/>
            <w:webHidden/>
          </w:rPr>
          <w:t>43</w:t>
        </w:r>
        <w:r>
          <w:rPr>
            <w:noProof/>
            <w:webHidden/>
          </w:rPr>
          <w:fldChar w:fldCharType="end"/>
        </w:r>
        <w:r w:rsidRPr="00BF243C">
          <w:rPr>
            <w:rStyle w:val="Hipervnculo"/>
            <w:noProof/>
          </w:rPr>
          <w:fldChar w:fldCharType="end"/>
        </w:r>
      </w:ins>
    </w:p>
    <w:p w14:paraId="1388F733" w14:textId="17990530" w:rsidR="004E60C8" w:rsidRDefault="004E60C8">
      <w:pPr>
        <w:pStyle w:val="Tabladeilustraciones"/>
        <w:tabs>
          <w:tab w:val="right" w:leader="dot" w:pos="8494"/>
        </w:tabs>
        <w:rPr>
          <w:ins w:id="1333" w:author="JORGE CONTRERAS ORTIZ" w:date="2021-09-05T20:13:00Z"/>
          <w:rFonts w:asciiTheme="minorHAnsi" w:eastAsiaTheme="minorEastAsia" w:hAnsiTheme="minorHAnsi" w:cstheme="minorBidi"/>
          <w:noProof/>
          <w:lang w:eastAsia="es-ES"/>
        </w:rPr>
      </w:pPr>
      <w:ins w:id="1334"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56"</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24 Servicio Commissioner</w:t>
        </w:r>
        <w:r>
          <w:rPr>
            <w:noProof/>
            <w:webHidden/>
          </w:rPr>
          <w:tab/>
        </w:r>
        <w:r>
          <w:rPr>
            <w:noProof/>
            <w:webHidden/>
          </w:rPr>
          <w:fldChar w:fldCharType="begin"/>
        </w:r>
        <w:r>
          <w:rPr>
            <w:noProof/>
            <w:webHidden/>
          </w:rPr>
          <w:instrText xml:space="preserve"> PAGEREF _Toc81765356 \h </w:instrText>
        </w:r>
        <w:r>
          <w:rPr>
            <w:noProof/>
            <w:webHidden/>
          </w:rPr>
        </w:r>
      </w:ins>
      <w:r>
        <w:rPr>
          <w:noProof/>
          <w:webHidden/>
        </w:rPr>
        <w:fldChar w:fldCharType="separate"/>
      </w:r>
      <w:ins w:id="1335" w:author="JORGE CONTRERAS ORTIZ" w:date="2021-09-05T20:13:00Z">
        <w:r>
          <w:rPr>
            <w:noProof/>
            <w:webHidden/>
          </w:rPr>
          <w:t>44</w:t>
        </w:r>
        <w:r>
          <w:rPr>
            <w:noProof/>
            <w:webHidden/>
          </w:rPr>
          <w:fldChar w:fldCharType="end"/>
        </w:r>
        <w:r w:rsidRPr="00BF243C">
          <w:rPr>
            <w:rStyle w:val="Hipervnculo"/>
            <w:noProof/>
          </w:rPr>
          <w:fldChar w:fldCharType="end"/>
        </w:r>
      </w:ins>
    </w:p>
    <w:p w14:paraId="0880194D" w14:textId="41902E13" w:rsidR="004E60C8" w:rsidRDefault="004E60C8">
      <w:pPr>
        <w:pStyle w:val="Tabladeilustraciones"/>
        <w:tabs>
          <w:tab w:val="right" w:leader="dot" w:pos="8494"/>
        </w:tabs>
        <w:rPr>
          <w:ins w:id="1336" w:author="JORGE CONTRERAS ORTIZ" w:date="2021-09-05T20:13:00Z"/>
          <w:rFonts w:asciiTheme="minorHAnsi" w:eastAsiaTheme="minorEastAsia" w:hAnsiTheme="minorHAnsi" w:cstheme="minorBidi"/>
          <w:noProof/>
          <w:lang w:eastAsia="es-ES"/>
        </w:rPr>
      </w:pPr>
      <w:ins w:id="1337"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57"</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25 Pestaña Visual Network</w:t>
        </w:r>
        <w:r>
          <w:rPr>
            <w:noProof/>
            <w:webHidden/>
          </w:rPr>
          <w:tab/>
        </w:r>
        <w:r>
          <w:rPr>
            <w:noProof/>
            <w:webHidden/>
          </w:rPr>
          <w:fldChar w:fldCharType="begin"/>
        </w:r>
        <w:r>
          <w:rPr>
            <w:noProof/>
            <w:webHidden/>
          </w:rPr>
          <w:instrText xml:space="preserve"> PAGEREF _Toc81765357 \h </w:instrText>
        </w:r>
        <w:r>
          <w:rPr>
            <w:noProof/>
            <w:webHidden/>
          </w:rPr>
        </w:r>
      </w:ins>
      <w:r>
        <w:rPr>
          <w:noProof/>
          <w:webHidden/>
        </w:rPr>
        <w:fldChar w:fldCharType="separate"/>
      </w:r>
      <w:ins w:id="1338" w:author="JORGE CONTRERAS ORTIZ" w:date="2021-09-05T20:13:00Z">
        <w:r>
          <w:rPr>
            <w:noProof/>
            <w:webHidden/>
          </w:rPr>
          <w:t>45</w:t>
        </w:r>
        <w:r>
          <w:rPr>
            <w:noProof/>
            <w:webHidden/>
          </w:rPr>
          <w:fldChar w:fldCharType="end"/>
        </w:r>
        <w:r w:rsidRPr="00BF243C">
          <w:rPr>
            <w:rStyle w:val="Hipervnculo"/>
            <w:noProof/>
          </w:rPr>
          <w:fldChar w:fldCharType="end"/>
        </w:r>
      </w:ins>
    </w:p>
    <w:p w14:paraId="3557542C" w14:textId="1549BA37" w:rsidR="004E60C8" w:rsidRDefault="004E60C8">
      <w:pPr>
        <w:pStyle w:val="Tabladeilustraciones"/>
        <w:tabs>
          <w:tab w:val="right" w:leader="dot" w:pos="8494"/>
        </w:tabs>
        <w:rPr>
          <w:ins w:id="1339" w:author="JORGE CONTRERAS ORTIZ" w:date="2021-09-05T20:13:00Z"/>
          <w:rFonts w:asciiTheme="minorHAnsi" w:eastAsiaTheme="minorEastAsia" w:hAnsiTheme="minorHAnsi" w:cstheme="minorBidi"/>
          <w:noProof/>
          <w:lang w:eastAsia="es-ES"/>
        </w:rPr>
      </w:pPr>
      <w:ins w:id="1340"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58"</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26 Pestaña Logs</w:t>
        </w:r>
        <w:r>
          <w:rPr>
            <w:noProof/>
            <w:webHidden/>
          </w:rPr>
          <w:tab/>
        </w:r>
        <w:r>
          <w:rPr>
            <w:noProof/>
            <w:webHidden/>
          </w:rPr>
          <w:fldChar w:fldCharType="begin"/>
        </w:r>
        <w:r>
          <w:rPr>
            <w:noProof/>
            <w:webHidden/>
          </w:rPr>
          <w:instrText xml:space="preserve"> PAGEREF _Toc81765358 \h </w:instrText>
        </w:r>
        <w:r>
          <w:rPr>
            <w:noProof/>
            <w:webHidden/>
          </w:rPr>
        </w:r>
      </w:ins>
      <w:r>
        <w:rPr>
          <w:noProof/>
          <w:webHidden/>
        </w:rPr>
        <w:fldChar w:fldCharType="separate"/>
      </w:r>
      <w:ins w:id="1341" w:author="JORGE CONTRERAS ORTIZ" w:date="2021-09-05T20:13:00Z">
        <w:r>
          <w:rPr>
            <w:noProof/>
            <w:webHidden/>
          </w:rPr>
          <w:t>46</w:t>
        </w:r>
        <w:r>
          <w:rPr>
            <w:noProof/>
            <w:webHidden/>
          </w:rPr>
          <w:fldChar w:fldCharType="end"/>
        </w:r>
        <w:r w:rsidRPr="00BF243C">
          <w:rPr>
            <w:rStyle w:val="Hipervnculo"/>
            <w:noProof/>
          </w:rPr>
          <w:fldChar w:fldCharType="end"/>
        </w:r>
      </w:ins>
    </w:p>
    <w:p w14:paraId="7244F479" w14:textId="3BEF6C33" w:rsidR="004E60C8" w:rsidRDefault="004E60C8">
      <w:pPr>
        <w:pStyle w:val="Tabladeilustraciones"/>
        <w:tabs>
          <w:tab w:val="right" w:leader="dot" w:pos="8494"/>
        </w:tabs>
        <w:rPr>
          <w:ins w:id="1342" w:author="JORGE CONTRERAS ORTIZ" w:date="2021-09-05T20:13:00Z"/>
          <w:rFonts w:asciiTheme="minorHAnsi" w:eastAsiaTheme="minorEastAsia" w:hAnsiTheme="minorHAnsi" w:cstheme="minorBidi"/>
          <w:noProof/>
          <w:lang w:eastAsia="es-ES"/>
        </w:rPr>
      </w:pPr>
      <w:ins w:id="1343"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59"</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27 Administrador de dispositivo antes de instalar los Drivers de KTWM102</w:t>
        </w:r>
        <w:r>
          <w:rPr>
            <w:noProof/>
            <w:webHidden/>
          </w:rPr>
          <w:tab/>
        </w:r>
        <w:r>
          <w:rPr>
            <w:noProof/>
            <w:webHidden/>
          </w:rPr>
          <w:fldChar w:fldCharType="begin"/>
        </w:r>
        <w:r>
          <w:rPr>
            <w:noProof/>
            <w:webHidden/>
          </w:rPr>
          <w:instrText xml:space="preserve"> PAGEREF _Toc81765359 \h </w:instrText>
        </w:r>
        <w:r>
          <w:rPr>
            <w:noProof/>
            <w:webHidden/>
          </w:rPr>
        </w:r>
      </w:ins>
      <w:r>
        <w:rPr>
          <w:noProof/>
          <w:webHidden/>
        </w:rPr>
        <w:fldChar w:fldCharType="separate"/>
      </w:r>
      <w:ins w:id="1344" w:author="JORGE CONTRERAS ORTIZ" w:date="2021-09-05T20:13:00Z">
        <w:r>
          <w:rPr>
            <w:noProof/>
            <w:webHidden/>
          </w:rPr>
          <w:t>49</w:t>
        </w:r>
        <w:r>
          <w:rPr>
            <w:noProof/>
            <w:webHidden/>
          </w:rPr>
          <w:fldChar w:fldCharType="end"/>
        </w:r>
        <w:r w:rsidRPr="00BF243C">
          <w:rPr>
            <w:rStyle w:val="Hipervnculo"/>
            <w:noProof/>
          </w:rPr>
          <w:fldChar w:fldCharType="end"/>
        </w:r>
      </w:ins>
    </w:p>
    <w:p w14:paraId="5A63B3A7" w14:textId="044D01CF" w:rsidR="004E60C8" w:rsidRDefault="004E60C8">
      <w:pPr>
        <w:pStyle w:val="Tabladeilustraciones"/>
        <w:tabs>
          <w:tab w:val="right" w:leader="dot" w:pos="8494"/>
        </w:tabs>
        <w:rPr>
          <w:ins w:id="1345" w:author="JORGE CONTRERAS ORTIZ" w:date="2021-09-05T20:13:00Z"/>
          <w:rFonts w:asciiTheme="minorHAnsi" w:eastAsiaTheme="minorEastAsia" w:hAnsiTheme="minorHAnsi" w:cstheme="minorBidi"/>
          <w:noProof/>
          <w:lang w:eastAsia="es-ES"/>
        </w:rPr>
      </w:pPr>
      <w:ins w:id="1346"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60"</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28 Instalación Drivers con Zadig Paso 1</w:t>
        </w:r>
        <w:r>
          <w:rPr>
            <w:noProof/>
            <w:webHidden/>
          </w:rPr>
          <w:tab/>
        </w:r>
        <w:r>
          <w:rPr>
            <w:noProof/>
            <w:webHidden/>
          </w:rPr>
          <w:fldChar w:fldCharType="begin"/>
        </w:r>
        <w:r>
          <w:rPr>
            <w:noProof/>
            <w:webHidden/>
          </w:rPr>
          <w:instrText xml:space="preserve"> PAGEREF _Toc81765360 \h </w:instrText>
        </w:r>
        <w:r>
          <w:rPr>
            <w:noProof/>
            <w:webHidden/>
          </w:rPr>
        </w:r>
      </w:ins>
      <w:r>
        <w:rPr>
          <w:noProof/>
          <w:webHidden/>
        </w:rPr>
        <w:fldChar w:fldCharType="separate"/>
      </w:r>
      <w:ins w:id="1347" w:author="JORGE CONTRERAS ORTIZ" w:date="2021-09-05T20:13:00Z">
        <w:r>
          <w:rPr>
            <w:noProof/>
            <w:webHidden/>
          </w:rPr>
          <w:t>50</w:t>
        </w:r>
        <w:r>
          <w:rPr>
            <w:noProof/>
            <w:webHidden/>
          </w:rPr>
          <w:fldChar w:fldCharType="end"/>
        </w:r>
        <w:r w:rsidRPr="00BF243C">
          <w:rPr>
            <w:rStyle w:val="Hipervnculo"/>
            <w:noProof/>
          </w:rPr>
          <w:fldChar w:fldCharType="end"/>
        </w:r>
      </w:ins>
    </w:p>
    <w:p w14:paraId="3DEFE483" w14:textId="48E360A7" w:rsidR="004E60C8" w:rsidRDefault="004E60C8">
      <w:pPr>
        <w:pStyle w:val="Tabladeilustraciones"/>
        <w:tabs>
          <w:tab w:val="right" w:leader="dot" w:pos="8494"/>
        </w:tabs>
        <w:rPr>
          <w:ins w:id="1348" w:author="JORGE CONTRERAS ORTIZ" w:date="2021-09-05T20:13:00Z"/>
          <w:rFonts w:asciiTheme="minorHAnsi" w:eastAsiaTheme="minorEastAsia" w:hAnsiTheme="minorHAnsi" w:cstheme="minorBidi"/>
          <w:noProof/>
          <w:lang w:eastAsia="es-ES"/>
        </w:rPr>
      </w:pPr>
      <w:ins w:id="1349"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61"</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29 Instalación Drivers con Zadig Paso 2</w:t>
        </w:r>
        <w:r>
          <w:rPr>
            <w:noProof/>
            <w:webHidden/>
          </w:rPr>
          <w:tab/>
        </w:r>
        <w:r>
          <w:rPr>
            <w:noProof/>
            <w:webHidden/>
          </w:rPr>
          <w:fldChar w:fldCharType="begin"/>
        </w:r>
        <w:r>
          <w:rPr>
            <w:noProof/>
            <w:webHidden/>
          </w:rPr>
          <w:instrText xml:space="preserve"> PAGEREF _Toc81765361 \h </w:instrText>
        </w:r>
        <w:r>
          <w:rPr>
            <w:noProof/>
            <w:webHidden/>
          </w:rPr>
        </w:r>
      </w:ins>
      <w:r>
        <w:rPr>
          <w:noProof/>
          <w:webHidden/>
        </w:rPr>
        <w:fldChar w:fldCharType="separate"/>
      </w:r>
      <w:ins w:id="1350" w:author="JORGE CONTRERAS ORTIZ" w:date="2021-09-05T20:13:00Z">
        <w:r>
          <w:rPr>
            <w:noProof/>
            <w:webHidden/>
          </w:rPr>
          <w:t>51</w:t>
        </w:r>
        <w:r>
          <w:rPr>
            <w:noProof/>
            <w:webHidden/>
          </w:rPr>
          <w:fldChar w:fldCharType="end"/>
        </w:r>
        <w:r w:rsidRPr="00BF243C">
          <w:rPr>
            <w:rStyle w:val="Hipervnculo"/>
            <w:noProof/>
          </w:rPr>
          <w:fldChar w:fldCharType="end"/>
        </w:r>
      </w:ins>
    </w:p>
    <w:p w14:paraId="371E3D13" w14:textId="784DEBF7" w:rsidR="004E60C8" w:rsidRDefault="004E60C8">
      <w:pPr>
        <w:pStyle w:val="Tabladeilustraciones"/>
        <w:tabs>
          <w:tab w:val="right" w:leader="dot" w:pos="8494"/>
        </w:tabs>
        <w:rPr>
          <w:ins w:id="1351" w:author="JORGE CONTRERAS ORTIZ" w:date="2021-09-05T20:13:00Z"/>
          <w:rFonts w:asciiTheme="minorHAnsi" w:eastAsiaTheme="minorEastAsia" w:hAnsiTheme="minorHAnsi" w:cstheme="minorBidi"/>
          <w:noProof/>
          <w:lang w:eastAsia="es-ES"/>
        </w:rPr>
      </w:pPr>
      <w:ins w:id="1352"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62"</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30 Instalación Drivers con Zadig Finalizada</w:t>
        </w:r>
        <w:r>
          <w:rPr>
            <w:noProof/>
            <w:webHidden/>
          </w:rPr>
          <w:tab/>
        </w:r>
        <w:r>
          <w:rPr>
            <w:noProof/>
            <w:webHidden/>
          </w:rPr>
          <w:fldChar w:fldCharType="begin"/>
        </w:r>
        <w:r>
          <w:rPr>
            <w:noProof/>
            <w:webHidden/>
          </w:rPr>
          <w:instrText xml:space="preserve"> PAGEREF _Toc81765362 \h </w:instrText>
        </w:r>
        <w:r>
          <w:rPr>
            <w:noProof/>
            <w:webHidden/>
          </w:rPr>
        </w:r>
      </w:ins>
      <w:r>
        <w:rPr>
          <w:noProof/>
          <w:webHidden/>
        </w:rPr>
        <w:fldChar w:fldCharType="separate"/>
      </w:r>
      <w:ins w:id="1353" w:author="JORGE CONTRERAS ORTIZ" w:date="2021-09-05T20:13:00Z">
        <w:r>
          <w:rPr>
            <w:noProof/>
            <w:webHidden/>
          </w:rPr>
          <w:t>51</w:t>
        </w:r>
        <w:r>
          <w:rPr>
            <w:noProof/>
            <w:webHidden/>
          </w:rPr>
          <w:fldChar w:fldCharType="end"/>
        </w:r>
        <w:r w:rsidRPr="00BF243C">
          <w:rPr>
            <w:rStyle w:val="Hipervnculo"/>
            <w:noProof/>
          </w:rPr>
          <w:fldChar w:fldCharType="end"/>
        </w:r>
      </w:ins>
    </w:p>
    <w:p w14:paraId="1E19C052" w14:textId="54F2B02F" w:rsidR="004E60C8" w:rsidRDefault="004E60C8">
      <w:pPr>
        <w:pStyle w:val="Tabladeilustraciones"/>
        <w:tabs>
          <w:tab w:val="right" w:leader="dot" w:pos="8494"/>
        </w:tabs>
        <w:rPr>
          <w:ins w:id="1354" w:author="JORGE CONTRERAS ORTIZ" w:date="2021-09-05T20:13:00Z"/>
          <w:rFonts w:asciiTheme="minorHAnsi" w:eastAsiaTheme="minorEastAsia" w:hAnsiTheme="minorHAnsi" w:cstheme="minorBidi"/>
          <w:noProof/>
          <w:lang w:eastAsia="es-ES"/>
        </w:rPr>
      </w:pPr>
      <w:ins w:id="1355"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63"</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31 Administrador de Dispositivos Después de Instalar Drivers</w:t>
        </w:r>
        <w:r>
          <w:rPr>
            <w:noProof/>
            <w:webHidden/>
          </w:rPr>
          <w:tab/>
        </w:r>
        <w:r>
          <w:rPr>
            <w:noProof/>
            <w:webHidden/>
          </w:rPr>
          <w:fldChar w:fldCharType="begin"/>
        </w:r>
        <w:r>
          <w:rPr>
            <w:noProof/>
            <w:webHidden/>
          </w:rPr>
          <w:instrText xml:space="preserve"> PAGEREF _Toc81765363 \h </w:instrText>
        </w:r>
        <w:r>
          <w:rPr>
            <w:noProof/>
            <w:webHidden/>
          </w:rPr>
        </w:r>
      </w:ins>
      <w:r>
        <w:rPr>
          <w:noProof/>
          <w:webHidden/>
        </w:rPr>
        <w:fldChar w:fldCharType="separate"/>
      </w:r>
      <w:ins w:id="1356" w:author="JORGE CONTRERAS ORTIZ" w:date="2021-09-05T20:13:00Z">
        <w:r>
          <w:rPr>
            <w:noProof/>
            <w:webHidden/>
          </w:rPr>
          <w:t>52</w:t>
        </w:r>
        <w:r>
          <w:rPr>
            <w:noProof/>
            <w:webHidden/>
          </w:rPr>
          <w:fldChar w:fldCharType="end"/>
        </w:r>
        <w:r w:rsidRPr="00BF243C">
          <w:rPr>
            <w:rStyle w:val="Hipervnculo"/>
            <w:noProof/>
          </w:rPr>
          <w:fldChar w:fldCharType="end"/>
        </w:r>
      </w:ins>
    </w:p>
    <w:p w14:paraId="5CF3C907" w14:textId="5B3DB9CE" w:rsidR="004E60C8" w:rsidRDefault="004E60C8">
      <w:pPr>
        <w:pStyle w:val="Tabladeilustraciones"/>
        <w:tabs>
          <w:tab w:val="right" w:leader="dot" w:pos="8494"/>
        </w:tabs>
        <w:rPr>
          <w:ins w:id="1357" w:author="JORGE CONTRERAS ORTIZ" w:date="2021-09-05T20:13:00Z"/>
          <w:rFonts w:asciiTheme="minorHAnsi" w:eastAsiaTheme="minorEastAsia" w:hAnsiTheme="minorHAnsi" w:cstheme="minorBidi"/>
          <w:noProof/>
          <w:lang w:eastAsia="es-ES"/>
        </w:rPr>
      </w:pPr>
      <w:ins w:id="1358"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64"</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32 Instalar libusbk con Zadig</w:t>
        </w:r>
        <w:r>
          <w:rPr>
            <w:noProof/>
            <w:webHidden/>
          </w:rPr>
          <w:tab/>
        </w:r>
        <w:r>
          <w:rPr>
            <w:noProof/>
            <w:webHidden/>
          </w:rPr>
          <w:fldChar w:fldCharType="begin"/>
        </w:r>
        <w:r>
          <w:rPr>
            <w:noProof/>
            <w:webHidden/>
          </w:rPr>
          <w:instrText xml:space="preserve"> PAGEREF _Toc81765364 \h </w:instrText>
        </w:r>
        <w:r>
          <w:rPr>
            <w:noProof/>
            <w:webHidden/>
          </w:rPr>
        </w:r>
      </w:ins>
      <w:r>
        <w:rPr>
          <w:noProof/>
          <w:webHidden/>
        </w:rPr>
        <w:fldChar w:fldCharType="separate"/>
      </w:r>
      <w:ins w:id="1359" w:author="JORGE CONTRERAS ORTIZ" w:date="2021-09-05T20:13:00Z">
        <w:r>
          <w:rPr>
            <w:noProof/>
            <w:webHidden/>
          </w:rPr>
          <w:t>55</w:t>
        </w:r>
        <w:r>
          <w:rPr>
            <w:noProof/>
            <w:webHidden/>
          </w:rPr>
          <w:fldChar w:fldCharType="end"/>
        </w:r>
        <w:r w:rsidRPr="00BF243C">
          <w:rPr>
            <w:rStyle w:val="Hipervnculo"/>
            <w:noProof/>
          </w:rPr>
          <w:fldChar w:fldCharType="end"/>
        </w:r>
      </w:ins>
    </w:p>
    <w:p w14:paraId="0F73F713" w14:textId="6E72157A" w:rsidR="004E60C8" w:rsidRDefault="004E60C8">
      <w:pPr>
        <w:pStyle w:val="Tabladeilustraciones"/>
        <w:tabs>
          <w:tab w:val="right" w:leader="dot" w:pos="8494"/>
        </w:tabs>
        <w:rPr>
          <w:ins w:id="1360" w:author="JORGE CONTRERAS ORTIZ" w:date="2021-09-05T20:13:00Z"/>
          <w:rFonts w:asciiTheme="minorHAnsi" w:eastAsiaTheme="minorEastAsia" w:hAnsiTheme="minorHAnsi" w:cstheme="minorBidi"/>
          <w:noProof/>
          <w:lang w:eastAsia="es-ES"/>
        </w:rPr>
      </w:pPr>
      <w:ins w:id="1361"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65"</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33 Instalación Driver Libusbk xon Zadig Finalizada</w:t>
        </w:r>
        <w:r>
          <w:rPr>
            <w:noProof/>
            <w:webHidden/>
          </w:rPr>
          <w:tab/>
        </w:r>
        <w:r>
          <w:rPr>
            <w:noProof/>
            <w:webHidden/>
          </w:rPr>
          <w:fldChar w:fldCharType="begin"/>
        </w:r>
        <w:r>
          <w:rPr>
            <w:noProof/>
            <w:webHidden/>
          </w:rPr>
          <w:instrText xml:space="preserve"> PAGEREF _Toc81765365 \h </w:instrText>
        </w:r>
        <w:r>
          <w:rPr>
            <w:noProof/>
            <w:webHidden/>
          </w:rPr>
        </w:r>
      </w:ins>
      <w:r>
        <w:rPr>
          <w:noProof/>
          <w:webHidden/>
        </w:rPr>
        <w:fldChar w:fldCharType="separate"/>
      </w:r>
      <w:ins w:id="1362" w:author="JORGE CONTRERAS ORTIZ" w:date="2021-09-05T20:13:00Z">
        <w:r>
          <w:rPr>
            <w:noProof/>
            <w:webHidden/>
          </w:rPr>
          <w:t>55</w:t>
        </w:r>
        <w:r>
          <w:rPr>
            <w:noProof/>
            <w:webHidden/>
          </w:rPr>
          <w:fldChar w:fldCharType="end"/>
        </w:r>
        <w:r w:rsidRPr="00BF243C">
          <w:rPr>
            <w:rStyle w:val="Hipervnculo"/>
            <w:noProof/>
          </w:rPr>
          <w:fldChar w:fldCharType="end"/>
        </w:r>
      </w:ins>
    </w:p>
    <w:p w14:paraId="6EDA4C19" w14:textId="78A8C3CE" w:rsidR="004E60C8" w:rsidRDefault="004E60C8">
      <w:pPr>
        <w:pStyle w:val="Tabladeilustraciones"/>
        <w:tabs>
          <w:tab w:val="right" w:leader="dot" w:pos="8494"/>
        </w:tabs>
        <w:rPr>
          <w:ins w:id="1363" w:author="JORGE CONTRERAS ORTIZ" w:date="2021-09-05T20:13:00Z"/>
          <w:rFonts w:asciiTheme="minorHAnsi" w:eastAsiaTheme="minorEastAsia" w:hAnsiTheme="minorHAnsi" w:cstheme="minorBidi"/>
          <w:noProof/>
          <w:lang w:eastAsia="es-ES"/>
        </w:rPr>
      </w:pPr>
      <w:ins w:id="1364"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66"</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34 Instalar USB SERIAL (CDC) con Zadig</w:t>
        </w:r>
        <w:r>
          <w:rPr>
            <w:noProof/>
            <w:webHidden/>
          </w:rPr>
          <w:tab/>
        </w:r>
        <w:r>
          <w:rPr>
            <w:noProof/>
            <w:webHidden/>
          </w:rPr>
          <w:fldChar w:fldCharType="begin"/>
        </w:r>
        <w:r>
          <w:rPr>
            <w:noProof/>
            <w:webHidden/>
          </w:rPr>
          <w:instrText xml:space="preserve"> PAGEREF _Toc81765366 \h </w:instrText>
        </w:r>
        <w:r>
          <w:rPr>
            <w:noProof/>
            <w:webHidden/>
          </w:rPr>
        </w:r>
      </w:ins>
      <w:r>
        <w:rPr>
          <w:noProof/>
          <w:webHidden/>
        </w:rPr>
        <w:fldChar w:fldCharType="separate"/>
      </w:r>
      <w:ins w:id="1365" w:author="JORGE CONTRERAS ORTIZ" w:date="2021-09-05T20:13:00Z">
        <w:r>
          <w:rPr>
            <w:noProof/>
            <w:webHidden/>
          </w:rPr>
          <w:t>56</w:t>
        </w:r>
        <w:r>
          <w:rPr>
            <w:noProof/>
            <w:webHidden/>
          </w:rPr>
          <w:fldChar w:fldCharType="end"/>
        </w:r>
        <w:r w:rsidRPr="00BF243C">
          <w:rPr>
            <w:rStyle w:val="Hipervnculo"/>
            <w:noProof/>
          </w:rPr>
          <w:fldChar w:fldCharType="end"/>
        </w:r>
      </w:ins>
    </w:p>
    <w:p w14:paraId="47A63DC3" w14:textId="70981723" w:rsidR="004E60C8" w:rsidRDefault="004E60C8">
      <w:pPr>
        <w:pStyle w:val="Tabladeilustraciones"/>
        <w:tabs>
          <w:tab w:val="right" w:leader="dot" w:pos="8494"/>
        </w:tabs>
        <w:rPr>
          <w:ins w:id="1366" w:author="JORGE CONTRERAS ORTIZ" w:date="2021-09-05T20:13:00Z"/>
          <w:rFonts w:asciiTheme="minorHAnsi" w:eastAsiaTheme="minorEastAsia" w:hAnsiTheme="minorHAnsi" w:cstheme="minorBidi"/>
          <w:noProof/>
          <w:lang w:eastAsia="es-ES"/>
        </w:rPr>
      </w:pPr>
      <w:ins w:id="1367"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67"</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35 Instalación Driver USB Serial (CDC) con Zadig Finalizada</w:t>
        </w:r>
        <w:r>
          <w:rPr>
            <w:noProof/>
            <w:webHidden/>
          </w:rPr>
          <w:tab/>
        </w:r>
        <w:r>
          <w:rPr>
            <w:noProof/>
            <w:webHidden/>
          </w:rPr>
          <w:fldChar w:fldCharType="begin"/>
        </w:r>
        <w:r>
          <w:rPr>
            <w:noProof/>
            <w:webHidden/>
          </w:rPr>
          <w:instrText xml:space="preserve"> PAGEREF _Toc81765367 \h </w:instrText>
        </w:r>
        <w:r>
          <w:rPr>
            <w:noProof/>
            <w:webHidden/>
          </w:rPr>
        </w:r>
      </w:ins>
      <w:r>
        <w:rPr>
          <w:noProof/>
          <w:webHidden/>
        </w:rPr>
        <w:fldChar w:fldCharType="separate"/>
      </w:r>
      <w:ins w:id="1368" w:author="JORGE CONTRERAS ORTIZ" w:date="2021-09-05T20:13:00Z">
        <w:r>
          <w:rPr>
            <w:noProof/>
            <w:webHidden/>
          </w:rPr>
          <w:t>56</w:t>
        </w:r>
        <w:r>
          <w:rPr>
            <w:noProof/>
            <w:webHidden/>
          </w:rPr>
          <w:fldChar w:fldCharType="end"/>
        </w:r>
        <w:r w:rsidRPr="00BF243C">
          <w:rPr>
            <w:rStyle w:val="Hipervnculo"/>
            <w:noProof/>
          </w:rPr>
          <w:fldChar w:fldCharType="end"/>
        </w:r>
      </w:ins>
    </w:p>
    <w:p w14:paraId="4F9C4438" w14:textId="7C6E1AC0" w:rsidR="004E60C8" w:rsidRDefault="004E60C8">
      <w:pPr>
        <w:pStyle w:val="Tabladeilustraciones"/>
        <w:tabs>
          <w:tab w:val="right" w:leader="dot" w:pos="8494"/>
        </w:tabs>
        <w:rPr>
          <w:ins w:id="1369" w:author="JORGE CONTRERAS ORTIZ" w:date="2021-09-05T20:13:00Z"/>
          <w:rFonts w:asciiTheme="minorHAnsi" w:eastAsiaTheme="minorEastAsia" w:hAnsiTheme="minorHAnsi" w:cstheme="minorBidi"/>
          <w:noProof/>
          <w:lang w:eastAsia="es-ES"/>
        </w:rPr>
      </w:pPr>
      <w:ins w:id="1370"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68"</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36 Administrador de Dispositivos después de la instalación</w:t>
        </w:r>
        <w:r>
          <w:rPr>
            <w:noProof/>
            <w:webHidden/>
          </w:rPr>
          <w:tab/>
        </w:r>
        <w:r>
          <w:rPr>
            <w:noProof/>
            <w:webHidden/>
          </w:rPr>
          <w:fldChar w:fldCharType="begin"/>
        </w:r>
        <w:r>
          <w:rPr>
            <w:noProof/>
            <w:webHidden/>
          </w:rPr>
          <w:instrText xml:space="preserve"> PAGEREF _Toc81765368 \h </w:instrText>
        </w:r>
        <w:r>
          <w:rPr>
            <w:noProof/>
            <w:webHidden/>
          </w:rPr>
        </w:r>
      </w:ins>
      <w:r>
        <w:rPr>
          <w:noProof/>
          <w:webHidden/>
        </w:rPr>
        <w:fldChar w:fldCharType="separate"/>
      </w:r>
      <w:ins w:id="1371" w:author="JORGE CONTRERAS ORTIZ" w:date="2021-09-05T20:13:00Z">
        <w:r>
          <w:rPr>
            <w:noProof/>
            <w:webHidden/>
          </w:rPr>
          <w:t>57</w:t>
        </w:r>
        <w:r>
          <w:rPr>
            <w:noProof/>
            <w:webHidden/>
          </w:rPr>
          <w:fldChar w:fldCharType="end"/>
        </w:r>
        <w:r w:rsidRPr="00BF243C">
          <w:rPr>
            <w:rStyle w:val="Hipervnculo"/>
            <w:noProof/>
          </w:rPr>
          <w:fldChar w:fldCharType="end"/>
        </w:r>
      </w:ins>
    </w:p>
    <w:p w14:paraId="38F20524" w14:textId="4398ECB7" w:rsidR="004E60C8" w:rsidRDefault="004E60C8">
      <w:pPr>
        <w:pStyle w:val="Tabladeilustraciones"/>
        <w:tabs>
          <w:tab w:val="right" w:leader="dot" w:pos="8494"/>
        </w:tabs>
        <w:rPr>
          <w:ins w:id="1372" w:author="JORGE CONTRERAS ORTIZ" w:date="2021-09-05T20:13:00Z"/>
          <w:rFonts w:asciiTheme="minorHAnsi" w:eastAsiaTheme="minorEastAsia" w:hAnsiTheme="minorHAnsi" w:cstheme="minorBidi"/>
          <w:noProof/>
          <w:lang w:eastAsia="es-ES"/>
        </w:rPr>
      </w:pPr>
      <w:ins w:id="1373"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69"</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37 Terminal Termite</w:t>
        </w:r>
        <w:r>
          <w:rPr>
            <w:noProof/>
            <w:webHidden/>
          </w:rPr>
          <w:tab/>
        </w:r>
        <w:r>
          <w:rPr>
            <w:noProof/>
            <w:webHidden/>
          </w:rPr>
          <w:fldChar w:fldCharType="begin"/>
        </w:r>
        <w:r>
          <w:rPr>
            <w:noProof/>
            <w:webHidden/>
          </w:rPr>
          <w:instrText xml:space="preserve"> PAGEREF _Toc81765369 \h </w:instrText>
        </w:r>
        <w:r>
          <w:rPr>
            <w:noProof/>
            <w:webHidden/>
          </w:rPr>
        </w:r>
      </w:ins>
      <w:r>
        <w:rPr>
          <w:noProof/>
          <w:webHidden/>
        </w:rPr>
        <w:fldChar w:fldCharType="separate"/>
      </w:r>
      <w:ins w:id="1374" w:author="JORGE CONTRERAS ORTIZ" w:date="2021-09-05T20:13:00Z">
        <w:r>
          <w:rPr>
            <w:noProof/>
            <w:webHidden/>
          </w:rPr>
          <w:t>59</w:t>
        </w:r>
        <w:r>
          <w:rPr>
            <w:noProof/>
            <w:webHidden/>
          </w:rPr>
          <w:fldChar w:fldCharType="end"/>
        </w:r>
        <w:r w:rsidRPr="00BF243C">
          <w:rPr>
            <w:rStyle w:val="Hipervnculo"/>
            <w:noProof/>
          </w:rPr>
          <w:fldChar w:fldCharType="end"/>
        </w:r>
      </w:ins>
    </w:p>
    <w:p w14:paraId="37BC0607" w14:textId="1E192796" w:rsidR="004E60C8" w:rsidRDefault="004E60C8">
      <w:pPr>
        <w:pStyle w:val="Tabladeilustraciones"/>
        <w:tabs>
          <w:tab w:val="right" w:leader="dot" w:pos="8494"/>
        </w:tabs>
        <w:rPr>
          <w:ins w:id="1375" w:author="JORGE CONTRERAS ORTIZ" w:date="2021-09-05T20:13:00Z"/>
          <w:rFonts w:asciiTheme="minorHAnsi" w:eastAsiaTheme="minorEastAsia" w:hAnsiTheme="minorHAnsi" w:cstheme="minorBidi"/>
          <w:noProof/>
          <w:lang w:eastAsia="es-ES"/>
        </w:rPr>
      </w:pPr>
      <w:ins w:id="1376"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70"</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38 Herramienta KiTools</w:t>
        </w:r>
        <w:r>
          <w:rPr>
            <w:noProof/>
            <w:webHidden/>
          </w:rPr>
          <w:tab/>
        </w:r>
        <w:r>
          <w:rPr>
            <w:noProof/>
            <w:webHidden/>
          </w:rPr>
          <w:fldChar w:fldCharType="begin"/>
        </w:r>
        <w:r>
          <w:rPr>
            <w:noProof/>
            <w:webHidden/>
          </w:rPr>
          <w:instrText xml:space="preserve"> PAGEREF _Toc81765370 \h </w:instrText>
        </w:r>
        <w:r>
          <w:rPr>
            <w:noProof/>
            <w:webHidden/>
          </w:rPr>
        </w:r>
      </w:ins>
      <w:r>
        <w:rPr>
          <w:noProof/>
          <w:webHidden/>
        </w:rPr>
        <w:fldChar w:fldCharType="separate"/>
      </w:r>
      <w:ins w:id="1377" w:author="JORGE CONTRERAS ORTIZ" w:date="2021-09-05T20:13:00Z">
        <w:r>
          <w:rPr>
            <w:noProof/>
            <w:webHidden/>
          </w:rPr>
          <w:t>61</w:t>
        </w:r>
        <w:r>
          <w:rPr>
            <w:noProof/>
            <w:webHidden/>
          </w:rPr>
          <w:fldChar w:fldCharType="end"/>
        </w:r>
        <w:r w:rsidRPr="00BF243C">
          <w:rPr>
            <w:rStyle w:val="Hipervnculo"/>
            <w:noProof/>
          </w:rPr>
          <w:fldChar w:fldCharType="end"/>
        </w:r>
      </w:ins>
    </w:p>
    <w:p w14:paraId="43400D1D" w14:textId="6F424408" w:rsidR="004E60C8" w:rsidRDefault="004E60C8">
      <w:pPr>
        <w:pStyle w:val="Tabladeilustraciones"/>
        <w:tabs>
          <w:tab w:val="right" w:leader="dot" w:pos="8494"/>
        </w:tabs>
        <w:rPr>
          <w:ins w:id="1378" w:author="JORGE CONTRERAS ORTIZ" w:date="2021-09-05T20:13:00Z"/>
          <w:rFonts w:asciiTheme="minorHAnsi" w:eastAsiaTheme="minorEastAsia" w:hAnsiTheme="minorHAnsi" w:cstheme="minorBidi"/>
          <w:noProof/>
          <w:lang w:eastAsia="es-ES"/>
        </w:rPr>
      </w:pPr>
      <w:ins w:id="1379"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71"</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39 IP como parámetros</w:t>
        </w:r>
        <w:r>
          <w:rPr>
            <w:noProof/>
            <w:webHidden/>
          </w:rPr>
          <w:tab/>
        </w:r>
        <w:r>
          <w:rPr>
            <w:noProof/>
            <w:webHidden/>
          </w:rPr>
          <w:fldChar w:fldCharType="begin"/>
        </w:r>
        <w:r>
          <w:rPr>
            <w:noProof/>
            <w:webHidden/>
          </w:rPr>
          <w:instrText xml:space="preserve"> PAGEREF _Toc81765371 \h </w:instrText>
        </w:r>
        <w:r>
          <w:rPr>
            <w:noProof/>
            <w:webHidden/>
          </w:rPr>
        </w:r>
      </w:ins>
      <w:r>
        <w:rPr>
          <w:noProof/>
          <w:webHidden/>
        </w:rPr>
        <w:fldChar w:fldCharType="separate"/>
      </w:r>
      <w:ins w:id="1380" w:author="JORGE CONTRERAS ORTIZ" w:date="2021-09-05T20:13:00Z">
        <w:r>
          <w:rPr>
            <w:noProof/>
            <w:webHidden/>
          </w:rPr>
          <w:t>62</w:t>
        </w:r>
        <w:r>
          <w:rPr>
            <w:noProof/>
            <w:webHidden/>
          </w:rPr>
          <w:fldChar w:fldCharType="end"/>
        </w:r>
        <w:r w:rsidRPr="00BF243C">
          <w:rPr>
            <w:rStyle w:val="Hipervnculo"/>
            <w:noProof/>
          </w:rPr>
          <w:fldChar w:fldCharType="end"/>
        </w:r>
      </w:ins>
    </w:p>
    <w:p w14:paraId="0B43F1D2" w14:textId="20152E11" w:rsidR="004E60C8" w:rsidRDefault="004E60C8">
      <w:pPr>
        <w:pStyle w:val="Tabladeilustraciones"/>
        <w:tabs>
          <w:tab w:val="right" w:leader="dot" w:pos="8494"/>
        </w:tabs>
        <w:rPr>
          <w:ins w:id="1381" w:author="JORGE CONTRERAS ORTIZ" w:date="2021-09-05T20:13:00Z"/>
          <w:rFonts w:asciiTheme="minorHAnsi" w:eastAsiaTheme="minorEastAsia" w:hAnsiTheme="minorHAnsi" w:cstheme="minorBidi"/>
          <w:noProof/>
          <w:lang w:eastAsia="es-ES"/>
        </w:rPr>
      </w:pPr>
      <w:ins w:id="1382"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72"</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40 Esquema de comunicación entre Host Externo y el dispositivo KTWM102</w:t>
        </w:r>
        <w:r>
          <w:rPr>
            <w:noProof/>
            <w:webHidden/>
          </w:rPr>
          <w:tab/>
        </w:r>
        <w:r>
          <w:rPr>
            <w:noProof/>
            <w:webHidden/>
          </w:rPr>
          <w:fldChar w:fldCharType="begin"/>
        </w:r>
        <w:r>
          <w:rPr>
            <w:noProof/>
            <w:webHidden/>
          </w:rPr>
          <w:instrText xml:space="preserve"> PAGEREF _Toc81765372 \h </w:instrText>
        </w:r>
        <w:r>
          <w:rPr>
            <w:noProof/>
            <w:webHidden/>
          </w:rPr>
        </w:r>
      </w:ins>
      <w:r>
        <w:rPr>
          <w:noProof/>
          <w:webHidden/>
        </w:rPr>
        <w:fldChar w:fldCharType="separate"/>
      </w:r>
      <w:ins w:id="1383" w:author="JORGE CONTRERAS ORTIZ" w:date="2021-09-05T20:13:00Z">
        <w:r>
          <w:rPr>
            <w:noProof/>
            <w:webHidden/>
          </w:rPr>
          <w:t>63</w:t>
        </w:r>
        <w:r>
          <w:rPr>
            <w:noProof/>
            <w:webHidden/>
          </w:rPr>
          <w:fldChar w:fldCharType="end"/>
        </w:r>
        <w:r w:rsidRPr="00BF243C">
          <w:rPr>
            <w:rStyle w:val="Hipervnculo"/>
            <w:noProof/>
          </w:rPr>
          <w:fldChar w:fldCharType="end"/>
        </w:r>
      </w:ins>
    </w:p>
    <w:p w14:paraId="48A0C86D" w14:textId="0DDEA35A" w:rsidR="004E60C8" w:rsidRDefault="004E60C8">
      <w:pPr>
        <w:pStyle w:val="Tabladeilustraciones"/>
        <w:tabs>
          <w:tab w:val="right" w:leader="dot" w:pos="8494"/>
        </w:tabs>
        <w:rPr>
          <w:ins w:id="1384" w:author="JORGE CONTRERAS ORTIZ" w:date="2021-09-05T20:13:00Z"/>
          <w:rFonts w:asciiTheme="minorHAnsi" w:eastAsiaTheme="minorEastAsia" w:hAnsiTheme="minorHAnsi" w:cstheme="minorBidi"/>
          <w:noProof/>
          <w:lang w:eastAsia="es-ES"/>
        </w:rPr>
      </w:pPr>
      <w:ins w:id="1385"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73"</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41 Ejemplo Rutina de Comando - Esperar Respuesta</w:t>
        </w:r>
        <w:r>
          <w:rPr>
            <w:noProof/>
            <w:webHidden/>
          </w:rPr>
          <w:tab/>
        </w:r>
        <w:r>
          <w:rPr>
            <w:noProof/>
            <w:webHidden/>
          </w:rPr>
          <w:fldChar w:fldCharType="begin"/>
        </w:r>
        <w:r>
          <w:rPr>
            <w:noProof/>
            <w:webHidden/>
          </w:rPr>
          <w:instrText xml:space="preserve"> PAGEREF _Toc81765373 \h </w:instrText>
        </w:r>
        <w:r>
          <w:rPr>
            <w:noProof/>
            <w:webHidden/>
          </w:rPr>
        </w:r>
      </w:ins>
      <w:r>
        <w:rPr>
          <w:noProof/>
          <w:webHidden/>
        </w:rPr>
        <w:fldChar w:fldCharType="separate"/>
      </w:r>
      <w:ins w:id="1386" w:author="JORGE CONTRERAS ORTIZ" w:date="2021-09-05T20:13:00Z">
        <w:r>
          <w:rPr>
            <w:noProof/>
            <w:webHidden/>
          </w:rPr>
          <w:t>66</w:t>
        </w:r>
        <w:r>
          <w:rPr>
            <w:noProof/>
            <w:webHidden/>
          </w:rPr>
          <w:fldChar w:fldCharType="end"/>
        </w:r>
        <w:r w:rsidRPr="00BF243C">
          <w:rPr>
            <w:rStyle w:val="Hipervnculo"/>
            <w:noProof/>
          </w:rPr>
          <w:fldChar w:fldCharType="end"/>
        </w:r>
      </w:ins>
    </w:p>
    <w:p w14:paraId="5B35CDD8" w14:textId="478C728A" w:rsidR="004E60C8" w:rsidRDefault="004E60C8">
      <w:pPr>
        <w:pStyle w:val="Tabladeilustraciones"/>
        <w:tabs>
          <w:tab w:val="right" w:leader="dot" w:pos="8494"/>
        </w:tabs>
        <w:rPr>
          <w:ins w:id="1387" w:author="JORGE CONTRERAS ORTIZ" w:date="2021-09-05T20:13:00Z"/>
          <w:rFonts w:asciiTheme="minorHAnsi" w:eastAsiaTheme="minorEastAsia" w:hAnsiTheme="minorHAnsi" w:cstheme="minorBidi"/>
          <w:noProof/>
          <w:lang w:eastAsia="es-ES"/>
        </w:rPr>
      </w:pPr>
      <w:ins w:id="1388"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74"</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42 Kit de Desarrollo STM32F407G-DISC1</w:t>
        </w:r>
        <w:r>
          <w:rPr>
            <w:noProof/>
            <w:webHidden/>
          </w:rPr>
          <w:tab/>
        </w:r>
        <w:r>
          <w:rPr>
            <w:noProof/>
            <w:webHidden/>
          </w:rPr>
          <w:fldChar w:fldCharType="begin"/>
        </w:r>
        <w:r>
          <w:rPr>
            <w:noProof/>
            <w:webHidden/>
          </w:rPr>
          <w:instrText xml:space="preserve"> PAGEREF _Toc81765374 \h </w:instrText>
        </w:r>
        <w:r>
          <w:rPr>
            <w:noProof/>
            <w:webHidden/>
          </w:rPr>
        </w:r>
      </w:ins>
      <w:r>
        <w:rPr>
          <w:noProof/>
          <w:webHidden/>
        </w:rPr>
        <w:fldChar w:fldCharType="separate"/>
      </w:r>
      <w:ins w:id="1389" w:author="JORGE CONTRERAS ORTIZ" w:date="2021-09-05T20:13:00Z">
        <w:r>
          <w:rPr>
            <w:noProof/>
            <w:webHidden/>
          </w:rPr>
          <w:t>69</w:t>
        </w:r>
        <w:r>
          <w:rPr>
            <w:noProof/>
            <w:webHidden/>
          </w:rPr>
          <w:fldChar w:fldCharType="end"/>
        </w:r>
        <w:r w:rsidRPr="00BF243C">
          <w:rPr>
            <w:rStyle w:val="Hipervnculo"/>
            <w:noProof/>
          </w:rPr>
          <w:fldChar w:fldCharType="end"/>
        </w:r>
      </w:ins>
    </w:p>
    <w:p w14:paraId="3A26C5EA" w14:textId="44C1EDF6" w:rsidR="004E60C8" w:rsidRDefault="004E60C8">
      <w:pPr>
        <w:pStyle w:val="Tabladeilustraciones"/>
        <w:tabs>
          <w:tab w:val="right" w:leader="dot" w:pos="8494"/>
        </w:tabs>
        <w:rPr>
          <w:ins w:id="1390" w:author="JORGE CONTRERAS ORTIZ" w:date="2021-09-05T20:13:00Z"/>
          <w:rFonts w:asciiTheme="minorHAnsi" w:eastAsiaTheme="minorEastAsia" w:hAnsiTheme="minorHAnsi" w:cstheme="minorBidi"/>
          <w:noProof/>
          <w:lang w:eastAsia="es-ES"/>
        </w:rPr>
      </w:pPr>
      <w:ins w:id="1391"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75"</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43 KTDG102 Evaluation Dongle</w:t>
        </w:r>
        <w:r>
          <w:rPr>
            <w:noProof/>
            <w:webHidden/>
          </w:rPr>
          <w:tab/>
        </w:r>
        <w:r>
          <w:rPr>
            <w:noProof/>
            <w:webHidden/>
          </w:rPr>
          <w:fldChar w:fldCharType="begin"/>
        </w:r>
        <w:r>
          <w:rPr>
            <w:noProof/>
            <w:webHidden/>
          </w:rPr>
          <w:instrText xml:space="preserve"> PAGEREF _Toc81765375 \h </w:instrText>
        </w:r>
        <w:r>
          <w:rPr>
            <w:noProof/>
            <w:webHidden/>
          </w:rPr>
        </w:r>
      </w:ins>
      <w:r>
        <w:rPr>
          <w:noProof/>
          <w:webHidden/>
        </w:rPr>
        <w:fldChar w:fldCharType="separate"/>
      </w:r>
      <w:ins w:id="1392" w:author="JORGE CONTRERAS ORTIZ" w:date="2021-09-05T20:13:00Z">
        <w:r>
          <w:rPr>
            <w:noProof/>
            <w:webHidden/>
          </w:rPr>
          <w:t>70</w:t>
        </w:r>
        <w:r>
          <w:rPr>
            <w:noProof/>
            <w:webHidden/>
          </w:rPr>
          <w:fldChar w:fldCharType="end"/>
        </w:r>
        <w:r w:rsidRPr="00BF243C">
          <w:rPr>
            <w:rStyle w:val="Hipervnculo"/>
            <w:noProof/>
          </w:rPr>
          <w:fldChar w:fldCharType="end"/>
        </w:r>
      </w:ins>
    </w:p>
    <w:p w14:paraId="7C8371CE" w14:textId="5163C26C" w:rsidR="004E60C8" w:rsidRDefault="004E60C8">
      <w:pPr>
        <w:pStyle w:val="Tabladeilustraciones"/>
        <w:tabs>
          <w:tab w:val="right" w:leader="dot" w:pos="8494"/>
        </w:tabs>
        <w:rPr>
          <w:ins w:id="1393" w:author="JORGE CONTRERAS ORTIZ" w:date="2021-09-05T20:13:00Z"/>
          <w:rFonts w:asciiTheme="minorHAnsi" w:eastAsiaTheme="minorEastAsia" w:hAnsiTheme="minorHAnsi" w:cstheme="minorBidi"/>
          <w:noProof/>
          <w:lang w:eastAsia="es-ES"/>
        </w:rPr>
      </w:pPr>
      <w:ins w:id="1394"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76"</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44 Módulo KTWM102</w:t>
        </w:r>
        <w:r>
          <w:rPr>
            <w:noProof/>
            <w:webHidden/>
          </w:rPr>
          <w:tab/>
        </w:r>
        <w:r>
          <w:rPr>
            <w:noProof/>
            <w:webHidden/>
          </w:rPr>
          <w:fldChar w:fldCharType="begin"/>
        </w:r>
        <w:r>
          <w:rPr>
            <w:noProof/>
            <w:webHidden/>
          </w:rPr>
          <w:instrText xml:space="preserve"> PAGEREF _Toc81765376 \h </w:instrText>
        </w:r>
        <w:r>
          <w:rPr>
            <w:noProof/>
            <w:webHidden/>
          </w:rPr>
        </w:r>
      </w:ins>
      <w:r>
        <w:rPr>
          <w:noProof/>
          <w:webHidden/>
        </w:rPr>
        <w:fldChar w:fldCharType="separate"/>
      </w:r>
      <w:ins w:id="1395" w:author="JORGE CONTRERAS ORTIZ" w:date="2021-09-05T20:13:00Z">
        <w:r>
          <w:rPr>
            <w:noProof/>
            <w:webHidden/>
          </w:rPr>
          <w:t>71</w:t>
        </w:r>
        <w:r>
          <w:rPr>
            <w:noProof/>
            <w:webHidden/>
          </w:rPr>
          <w:fldChar w:fldCharType="end"/>
        </w:r>
        <w:r w:rsidRPr="00BF243C">
          <w:rPr>
            <w:rStyle w:val="Hipervnculo"/>
            <w:noProof/>
          </w:rPr>
          <w:fldChar w:fldCharType="end"/>
        </w:r>
      </w:ins>
    </w:p>
    <w:p w14:paraId="59B1D6D5" w14:textId="431B79C3" w:rsidR="004E60C8" w:rsidRDefault="004E60C8">
      <w:pPr>
        <w:pStyle w:val="Tabladeilustraciones"/>
        <w:tabs>
          <w:tab w:val="right" w:leader="dot" w:pos="8494"/>
        </w:tabs>
        <w:rPr>
          <w:ins w:id="1396" w:author="JORGE CONTRERAS ORTIZ" w:date="2021-09-05T20:13:00Z"/>
          <w:rFonts w:asciiTheme="minorHAnsi" w:eastAsiaTheme="minorEastAsia" w:hAnsiTheme="minorHAnsi" w:cstheme="minorBidi"/>
          <w:noProof/>
          <w:lang w:eastAsia="es-ES"/>
        </w:rPr>
      </w:pPr>
      <w:ins w:id="1397"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77"</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45 Border Router</w:t>
        </w:r>
        <w:r>
          <w:rPr>
            <w:noProof/>
            <w:webHidden/>
          </w:rPr>
          <w:tab/>
        </w:r>
        <w:r>
          <w:rPr>
            <w:noProof/>
            <w:webHidden/>
          </w:rPr>
          <w:fldChar w:fldCharType="begin"/>
        </w:r>
        <w:r>
          <w:rPr>
            <w:noProof/>
            <w:webHidden/>
          </w:rPr>
          <w:instrText xml:space="preserve"> PAGEREF _Toc81765377 \h </w:instrText>
        </w:r>
        <w:r>
          <w:rPr>
            <w:noProof/>
            <w:webHidden/>
          </w:rPr>
        </w:r>
      </w:ins>
      <w:r>
        <w:rPr>
          <w:noProof/>
          <w:webHidden/>
        </w:rPr>
        <w:fldChar w:fldCharType="separate"/>
      </w:r>
      <w:ins w:id="1398" w:author="JORGE CONTRERAS ORTIZ" w:date="2021-09-05T20:13:00Z">
        <w:r>
          <w:rPr>
            <w:noProof/>
            <w:webHidden/>
          </w:rPr>
          <w:t>71</w:t>
        </w:r>
        <w:r>
          <w:rPr>
            <w:noProof/>
            <w:webHidden/>
          </w:rPr>
          <w:fldChar w:fldCharType="end"/>
        </w:r>
        <w:r w:rsidRPr="00BF243C">
          <w:rPr>
            <w:rStyle w:val="Hipervnculo"/>
            <w:noProof/>
          </w:rPr>
          <w:fldChar w:fldCharType="end"/>
        </w:r>
      </w:ins>
    </w:p>
    <w:p w14:paraId="168B91E8" w14:textId="78463093" w:rsidR="004E60C8" w:rsidRDefault="004E60C8">
      <w:pPr>
        <w:pStyle w:val="Tabladeilustraciones"/>
        <w:tabs>
          <w:tab w:val="right" w:leader="dot" w:pos="8494"/>
        </w:tabs>
        <w:rPr>
          <w:ins w:id="1399" w:author="JORGE CONTRERAS ORTIZ" w:date="2021-09-05T20:13:00Z"/>
          <w:rFonts w:asciiTheme="minorHAnsi" w:eastAsiaTheme="minorEastAsia" w:hAnsiTheme="minorHAnsi" w:cstheme="minorBidi"/>
          <w:noProof/>
          <w:lang w:eastAsia="es-ES"/>
        </w:rPr>
      </w:pPr>
      <w:ins w:id="1400" w:author="JORGE CONTRERAS ORTIZ" w:date="2021-09-05T20:13:00Z">
        <w:r w:rsidRPr="00BF243C">
          <w:rPr>
            <w:rStyle w:val="Hipervnculo"/>
            <w:noProof/>
          </w:rPr>
          <w:lastRenderedPageBreak/>
          <w:fldChar w:fldCharType="begin"/>
        </w:r>
        <w:r w:rsidRPr="00BF243C">
          <w:rPr>
            <w:rStyle w:val="Hipervnculo"/>
            <w:noProof/>
          </w:rPr>
          <w:instrText xml:space="preserve"> </w:instrText>
        </w:r>
        <w:r>
          <w:rPr>
            <w:noProof/>
          </w:rPr>
          <w:instrText>HYPERLINK \l "_Toc81765378"</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46 Módulos de Procesamiento y de Alimentación de la Cookie</w:t>
        </w:r>
        <w:r>
          <w:rPr>
            <w:noProof/>
            <w:webHidden/>
          </w:rPr>
          <w:tab/>
        </w:r>
        <w:r>
          <w:rPr>
            <w:noProof/>
            <w:webHidden/>
          </w:rPr>
          <w:fldChar w:fldCharType="begin"/>
        </w:r>
        <w:r>
          <w:rPr>
            <w:noProof/>
            <w:webHidden/>
          </w:rPr>
          <w:instrText xml:space="preserve"> PAGEREF _Toc81765378 \h </w:instrText>
        </w:r>
        <w:r>
          <w:rPr>
            <w:noProof/>
            <w:webHidden/>
          </w:rPr>
        </w:r>
      </w:ins>
      <w:r>
        <w:rPr>
          <w:noProof/>
          <w:webHidden/>
        </w:rPr>
        <w:fldChar w:fldCharType="separate"/>
      </w:r>
      <w:ins w:id="1401" w:author="JORGE CONTRERAS ORTIZ" w:date="2021-09-05T20:13:00Z">
        <w:r>
          <w:rPr>
            <w:noProof/>
            <w:webHidden/>
          </w:rPr>
          <w:t>72</w:t>
        </w:r>
        <w:r>
          <w:rPr>
            <w:noProof/>
            <w:webHidden/>
          </w:rPr>
          <w:fldChar w:fldCharType="end"/>
        </w:r>
        <w:r w:rsidRPr="00BF243C">
          <w:rPr>
            <w:rStyle w:val="Hipervnculo"/>
            <w:noProof/>
          </w:rPr>
          <w:fldChar w:fldCharType="end"/>
        </w:r>
      </w:ins>
    </w:p>
    <w:p w14:paraId="036933AC" w14:textId="00486F49" w:rsidR="004E60C8" w:rsidRDefault="004E60C8">
      <w:pPr>
        <w:pStyle w:val="Tabladeilustraciones"/>
        <w:tabs>
          <w:tab w:val="right" w:leader="dot" w:pos="8494"/>
        </w:tabs>
        <w:rPr>
          <w:ins w:id="1402" w:author="JORGE CONTRERAS ORTIZ" w:date="2021-09-05T20:13:00Z"/>
          <w:rFonts w:asciiTheme="minorHAnsi" w:eastAsiaTheme="minorEastAsia" w:hAnsiTheme="minorHAnsi" w:cstheme="minorBidi"/>
          <w:noProof/>
          <w:lang w:eastAsia="es-ES"/>
        </w:rPr>
      </w:pPr>
      <w:ins w:id="1403"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F:\\Jorge\\UPM\\master\\TFM\\Documentos\\TFM_V2_B.docx" \l "_Toc81765379"</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47 Jerarquía Circuito</w:t>
        </w:r>
        <w:r>
          <w:rPr>
            <w:noProof/>
            <w:webHidden/>
          </w:rPr>
          <w:tab/>
        </w:r>
        <w:r>
          <w:rPr>
            <w:noProof/>
            <w:webHidden/>
          </w:rPr>
          <w:fldChar w:fldCharType="begin"/>
        </w:r>
        <w:r>
          <w:rPr>
            <w:noProof/>
            <w:webHidden/>
          </w:rPr>
          <w:instrText xml:space="preserve"> PAGEREF _Toc81765379 \h </w:instrText>
        </w:r>
        <w:r>
          <w:rPr>
            <w:noProof/>
            <w:webHidden/>
          </w:rPr>
        </w:r>
      </w:ins>
      <w:r>
        <w:rPr>
          <w:noProof/>
          <w:webHidden/>
        </w:rPr>
        <w:fldChar w:fldCharType="separate"/>
      </w:r>
      <w:ins w:id="1404" w:author="JORGE CONTRERAS ORTIZ" w:date="2021-09-05T20:13:00Z">
        <w:r>
          <w:rPr>
            <w:noProof/>
            <w:webHidden/>
          </w:rPr>
          <w:t>73</w:t>
        </w:r>
        <w:r>
          <w:rPr>
            <w:noProof/>
            <w:webHidden/>
          </w:rPr>
          <w:fldChar w:fldCharType="end"/>
        </w:r>
        <w:r w:rsidRPr="00BF243C">
          <w:rPr>
            <w:rStyle w:val="Hipervnculo"/>
            <w:noProof/>
          </w:rPr>
          <w:fldChar w:fldCharType="end"/>
        </w:r>
      </w:ins>
    </w:p>
    <w:p w14:paraId="75EFFE69" w14:textId="3790F56D" w:rsidR="004E60C8" w:rsidRDefault="004E60C8">
      <w:pPr>
        <w:pStyle w:val="Tabladeilustraciones"/>
        <w:tabs>
          <w:tab w:val="right" w:leader="dot" w:pos="8494"/>
        </w:tabs>
        <w:rPr>
          <w:ins w:id="1405" w:author="JORGE CONTRERAS ORTIZ" w:date="2021-09-05T20:13:00Z"/>
          <w:rFonts w:asciiTheme="minorHAnsi" w:eastAsiaTheme="minorEastAsia" w:hAnsiTheme="minorHAnsi" w:cstheme="minorBidi"/>
          <w:noProof/>
          <w:lang w:eastAsia="es-ES"/>
        </w:rPr>
      </w:pPr>
      <w:ins w:id="1406"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80"</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48 Circuito de Alimentación</w:t>
        </w:r>
        <w:r>
          <w:rPr>
            <w:noProof/>
            <w:webHidden/>
          </w:rPr>
          <w:tab/>
        </w:r>
        <w:r>
          <w:rPr>
            <w:noProof/>
            <w:webHidden/>
          </w:rPr>
          <w:fldChar w:fldCharType="begin"/>
        </w:r>
        <w:r>
          <w:rPr>
            <w:noProof/>
            <w:webHidden/>
          </w:rPr>
          <w:instrText xml:space="preserve"> PAGEREF _Toc81765380 \h </w:instrText>
        </w:r>
        <w:r>
          <w:rPr>
            <w:noProof/>
            <w:webHidden/>
          </w:rPr>
        </w:r>
      </w:ins>
      <w:r>
        <w:rPr>
          <w:noProof/>
          <w:webHidden/>
        </w:rPr>
        <w:fldChar w:fldCharType="separate"/>
      </w:r>
      <w:ins w:id="1407" w:author="JORGE CONTRERAS ORTIZ" w:date="2021-09-05T20:13:00Z">
        <w:r>
          <w:rPr>
            <w:noProof/>
            <w:webHidden/>
          </w:rPr>
          <w:t>74</w:t>
        </w:r>
        <w:r>
          <w:rPr>
            <w:noProof/>
            <w:webHidden/>
          </w:rPr>
          <w:fldChar w:fldCharType="end"/>
        </w:r>
        <w:r w:rsidRPr="00BF243C">
          <w:rPr>
            <w:rStyle w:val="Hipervnculo"/>
            <w:noProof/>
          </w:rPr>
          <w:fldChar w:fldCharType="end"/>
        </w:r>
      </w:ins>
    </w:p>
    <w:p w14:paraId="12FFF370" w14:textId="2A3B8334" w:rsidR="004E60C8" w:rsidRDefault="004E60C8">
      <w:pPr>
        <w:pStyle w:val="Tabladeilustraciones"/>
        <w:tabs>
          <w:tab w:val="right" w:leader="dot" w:pos="8494"/>
        </w:tabs>
        <w:rPr>
          <w:ins w:id="1408" w:author="JORGE CONTRERAS ORTIZ" w:date="2021-09-05T20:13:00Z"/>
          <w:rFonts w:asciiTheme="minorHAnsi" w:eastAsiaTheme="minorEastAsia" w:hAnsiTheme="minorHAnsi" w:cstheme="minorBidi"/>
          <w:noProof/>
          <w:lang w:eastAsia="es-ES"/>
        </w:rPr>
      </w:pPr>
      <w:ins w:id="1409"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81"</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49 Circuito Integración del Módulo</w:t>
        </w:r>
        <w:r>
          <w:rPr>
            <w:noProof/>
            <w:webHidden/>
          </w:rPr>
          <w:tab/>
        </w:r>
        <w:r>
          <w:rPr>
            <w:noProof/>
            <w:webHidden/>
          </w:rPr>
          <w:fldChar w:fldCharType="begin"/>
        </w:r>
        <w:r>
          <w:rPr>
            <w:noProof/>
            <w:webHidden/>
          </w:rPr>
          <w:instrText xml:space="preserve"> PAGEREF _Toc81765381 \h </w:instrText>
        </w:r>
        <w:r>
          <w:rPr>
            <w:noProof/>
            <w:webHidden/>
          </w:rPr>
        </w:r>
      </w:ins>
      <w:r>
        <w:rPr>
          <w:noProof/>
          <w:webHidden/>
        </w:rPr>
        <w:fldChar w:fldCharType="separate"/>
      </w:r>
      <w:ins w:id="1410" w:author="JORGE CONTRERAS ORTIZ" w:date="2021-09-05T20:13:00Z">
        <w:r>
          <w:rPr>
            <w:noProof/>
            <w:webHidden/>
          </w:rPr>
          <w:t>75</w:t>
        </w:r>
        <w:r>
          <w:rPr>
            <w:noProof/>
            <w:webHidden/>
          </w:rPr>
          <w:fldChar w:fldCharType="end"/>
        </w:r>
        <w:r w:rsidRPr="00BF243C">
          <w:rPr>
            <w:rStyle w:val="Hipervnculo"/>
            <w:noProof/>
          </w:rPr>
          <w:fldChar w:fldCharType="end"/>
        </w:r>
      </w:ins>
    </w:p>
    <w:p w14:paraId="002ADBBE" w14:textId="7901B7D2" w:rsidR="004E60C8" w:rsidRDefault="004E60C8">
      <w:pPr>
        <w:pStyle w:val="Tabladeilustraciones"/>
        <w:tabs>
          <w:tab w:val="right" w:leader="dot" w:pos="8494"/>
        </w:tabs>
        <w:rPr>
          <w:ins w:id="1411" w:author="JORGE CONTRERAS ORTIZ" w:date="2021-09-05T20:13:00Z"/>
          <w:rFonts w:asciiTheme="minorHAnsi" w:eastAsiaTheme="minorEastAsia" w:hAnsiTheme="minorHAnsi" w:cstheme="minorBidi"/>
          <w:noProof/>
          <w:lang w:eastAsia="es-ES"/>
        </w:rPr>
      </w:pPr>
      <w:ins w:id="1412"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82"</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50 Conectores Verticales</w:t>
        </w:r>
        <w:r>
          <w:rPr>
            <w:noProof/>
            <w:webHidden/>
          </w:rPr>
          <w:tab/>
        </w:r>
        <w:r>
          <w:rPr>
            <w:noProof/>
            <w:webHidden/>
          </w:rPr>
          <w:fldChar w:fldCharType="begin"/>
        </w:r>
        <w:r>
          <w:rPr>
            <w:noProof/>
            <w:webHidden/>
          </w:rPr>
          <w:instrText xml:space="preserve"> PAGEREF _Toc81765382 \h </w:instrText>
        </w:r>
        <w:r>
          <w:rPr>
            <w:noProof/>
            <w:webHidden/>
          </w:rPr>
        </w:r>
      </w:ins>
      <w:r>
        <w:rPr>
          <w:noProof/>
          <w:webHidden/>
        </w:rPr>
        <w:fldChar w:fldCharType="separate"/>
      </w:r>
      <w:ins w:id="1413" w:author="JORGE CONTRERAS ORTIZ" w:date="2021-09-05T20:13:00Z">
        <w:r>
          <w:rPr>
            <w:noProof/>
            <w:webHidden/>
          </w:rPr>
          <w:t>76</w:t>
        </w:r>
        <w:r>
          <w:rPr>
            <w:noProof/>
            <w:webHidden/>
          </w:rPr>
          <w:fldChar w:fldCharType="end"/>
        </w:r>
        <w:r w:rsidRPr="00BF243C">
          <w:rPr>
            <w:rStyle w:val="Hipervnculo"/>
            <w:noProof/>
          </w:rPr>
          <w:fldChar w:fldCharType="end"/>
        </w:r>
      </w:ins>
    </w:p>
    <w:p w14:paraId="073CC984" w14:textId="4E7A3A30" w:rsidR="004E60C8" w:rsidRDefault="004E60C8">
      <w:pPr>
        <w:pStyle w:val="Tabladeilustraciones"/>
        <w:tabs>
          <w:tab w:val="right" w:leader="dot" w:pos="8494"/>
        </w:tabs>
        <w:rPr>
          <w:ins w:id="1414" w:author="JORGE CONTRERAS ORTIZ" w:date="2021-09-05T20:13:00Z"/>
          <w:rFonts w:asciiTheme="minorHAnsi" w:eastAsiaTheme="minorEastAsia" w:hAnsiTheme="minorHAnsi" w:cstheme="minorBidi"/>
          <w:noProof/>
          <w:lang w:eastAsia="es-ES"/>
        </w:rPr>
      </w:pPr>
      <w:ins w:id="1415"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83"</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51 Conector USB</w:t>
        </w:r>
        <w:r>
          <w:rPr>
            <w:noProof/>
            <w:webHidden/>
          </w:rPr>
          <w:tab/>
        </w:r>
        <w:r>
          <w:rPr>
            <w:noProof/>
            <w:webHidden/>
          </w:rPr>
          <w:fldChar w:fldCharType="begin"/>
        </w:r>
        <w:r>
          <w:rPr>
            <w:noProof/>
            <w:webHidden/>
          </w:rPr>
          <w:instrText xml:space="preserve"> PAGEREF _Toc81765383 \h </w:instrText>
        </w:r>
        <w:r>
          <w:rPr>
            <w:noProof/>
            <w:webHidden/>
          </w:rPr>
        </w:r>
      </w:ins>
      <w:r>
        <w:rPr>
          <w:noProof/>
          <w:webHidden/>
        </w:rPr>
        <w:fldChar w:fldCharType="separate"/>
      </w:r>
      <w:ins w:id="1416" w:author="JORGE CONTRERAS ORTIZ" w:date="2021-09-05T20:13:00Z">
        <w:r>
          <w:rPr>
            <w:noProof/>
            <w:webHidden/>
          </w:rPr>
          <w:t>77</w:t>
        </w:r>
        <w:r>
          <w:rPr>
            <w:noProof/>
            <w:webHidden/>
          </w:rPr>
          <w:fldChar w:fldCharType="end"/>
        </w:r>
        <w:r w:rsidRPr="00BF243C">
          <w:rPr>
            <w:rStyle w:val="Hipervnculo"/>
            <w:noProof/>
          </w:rPr>
          <w:fldChar w:fldCharType="end"/>
        </w:r>
      </w:ins>
    </w:p>
    <w:p w14:paraId="420B76FD" w14:textId="065FE2D6" w:rsidR="004E60C8" w:rsidRDefault="004E60C8">
      <w:pPr>
        <w:pStyle w:val="Tabladeilustraciones"/>
        <w:tabs>
          <w:tab w:val="right" w:leader="dot" w:pos="8494"/>
        </w:tabs>
        <w:rPr>
          <w:ins w:id="1417" w:author="JORGE CONTRERAS ORTIZ" w:date="2021-09-05T20:13:00Z"/>
          <w:rFonts w:asciiTheme="minorHAnsi" w:eastAsiaTheme="minorEastAsia" w:hAnsiTheme="minorHAnsi" w:cstheme="minorBidi"/>
          <w:noProof/>
          <w:lang w:eastAsia="es-ES"/>
        </w:rPr>
      </w:pPr>
      <w:ins w:id="1418"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84"</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52 Layout Completo</w:t>
        </w:r>
        <w:r>
          <w:rPr>
            <w:noProof/>
            <w:webHidden/>
          </w:rPr>
          <w:tab/>
        </w:r>
        <w:r>
          <w:rPr>
            <w:noProof/>
            <w:webHidden/>
          </w:rPr>
          <w:fldChar w:fldCharType="begin"/>
        </w:r>
        <w:r>
          <w:rPr>
            <w:noProof/>
            <w:webHidden/>
          </w:rPr>
          <w:instrText xml:space="preserve"> PAGEREF _Toc81765384 \h </w:instrText>
        </w:r>
        <w:r>
          <w:rPr>
            <w:noProof/>
            <w:webHidden/>
          </w:rPr>
        </w:r>
      </w:ins>
      <w:r>
        <w:rPr>
          <w:noProof/>
          <w:webHidden/>
        </w:rPr>
        <w:fldChar w:fldCharType="separate"/>
      </w:r>
      <w:ins w:id="1419" w:author="JORGE CONTRERAS ORTIZ" w:date="2021-09-05T20:13:00Z">
        <w:r>
          <w:rPr>
            <w:noProof/>
            <w:webHidden/>
          </w:rPr>
          <w:t>78</w:t>
        </w:r>
        <w:r>
          <w:rPr>
            <w:noProof/>
            <w:webHidden/>
          </w:rPr>
          <w:fldChar w:fldCharType="end"/>
        </w:r>
        <w:r w:rsidRPr="00BF243C">
          <w:rPr>
            <w:rStyle w:val="Hipervnculo"/>
            <w:noProof/>
          </w:rPr>
          <w:fldChar w:fldCharType="end"/>
        </w:r>
      </w:ins>
    </w:p>
    <w:p w14:paraId="4CE0AC4E" w14:textId="64FCDF10" w:rsidR="004E60C8" w:rsidRDefault="004E60C8">
      <w:pPr>
        <w:pStyle w:val="Tabladeilustraciones"/>
        <w:tabs>
          <w:tab w:val="right" w:leader="dot" w:pos="8494"/>
        </w:tabs>
        <w:rPr>
          <w:ins w:id="1420" w:author="JORGE CONTRERAS ORTIZ" w:date="2021-09-05T20:13:00Z"/>
          <w:rFonts w:asciiTheme="minorHAnsi" w:eastAsiaTheme="minorEastAsia" w:hAnsiTheme="minorHAnsi" w:cstheme="minorBidi"/>
          <w:noProof/>
          <w:lang w:eastAsia="es-ES"/>
        </w:rPr>
      </w:pPr>
      <w:ins w:id="1421"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85"</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53 Layout Capa TOP</w:t>
        </w:r>
        <w:r>
          <w:rPr>
            <w:noProof/>
            <w:webHidden/>
          </w:rPr>
          <w:tab/>
        </w:r>
        <w:r>
          <w:rPr>
            <w:noProof/>
            <w:webHidden/>
          </w:rPr>
          <w:fldChar w:fldCharType="begin"/>
        </w:r>
        <w:r>
          <w:rPr>
            <w:noProof/>
            <w:webHidden/>
          </w:rPr>
          <w:instrText xml:space="preserve"> PAGEREF _Toc81765385 \h </w:instrText>
        </w:r>
        <w:r>
          <w:rPr>
            <w:noProof/>
            <w:webHidden/>
          </w:rPr>
        </w:r>
      </w:ins>
      <w:r>
        <w:rPr>
          <w:noProof/>
          <w:webHidden/>
        </w:rPr>
        <w:fldChar w:fldCharType="separate"/>
      </w:r>
      <w:ins w:id="1422" w:author="JORGE CONTRERAS ORTIZ" w:date="2021-09-05T20:13:00Z">
        <w:r>
          <w:rPr>
            <w:noProof/>
            <w:webHidden/>
          </w:rPr>
          <w:t>79</w:t>
        </w:r>
        <w:r>
          <w:rPr>
            <w:noProof/>
            <w:webHidden/>
          </w:rPr>
          <w:fldChar w:fldCharType="end"/>
        </w:r>
        <w:r w:rsidRPr="00BF243C">
          <w:rPr>
            <w:rStyle w:val="Hipervnculo"/>
            <w:noProof/>
          </w:rPr>
          <w:fldChar w:fldCharType="end"/>
        </w:r>
      </w:ins>
    </w:p>
    <w:p w14:paraId="623F062C" w14:textId="2739388C" w:rsidR="004E60C8" w:rsidRDefault="004E60C8">
      <w:pPr>
        <w:pStyle w:val="Tabladeilustraciones"/>
        <w:tabs>
          <w:tab w:val="right" w:leader="dot" w:pos="8494"/>
        </w:tabs>
        <w:rPr>
          <w:ins w:id="1423" w:author="JORGE CONTRERAS ORTIZ" w:date="2021-09-05T20:13:00Z"/>
          <w:rFonts w:asciiTheme="minorHAnsi" w:eastAsiaTheme="minorEastAsia" w:hAnsiTheme="minorHAnsi" w:cstheme="minorBidi"/>
          <w:noProof/>
          <w:lang w:eastAsia="es-ES"/>
        </w:rPr>
      </w:pPr>
      <w:ins w:id="1424"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86"</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54 Layout Capa BOTTOM</w:t>
        </w:r>
        <w:r>
          <w:rPr>
            <w:noProof/>
            <w:webHidden/>
          </w:rPr>
          <w:tab/>
        </w:r>
        <w:r>
          <w:rPr>
            <w:noProof/>
            <w:webHidden/>
          </w:rPr>
          <w:fldChar w:fldCharType="begin"/>
        </w:r>
        <w:r>
          <w:rPr>
            <w:noProof/>
            <w:webHidden/>
          </w:rPr>
          <w:instrText xml:space="preserve"> PAGEREF _Toc81765386 \h </w:instrText>
        </w:r>
        <w:r>
          <w:rPr>
            <w:noProof/>
            <w:webHidden/>
          </w:rPr>
        </w:r>
      </w:ins>
      <w:r>
        <w:rPr>
          <w:noProof/>
          <w:webHidden/>
        </w:rPr>
        <w:fldChar w:fldCharType="separate"/>
      </w:r>
      <w:ins w:id="1425" w:author="JORGE CONTRERAS ORTIZ" w:date="2021-09-05T20:13:00Z">
        <w:r>
          <w:rPr>
            <w:noProof/>
            <w:webHidden/>
          </w:rPr>
          <w:t>80</w:t>
        </w:r>
        <w:r>
          <w:rPr>
            <w:noProof/>
            <w:webHidden/>
          </w:rPr>
          <w:fldChar w:fldCharType="end"/>
        </w:r>
        <w:r w:rsidRPr="00BF243C">
          <w:rPr>
            <w:rStyle w:val="Hipervnculo"/>
            <w:noProof/>
          </w:rPr>
          <w:fldChar w:fldCharType="end"/>
        </w:r>
      </w:ins>
    </w:p>
    <w:p w14:paraId="26DCBE05" w14:textId="773A360D" w:rsidR="004E60C8" w:rsidRDefault="004E60C8">
      <w:pPr>
        <w:pStyle w:val="Tabladeilustraciones"/>
        <w:tabs>
          <w:tab w:val="right" w:leader="dot" w:pos="8494"/>
        </w:tabs>
        <w:rPr>
          <w:ins w:id="1426" w:author="JORGE CONTRERAS ORTIZ" w:date="2021-09-05T20:13:00Z"/>
          <w:rFonts w:asciiTheme="minorHAnsi" w:eastAsiaTheme="minorEastAsia" w:hAnsiTheme="minorHAnsi" w:cstheme="minorBidi"/>
          <w:noProof/>
          <w:lang w:eastAsia="es-ES"/>
        </w:rPr>
      </w:pPr>
      <w:ins w:id="1427"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87"</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lang w:val="en-US"/>
          </w:rPr>
          <w:t>Ilustración 55 PCB Cookie Thread TOP</w:t>
        </w:r>
        <w:r>
          <w:rPr>
            <w:noProof/>
            <w:webHidden/>
          </w:rPr>
          <w:tab/>
        </w:r>
        <w:r>
          <w:rPr>
            <w:noProof/>
            <w:webHidden/>
          </w:rPr>
          <w:fldChar w:fldCharType="begin"/>
        </w:r>
        <w:r>
          <w:rPr>
            <w:noProof/>
            <w:webHidden/>
          </w:rPr>
          <w:instrText xml:space="preserve"> PAGEREF _Toc81765387 \h </w:instrText>
        </w:r>
        <w:r>
          <w:rPr>
            <w:noProof/>
            <w:webHidden/>
          </w:rPr>
        </w:r>
      </w:ins>
      <w:r>
        <w:rPr>
          <w:noProof/>
          <w:webHidden/>
        </w:rPr>
        <w:fldChar w:fldCharType="separate"/>
      </w:r>
      <w:ins w:id="1428" w:author="JORGE CONTRERAS ORTIZ" w:date="2021-09-05T20:13:00Z">
        <w:r>
          <w:rPr>
            <w:noProof/>
            <w:webHidden/>
          </w:rPr>
          <w:t>81</w:t>
        </w:r>
        <w:r>
          <w:rPr>
            <w:noProof/>
            <w:webHidden/>
          </w:rPr>
          <w:fldChar w:fldCharType="end"/>
        </w:r>
        <w:r w:rsidRPr="00BF243C">
          <w:rPr>
            <w:rStyle w:val="Hipervnculo"/>
            <w:noProof/>
          </w:rPr>
          <w:fldChar w:fldCharType="end"/>
        </w:r>
      </w:ins>
    </w:p>
    <w:p w14:paraId="7D729F34" w14:textId="5024FE5D" w:rsidR="004E60C8" w:rsidRDefault="004E60C8">
      <w:pPr>
        <w:pStyle w:val="Tabladeilustraciones"/>
        <w:tabs>
          <w:tab w:val="right" w:leader="dot" w:pos="8494"/>
        </w:tabs>
        <w:rPr>
          <w:ins w:id="1429" w:author="JORGE CONTRERAS ORTIZ" w:date="2021-09-05T20:13:00Z"/>
          <w:rFonts w:asciiTheme="minorHAnsi" w:eastAsiaTheme="minorEastAsia" w:hAnsiTheme="minorHAnsi" w:cstheme="minorBidi"/>
          <w:noProof/>
          <w:lang w:eastAsia="es-ES"/>
        </w:rPr>
      </w:pPr>
      <w:ins w:id="1430"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88"</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lang w:val="en-US"/>
          </w:rPr>
          <w:t>Ilustración 56 PCB Cookie Thread Capa BOTTOM</w:t>
        </w:r>
        <w:r>
          <w:rPr>
            <w:noProof/>
            <w:webHidden/>
          </w:rPr>
          <w:tab/>
        </w:r>
        <w:r>
          <w:rPr>
            <w:noProof/>
            <w:webHidden/>
          </w:rPr>
          <w:fldChar w:fldCharType="begin"/>
        </w:r>
        <w:r>
          <w:rPr>
            <w:noProof/>
            <w:webHidden/>
          </w:rPr>
          <w:instrText xml:space="preserve"> PAGEREF _Toc81765388 \h </w:instrText>
        </w:r>
        <w:r>
          <w:rPr>
            <w:noProof/>
            <w:webHidden/>
          </w:rPr>
        </w:r>
      </w:ins>
      <w:r>
        <w:rPr>
          <w:noProof/>
          <w:webHidden/>
        </w:rPr>
        <w:fldChar w:fldCharType="separate"/>
      </w:r>
      <w:ins w:id="1431" w:author="JORGE CONTRERAS ORTIZ" w:date="2021-09-05T20:13:00Z">
        <w:r>
          <w:rPr>
            <w:noProof/>
            <w:webHidden/>
          </w:rPr>
          <w:t>81</w:t>
        </w:r>
        <w:r>
          <w:rPr>
            <w:noProof/>
            <w:webHidden/>
          </w:rPr>
          <w:fldChar w:fldCharType="end"/>
        </w:r>
        <w:r w:rsidRPr="00BF243C">
          <w:rPr>
            <w:rStyle w:val="Hipervnculo"/>
            <w:noProof/>
          </w:rPr>
          <w:fldChar w:fldCharType="end"/>
        </w:r>
      </w:ins>
    </w:p>
    <w:p w14:paraId="3152827B" w14:textId="6D947436" w:rsidR="004E60C8" w:rsidRDefault="004E60C8">
      <w:pPr>
        <w:pStyle w:val="Tabladeilustraciones"/>
        <w:tabs>
          <w:tab w:val="right" w:leader="dot" w:pos="8494"/>
        </w:tabs>
        <w:rPr>
          <w:ins w:id="1432" w:author="JORGE CONTRERAS ORTIZ" w:date="2021-09-05T20:13:00Z"/>
          <w:rFonts w:asciiTheme="minorHAnsi" w:eastAsiaTheme="minorEastAsia" w:hAnsiTheme="minorHAnsi" w:cstheme="minorBidi"/>
          <w:noProof/>
          <w:lang w:eastAsia="es-ES"/>
        </w:rPr>
      </w:pPr>
      <w:ins w:id="1433"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F:\\Jorge\\UPM\\master\\TFM\\Documentos\\TFM_V2_B.docx" \l "_Toc81765389"</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57 Diagrama de conexión PC - Dongle - uC</w:t>
        </w:r>
        <w:r>
          <w:rPr>
            <w:noProof/>
            <w:webHidden/>
          </w:rPr>
          <w:tab/>
        </w:r>
        <w:r>
          <w:rPr>
            <w:noProof/>
            <w:webHidden/>
          </w:rPr>
          <w:fldChar w:fldCharType="begin"/>
        </w:r>
        <w:r>
          <w:rPr>
            <w:noProof/>
            <w:webHidden/>
          </w:rPr>
          <w:instrText xml:space="preserve"> PAGEREF _Toc81765389 \h </w:instrText>
        </w:r>
        <w:r>
          <w:rPr>
            <w:noProof/>
            <w:webHidden/>
          </w:rPr>
        </w:r>
      </w:ins>
      <w:r>
        <w:rPr>
          <w:noProof/>
          <w:webHidden/>
        </w:rPr>
        <w:fldChar w:fldCharType="separate"/>
      </w:r>
      <w:ins w:id="1434" w:author="JORGE CONTRERAS ORTIZ" w:date="2021-09-05T20:13:00Z">
        <w:r>
          <w:rPr>
            <w:noProof/>
            <w:webHidden/>
          </w:rPr>
          <w:t>82</w:t>
        </w:r>
        <w:r>
          <w:rPr>
            <w:noProof/>
            <w:webHidden/>
          </w:rPr>
          <w:fldChar w:fldCharType="end"/>
        </w:r>
        <w:r w:rsidRPr="00BF243C">
          <w:rPr>
            <w:rStyle w:val="Hipervnculo"/>
            <w:noProof/>
          </w:rPr>
          <w:fldChar w:fldCharType="end"/>
        </w:r>
      </w:ins>
    </w:p>
    <w:p w14:paraId="45647470" w14:textId="2CA88E18" w:rsidR="004E60C8" w:rsidRDefault="004E60C8">
      <w:pPr>
        <w:pStyle w:val="Tabladeilustraciones"/>
        <w:tabs>
          <w:tab w:val="right" w:leader="dot" w:pos="8494"/>
        </w:tabs>
        <w:rPr>
          <w:ins w:id="1435" w:author="JORGE CONTRERAS ORTIZ" w:date="2021-09-05T20:13:00Z"/>
          <w:rFonts w:asciiTheme="minorHAnsi" w:eastAsiaTheme="minorEastAsia" w:hAnsiTheme="minorHAnsi" w:cstheme="minorBidi"/>
          <w:noProof/>
          <w:lang w:eastAsia="es-ES"/>
        </w:rPr>
      </w:pPr>
      <w:ins w:id="1436"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F:\\Jorge\\UPM\\master\\TFM\\Documentos\\TFM_V2_B.docx" \l "_Toc81765390"</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58 Esquema montaje Red de Dos Nodos</w:t>
        </w:r>
        <w:r>
          <w:rPr>
            <w:noProof/>
            <w:webHidden/>
          </w:rPr>
          <w:tab/>
        </w:r>
        <w:r>
          <w:rPr>
            <w:noProof/>
            <w:webHidden/>
          </w:rPr>
          <w:fldChar w:fldCharType="begin"/>
        </w:r>
        <w:r>
          <w:rPr>
            <w:noProof/>
            <w:webHidden/>
          </w:rPr>
          <w:instrText xml:space="preserve"> PAGEREF _Toc81765390 \h </w:instrText>
        </w:r>
        <w:r>
          <w:rPr>
            <w:noProof/>
            <w:webHidden/>
          </w:rPr>
        </w:r>
      </w:ins>
      <w:r>
        <w:rPr>
          <w:noProof/>
          <w:webHidden/>
        </w:rPr>
        <w:fldChar w:fldCharType="separate"/>
      </w:r>
      <w:ins w:id="1437" w:author="JORGE CONTRERAS ORTIZ" w:date="2021-09-05T20:13:00Z">
        <w:r>
          <w:rPr>
            <w:noProof/>
            <w:webHidden/>
          </w:rPr>
          <w:t>83</w:t>
        </w:r>
        <w:r>
          <w:rPr>
            <w:noProof/>
            <w:webHidden/>
          </w:rPr>
          <w:fldChar w:fldCharType="end"/>
        </w:r>
        <w:r w:rsidRPr="00BF243C">
          <w:rPr>
            <w:rStyle w:val="Hipervnculo"/>
            <w:noProof/>
          </w:rPr>
          <w:fldChar w:fldCharType="end"/>
        </w:r>
      </w:ins>
    </w:p>
    <w:p w14:paraId="39D3B8AA" w14:textId="0F1CF86D" w:rsidR="004E60C8" w:rsidRDefault="004E60C8">
      <w:pPr>
        <w:pStyle w:val="Tabladeilustraciones"/>
        <w:tabs>
          <w:tab w:val="right" w:leader="dot" w:pos="8494"/>
        </w:tabs>
        <w:rPr>
          <w:ins w:id="1438" w:author="JORGE CONTRERAS ORTIZ" w:date="2021-09-05T20:13:00Z"/>
          <w:rFonts w:asciiTheme="minorHAnsi" w:eastAsiaTheme="minorEastAsia" w:hAnsiTheme="minorHAnsi" w:cstheme="minorBidi"/>
          <w:noProof/>
          <w:lang w:eastAsia="es-ES"/>
        </w:rPr>
      </w:pPr>
      <w:ins w:id="1439"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91"</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59 Logs KiTools al REALIZAR un Ping</w:t>
        </w:r>
        <w:r>
          <w:rPr>
            <w:noProof/>
            <w:webHidden/>
          </w:rPr>
          <w:tab/>
        </w:r>
        <w:r>
          <w:rPr>
            <w:noProof/>
            <w:webHidden/>
          </w:rPr>
          <w:fldChar w:fldCharType="begin"/>
        </w:r>
        <w:r>
          <w:rPr>
            <w:noProof/>
            <w:webHidden/>
          </w:rPr>
          <w:instrText xml:space="preserve"> PAGEREF _Toc81765391 \h </w:instrText>
        </w:r>
        <w:r>
          <w:rPr>
            <w:noProof/>
            <w:webHidden/>
          </w:rPr>
        </w:r>
      </w:ins>
      <w:r>
        <w:rPr>
          <w:noProof/>
          <w:webHidden/>
        </w:rPr>
        <w:fldChar w:fldCharType="separate"/>
      </w:r>
      <w:ins w:id="1440" w:author="JORGE CONTRERAS ORTIZ" w:date="2021-09-05T20:13:00Z">
        <w:r>
          <w:rPr>
            <w:noProof/>
            <w:webHidden/>
          </w:rPr>
          <w:t>84</w:t>
        </w:r>
        <w:r>
          <w:rPr>
            <w:noProof/>
            <w:webHidden/>
          </w:rPr>
          <w:fldChar w:fldCharType="end"/>
        </w:r>
        <w:r w:rsidRPr="00BF243C">
          <w:rPr>
            <w:rStyle w:val="Hipervnculo"/>
            <w:noProof/>
          </w:rPr>
          <w:fldChar w:fldCharType="end"/>
        </w:r>
      </w:ins>
    </w:p>
    <w:p w14:paraId="0A6032A5" w14:textId="4C11181C" w:rsidR="004E60C8" w:rsidRDefault="004E60C8">
      <w:pPr>
        <w:pStyle w:val="Tabladeilustraciones"/>
        <w:tabs>
          <w:tab w:val="right" w:leader="dot" w:pos="8494"/>
        </w:tabs>
        <w:rPr>
          <w:ins w:id="1441" w:author="JORGE CONTRERAS ORTIZ" w:date="2021-09-05T20:13:00Z"/>
          <w:rFonts w:asciiTheme="minorHAnsi" w:eastAsiaTheme="minorEastAsia" w:hAnsiTheme="minorHAnsi" w:cstheme="minorBidi"/>
          <w:noProof/>
          <w:lang w:eastAsia="es-ES"/>
        </w:rPr>
      </w:pPr>
      <w:ins w:id="1442"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92"</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60 Logs KiTools al RECIBIR un Ping</w:t>
        </w:r>
        <w:r>
          <w:rPr>
            <w:noProof/>
            <w:webHidden/>
          </w:rPr>
          <w:tab/>
        </w:r>
        <w:r>
          <w:rPr>
            <w:noProof/>
            <w:webHidden/>
          </w:rPr>
          <w:fldChar w:fldCharType="begin"/>
        </w:r>
        <w:r>
          <w:rPr>
            <w:noProof/>
            <w:webHidden/>
          </w:rPr>
          <w:instrText xml:space="preserve"> PAGEREF _Toc81765392 \h </w:instrText>
        </w:r>
        <w:r>
          <w:rPr>
            <w:noProof/>
            <w:webHidden/>
          </w:rPr>
        </w:r>
      </w:ins>
      <w:r>
        <w:rPr>
          <w:noProof/>
          <w:webHidden/>
        </w:rPr>
        <w:fldChar w:fldCharType="separate"/>
      </w:r>
      <w:ins w:id="1443" w:author="JORGE CONTRERAS ORTIZ" w:date="2021-09-05T20:13:00Z">
        <w:r>
          <w:rPr>
            <w:noProof/>
            <w:webHidden/>
          </w:rPr>
          <w:t>84</w:t>
        </w:r>
        <w:r>
          <w:rPr>
            <w:noProof/>
            <w:webHidden/>
          </w:rPr>
          <w:fldChar w:fldCharType="end"/>
        </w:r>
        <w:r w:rsidRPr="00BF243C">
          <w:rPr>
            <w:rStyle w:val="Hipervnculo"/>
            <w:noProof/>
          </w:rPr>
          <w:fldChar w:fldCharType="end"/>
        </w:r>
      </w:ins>
    </w:p>
    <w:p w14:paraId="27839219" w14:textId="14382DA9" w:rsidR="004E60C8" w:rsidRDefault="004E60C8">
      <w:pPr>
        <w:pStyle w:val="Tabladeilustraciones"/>
        <w:tabs>
          <w:tab w:val="right" w:leader="dot" w:pos="8494"/>
        </w:tabs>
        <w:rPr>
          <w:ins w:id="1444" w:author="JORGE CONTRERAS ORTIZ" w:date="2021-09-05T20:13:00Z"/>
          <w:rFonts w:asciiTheme="minorHAnsi" w:eastAsiaTheme="minorEastAsia" w:hAnsiTheme="minorHAnsi" w:cstheme="minorBidi"/>
          <w:noProof/>
          <w:lang w:eastAsia="es-ES"/>
        </w:rPr>
      </w:pPr>
      <w:ins w:id="1445"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93"</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61 Montaje Border Router</w:t>
        </w:r>
        <w:r>
          <w:rPr>
            <w:noProof/>
            <w:webHidden/>
          </w:rPr>
          <w:tab/>
        </w:r>
        <w:r>
          <w:rPr>
            <w:noProof/>
            <w:webHidden/>
          </w:rPr>
          <w:fldChar w:fldCharType="begin"/>
        </w:r>
        <w:r>
          <w:rPr>
            <w:noProof/>
            <w:webHidden/>
          </w:rPr>
          <w:instrText xml:space="preserve"> PAGEREF _Toc81765393 \h </w:instrText>
        </w:r>
        <w:r>
          <w:rPr>
            <w:noProof/>
            <w:webHidden/>
          </w:rPr>
        </w:r>
      </w:ins>
      <w:r>
        <w:rPr>
          <w:noProof/>
          <w:webHidden/>
        </w:rPr>
        <w:fldChar w:fldCharType="separate"/>
      </w:r>
      <w:ins w:id="1446" w:author="JORGE CONTRERAS ORTIZ" w:date="2021-09-05T20:13:00Z">
        <w:r>
          <w:rPr>
            <w:noProof/>
            <w:webHidden/>
          </w:rPr>
          <w:t>85</w:t>
        </w:r>
        <w:r>
          <w:rPr>
            <w:noProof/>
            <w:webHidden/>
          </w:rPr>
          <w:fldChar w:fldCharType="end"/>
        </w:r>
        <w:r w:rsidRPr="00BF243C">
          <w:rPr>
            <w:rStyle w:val="Hipervnculo"/>
            <w:noProof/>
          </w:rPr>
          <w:fldChar w:fldCharType="end"/>
        </w:r>
      </w:ins>
    </w:p>
    <w:p w14:paraId="7D889EB9" w14:textId="1FACE80B" w:rsidR="004E60C8" w:rsidRDefault="004E60C8">
      <w:pPr>
        <w:pStyle w:val="Tabladeilustraciones"/>
        <w:tabs>
          <w:tab w:val="right" w:leader="dot" w:pos="8494"/>
        </w:tabs>
        <w:rPr>
          <w:ins w:id="1447" w:author="JORGE CONTRERAS ORTIZ" w:date="2021-09-05T20:13:00Z"/>
          <w:rFonts w:asciiTheme="minorHAnsi" w:eastAsiaTheme="minorEastAsia" w:hAnsiTheme="minorHAnsi" w:cstheme="minorBidi"/>
          <w:noProof/>
          <w:lang w:eastAsia="es-ES"/>
        </w:rPr>
      </w:pPr>
      <w:ins w:id="1448"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94"</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62 Topología de Red 1 nodo con BR</w:t>
        </w:r>
        <w:r>
          <w:rPr>
            <w:noProof/>
            <w:webHidden/>
          </w:rPr>
          <w:tab/>
        </w:r>
        <w:r>
          <w:rPr>
            <w:noProof/>
            <w:webHidden/>
          </w:rPr>
          <w:fldChar w:fldCharType="begin"/>
        </w:r>
        <w:r>
          <w:rPr>
            <w:noProof/>
            <w:webHidden/>
          </w:rPr>
          <w:instrText xml:space="preserve"> PAGEREF _Toc81765394 \h </w:instrText>
        </w:r>
        <w:r>
          <w:rPr>
            <w:noProof/>
            <w:webHidden/>
          </w:rPr>
        </w:r>
      </w:ins>
      <w:r>
        <w:rPr>
          <w:noProof/>
          <w:webHidden/>
        </w:rPr>
        <w:fldChar w:fldCharType="separate"/>
      </w:r>
      <w:ins w:id="1449" w:author="JORGE CONTRERAS ORTIZ" w:date="2021-09-05T20:13:00Z">
        <w:r>
          <w:rPr>
            <w:noProof/>
            <w:webHidden/>
          </w:rPr>
          <w:t>86</w:t>
        </w:r>
        <w:r>
          <w:rPr>
            <w:noProof/>
            <w:webHidden/>
          </w:rPr>
          <w:fldChar w:fldCharType="end"/>
        </w:r>
        <w:r w:rsidRPr="00BF243C">
          <w:rPr>
            <w:rStyle w:val="Hipervnculo"/>
            <w:noProof/>
          </w:rPr>
          <w:fldChar w:fldCharType="end"/>
        </w:r>
      </w:ins>
    </w:p>
    <w:p w14:paraId="7D3E10A5" w14:textId="2FD1AA95" w:rsidR="004E60C8" w:rsidRDefault="004E60C8">
      <w:pPr>
        <w:pStyle w:val="Tabladeilustraciones"/>
        <w:tabs>
          <w:tab w:val="right" w:leader="dot" w:pos="8494"/>
        </w:tabs>
        <w:rPr>
          <w:ins w:id="1450" w:author="JORGE CONTRERAS ORTIZ" w:date="2021-09-05T20:13:00Z"/>
          <w:rFonts w:asciiTheme="minorHAnsi" w:eastAsiaTheme="minorEastAsia" w:hAnsiTheme="minorHAnsi" w:cstheme="minorBidi"/>
          <w:noProof/>
          <w:lang w:eastAsia="es-ES"/>
        </w:rPr>
      </w:pPr>
      <w:ins w:id="1451"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95"</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63 Topología 1 de BR con 2 nodos Dongle</w:t>
        </w:r>
        <w:r>
          <w:rPr>
            <w:noProof/>
            <w:webHidden/>
          </w:rPr>
          <w:tab/>
        </w:r>
        <w:r>
          <w:rPr>
            <w:noProof/>
            <w:webHidden/>
          </w:rPr>
          <w:fldChar w:fldCharType="begin"/>
        </w:r>
        <w:r>
          <w:rPr>
            <w:noProof/>
            <w:webHidden/>
          </w:rPr>
          <w:instrText xml:space="preserve"> PAGEREF _Toc81765395 \h </w:instrText>
        </w:r>
        <w:r>
          <w:rPr>
            <w:noProof/>
            <w:webHidden/>
          </w:rPr>
        </w:r>
      </w:ins>
      <w:r>
        <w:rPr>
          <w:noProof/>
          <w:webHidden/>
        </w:rPr>
        <w:fldChar w:fldCharType="separate"/>
      </w:r>
      <w:ins w:id="1452" w:author="JORGE CONTRERAS ORTIZ" w:date="2021-09-05T20:13:00Z">
        <w:r>
          <w:rPr>
            <w:noProof/>
            <w:webHidden/>
          </w:rPr>
          <w:t>87</w:t>
        </w:r>
        <w:r>
          <w:rPr>
            <w:noProof/>
            <w:webHidden/>
          </w:rPr>
          <w:fldChar w:fldCharType="end"/>
        </w:r>
        <w:r w:rsidRPr="00BF243C">
          <w:rPr>
            <w:rStyle w:val="Hipervnculo"/>
            <w:noProof/>
          </w:rPr>
          <w:fldChar w:fldCharType="end"/>
        </w:r>
      </w:ins>
    </w:p>
    <w:p w14:paraId="51118A71" w14:textId="14D50EE4" w:rsidR="004E60C8" w:rsidRDefault="004E60C8">
      <w:pPr>
        <w:pStyle w:val="Tabladeilustraciones"/>
        <w:tabs>
          <w:tab w:val="right" w:leader="dot" w:pos="8494"/>
        </w:tabs>
        <w:rPr>
          <w:ins w:id="1453" w:author="JORGE CONTRERAS ORTIZ" w:date="2021-09-05T20:13:00Z"/>
          <w:rFonts w:asciiTheme="minorHAnsi" w:eastAsiaTheme="minorEastAsia" w:hAnsiTheme="minorHAnsi" w:cstheme="minorBidi"/>
          <w:noProof/>
          <w:lang w:eastAsia="es-ES"/>
        </w:rPr>
      </w:pPr>
      <w:ins w:id="1454"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96"</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64 Topología 2 de BR con dos nodos Dongle</w:t>
        </w:r>
        <w:r>
          <w:rPr>
            <w:noProof/>
            <w:webHidden/>
          </w:rPr>
          <w:tab/>
        </w:r>
        <w:r>
          <w:rPr>
            <w:noProof/>
            <w:webHidden/>
          </w:rPr>
          <w:fldChar w:fldCharType="begin"/>
        </w:r>
        <w:r>
          <w:rPr>
            <w:noProof/>
            <w:webHidden/>
          </w:rPr>
          <w:instrText xml:space="preserve"> PAGEREF _Toc81765396 \h </w:instrText>
        </w:r>
        <w:r>
          <w:rPr>
            <w:noProof/>
            <w:webHidden/>
          </w:rPr>
        </w:r>
      </w:ins>
      <w:r>
        <w:rPr>
          <w:noProof/>
          <w:webHidden/>
        </w:rPr>
        <w:fldChar w:fldCharType="separate"/>
      </w:r>
      <w:ins w:id="1455" w:author="JORGE CONTRERAS ORTIZ" w:date="2021-09-05T20:13:00Z">
        <w:r>
          <w:rPr>
            <w:noProof/>
            <w:webHidden/>
          </w:rPr>
          <w:t>88</w:t>
        </w:r>
        <w:r>
          <w:rPr>
            <w:noProof/>
            <w:webHidden/>
          </w:rPr>
          <w:fldChar w:fldCharType="end"/>
        </w:r>
        <w:r w:rsidRPr="00BF243C">
          <w:rPr>
            <w:rStyle w:val="Hipervnculo"/>
            <w:noProof/>
          </w:rPr>
          <w:fldChar w:fldCharType="end"/>
        </w:r>
      </w:ins>
    </w:p>
    <w:p w14:paraId="28F8FEAC" w14:textId="49E672E2" w:rsidR="004E60C8" w:rsidRDefault="004E60C8">
      <w:pPr>
        <w:pStyle w:val="Tabladeilustraciones"/>
        <w:tabs>
          <w:tab w:val="right" w:leader="dot" w:pos="8494"/>
        </w:tabs>
        <w:rPr>
          <w:ins w:id="1456" w:author="JORGE CONTRERAS ORTIZ" w:date="2021-09-05T20:13:00Z"/>
          <w:rFonts w:asciiTheme="minorHAnsi" w:eastAsiaTheme="minorEastAsia" w:hAnsiTheme="minorHAnsi" w:cstheme="minorBidi"/>
          <w:noProof/>
          <w:lang w:eastAsia="es-ES"/>
        </w:rPr>
      </w:pPr>
      <w:ins w:id="1457"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97"</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65 Ping desde PC a BR</w:t>
        </w:r>
        <w:r>
          <w:rPr>
            <w:noProof/>
            <w:webHidden/>
          </w:rPr>
          <w:tab/>
        </w:r>
        <w:r>
          <w:rPr>
            <w:noProof/>
            <w:webHidden/>
          </w:rPr>
          <w:fldChar w:fldCharType="begin"/>
        </w:r>
        <w:r>
          <w:rPr>
            <w:noProof/>
            <w:webHidden/>
          </w:rPr>
          <w:instrText xml:space="preserve"> PAGEREF _Toc81765397 \h </w:instrText>
        </w:r>
        <w:r>
          <w:rPr>
            <w:noProof/>
            <w:webHidden/>
          </w:rPr>
        </w:r>
      </w:ins>
      <w:r>
        <w:rPr>
          <w:noProof/>
          <w:webHidden/>
        </w:rPr>
        <w:fldChar w:fldCharType="separate"/>
      </w:r>
      <w:ins w:id="1458" w:author="JORGE CONTRERAS ORTIZ" w:date="2021-09-05T20:13:00Z">
        <w:r>
          <w:rPr>
            <w:noProof/>
            <w:webHidden/>
          </w:rPr>
          <w:t>88</w:t>
        </w:r>
        <w:r>
          <w:rPr>
            <w:noProof/>
            <w:webHidden/>
          </w:rPr>
          <w:fldChar w:fldCharType="end"/>
        </w:r>
        <w:r w:rsidRPr="00BF243C">
          <w:rPr>
            <w:rStyle w:val="Hipervnculo"/>
            <w:noProof/>
          </w:rPr>
          <w:fldChar w:fldCharType="end"/>
        </w:r>
      </w:ins>
    </w:p>
    <w:p w14:paraId="734EDC5B" w14:textId="06931C9A" w:rsidR="004E60C8" w:rsidRDefault="004E60C8">
      <w:pPr>
        <w:pStyle w:val="Tabladeilustraciones"/>
        <w:tabs>
          <w:tab w:val="right" w:leader="dot" w:pos="8494"/>
        </w:tabs>
        <w:rPr>
          <w:ins w:id="1459" w:author="JORGE CONTRERAS ORTIZ" w:date="2021-09-05T20:13:00Z"/>
          <w:rFonts w:asciiTheme="minorHAnsi" w:eastAsiaTheme="minorEastAsia" w:hAnsiTheme="minorHAnsi" w:cstheme="minorBidi"/>
          <w:noProof/>
          <w:lang w:eastAsia="es-ES"/>
        </w:rPr>
      </w:pPr>
      <w:ins w:id="1460"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98"</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66 Ping desde PC a nodo LEADER</w:t>
        </w:r>
        <w:r>
          <w:rPr>
            <w:noProof/>
            <w:webHidden/>
          </w:rPr>
          <w:tab/>
        </w:r>
        <w:r>
          <w:rPr>
            <w:noProof/>
            <w:webHidden/>
          </w:rPr>
          <w:fldChar w:fldCharType="begin"/>
        </w:r>
        <w:r>
          <w:rPr>
            <w:noProof/>
            <w:webHidden/>
          </w:rPr>
          <w:instrText xml:space="preserve"> PAGEREF _Toc81765398 \h </w:instrText>
        </w:r>
        <w:r>
          <w:rPr>
            <w:noProof/>
            <w:webHidden/>
          </w:rPr>
        </w:r>
      </w:ins>
      <w:r>
        <w:rPr>
          <w:noProof/>
          <w:webHidden/>
        </w:rPr>
        <w:fldChar w:fldCharType="separate"/>
      </w:r>
      <w:ins w:id="1461" w:author="JORGE CONTRERAS ORTIZ" w:date="2021-09-05T20:13:00Z">
        <w:r>
          <w:rPr>
            <w:noProof/>
            <w:webHidden/>
          </w:rPr>
          <w:t>88</w:t>
        </w:r>
        <w:r>
          <w:rPr>
            <w:noProof/>
            <w:webHidden/>
          </w:rPr>
          <w:fldChar w:fldCharType="end"/>
        </w:r>
        <w:r w:rsidRPr="00BF243C">
          <w:rPr>
            <w:rStyle w:val="Hipervnculo"/>
            <w:noProof/>
          </w:rPr>
          <w:fldChar w:fldCharType="end"/>
        </w:r>
      </w:ins>
    </w:p>
    <w:p w14:paraId="33688107" w14:textId="48F110B7" w:rsidR="004E60C8" w:rsidRDefault="004E60C8">
      <w:pPr>
        <w:pStyle w:val="Tabladeilustraciones"/>
        <w:tabs>
          <w:tab w:val="right" w:leader="dot" w:pos="8494"/>
        </w:tabs>
        <w:rPr>
          <w:ins w:id="1462" w:author="JORGE CONTRERAS ORTIZ" w:date="2021-09-05T20:13:00Z"/>
          <w:rFonts w:asciiTheme="minorHAnsi" w:eastAsiaTheme="minorEastAsia" w:hAnsiTheme="minorHAnsi" w:cstheme="minorBidi"/>
          <w:noProof/>
          <w:lang w:eastAsia="es-ES"/>
        </w:rPr>
      </w:pPr>
      <w:ins w:id="1463"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99"</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67 Ping desde PC a nodo MED</w:t>
        </w:r>
        <w:r>
          <w:rPr>
            <w:noProof/>
            <w:webHidden/>
          </w:rPr>
          <w:tab/>
        </w:r>
        <w:r>
          <w:rPr>
            <w:noProof/>
            <w:webHidden/>
          </w:rPr>
          <w:fldChar w:fldCharType="begin"/>
        </w:r>
        <w:r>
          <w:rPr>
            <w:noProof/>
            <w:webHidden/>
          </w:rPr>
          <w:instrText xml:space="preserve"> PAGEREF _Toc81765399 \h </w:instrText>
        </w:r>
        <w:r>
          <w:rPr>
            <w:noProof/>
            <w:webHidden/>
          </w:rPr>
        </w:r>
      </w:ins>
      <w:r>
        <w:rPr>
          <w:noProof/>
          <w:webHidden/>
        </w:rPr>
        <w:fldChar w:fldCharType="separate"/>
      </w:r>
      <w:ins w:id="1464" w:author="JORGE CONTRERAS ORTIZ" w:date="2021-09-05T20:13:00Z">
        <w:r>
          <w:rPr>
            <w:noProof/>
            <w:webHidden/>
          </w:rPr>
          <w:t>89</w:t>
        </w:r>
        <w:r>
          <w:rPr>
            <w:noProof/>
            <w:webHidden/>
          </w:rPr>
          <w:fldChar w:fldCharType="end"/>
        </w:r>
        <w:r w:rsidRPr="00BF243C">
          <w:rPr>
            <w:rStyle w:val="Hipervnculo"/>
            <w:noProof/>
          </w:rPr>
          <w:fldChar w:fldCharType="end"/>
        </w:r>
      </w:ins>
    </w:p>
    <w:p w14:paraId="4B2AA7A8" w14:textId="3E20CE6F" w:rsidR="004E60C8" w:rsidRDefault="004E60C8">
      <w:pPr>
        <w:pStyle w:val="Tabladeilustraciones"/>
        <w:tabs>
          <w:tab w:val="right" w:leader="dot" w:pos="8494"/>
        </w:tabs>
        <w:rPr>
          <w:ins w:id="1465" w:author="JORGE CONTRERAS ORTIZ" w:date="2021-09-05T20:13:00Z"/>
          <w:rFonts w:asciiTheme="minorHAnsi" w:eastAsiaTheme="minorEastAsia" w:hAnsiTheme="minorHAnsi" w:cstheme="minorBidi"/>
          <w:noProof/>
          <w:lang w:eastAsia="es-ES"/>
        </w:rPr>
      </w:pPr>
      <w:ins w:id="1466"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400"</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68 Topología para envío de mensajes UDP vía Sockets</w:t>
        </w:r>
        <w:r>
          <w:rPr>
            <w:noProof/>
            <w:webHidden/>
          </w:rPr>
          <w:tab/>
        </w:r>
        <w:r>
          <w:rPr>
            <w:noProof/>
            <w:webHidden/>
          </w:rPr>
          <w:fldChar w:fldCharType="begin"/>
        </w:r>
        <w:r>
          <w:rPr>
            <w:noProof/>
            <w:webHidden/>
          </w:rPr>
          <w:instrText xml:space="preserve"> PAGEREF _Toc81765400 \h </w:instrText>
        </w:r>
        <w:r>
          <w:rPr>
            <w:noProof/>
            <w:webHidden/>
          </w:rPr>
        </w:r>
      </w:ins>
      <w:r>
        <w:rPr>
          <w:noProof/>
          <w:webHidden/>
        </w:rPr>
        <w:fldChar w:fldCharType="separate"/>
      </w:r>
      <w:ins w:id="1467" w:author="JORGE CONTRERAS ORTIZ" w:date="2021-09-05T20:13:00Z">
        <w:r>
          <w:rPr>
            <w:noProof/>
            <w:webHidden/>
          </w:rPr>
          <w:t>89</w:t>
        </w:r>
        <w:r>
          <w:rPr>
            <w:noProof/>
            <w:webHidden/>
          </w:rPr>
          <w:fldChar w:fldCharType="end"/>
        </w:r>
        <w:r w:rsidRPr="00BF243C">
          <w:rPr>
            <w:rStyle w:val="Hipervnculo"/>
            <w:noProof/>
          </w:rPr>
          <w:fldChar w:fldCharType="end"/>
        </w:r>
      </w:ins>
    </w:p>
    <w:p w14:paraId="3E6EC820" w14:textId="015907EF" w:rsidR="004E60C8" w:rsidRDefault="004E60C8">
      <w:pPr>
        <w:pStyle w:val="Tabladeilustraciones"/>
        <w:tabs>
          <w:tab w:val="right" w:leader="dot" w:pos="8494"/>
        </w:tabs>
        <w:rPr>
          <w:ins w:id="1468" w:author="JORGE CONTRERAS ORTIZ" w:date="2021-09-05T20:13:00Z"/>
          <w:rFonts w:asciiTheme="minorHAnsi" w:eastAsiaTheme="minorEastAsia" w:hAnsiTheme="minorHAnsi" w:cstheme="minorBidi"/>
          <w:noProof/>
          <w:lang w:eastAsia="es-ES"/>
        </w:rPr>
      </w:pPr>
      <w:ins w:id="1469"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401"</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69 Topología 4 nodos con un Dongle como LEADER</w:t>
        </w:r>
        <w:r>
          <w:rPr>
            <w:noProof/>
            <w:webHidden/>
          </w:rPr>
          <w:tab/>
        </w:r>
        <w:r>
          <w:rPr>
            <w:noProof/>
            <w:webHidden/>
          </w:rPr>
          <w:fldChar w:fldCharType="begin"/>
        </w:r>
        <w:r>
          <w:rPr>
            <w:noProof/>
            <w:webHidden/>
          </w:rPr>
          <w:instrText xml:space="preserve"> PAGEREF _Toc81765401 \h </w:instrText>
        </w:r>
        <w:r>
          <w:rPr>
            <w:noProof/>
            <w:webHidden/>
          </w:rPr>
        </w:r>
      </w:ins>
      <w:r>
        <w:rPr>
          <w:noProof/>
          <w:webHidden/>
        </w:rPr>
        <w:fldChar w:fldCharType="separate"/>
      </w:r>
      <w:ins w:id="1470" w:author="JORGE CONTRERAS ORTIZ" w:date="2021-09-05T20:13:00Z">
        <w:r>
          <w:rPr>
            <w:noProof/>
            <w:webHidden/>
          </w:rPr>
          <w:t>91</w:t>
        </w:r>
        <w:r>
          <w:rPr>
            <w:noProof/>
            <w:webHidden/>
          </w:rPr>
          <w:fldChar w:fldCharType="end"/>
        </w:r>
        <w:r w:rsidRPr="00BF243C">
          <w:rPr>
            <w:rStyle w:val="Hipervnculo"/>
            <w:noProof/>
          </w:rPr>
          <w:fldChar w:fldCharType="end"/>
        </w:r>
      </w:ins>
    </w:p>
    <w:p w14:paraId="3B004346" w14:textId="092CE33B" w:rsidR="004E60C8" w:rsidRDefault="004E60C8">
      <w:pPr>
        <w:pStyle w:val="Tabladeilustraciones"/>
        <w:tabs>
          <w:tab w:val="right" w:leader="dot" w:pos="8494"/>
        </w:tabs>
        <w:rPr>
          <w:ins w:id="1471" w:author="JORGE CONTRERAS ORTIZ" w:date="2021-09-05T20:13:00Z"/>
          <w:rFonts w:asciiTheme="minorHAnsi" w:eastAsiaTheme="minorEastAsia" w:hAnsiTheme="minorHAnsi" w:cstheme="minorBidi"/>
          <w:noProof/>
          <w:lang w:eastAsia="es-ES"/>
        </w:rPr>
      </w:pPr>
      <w:ins w:id="1472"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402"</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70 Topología 4 nodos con BR como Leader</w:t>
        </w:r>
        <w:r>
          <w:rPr>
            <w:noProof/>
            <w:webHidden/>
          </w:rPr>
          <w:tab/>
        </w:r>
        <w:r>
          <w:rPr>
            <w:noProof/>
            <w:webHidden/>
          </w:rPr>
          <w:fldChar w:fldCharType="begin"/>
        </w:r>
        <w:r>
          <w:rPr>
            <w:noProof/>
            <w:webHidden/>
          </w:rPr>
          <w:instrText xml:space="preserve"> PAGEREF _Toc81765402 \h </w:instrText>
        </w:r>
        <w:r>
          <w:rPr>
            <w:noProof/>
            <w:webHidden/>
          </w:rPr>
        </w:r>
      </w:ins>
      <w:r>
        <w:rPr>
          <w:noProof/>
          <w:webHidden/>
        </w:rPr>
        <w:fldChar w:fldCharType="separate"/>
      </w:r>
      <w:ins w:id="1473" w:author="JORGE CONTRERAS ORTIZ" w:date="2021-09-05T20:13:00Z">
        <w:r>
          <w:rPr>
            <w:noProof/>
            <w:webHidden/>
          </w:rPr>
          <w:t>92</w:t>
        </w:r>
        <w:r>
          <w:rPr>
            <w:noProof/>
            <w:webHidden/>
          </w:rPr>
          <w:fldChar w:fldCharType="end"/>
        </w:r>
        <w:r w:rsidRPr="00BF243C">
          <w:rPr>
            <w:rStyle w:val="Hipervnculo"/>
            <w:noProof/>
          </w:rPr>
          <w:fldChar w:fldCharType="end"/>
        </w:r>
      </w:ins>
    </w:p>
    <w:p w14:paraId="1421B17E" w14:textId="65C19036" w:rsidR="004E60C8" w:rsidRDefault="004E60C8">
      <w:pPr>
        <w:pStyle w:val="Tabladeilustraciones"/>
        <w:tabs>
          <w:tab w:val="right" w:leader="dot" w:pos="8494"/>
        </w:tabs>
        <w:rPr>
          <w:ins w:id="1474" w:author="JORGE CONTRERAS ORTIZ" w:date="2021-09-05T20:13:00Z"/>
          <w:rFonts w:asciiTheme="minorHAnsi" w:eastAsiaTheme="minorEastAsia" w:hAnsiTheme="minorHAnsi" w:cstheme="minorBidi"/>
          <w:noProof/>
          <w:lang w:eastAsia="es-ES"/>
        </w:rPr>
      </w:pPr>
      <w:ins w:id="1475"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403"</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71 Ping desde PC a nuevo nodo MED.</w:t>
        </w:r>
        <w:r>
          <w:rPr>
            <w:noProof/>
            <w:webHidden/>
          </w:rPr>
          <w:tab/>
        </w:r>
        <w:r>
          <w:rPr>
            <w:noProof/>
            <w:webHidden/>
          </w:rPr>
          <w:fldChar w:fldCharType="begin"/>
        </w:r>
        <w:r>
          <w:rPr>
            <w:noProof/>
            <w:webHidden/>
          </w:rPr>
          <w:instrText xml:space="preserve"> PAGEREF _Toc81765403 \h </w:instrText>
        </w:r>
        <w:r>
          <w:rPr>
            <w:noProof/>
            <w:webHidden/>
          </w:rPr>
        </w:r>
      </w:ins>
      <w:r>
        <w:rPr>
          <w:noProof/>
          <w:webHidden/>
        </w:rPr>
        <w:fldChar w:fldCharType="separate"/>
      </w:r>
      <w:ins w:id="1476" w:author="JORGE CONTRERAS ORTIZ" w:date="2021-09-05T20:13:00Z">
        <w:r>
          <w:rPr>
            <w:noProof/>
            <w:webHidden/>
          </w:rPr>
          <w:t>92</w:t>
        </w:r>
        <w:r>
          <w:rPr>
            <w:noProof/>
            <w:webHidden/>
          </w:rPr>
          <w:fldChar w:fldCharType="end"/>
        </w:r>
        <w:r w:rsidRPr="00BF243C">
          <w:rPr>
            <w:rStyle w:val="Hipervnculo"/>
            <w:noProof/>
          </w:rPr>
          <w:fldChar w:fldCharType="end"/>
        </w:r>
      </w:ins>
    </w:p>
    <w:p w14:paraId="6BA2F92D" w14:textId="636D2CB0" w:rsidR="004E60C8" w:rsidRDefault="004E60C8">
      <w:pPr>
        <w:pStyle w:val="Tabladeilustraciones"/>
        <w:tabs>
          <w:tab w:val="right" w:leader="dot" w:pos="8494"/>
        </w:tabs>
        <w:rPr>
          <w:ins w:id="1477" w:author="JORGE CONTRERAS ORTIZ" w:date="2021-09-05T20:13:00Z"/>
          <w:rFonts w:asciiTheme="minorHAnsi" w:eastAsiaTheme="minorEastAsia" w:hAnsiTheme="minorHAnsi" w:cstheme="minorBidi"/>
          <w:noProof/>
          <w:lang w:eastAsia="es-ES"/>
        </w:rPr>
      </w:pPr>
      <w:ins w:id="1478"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404"</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72 Topología A de 5 nodos</w:t>
        </w:r>
        <w:r>
          <w:rPr>
            <w:noProof/>
            <w:webHidden/>
          </w:rPr>
          <w:tab/>
        </w:r>
        <w:r>
          <w:rPr>
            <w:noProof/>
            <w:webHidden/>
          </w:rPr>
          <w:fldChar w:fldCharType="begin"/>
        </w:r>
        <w:r>
          <w:rPr>
            <w:noProof/>
            <w:webHidden/>
          </w:rPr>
          <w:instrText xml:space="preserve"> PAGEREF _Toc81765404 \h </w:instrText>
        </w:r>
        <w:r>
          <w:rPr>
            <w:noProof/>
            <w:webHidden/>
          </w:rPr>
        </w:r>
      </w:ins>
      <w:r>
        <w:rPr>
          <w:noProof/>
          <w:webHidden/>
        </w:rPr>
        <w:fldChar w:fldCharType="separate"/>
      </w:r>
      <w:ins w:id="1479" w:author="JORGE CONTRERAS ORTIZ" w:date="2021-09-05T20:13:00Z">
        <w:r>
          <w:rPr>
            <w:noProof/>
            <w:webHidden/>
          </w:rPr>
          <w:t>94</w:t>
        </w:r>
        <w:r>
          <w:rPr>
            <w:noProof/>
            <w:webHidden/>
          </w:rPr>
          <w:fldChar w:fldCharType="end"/>
        </w:r>
        <w:r w:rsidRPr="00BF243C">
          <w:rPr>
            <w:rStyle w:val="Hipervnculo"/>
            <w:noProof/>
          </w:rPr>
          <w:fldChar w:fldCharType="end"/>
        </w:r>
      </w:ins>
    </w:p>
    <w:p w14:paraId="663E1B59" w14:textId="58AD698B" w:rsidR="004E60C8" w:rsidRDefault="004E60C8">
      <w:pPr>
        <w:pStyle w:val="Tabladeilustraciones"/>
        <w:tabs>
          <w:tab w:val="right" w:leader="dot" w:pos="8494"/>
        </w:tabs>
        <w:rPr>
          <w:ins w:id="1480" w:author="JORGE CONTRERAS ORTIZ" w:date="2021-09-05T20:13:00Z"/>
          <w:rFonts w:asciiTheme="minorHAnsi" w:eastAsiaTheme="minorEastAsia" w:hAnsiTheme="minorHAnsi" w:cstheme="minorBidi"/>
          <w:noProof/>
          <w:lang w:eastAsia="es-ES"/>
        </w:rPr>
      </w:pPr>
      <w:ins w:id="1481"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405"</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73 Topología B con 5 nodos</w:t>
        </w:r>
        <w:r>
          <w:rPr>
            <w:noProof/>
            <w:webHidden/>
          </w:rPr>
          <w:tab/>
        </w:r>
        <w:r>
          <w:rPr>
            <w:noProof/>
            <w:webHidden/>
          </w:rPr>
          <w:fldChar w:fldCharType="begin"/>
        </w:r>
        <w:r>
          <w:rPr>
            <w:noProof/>
            <w:webHidden/>
          </w:rPr>
          <w:instrText xml:space="preserve"> PAGEREF _Toc81765405 \h </w:instrText>
        </w:r>
        <w:r>
          <w:rPr>
            <w:noProof/>
            <w:webHidden/>
          </w:rPr>
        </w:r>
      </w:ins>
      <w:r>
        <w:rPr>
          <w:noProof/>
          <w:webHidden/>
        </w:rPr>
        <w:fldChar w:fldCharType="separate"/>
      </w:r>
      <w:ins w:id="1482" w:author="JORGE CONTRERAS ORTIZ" w:date="2021-09-05T20:13:00Z">
        <w:r>
          <w:rPr>
            <w:noProof/>
            <w:webHidden/>
          </w:rPr>
          <w:t>95</w:t>
        </w:r>
        <w:r>
          <w:rPr>
            <w:noProof/>
            <w:webHidden/>
          </w:rPr>
          <w:fldChar w:fldCharType="end"/>
        </w:r>
        <w:r w:rsidRPr="00BF243C">
          <w:rPr>
            <w:rStyle w:val="Hipervnculo"/>
            <w:noProof/>
          </w:rPr>
          <w:fldChar w:fldCharType="end"/>
        </w:r>
      </w:ins>
    </w:p>
    <w:p w14:paraId="77AC03AA" w14:textId="4A38B03E" w:rsidR="004E60C8" w:rsidRDefault="004E60C8">
      <w:pPr>
        <w:pStyle w:val="Tabladeilustraciones"/>
        <w:tabs>
          <w:tab w:val="right" w:leader="dot" w:pos="8494"/>
        </w:tabs>
        <w:rPr>
          <w:ins w:id="1483" w:author="JORGE CONTRERAS ORTIZ" w:date="2021-09-05T20:13:00Z"/>
          <w:rFonts w:asciiTheme="minorHAnsi" w:eastAsiaTheme="minorEastAsia" w:hAnsiTheme="minorHAnsi" w:cstheme="minorBidi"/>
          <w:noProof/>
          <w:lang w:eastAsia="es-ES"/>
        </w:rPr>
      </w:pPr>
      <w:ins w:id="1484"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406"</w:instrText>
        </w:r>
        <w:r w:rsidRPr="00BF243C">
          <w:rPr>
            <w:rStyle w:val="Hipervnculo"/>
            <w:noProof/>
          </w:rPr>
          <w:instrText xml:space="preserve"> </w:instrText>
        </w:r>
        <w:r w:rsidRPr="00BF243C">
          <w:rPr>
            <w:rStyle w:val="Hipervnculo"/>
            <w:noProof/>
          </w:rPr>
        </w:r>
        <w:r w:rsidRPr="00BF243C">
          <w:rPr>
            <w:rStyle w:val="Hipervnculo"/>
            <w:noProof/>
          </w:rPr>
          <w:fldChar w:fldCharType="separate"/>
        </w:r>
        <w:r w:rsidRPr="00BF243C">
          <w:rPr>
            <w:rStyle w:val="Hipervnculo"/>
            <w:noProof/>
          </w:rPr>
          <w:t>Ilustración 74 Topología con 6 nodos</w:t>
        </w:r>
        <w:r>
          <w:rPr>
            <w:noProof/>
            <w:webHidden/>
          </w:rPr>
          <w:tab/>
        </w:r>
        <w:r>
          <w:rPr>
            <w:noProof/>
            <w:webHidden/>
          </w:rPr>
          <w:fldChar w:fldCharType="begin"/>
        </w:r>
        <w:r>
          <w:rPr>
            <w:noProof/>
            <w:webHidden/>
          </w:rPr>
          <w:instrText xml:space="preserve"> PAGEREF _Toc81765406 \h </w:instrText>
        </w:r>
        <w:r>
          <w:rPr>
            <w:noProof/>
            <w:webHidden/>
          </w:rPr>
        </w:r>
      </w:ins>
      <w:r>
        <w:rPr>
          <w:noProof/>
          <w:webHidden/>
        </w:rPr>
        <w:fldChar w:fldCharType="separate"/>
      </w:r>
      <w:ins w:id="1485" w:author="JORGE CONTRERAS ORTIZ" w:date="2021-09-05T20:13:00Z">
        <w:r>
          <w:rPr>
            <w:noProof/>
            <w:webHidden/>
          </w:rPr>
          <w:t>97</w:t>
        </w:r>
        <w:r>
          <w:rPr>
            <w:noProof/>
            <w:webHidden/>
          </w:rPr>
          <w:fldChar w:fldCharType="end"/>
        </w:r>
        <w:r w:rsidRPr="00BF243C">
          <w:rPr>
            <w:rStyle w:val="Hipervnculo"/>
            <w:noProof/>
          </w:rPr>
          <w:fldChar w:fldCharType="end"/>
        </w:r>
      </w:ins>
    </w:p>
    <w:p w14:paraId="190A7AD7" w14:textId="1D1584E6" w:rsidR="005B42F0" w:rsidDel="00675D4D" w:rsidRDefault="005B42F0">
      <w:pPr>
        <w:pStyle w:val="Tabladeilustraciones"/>
        <w:tabs>
          <w:tab w:val="right" w:leader="dot" w:pos="8494"/>
        </w:tabs>
        <w:rPr>
          <w:del w:id="1486" w:author="JORGE CONTRERAS ORTIZ" w:date="2021-09-04T11:50:00Z"/>
          <w:rFonts w:asciiTheme="minorHAnsi" w:eastAsiaTheme="minorEastAsia" w:hAnsiTheme="minorHAnsi" w:cstheme="minorBidi"/>
          <w:noProof/>
          <w:lang w:eastAsia="es-ES"/>
        </w:rPr>
      </w:pPr>
      <w:del w:id="1487" w:author="JORGE CONTRERAS ORTIZ" w:date="2021-09-04T11:50:00Z">
        <w:r w:rsidRPr="00FE1EC4" w:rsidDel="00675D4D">
          <w:rPr>
            <w:rStyle w:val="Hipervnculo"/>
            <w:noProof/>
          </w:rPr>
          <w:delText>Ilustración 1 Estructura Básica 6LoWPAN [6]</w:delText>
        </w:r>
        <w:r w:rsidDel="00675D4D">
          <w:rPr>
            <w:noProof/>
            <w:webHidden/>
          </w:rPr>
          <w:tab/>
          <w:delText>23</w:delText>
        </w:r>
      </w:del>
    </w:p>
    <w:p w14:paraId="42175A34" w14:textId="30BC2660" w:rsidR="005B42F0" w:rsidDel="00675D4D" w:rsidRDefault="005B42F0">
      <w:pPr>
        <w:pStyle w:val="Tabladeilustraciones"/>
        <w:tabs>
          <w:tab w:val="right" w:leader="dot" w:pos="8494"/>
        </w:tabs>
        <w:rPr>
          <w:del w:id="1488" w:author="JORGE CONTRERAS ORTIZ" w:date="2021-09-04T11:50:00Z"/>
          <w:rFonts w:asciiTheme="minorHAnsi" w:eastAsiaTheme="minorEastAsia" w:hAnsiTheme="minorHAnsi" w:cstheme="minorBidi"/>
          <w:noProof/>
          <w:lang w:eastAsia="es-ES"/>
        </w:rPr>
      </w:pPr>
      <w:del w:id="1489" w:author="JORGE CONTRERAS ORTIZ" w:date="2021-09-04T11:50:00Z">
        <w:r w:rsidRPr="00FE1EC4" w:rsidDel="00675D4D">
          <w:rPr>
            <w:rStyle w:val="Hipervnculo"/>
            <w:noProof/>
          </w:rPr>
          <w:delText>Ilustración 2 Arquitectura en Contiki [7]</w:delText>
        </w:r>
        <w:r w:rsidDel="00675D4D">
          <w:rPr>
            <w:noProof/>
            <w:webHidden/>
          </w:rPr>
          <w:tab/>
          <w:delText>26</w:delText>
        </w:r>
      </w:del>
    </w:p>
    <w:p w14:paraId="14EC5D67" w14:textId="722DBA09" w:rsidR="005B42F0" w:rsidDel="00675D4D" w:rsidRDefault="005B42F0">
      <w:pPr>
        <w:pStyle w:val="Tabladeilustraciones"/>
        <w:tabs>
          <w:tab w:val="right" w:leader="dot" w:pos="8494"/>
        </w:tabs>
        <w:rPr>
          <w:del w:id="1490" w:author="JORGE CONTRERAS ORTIZ" w:date="2021-09-04T11:50:00Z"/>
          <w:rFonts w:asciiTheme="minorHAnsi" w:eastAsiaTheme="minorEastAsia" w:hAnsiTheme="minorHAnsi" w:cstheme="minorBidi"/>
          <w:noProof/>
          <w:lang w:eastAsia="es-ES"/>
        </w:rPr>
      </w:pPr>
      <w:del w:id="1491" w:author="JORGE CONTRERAS ORTIZ" w:date="2021-09-04T11:50:00Z">
        <w:r w:rsidRPr="00FE1EC4" w:rsidDel="00675D4D">
          <w:rPr>
            <w:rStyle w:val="Hipervnculo"/>
            <w:noProof/>
          </w:rPr>
          <w:delText>Ilustración 3 Ejemplo de una topología de Red Thread en malla [9]</w:delText>
        </w:r>
        <w:r w:rsidDel="00675D4D">
          <w:rPr>
            <w:noProof/>
            <w:webHidden/>
          </w:rPr>
          <w:tab/>
          <w:delText>30</w:delText>
        </w:r>
      </w:del>
    </w:p>
    <w:p w14:paraId="4AC7EA18" w14:textId="2FD5B610" w:rsidR="005B42F0" w:rsidDel="00675D4D" w:rsidRDefault="005B42F0">
      <w:pPr>
        <w:pStyle w:val="Tabladeilustraciones"/>
        <w:tabs>
          <w:tab w:val="right" w:leader="dot" w:pos="8494"/>
        </w:tabs>
        <w:rPr>
          <w:del w:id="1492" w:author="JORGE CONTRERAS ORTIZ" w:date="2021-09-04T11:50:00Z"/>
          <w:rFonts w:asciiTheme="minorHAnsi" w:eastAsiaTheme="minorEastAsia" w:hAnsiTheme="minorHAnsi" w:cstheme="minorBidi"/>
          <w:noProof/>
          <w:lang w:eastAsia="es-ES"/>
        </w:rPr>
      </w:pPr>
      <w:del w:id="1493" w:author="JORGE CONTRERAS ORTIZ" w:date="2021-09-04T11:50:00Z">
        <w:r w:rsidRPr="00FE1EC4" w:rsidDel="00675D4D">
          <w:rPr>
            <w:rStyle w:val="Hipervnculo"/>
            <w:noProof/>
          </w:rPr>
          <w:delText>Ilustración 4 Pila de Protocolo Thread en un sistema IoT [12], [13]</w:delText>
        </w:r>
        <w:r w:rsidDel="00675D4D">
          <w:rPr>
            <w:noProof/>
            <w:webHidden/>
          </w:rPr>
          <w:tab/>
          <w:delText>30</w:delText>
        </w:r>
      </w:del>
    </w:p>
    <w:p w14:paraId="726C84F7" w14:textId="0397E457" w:rsidR="005B42F0" w:rsidDel="00675D4D" w:rsidRDefault="005B42F0">
      <w:pPr>
        <w:pStyle w:val="Tabladeilustraciones"/>
        <w:tabs>
          <w:tab w:val="right" w:leader="dot" w:pos="8494"/>
        </w:tabs>
        <w:rPr>
          <w:del w:id="1494" w:author="JORGE CONTRERAS ORTIZ" w:date="2021-09-04T11:50:00Z"/>
          <w:rFonts w:asciiTheme="minorHAnsi" w:eastAsiaTheme="minorEastAsia" w:hAnsiTheme="minorHAnsi" w:cstheme="minorBidi"/>
          <w:noProof/>
          <w:lang w:eastAsia="es-ES"/>
        </w:rPr>
      </w:pPr>
      <w:del w:id="1495" w:author="JORGE CONTRERAS ORTIZ" w:date="2021-09-04T11:50:00Z">
        <w:r w:rsidRPr="00FE1EC4" w:rsidDel="00675D4D">
          <w:rPr>
            <w:rStyle w:val="Hipervnculo"/>
            <w:noProof/>
          </w:rPr>
          <w:delText>Ilustración 5 Ejemplo PAN Thread [12], [13]</w:delText>
        </w:r>
        <w:r w:rsidDel="00675D4D">
          <w:rPr>
            <w:noProof/>
            <w:webHidden/>
          </w:rPr>
          <w:tab/>
          <w:delText>31</w:delText>
        </w:r>
      </w:del>
    </w:p>
    <w:p w14:paraId="4835E74C" w14:textId="3BAFD5D8" w:rsidR="005B42F0" w:rsidDel="00675D4D" w:rsidRDefault="005B42F0">
      <w:pPr>
        <w:pStyle w:val="Tabladeilustraciones"/>
        <w:tabs>
          <w:tab w:val="right" w:leader="dot" w:pos="8494"/>
        </w:tabs>
        <w:rPr>
          <w:del w:id="1496" w:author="JORGE CONTRERAS ORTIZ" w:date="2021-09-04T11:50:00Z"/>
          <w:rFonts w:asciiTheme="minorHAnsi" w:eastAsiaTheme="minorEastAsia" w:hAnsiTheme="minorHAnsi" w:cstheme="minorBidi"/>
          <w:noProof/>
          <w:lang w:eastAsia="es-ES"/>
        </w:rPr>
      </w:pPr>
      <w:del w:id="1497" w:author="JORGE CONTRERAS ORTIZ" w:date="2021-09-04T11:50:00Z">
        <w:r w:rsidRPr="00FE1EC4" w:rsidDel="00675D4D">
          <w:rPr>
            <w:rStyle w:val="Hipervnculo"/>
            <w:noProof/>
          </w:rPr>
          <w:delText>Ilustración 6 Balena Etcher</w:delText>
        </w:r>
        <w:r w:rsidDel="00675D4D">
          <w:rPr>
            <w:noProof/>
            <w:webHidden/>
          </w:rPr>
          <w:tab/>
          <w:delText>42</w:delText>
        </w:r>
      </w:del>
    </w:p>
    <w:p w14:paraId="56F73A48" w14:textId="07C9D21C" w:rsidR="005B42F0" w:rsidDel="00675D4D" w:rsidRDefault="005B42F0">
      <w:pPr>
        <w:pStyle w:val="Tabladeilustraciones"/>
        <w:tabs>
          <w:tab w:val="right" w:leader="dot" w:pos="8494"/>
        </w:tabs>
        <w:rPr>
          <w:del w:id="1498" w:author="JORGE CONTRERAS ORTIZ" w:date="2021-09-04T11:50:00Z"/>
          <w:rFonts w:asciiTheme="minorHAnsi" w:eastAsiaTheme="minorEastAsia" w:hAnsiTheme="minorHAnsi" w:cstheme="minorBidi"/>
          <w:noProof/>
          <w:lang w:eastAsia="es-ES"/>
        </w:rPr>
      </w:pPr>
      <w:del w:id="1499" w:author="JORGE CONTRERAS ORTIZ" w:date="2021-09-04T11:50:00Z">
        <w:r w:rsidRPr="00FE1EC4" w:rsidDel="00675D4D">
          <w:rPr>
            <w:rStyle w:val="Hipervnculo"/>
            <w:noProof/>
          </w:rPr>
          <w:delText>Ilustración 7 Border Router en Administrador de Dispositivos Previo a la instalación de Drivers</w:delText>
        </w:r>
        <w:r w:rsidDel="00675D4D">
          <w:rPr>
            <w:noProof/>
            <w:webHidden/>
          </w:rPr>
          <w:tab/>
          <w:delText>43</w:delText>
        </w:r>
      </w:del>
    </w:p>
    <w:p w14:paraId="6583B6AB" w14:textId="522788C5" w:rsidR="005B42F0" w:rsidDel="00675D4D" w:rsidRDefault="005B42F0">
      <w:pPr>
        <w:pStyle w:val="Tabladeilustraciones"/>
        <w:tabs>
          <w:tab w:val="right" w:leader="dot" w:pos="8494"/>
        </w:tabs>
        <w:rPr>
          <w:del w:id="1500" w:author="JORGE CONTRERAS ORTIZ" w:date="2021-09-04T11:50:00Z"/>
          <w:rFonts w:asciiTheme="minorHAnsi" w:eastAsiaTheme="minorEastAsia" w:hAnsiTheme="minorHAnsi" w:cstheme="minorBidi"/>
          <w:noProof/>
          <w:lang w:eastAsia="es-ES"/>
        </w:rPr>
      </w:pPr>
      <w:del w:id="1501" w:author="JORGE CONTRERAS ORTIZ" w:date="2021-09-04T11:50:00Z">
        <w:r w:rsidRPr="00FE1EC4" w:rsidDel="00675D4D">
          <w:rPr>
            <w:rStyle w:val="Hipervnculo"/>
            <w:noProof/>
          </w:rPr>
          <w:delText>Ilustración 8 Instalación Drivers de Border Router con Zadig</w:delText>
        </w:r>
        <w:r w:rsidDel="00675D4D">
          <w:rPr>
            <w:noProof/>
            <w:webHidden/>
          </w:rPr>
          <w:tab/>
          <w:delText>44</w:delText>
        </w:r>
      </w:del>
    </w:p>
    <w:p w14:paraId="0903A826" w14:textId="2ABC078C" w:rsidR="005B42F0" w:rsidDel="00675D4D" w:rsidRDefault="005B42F0">
      <w:pPr>
        <w:pStyle w:val="Tabladeilustraciones"/>
        <w:tabs>
          <w:tab w:val="right" w:leader="dot" w:pos="8494"/>
        </w:tabs>
        <w:rPr>
          <w:del w:id="1502" w:author="JORGE CONTRERAS ORTIZ" w:date="2021-09-04T11:50:00Z"/>
          <w:rFonts w:asciiTheme="minorHAnsi" w:eastAsiaTheme="minorEastAsia" w:hAnsiTheme="minorHAnsi" w:cstheme="minorBidi"/>
          <w:noProof/>
          <w:lang w:eastAsia="es-ES"/>
        </w:rPr>
      </w:pPr>
      <w:del w:id="1503" w:author="JORGE CONTRERAS ORTIZ" w:date="2021-09-04T11:50:00Z">
        <w:r w:rsidRPr="00FE1EC4" w:rsidDel="00675D4D">
          <w:rPr>
            <w:rStyle w:val="Hipervnculo"/>
            <w:noProof/>
          </w:rPr>
          <w:delText>Ilustración 9 MobaXterm</w:delText>
        </w:r>
        <w:r w:rsidDel="00675D4D">
          <w:rPr>
            <w:noProof/>
            <w:webHidden/>
          </w:rPr>
          <w:tab/>
          <w:delText>44</w:delText>
        </w:r>
      </w:del>
    </w:p>
    <w:p w14:paraId="6C566E1A" w14:textId="3CA87114" w:rsidR="005B42F0" w:rsidDel="00675D4D" w:rsidRDefault="005B42F0">
      <w:pPr>
        <w:pStyle w:val="Tabladeilustraciones"/>
        <w:tabs>
          <w:tab w:val="right" w:leader="dot" w:pos="8494"/>
        </w:tabs>
        <w:rPr>
          <w:del w:id="1504" w:author="JORGE CONTRERAS ORTIZ" w:date="2021-09-04T11:50:00Z"/>
          <w:rFonts w:asciiTheme="minorHAnsi" w:eastAsiaTheme="minorEastAsia" w:hAnsiTheme="minorHAnsi" w:cstheme="minorBidi"/>
          <w:noProof/>
          <w:lang w:eastAsia="es-ES"/>
        </w:rPr>
      </w:pPr>
      <w:del w:id="1505" w:author="JORGE CONTRERAS ORTIZ" w:date="2021-09-04T11:50:00Z">
        <w:r w:rsidRPr="00FE1EC4" w:rsidDel="00675D4D">
          <w:rPr>
            <w:rStyle w:val="Hipervnculo"/>
            <w:noProof/>
          </w:rPr>
          <w:delText>Ilustración 10 Login Panel Administración Web</w:delText>
        </w:r>
        <w:r w:rsidDel="00675D4D">
          <w:rPr>
            <w:noProof/>
            <w:webHidden/>
          </w:rPr>
          <w:tab/>
          <w:delText>45</w:delText>
        </w:r>
      </w:del>
    </w:p>
    <w:p w14:paraId="4ACAD368" w14:textId="3A919C1A" w:rsidR="005B42F0" w:rsidDel="00675D4D" w:rsidRDefault="005B42F0">
      <w:pPr>
        <w:pStyle w:val="Tabladeilustraciones"/>
        <w:tabs>
          <w:tab w:val="right" w:leader="dot" w:pos="8494"/>
        </w:tabs>
        <w:rPr>
          <w:del w:id="1506" w:author="JORGE CONTRERAS ORTIZ" w:date="2021-09-04T11:50:00Z"/>
          <w:rFonts w:asciiTheme="minorHAnsi" w:eastAsiaTheme="minorEastAsia" w:hAnsiTheme="minorHAnsi" w:cstheme="minorBidi"/>
          <w:noProof/>
          <w:lang w:eastAsia="es-ES"/>
        </w:rPr>
      </w:pPr>
      <w:del w:id="1507" w:author="JORGE CONTRERAS ORTIZ" w:date="2021-09-04T11:50:00Z">
        <w:r w:rsidRPr="00FE1EC4" w:rsidDel="00675D4D">
          <w:rPr>
            <w:rStyle w:val="Hipervnculo"/>
            <w:noProof/>
          </w:rPr>
          <w:delText>Ilustración 11 Pestaña Network</w:delText>
        </w:r>
        <w:r w:rsidDel="00675D4D">
          <w:rPr>
            <w:noProof/>
            <w:webHidden/>
          </w:rPr>
          <w:tab/>
          <w:delText>46</w:delText>
        </w:r>
      </w:del>
    </w:p>
    <w:p w14:paraId="621D0F47" w14:textId="4030C0FD" w:rsidR="005B42F0" w:rsidDel="00675D4D" w:rsidRDefault="005B42F0">
      <w:pPr>
        <w:pStyle w:val="Tabladeilustraciones"/>
        <w:tabs>
          <w:tab w:val="right" w:leader="dot" w:pos="8494"/>
        </w:tabs>
        <w:rPr>
          <w:del w:id="1508" w:author="JORGE CONTRERAS ORTIZ" w:date="2021-09-04T11:50:00Z"/>
          <w:rFonts w:asciiTheme="minorHAnsi" w:eastAsiaTheme="minorEastAsia" w:hAnsiTheme="minorHAnsi" w:cstheme="minorBidi"/>
          <w:noProof/>
          <w:lang w:eastAsia="es-ES"/>
        </w:rPr>
      </w:pPr>
      <w:del w:id="1509" w:author="JORGE CONTRERAS ORTIZ" w:date="2021-09-04T11:50:00Z">
        <w:r w:rsidRPr="00FE1EC4" w:rsidDel="00675D4D">
          <w:rPr>
            <w:rStyle w:val="Hipervnculo"/>
            <w:noProof/>
          </w:rPr>
          <w:delText>Ilustración 12 Actualización KiBRA</w:delText>
        </w:r>
        <w:r w:rsidDel="00675D4D">
          <w:rPr>
            <w:noProof/>
            <w:webHidden/>
          </w:rPr>
          <w:tab/>
          <w:delText>47</w:delText>
        </w:r>
      </w:del>
    </w:p>
    <w:p w14:paraId="0FDFF01C" w14:textId="5168E612" w:rsidR="005B42F0" w:rsidDel="00675D4D" w:rsidRDefault="005B42F0">
      <w:pPr>
        <w:pStyle w:val="Tabladeilustraciones"/>
        <w:tabs>
          <w:tab w:val="right" w:leader="dot" w:pos="8494"/>
        </w:tabs>
        <w:rPr>
          <w:del w:id="1510" w:author="JORGE CONTRERAS ORTIZ" w:date="2021-09-04T11:50:00Z"/>
          <w:rFonts w:asciiTheme="minorHAnsi" w:eastAsiaTheme="minorEastAsia" w:hAnsiTheme="minorHAnsi" w:cstheme="minorBidi"/>
          <w:noProof/>
          <w:lang w:eastAsia="es-ES"/>
        </w:rPr>
      </w:pPr>
      <w:del w:id="1511" w:author="JORGE CONTRERAS ORTIZ" w:date="2021-09-04T11:50:00Z">
        <w:r w:rsidRPr="00FE1EC4" w:rsidDel="00675D4D">
          <w:rPr>
            <w:rStyle w:val="Hipervnculo"/>
            <w:noProof/>
          </w:rPr>
          <w:delText>Ilustración 13 Pestaña Settings</w:delText>
        </w:r>
        <w:r w:rsidDel="00675D4D">
          <w:rPr>
            <w:noProof/>
            <w:webHidden/>
          </w:rPr>
          <w:tab/>
          <w:delText>48</w:delText>
        </w:r>
      </w:del>
    </w:p>
    <w:p w14:paraId="1D0B296E" w14:textId="6B1882EA" w:rsidR="005B42F0" w:rsidDel="00675D4D" w:rsidRDefault="005B42F0">
      <w:pPr>
        <w:pStyle w:val="Tabladeilustraciones"/>
        <w:tabs>
          <w:tab w:val="right" w:leader="dot" w:pos="8494"/>
        </w:tabs>
        <w:rPr>
          <w:del w:id="1512" w:author="JORGE CONTRERAS ORTIZ" w:date="2021-09-04T11:50:00Z"/>
          <w:rFonts w:asciiTheme="minorHAnsi" w:eastAsiaTheme="minorEastAsia" w:hAnsiTheme="minorHAnsi" w:cstheme="minorBidi"/>
          <w:noProof/>
          <w:lang w:eastAsia="es-ES"/>
        </w:rPr>
      </w:pPr>
      <w:del w:id="1513" w:author="JORGE CONTRERAS ORTIZ" w:date="2021-09-04T11:50:00Z">
        <w:r w:rsidRPr="00FE1EC4" w:rsidDel="00675D4D">
          <w:rPr>
            <w:rStyle w:val="Hipervnculo"/>
            <w:noProof/>
          </w:rPr>
          <w:delText>Ilustración 14 Parámetros a configurar con Out-of-band Commissioning Activado</w:delText>
        </w:r>
        <w:r w:rsidDel="00675D4D">
          <w:rPr>
            <w:noProof/>
            <w:webHidden/>
          </w:rPr>
          <w:tab/>
          <w:delText>49</w:delText>
        </w:r>
      </w:del>
    </w:p>
    <w:p w14:paraId="504130D5" w14:textId="75A3988F" w:rsidR="005B42F0" w:rsidDel="00675D4D" w:rsidRDefault="005B42F0">
      <w:pPr>
        <w:pStyle w:val="Tabladeilustraciones"/>
        <w:tabs>
          <w:tab w:val="right" w:leader="dot" w:pos="8494"/>
        </w:tabs>
        <w:rPr>
          <w:del w:id="1514" w:author="JORGE CONTRERAS ORTIZ" w:date="2021-09-04T11:50:00Z"/>
          <w:rFonts w:asciiTheme="minorHAnsi" w:eastAsiaTheme="minorEastAsia" w:hAnsiTheme="minorHAnsi" w:cstheme="minorBidi"/>
          <w:noProof/>
          <w:lang w:eastAsia="es-ES"/>
        </w:rPr>
      </w:pPr>
      <w:del w:id="1515" w:author="JORGE CONTRERAS ORTIZ" w:date="2021-09-04T11:50:00Z">
        <w:r w:rsidRPr="00FE1EC4" w:rsidDel="00675D4D">
          <w:rPr>
            <w:rStyle w:val="Hipervnculo"/>
            <w:noProof/>
          </w:rPr>
          <w:delText>Ilustración 15 Parámetros a configurar con Out-of-band Commissioning Desactivado</w:delText>
        </w:r>
        <w:r w:rsidDel="00675D4D">
          <w:rPr>
            <w:noProof/>
            <w:webHidden/>
          </w:rPr>
          <w:tab/>
          <w:delText>49</w:delText>
        </w:r>
      </w:del>
    </w:p>
    <w:p w14:paraId="6FFB4D58" w14:textId="41A0ABA1" w:rsidR="005B42F0" w:rsidDel="00675D4D" w:rsidRDefault="005B42F0">
      <w:pPr>
        <w:pStyle w:val="Tabladeilustraciones"/>
        <w:tabs>
          <w:tab w:val="right" w:leader="dot" w:pos="8494"/>
        </w:tabs>
        <w:rPr>
          <w:del w:id="1516" w:author="JORGE CONTRERAS ORTIZ" w:date="2021-09-04T11:50:00Z"/>
          <w:rFonts w:asciiTheme="minorHAnsi" w:eastAsiaTheme="minorEastAsia" w:hAnsiTheme="minorHAnsi" w:cstheme="minorBidi"/>
          <w:noProof/>
          <w:lang w:eastAsia="es-ES"/>
        </w:rPr>
      </w:pPr>
      <w:del w:id="1517" w:author="JORGE CONTRERAS ORTIZ" w:date="2021-09-04T11:50:00Z">
        <w:r w:rsidRPr="00FE1EC4" w:rsidDel="00675D4D">
          <w:rPr>
            <w:rStyle w:val="Hipervnculo"/>
            <w:noProof/>
          </w:rPr>
          <w:delText>Ilustración 16 Configuración Prefijo de Red</w:delText>
        </w:r>
        <w:r w:rsidDel="00675D4D">
          <w:rPr>
            <w:noProof/>
            <w:webHidden/>
          </w:rPr>
          <w:tab/>
          <w:delText>50</w:delText>
        </w:r>
      </w:del>
    </w:p>
    <w:p w14:paraId="16D30D60" w14:textId="1FB0B40B" w:rsidR="005B42F0" w:rsidDel="00675D4D" w:rsidRDefault="005B42F0">
      <w:pPr>
        <w:pStyle w:val="Tabladeilustraciones"/>
        <w:tabs>
          <w:tab w:val="right" w:leader="dot" w:pos="8494"/>
        </w:tabs>
        <w:rPr>
          <w:del w:id="1518" w:author="JORGE CONTRERAS ORTIZ" w:date="2021-09-04T11:50:00Z"/>
          <w:rFonts w:asciiTheme="minorHAnsi" w:eastAsiaTheme="minorEastAsia" w:hAnsiTheme="minorHAnsi" w:cstheme="minorBidi"/>
          <w:noProof/>
          <w:lang w:eastAsia="es-ES"/>
        </w:rPr>
      </w:pPr>
      <w:del w:id="1519" w:author="JORGE CONTRERAS ORTIZ" w:date="2021-09-04T11:50:00Z">
        <w:r w:rsidRPr="00FE1EC4" w:rsidDel="00675D4D">
          <w:rPr>
            <w:rStyle w:val="Hipervnculo"/>
            <w:noProof/>
          </w:rPr>
          <w:delText>Ilustración 17 Menú KiBRA - Inicio de Border Router</w:delText>
        </w:r>
        <w:r w:rsidDel="00675D4D">
          <w:rPr>
            <w:noProof/>
            <w:webHidden/>
          </w:rPr>
          <w:tab/>
          <w:delText>51</w:delText>
        </w:r>
      </w:del>
    </w:p>
    <w:p w14:paraId="39B4DEA3" w14:textId="4C2E45A3" w:rsidR="005B42F0" w:rsidDel="00675D4D" w:rsidRDefault="005B42F0">
      <w:pPr>
        <w:pStyle w:val="Tabladeilustraciones"/>
        <w:tabs>
          <w:tab w:val="right" w:leader="dot" w:pos="8494"/>
        </w:tabs>
        <w:rPr>
          <w:del w:id="1520" w:author="JORGE CONTRERAS ORTIZ" w:date="2021-09-04T11:50:00Z"/>
          <w:rFonts w:asciiTheme="minorHAnsi" w:eastAsiaTheme="minorEastAsia" w:hAnsiTheme="minorHAnsi" w:cstheme="minorBidi"/>
          <w:noProof/>
          <w:lang w:eastAsia="es-ES"/>
        </w:rPr>
      </w:pPr>
      <w:del w:id="1521" w:author="JORGE CONTRERAS ORTIZ" w:date="2021-09-04T11:50:00Z">
        <w:r w:rsidRPr="00FE1EC4" w:rsidDel="00675D4D">
          <w:rPr>
            <w:rStyle w:val="Hipervnculo"/>
            <w:noProof/>
          </w:rPr>
          <w:delText>Ilustración 18 Menú de KiBRA - Border Router Iniciado</w:delText>
        </w:r>
        <w:r w:rsidDel="00675D4D">
          <w:rPr>
            <w:noProof/>
            <w:webHidden/>
          </w:rPr>
          <w:tab/>
          <w:delText>52</w:delText>
        </w:r>
      </w:del>
    </w:p>
    <w:p w14:paraId="6ACDE6FB" w14:textId="6B8E7171" w:rsidR="005B42F0" w:rsidDel="00675D4D" w:rsidRDefault="005B42F0">
      <w:pPr>
        <w:pStyle w:val="Tabladeilustraciones"/>
        <w:tabs>
          <w:tab w:val="right" w:leader="dot" w:pos="8494"/>
        </w:tabs>
        <w:rPr>
          <w:del w:id="1522" w:author="JORGE CONTRERAS ORTIZ" w:date="2021-09-04T11:50:00Z"/>
          <w:rFonts w:asciiTheme="minorHAnsi" w:eastAsiaTheme="minorEastAsia" w:hAnsiTheme="minorHAnsi" w:cstheme="minorBidi"/>
          <w:noProof/>
          <w:lang w:eastAsia="es-ES"/>
        </w:rPr>
      </w:pPr>
      <w:del w:id="1523" w:author="JORGE CONTRERAS ORTIZ" w:date="2021-09-04T11:50:00Z">
        <w:r w:rsidRPr="00FE1EC4" w:rsidDel="00675D4D">
          <w:rPr>
            <w:rStyle w:val="Hipervnculo"/>
            <w:noProof/>
          </w:rPr>
          <w:delText>Ilustración 19 Pestaña Settings - Export Settings</w:delText>
        </w:r>
        <w:r w:rsidDel="00675D4D">
          <w:rPr>
            <w:noProof/>
            <w:webHidden/>
          </w:rPr>
          <w:tab/>
          <w:delText>53</w:delText>
        </w:r>
      </w:del>
    </w:p>
    <w:p w14:paraId="78232E3B" w14:textId="4FB515D9" w:rsidR="005B42F0" w:rsidDel="00675D4D" w:rsidRDefault="005B42F0">
      <w:pPr>
        <w:pStyle w:val="Tabladeilustraciones"/>
        <w:tabs>
          <w:tab w:val="right" w:leader="dot" w:pos="8494"/>
        </w:tabs>
        <w:rPr>
          <w:del w:id="1524" w:author="JORGE CONTRERAS ORTIZ" w:date="2021-09-04T11:50:00Z"/>
          <w:rFonts w:asciiTheme="minorHAnsi" w:eastAsiaTheme="minorEastAsia" w:hAnsiTheme="minorHAnsi" w:cstheme="minorBidi"/>
          <w:noProof/>
          <w:lang w:eastAsia="es-ES"/>
        </w:rPr>
      </w:pPr>
      <w:del w:id="1525" w:author="JORGE CONTRERAS ORTIZ" w:date="2021-09-04T11:50:00Z">
        <w:r w:rsidRPr="00FE1EC4" w:rsidDel="00675D4D">
          <w:rPr>
            <w:rStyle w:val="Hipervnculo"/>
            <w:noProof/>
            <w:lang w:val="en-US"/>
          </w:rPr>
          <w:delText>Ilustración 20 Ventana Export Commissioning Information</w:delText>
        </w:r>
        <w:r w:rsidDel="00675D4D">
          <w:rPr>
            <w:noProof/>
            <w:webHidden/>
          </w:rPr>
          <w:tab/>
          <w:delText>54</w:delText>
        </w:r>
      </w:del>
    </w:p>
    <w:p w14:paraId="78B181CB" w14:textId="47C39173" w:rsidR="005B42F0" w:rsidDel="00675D4D" w:rsidRDefault="005B42F0">
      <w:pPr>
        <w:pStyle w:val="Tabladeilustraciones"/>
        <w:tabs>
          <w:tab w:val="right" w:leader="dot" w:pos="8494"/>
        </w:tabs>
        <w:rPr>
          <w:del w:id="1526" w:author="JORGE CONTRERAS ORTIZ" w:date="2021-09-04T11:50:00Z"/>
          <w:rFonts w:asciiTheme="minorHAnsi" w:eastAsiaTheme="minorEastAsia" w:hAnsiTheme="minorHAnsi" w:cstheme="minorBidi"/>
          <w:noProof/>
          <w:lang w:eastAsia="es-ES"/>
        </w:rPr>
      </w:pPr>
      <w:del w:id="1527" w:author="JORGE CONTRERAS ORTIZ" w:date="2021-09-04T11:50:00Z">
        <w:r w:rsidRPr="00FE1EC4" w:rsidDel="00675D4D">
          <w:rPr>
            <w:rStyle w:val="Hipervnculo"/>
            <w:noProof/>
          </w:rPr>
          <w:delText>Ilustración 21 Servidor Backbone Router</w:delText>
        </w:r>
        <w:r w:rsidDel="00675D4D">
          <w:rPr>
            <w:noProof/>
            <w:webHidden/>
          </w:rPr>
          <w:tab/>
          <w:delText>55</w:delText>
        </w:r>
      </w:del>
    </w:p>
    <w:p w14:paraId="4CCD4C65" w14:textId="4281225E" w:rsidR="005B42F0" w:rsidDel="00675D4D" w:rsidRDefault="005B42F0">
      <w:pPr>
        <w:pStyle w:val="Tabladeilustraciones"/>
        <w:tabs>
          <w:tab w:val="right" w:leader="dot" w:pos="8494"/>
        </w:tabs>
        <w:rPr>
          <w:del w:id="1528" w:author="JORGE CONTRERAS ORTIZ" w:date="2021-09-04T11:50:00Z"/>
          <w:rFonts w:asciiTheme="minorHAnsi" w:eastAsiaTheme="minorEastAsia" w:hAnsiTheme="minorHAnsi" w:cstheme="minorBidi"/>
          <w:noProof/>
          <w:lang w:eastAsia="es-ES"/>
        </w:rPr>
      </w:pPr>
      <w:del w:id="1529" w:author="JORGE CONTRERAS ORTIZ" w:date="2021-09-04T11:50:00Z">
        <w:r w:rsidRPr="00FE1EC4" w:rsidDel="00675D4D">
          <w:rPr>
            <w:rStyle w:val="Hipervnculo"/>
            <w:noProof/>
          </w:rPr>
          <w:delText>Ilustración 22 Servicio DHCP</w:delText>
        </w:r>
        <w:r w:rsidDel="00675D4D">
          <w:rPr>
            <w:noProof/>
            <w:webHidden/>
          </w:rPr>
          <w:tab/>
          <w:delText>56</w:delText>
        </w:r>
      </w:del>
    </w:p>
    <w:p w14:paraId="7AF89E12" w14:textId="57122A57" w:rsidR="005B42F0" w:rsidDel="00675D4D" w:rsidRDefault="005B42F0">
      <w:pPr>
        <w:pStyle w:val="Tabladeilustraciones"/>
        <w:tabs>
          <w:tab w:val="right" w:leader="dot" w:pos="8494"/>
        </w:tabs>
        <w:rPr>
          <w:del w:id="1530" w:author="JORGE CONTRERAS ORTIZ" w:date="2021-09-04T11:50:00Z"/>
          <w:rFonts w:asciiTheme="minorHAnsi" w:eastAsiaTheme="minorEastAsia" w:hAnsiTheme="minorHAnsi" w:cstheme="minorBidi"/>
          <w:noProof/>
          <w:lang w:eastAsia="es-ES"/>
        </w:rPr>
      </w:pPr>
      <w:del w:id="1531" w:author="JORGE CONTRERAS ORTIZ" w:date="2021-09-04T11:50:00Z">
        <w:r w:rsidRPr="00FE1EC4" w:rsidDel="00675D4D">
          <w:rPr>
            <w:rStyle w:val="Hipervnculo"/>
            <w:noProof/>
          </w:rPr>
          <w:delText>Ilustración 23 Servicio NAT64</w:delText>
        </w:r>
        <w:r w:rsidDel="00675D4D">
          <w:rPr>
            <w:noProof/>
            <w:webHidden/>
          </w:rPr>
          <w:tab/>
          <w:delText>57</w:delText>
        </w:r>
      </w:del>
    </w:p>
    <w:p w14:paraId="2ED52182" w14:textId="59947CBD" w:rsidR="005B42F0" w:rsidDel="00675D4D" w:rsidRDefault="005B42F0">
      <w:pPr>
        <w:pStyle w:val="Tabladeilustraciones"/>
        <w:tabs>
          <w:tab w:val="right" w:leader="dot" w:pos="8494"/>
        </w:tabs>
        <w:rPr>
          <w:del w:id="1532" w:author="JORGE CONTRERAS ORTIZ" w:date="2021-09-04T11:50:00Z"/>
          <w:rFonts w:asciiTheme="minorHAnsi" w:eastAsiaTheme="minorEastAsia" w:hAnsiTheme="minorHAnsi" w:cstheme="minorBidi"/>
          <w:noProof/>
          <w:lang w:eastAsia="es-ES"/>
        </w:rPr>
      </w:pPr>
      <w:del w:id="1533" w:author="JORGE CONTRERAS ORTIZ" w:date="2021-09-04T11:50:00Z">
        <w:r w:rsidRPr="00FE1EC4" w:rsidDel="00675D4D">
          <w:rPr>
            <w:rStyle w:val="Hipervnculo"/>
            <w:noProof/>
          </w:rPr>
          <w:delText>Ilustración 24 Servicio Commissioner</w:delText>
        </w:r>
        <w:r w:rsidDel="00675D4D">
          <w:rPr>
            <w:noProof/>
            <w:webHidden/>
          </w:rPr>
          <w:tab/>
          <w:delText>58</w:delText>
        </w:r>
      </w:del>
    </w:p>
    <w:p w14:paraId="41735390" w14:textId="2BB84C8E" w:rsidR="005B42F0" w:rsidDel="00675D4D" w:rsidRDefault="005B42F0">
      <w:pPr>
        <w:pStyle w:val="Tabladeilustraciones"/>
        <w:tabs>
          <w:tab w:val="right" w:leader="dot" w:pos="8494"/>
        </w:tabs>
        <w:rPr>
          <w:del w:id="1534" w:author="JORGE CONTRERAS ORTIZ" w:date="2021-09-04T11:50:00Z"/>
          <w:rFonts w:asciiTheme="minorHAnsi" w:eastAsiaTheme="minorEastAsia" w:hAnsiTheme="minorHAnsi" w:cstheme="minorBidi"/>
          <w:noProof/>
          <w:lang w:eastAsia="es-ES"/>
        </w:rPr>
      </w:pPr>
      <w:del w:id="1535" w:author="JORGE CONTRERAS ORTIZ" w:date="2021-09-04T11:50:00Z">
        <w:r w:rsidRPr="00FE1EC4" w:rsidDel="00675D4D">
          <w:rPr>
            <w:rStyle w:val="Hipervnculo"/>
            <w:noProof/>
          </w:rPr>
          <w:delText>Ilustración 25 Pestaña Visual Network</w:delText>
        </w:r>
        <w:r w:rsidDel="00675D4D">
          <w:rPr>
            <w:noProof/>
            <w:webHidden/>
          </w:rPr>
          <w:tab/>
          <w:delText>59</w:delText>
        </w:r>
      </w:del>
    </w:p>
    <w:p w14:paraId="0059A544" w14:textId="52C24AE5" w:rsidR="005B42F0" w:rsidDel="00675D4D" w:rsidRDefault="005B42F0">
      <w:pPr>
        <w:pStyle w:val="Tabladeilustraciones"/>
        <w:tabs>
          <w:tab w:val="right" w:leader="dot" w:pos="8494"/>
        </w:tabs>
        <w:rPr>
          <w:del w:id="1536" w:author="JORGE CONTRERAS ORTIZ" w:date="2021-09-04T11:50:00Z"/>
          <w:rFonts w:asciiTheme="minorHAnsi" w:eastAsiaTheme="minorEastAsia" w:hAnsiTheme="minorHAnsi" w:cstheme="minorBidi"/>
          <w:noProof/>
          <w:lang w:eastAsia="es-ES"/>
        </w:rPr>
      </w:pPr>
      <w:del w:id="1537" w:author="JORGE CONTRERAS ORTIZ" w:date="2021-09-04T11:50:00Z">
        <w:r w:rsidRPr="00FE1EC4" w:rsidDel="00675D4D">
          <w:rPr>
            <w:rStyle w:val="Hipervnculo"/>
            <w:noProof/>
          </w:rPr>
          <w:delText>Ilustración 26 Pestaña Logs</w:delText>
        </w:r>
        <w:r w:rsidDel="00675D4D">
          <w:rPr>
            <w:noProof/>
            <w:webHidden/>
          </w:rPr>
          <w:tab/>
          <w:delText>60</w:delText>
        </w:r>
      </w:del>
    </w:p>
    <w:p w14:paraId="0A25CF0A" w14:textId="2B829DD6" w:rsidR="005B42F0" w:rsidDel="00675D4D" w:rsidRDefault="005B42F0">
      <w:pPr>
        <w:pStyle w:val="Tabladeilustraciones"/>
        <w:tabs>
          <w:tab w:val="right" w:leader="dot" w:pos="8494"/>
        </w:tabs>
        <w:rPr>
          <w:del w:id="1538" w:author="JORGE CONTRERAS ORTIZ" w:date="2021-09-04T11:50:00Z"/>
          <w:rFonts w:asciiTheme="minorHAnsi" w:eastAsiaTheme="minorEastAsia" w:hAnsiTheme="minorHAnsi" w:cstheme="minorBidi"/>
          <w:noProof/>
          <w:lang w:eastAsia="es-ES"/>
        </w:rPr>
      </w:pPr>
      <w:del w:id="1539" w:author="JORGE CONTRERAS ORTIZ" w:date="2021-09-04T11:50:00Z">
        <w:r w:rsidRPr="00FE1EC4" w:rsidDel="00675D4D">
          <w:rPr>
            <w:rStyle w:val="Hipervnculo"/>
            <w:noProof/>
          </w:rPr>
          <w:delText>Ilustración 27 Administrador de dispositivo antes de instalar los Drivers de KTWM102</w:delText>
        </w:r>
        <w:r w:rsidDel="00675D4D">
          <w:rPr>
            <w:noProof/>
            <w:webHidden/>
          </w:rPr>
          <w:tab/>
          <w:delText>63</w:delText>
        </w:r>
      </w:del>
    </w:p>
    <w:p w14:paraId="678461FD" w14:textId="7E5CFAE3" w:rsidR="005B42F0" w:rsidDel="00675D4D" w:rsidRDefault="005B42F0">
      <w:pPr>
        <w:pStyle w:val="Tabladeilustraciones"/>
        <w:tabs>
          <w:tab w:val="right" w:leader="dot" w:pos="8494"/>
        </w:tabs>
        <w:rPr>
          <w:del w:id="1540" w:author="JORGE CONTRERAS ORTIZ" w:date="2021-09-04T11:50:00Z"/>
          <w:rFonts w:asciiTheme="minorHAnsi" w:eastAsiaTheme="minorEastAsia" w:hAnsiTheme="minorHAnsi" w:cstheme="minorBidi"/>
          <w:noProof/>
          <w:lang w:eastAsia="es-ES"/>
        </w:rPr>
      </w:pPr>
      <w:del w:id="1541" w:author="JORGE CONTRERAS ORTIZ" w:date="2021-09-04T11:50:00Z">
        <w:r w:rsidRPr="00FE1EC4" w:rsidDel="00675D4D">
          <w:rPr>
            <w:rStyle w:val="Hipervnculo"/>
            <w:noProof/>
          </w:rPr>
          <w:delText>Ilustración 28 Instalación Drivers con Zadig Paso 1</w:delText>
        </w:r>
        <w:r w:rsidDel="00675D4D">
          <w:rPr>
            <w:noProof/>
            <w:webHidden/>
          </w:rPr>
          <w:tab/>
          <w:delText>64</w:delText>
        </w:r>
      </w:del>
    </w:p>
    <w:p w14:paraId="5CB00755" w14:textId="39BAA3F3" w:rsidR="005B42F0" w:rsidDel="00675D4D" w:rsidRDefault="005B42F0">
      <w:pPr>
        <w:pStyle w:val="Tabladeilustraciones"/>
        <w:tabs>
          <w:tab w:val="right" w:leader="dot" w:pos="8494"/>
        </w:tabs>
        <w:rPr>
          <w:del w:id="1542" w:author="JORGE CONTRERAS ORTIZ" w:date="2021-09-04T11:50:00Z"/>
          <w:rFonts w:asciiTheme="minorHAnsi" w:eastAsiaTheme="minorEastAsia" w:hAnsiTheme="minorHAnsi" w:cstheme="minorBidi"/>
          <w:noProof/>
          <w:lang w:eastAsia="es-ES"/>
        </w:rPr>
      </w:pPr>
      <w:del w:id="1543" w:author="JORGE CONTRERAS ORTIZ" w:date="2021-09-04T11:50:00Z">
        <w:r w:rsidRPr="00FE1EC4" w:rsidDel="00675D4D">
          <w:rPr>
            <w:rStyle w:val="Hipervnculo"/>
            <w:noProof/>
          </w:rPr>
          <w:delText>Ilustración 29 Instalación Drivers con Zadig Paso 2</w:delText>
        </w:r>
        <w:r w:rsidDel="00675D4D">
          <w:rPr>
            <w:noProof/>
            <w:webHidden/>
          </w:rPr>
          <w:tab/>
          <w:delText>65</w:delText>
        </w:r>
      </w:del>
    </w:p>
    <w:p w14:paraId="68163007" w14:textId="68DCF5A6" w:rsidR="005B42F0" w:rsidDel="00675D4D" w:rsidRDefault="005B42F0">
      <w:pPr>
        <w:pStyle w:val="Tabladeilustraciones"/>
        <w:tabs>
          <w:tab w:val="right" w:leader="dot" w:pos="8494"/>
        </w:tabs>
        <w:rPr>
          <w:del w:id="1544" w:author="JORGE CONTRERAS ORTIZ" w:date="2021-09-04T11:50:00Z"/>
          <w:rFonts w:asciiTheme="minorHAnsi" w:eastAsiaTheme="minorEastAsia" w:hAnsiTheme="minorHAnsi" w:cstheme="minorBidi"/>
          <w:noProof/>
          <w:lang w:eastAsia="es-ES"/>
        </w:rPr>
      </w:pPr>
      <w:del w:id="1545" w:author="JORGE CONTRERAS ORTIZ" w:date="2021-09-04T11:50:00Z">
        <w:r w:rsidRPr="00FE1EC4" w:rsidDel="00675D4D">
          <w:rPr>
            <w:rStyle w:val="Hipervnculo"/>
            <w:noProof/>
          </w:rPr>
          <w:delText>Ilustración 30 Instalación Drivers con Zadig Finalizada</w:delText>
        </w:r>
        <w:r w:rsidDel="00675D4D">
          <w:rPr>
            <w:noProof/>
            <w:webHidden/>
          </w:rPr>
          <w:tab/>
          <w:delText>65</w:delText>
        </w:r>
      </w:del>
    </w:p>
    <w:p w14:paraId="363D68D1" w14:textId="7D6D66C9" w:rsidR="005B42F0" w:rsidDel="00675D4D" w:rsidRDefault="005B42F0">
      <w:pPr>
        <w:pStyle w:val="Tabladeilustraciones"/>
        <w:tabs>
          <w:tab w:val="right" w:leader="dot" w:pos="8494"/>
        </w:tabs>
        <w:rPr>
          <w:del w:id="1546" w:author="JORGE CONTRERAS ORTIZ" w:date="2021-09-04T11:50:00Z"/>
          <w:rFonts w:asciiTheme="minorHAnsi" w:eastAsiaTheme="minorEastAsia" w:hAnsiTheme="minorHAnsi" w:cstheme="minorBidi"/>
          <w:noProof/>
          <w:lang w:eastAsia="es-ES"/>
        </w:rPr>
      </w:pPr>
      <w:del w:id="1547" w:author="JORGE CONTRERAS ORTIZ" w:date="2021-09-04T11:50:00Z">
        <w:r w:rsidRPr="00FE1EC4" w:rsidDel="00675D4D">
          <w:rPr>
            <w:rStyle w:val="Hipervnculo"/>
            <w:noProof/>
          </w:rPr>
          <w:delText>Ilustración 31 Administrador de Dispositivos Después de Instalar Drivers</w:delText>
        </w:r>
        <w:r w:rsidDel="00675D4D">
          <w:rPr>
            <w:noProof/>
            <w:webHidden/>
          </w:rPr>
          <w:tab/>
          <w:delText>66</w:delText>
        </w:r>
      </w:del>
    </w:p>
    <w:p w14:paraId="6CEADF75" w14:textId="7E598D0B" w:rsidR="005B42F0" w:rsidDel="00675D4D" w:rsidRDefault="005B42F0">
      <w:pPr>
        <w:pStyle w:val="Tabladeilustraciones"/>
        <w:tabs>
          <w:tab w:val="right" w:leader="dot" w:pos="8494"/>
        </w:tabs>
        <w:rPr>
          <w:del w:id="1548" w:author="JORGE CONTRERAS ORTIZ" w:date="2021-09-04T11:50:00Z"/>
          <w:rFonts w:asciiTheme="minorHAnsi" w:eastAsiaTheme="minorEastAsia" w:hAnsiTheme="minorHAnsi" w:cstheme="minorBidi"/>
          <w:noProof/>
          <w:lang w:eastAsia="es-ES"/>
        </w:rPr>
      </w:pPr>
      <w:del w:id="1549" w:author="JORGE CONTRERAS ORTIZ" w:date="2021-09-04T11:50:00Z">
        <w:r w:rsidRPr="00FE1EC4" w:rsidDel="00675D4D">
          <w:rPr>
            <w:rStyle w:val="Hipervnculo"/>
            <w:noProof/>
          </w:rPr>
          <w:delText>Ilustración 32 Instalar libusbk con Zadig</w:delText>
        </w:r>
        <w:r w:rsidDel="00675D4D">
          <w:rPr>
            <w:noProof/>
            <w:webHidden/>
          </w:rPr>
          <w:tab/>
          <w:delText>69</w:delText>
        </w:r>
      </w:del>
    </w:p>
    <w:p w14:paraId="098B7AED" w14:textId="6B40407A" w:rsidR="005B42F0" w:rsidDel="00675D4D" w:rsidRDefault="005B42F0">
      <w:pPr>
        <w:pStyle w:val="Tabladeilustraciones"/>
        <w:tabs>
          <w:tab w:val="right" w:leader="dot" w:pos="8494"/>
        </w:tabs>
        <w:rPr>
          <w:del w:id="1550" w:author="JORGE CONTRERAS ORTIZ" w:date="2021-09-04T11:50:00Z"/>
          <w:rFonts w:asciiTheme="minorHAnsi" w:eastAsiaTheme="minorEastAsia" w:hAnsiTheme="minorHAnsi" w:cstheme="minorBidi"/>
          <w:noProof/>
          <w:lang w:eastAsia="es-ES"/>
        </w:rPr>
      </w:pPr>
      <w:del w:id="1551" w:author="JORGE CONTRERAS ORTIZ" w:date="2021-09-04T11:50:00Z">
        <w:r w:rsidRPr="00FE1EC4" w:rsidDel="00675D4D">
          <w:rPr>
            <w:rStyle w:val="Hipervnculo"/>
            <w:noProof/>
          </w:rPr>
          <w:delText>Ilustración 33 Instalación Driver Libusbk xon Zadig Finalizada</w:delText>
        </w:r>
        <w:r w:rsidDel="00675D4D">
          <w:rPr>
            <w:noProof/>
            <w:webHidden/>
          </w:rPr>
          <w:tab/>
          <w:delText>70</w:delText>
        </w:r>
      </w:del>
    </w:p>
    <w:p w14:paraId="46F78D78" w14:textId="01CC7FC4" w:rsidR="005B42F0" w:rsidDel="00675D4D" w:rsidRDefault="005B42F0">
      <w:pPr>
        <w:pStyle w:val="Tabladeilustraciones"/>
        <w:tabs>
          <w:tab w:val="right" w:leader="dot" w:pos="8494"/>
        </w:tabs>
        <w:rPr>
          <w:del w:id="1552" w:author="JORGE CONTRERAS ORTIZ" w:date="2021-09-04T11:50:00Z"/>
          <w:rFonts w:asciiTheme="minorHAnsi" w:eastAsiaTheme="minorEastAsia" w:hAnsiTheme="minorHAnsi" w:cstheme="minorBidi"/>
          <w:noProof/>
          <w:lang w:eastAsia="es-ES"/>
        </w:rPr>
      </w:pPr>
      <w:del w:id="1553" w:author="JORGE CONTRERAS ORTIZ" w:date="2021-09-04T11:50:00Z">
        <w:r w:rsidRPr="00FE1EC4" w:rsidDel="00675D4D">
          <w:rPr>
            <w:rStyle w:val="Hipervnculo"/>
            <w:noProof/>
          </w:rPr>
          <w:delText>Ilustración 34 Instalar USB SERIAL (CDC) con Zadig</w:delText>
        </w:r>
        <w:r w:rsidDel="00675D4D">
          <w:rPr>
            <w:noProof/>
            <w:webHidden/>
          </w:rPr>
          <w:tab/>
          <w:delText>70</w:delText>
        </w:r>
      </w:del>
    </w:p>
    <w:p w14:paraId="21FB175A" w14:textId="2C6DA588" w:rsidR="005B42F0" w:rsidDel="00675D4D" w:rsidRDefault="005B42F0">
      <w:pPr>
        <w:pStyle w:val="Tabladeilustraciones"/>
        <w:tabs>
          <w:tab w:val="right" w:leader="dot" w:pos="8494"/>
        </w:tabs>
        <w:rPr>
          <w:del w:id="1554" w:author="JORGE CONTRERAS ORTIZ" w:date="2021-09-04T11:50:00Z"/>
          <w:rFonts w:asciiTheme="minorHAnsi" w:eastAsiaTheme="minorEastAsia" w:hAnsiTheme="minorHAnsi" w:cstheme="minorBidi"/>
          <w:noProof/>
          <w:lang w:eastAsia="es-ES"/>
        </w:rPr>
      </w:pPr>
      <w:del w:id="1555" w:author="JORGE CONTRERAS ORTIZ" w:date="2021-09-04T11:50:00Z">
        <w:r w:rsidRPr="00FE1EC4" w:rsidDel="00675D4D">
          <w:rPr>
            <w:rStyle w:val="Hipervnculo"/>
            <w:noProof/>
          </w:rPr>
          <w:delText>Ilustración 35 Instalación Driver USB Serial (CDC) con Zadig Finalizada</w:delText>
        </w:r>
        <w:r w:rsidDel="00675D4D">
          <w:rPr>
            <w:noProof/>
            <w:webHidden/>
          </w:rPr>
          <w:tab/>
          <w:delText>70</w:delText>
        </w:r>
      </w:del>
    </w:p>
    <w:p w14:paraId="38BB9A9B" w14:textId="090B7FD8" w:rsidR="005B42F0" w:rsidDel="00675D4D" w:rsidRDefault="005B42F0">
      <w:pPr>
        <w:pStyle w:val="Tabladeilustraciones"/>
        <w:tabs>
          <w:tab w:val="right" w:leader="dot" w:pos="8494"/>
        </w:tabs>
        <w:rPr>
          <w:del w:id="1556" w:author="JORGE CONTRERAS ORTIZ" w:date="2021-09-04T11:50:00Z"/>
          <w:rFonts w:asciiTheme="minorHAnsi" w:eastAsiaTheme="minorEastAsia" w:hAnsiTheme="minorHAnsi" w:cstheme="minorBidi"/>
          <w:noProof/>
          <w:lang w:eastAsia="es-ES"/>
        </w:rPr>
      </w:pPr>
      <w:del w:id="1557" w:author="JORGE CONTRERAS ORTIZ" w:date="2021-09-04T11:50:00Z">
        <w:r w:rsidRPr="00FE1EC4" w:rsidDel="00675D4D">
          <w:rPr>
            <w:rStyle w:val="Hipervnculo"/>
            <w:noProof/>
          </w:rPr>
          <w:delText>Ilustración 36 Administrador de Dispositivos después de la instalación</w:delText>
        </w:r>
        <w:r w:rsidDel="00675D4D">
          <w:rPr>
            <w:noProof/>
            <w:webHidden/>
          </w:rPr>
          <w:tab/>
          <w:delText>71</w:delText>
        </w:r>
      </w:del>
    </w:p>
    <w:p w14:paraId="10270E05" w14:textId="5D813302" w:rsidR="005B42F0" w:rsidDel="00675D4D" w:rsidRDefault="005B42F0">
      <w:pPr>
        <w:pStyle w:val="Tabladeilustraciones"/>
        <w:tabs>
          <w:tab w:val="right" w:leader="dot" w:pos="8494"/>
        </w:tabs>
        <w:rPr>
          <w:del w:id="1558" w:author="JORGE CONTRERAS ORTIZ" w:date="2021-09-04T11:50:00Z"/>
          <w:rFonts w:asciiTheme="minorHAnsi" w:eastAsiaTheme="minorEastAsia" w:hAnsiTheme="minorHAnsi" w:cstheme="minorBidi"/>
          <w:noProof/>
          <w:lang w:eastAsia="es-ES"/>
        </w:rPr>
      </w:pPr>
      <w:del w:id="1559" w:author="JORGE CONTRERAS ORTIZ" w:date="2021-09-04T11:50:00Z">
        <w:r w:rsidRPr="00FE1EC4" w:rsidDel="00675D4D">
          <w:rPr>
            <w:rStyle w:val="Hipervnculo"/>
            <w:noProof/>
          </w:rPr>
          <w:delText>Ilustración 37 Terminal Termite</w:delText>
        </w:r>
        <w:r w:rsidDel="00675D4D">
          <w:rPr>
            <w:noProof/>
            <w:webHidden/>
          </w:rPr>
          <w:tab/>
          <w:delText>73</w:delText>
        </w:r>
      </w:del>
    </w:p>
    <w:p w14:paraId="455183E6" w14:textId="197C3819" w:rsidR="005B42F0" w:rsidDel="00675D4D" w:rsidRDefault="005B42F0">
      <w:pPr>
        <w:pStyle w:val="Tabladeilustraciones"/>
        <w:tabs>
          <w:tab w:val="right" w:leader="dot" w:pos="8494"/>
        </w:tabs>
        <w:rPr>
          <w:del w:id="1560" w:author="JORGE CONTRERAS ORTIZ" w:date="2021-09-04T11:50:00Z"/>
          <w:rFonts w:asciiTheme="minorHAnsi" w:eastAsiaTheme="minorEastAsia" w:hAnsiTheme="minorHAnsi" w:cstheme="minorBidi"/>
          <w:noProof/>
          <w:lang w:eastAsia="es-ES"/>
        </w:rPr>
      </w:pPr>
      <w:del w:id="1561" w:author="JORGE CONTRERAS ORTIZ" w:date="2021-09-04T11:50:00Z">
        <w:r w:rsidRPr="00FE1EC4" w:rsidDel="00675D4D">
          <w:rPr>
            <w:rStyle w:val="Hipervnculo"/>
            <w:noProof/>
          </w:rPr>
          <w:delText>Ilustración 38 Herramienta KiTools</w:delText>
        </w:r>
        <w:r w:rsidDel="00675D4D">
          <w:rPr>
            <w:noProof/>
            <w:webHidden/>
          </w:rPr>
          <w:tab/>
          <w:delText>75</w:delText>
        </w:r>
      </w:del>
    </w:p>
    <w:p w14:paraId="633DDD3A" w14:textId="6BE6F318" w:rsidR="005B42F0" w:rsidDel="00675D4D" w:rsidRDefault="005B42F0">
      <w:pPr>
        <w:pStyle w:val="Tabladeilustraciones"/>
        <w:tabs>
          <w:tab w:val="right" w:leader="dot" w:pos="8494"/>
        </w:tabs>
        <w:rPr>
          <w:del w:id="1562" w:author="JORGE CONTRERAS ORTIZ" w:date="2021-09-04T11:50:00Z"/>
          <w:rFonts w:asciiTheme="minorHAnsi" w:eastAsiaTheme="minorEastAsia" w:hAnsiTheme="minorHAnsi" w:cstheme="minorBidi"/>
          <w:noProof/>
          <w:lang w:eastAsia="es-ES"/>
        </w:rPr>
      </w:pPr>
      <w:del w:id="1563" w:author="JORGE CONTRERAS ORTIZ" w:date="2021-09-04T11:50:00Z">
        <w:r w:rsidRPr="00FE1EC4" w:rsidDel="00675D4D">
          <w:rPr>
            <w:rStyle w:val="Hipervnculo"/>
            <w:noProof/>
          </w:rPr>
          <w:delText>Ilustración 39 IP como parámetros</w:delText>
        </w:r>
        <w:r w:rsidDel="00675D4D">
          <w:rPr>
            <w:noProof/>
            <w:webHidden/>
          </w:rPr>
          <w:tab/>
          <w:delText>76</w:delText>
        </w:r>
      </w:del>
    </w:p>
    <w:p w14:paraId="575CEFA2" w14:textId="557552CB" w:rsidR="005B42F0" w:rsidDel="00675D4D" w:rsidRDefault="005B42F0">
      <w:pPr>
        <w:pStyle w:val="Tabladeilustraciones"/>
        <w:tabs>
          <w:tab w:val="right" w:leader="dot" w:pos="8494"/>
        </w:tabs>
        <w:rPr>
          <w:del w:id="1564" w:author="JORGE CONTRERAS ORTIZ" w:date="2021-09-04T11:50:00Z"/>
          <w:rFonts w:asciiTheme="minorHAnsi" w:eastAsiaTheme="minorEastAsia" w:hAnsiTheme="minorHAnsi" w:cstheme="minorBidi"/>
          <w:noProof/>
          <w:lang w:eastAsia="es-ES"/>
        </w:rPr>
      </w:pPr>
      <w:del w:id="1565" w:author="JORGE CONTRERAS ORTIZ" w:date="2021-09-04T11:50:00Z">
        <w:r w:rsidRPr="00FE1EC4" w:rsidDel="00675D4D">
          <w:rPr>
            <w:rStyle w:val="Hipervnculo"/>
            <w:noProof/>
          </w:rPr>
          <w:delText>Ilustración 40 Esquema de comunicación entre Host Externo y el dispositivo KTWM102</w:delText>
        </w:r>
        <w:r w:rsidDel="00675D4D">
          <w:rPr>
            <w:noProof/>
            <w:webHidden/>
          </w:rPr>
          <w:tab/>
          <w:delText>77</w:delText>
        </w:r>
      </w:del>
    </w:p>
    <w:p w14:paraId="2361F378" w14:textId="0FBCC68F" w:rsidR="005B42F0" w:rsidDel="00675D4D" w:rsidRDefault="005B42F0">
      <w:pPr>
        <w:pStyle w:val="Tabladeilustraciones"/>
        <w:tabs>
          <w:tab w:val="right" w:leader="dot" w:pos="8494"/>
        </w:tabs>
        <w:rPr>
          <w:del w:id="1566" w:author="JORGE CONTRERAS ORTIZ" w:date="2021-09-04T11:50:00Z"/>
          <w:rFonts w:asciiTheme="minorHAnsi" w:eastAsiaTheme="minorEastAsia" w:hAnsiTheme="minorHAnsi" w:cstheme="minorBidi"/>
          <w:noProof/>
          <w:lang w:eastAsia="es-ES"/>
        </w:rPr>
      </w:pPr>
      <w:del w:id="1567" w:author="JORGE CONTRERAS ORTIZ" w:date="2021-09-04T11:50:00Z">
        <w:r w:rsidRPr="00FE1EC4" w:rsidDel="00675D4D">
          <w:rPr>
            <w:rStyle w:val="Hipervnculo"/>
            <w:noProof/>
          </w:rPr>
          <w:delText>Ilustración 41 Ejemplo Rutina de Comando - Esperar Respuesta</w:delText>
        </w:r>
        <w:r w:rsidDel="00675D4D">
          <w:rPr>
            <w:noProof/>
            <w:webHidden/>
          </w:rPr>
          <w:tab/>
          <w:delText>80</w:delText>
        </w:r>
      </w:del>
    </w:p>
    <w:p w14:paraId="7FC5FF5B" w14:textId="658E77A0" w:rsidR="005B42F0" w:rsidDel="00675D4D" w:rsidRDefault="005B42F0">
      <w:pPr>
        <w:pStyle w:val="Tabladeilustraciones"/>
        <w:tabs>
          <w:tab w:val="right" w:leader="dot" w:pos="8494"/>
        </w:tabs>
        <w:rPr>
          <w:del w:id="1568" w:author="JORGE CONTRERAS ORTIZ" w:date="2021-09-04T11:50:00Z"/>
          <w:rFonts w:asciiTheme="minorHAnsi" w:eastAsiaTheme="minorEastAsia" w:hAnsiTheme="minorHAnsi" w:cstheme="minorBidi"/>
          <w:noProof/>
          <w:lang w:eastAsia="es-ES"/>
        </w:rPr>
      </w:pPr>
      <w:del w:id="1569" w:author="JORGE CONTRERAS ORTIZ" w:date="2021-09-04T11:50:00Z">
        <w:r w:rsidRPr="00FE1EC4" w:rsidDel="00675D4D">
          <w:rPr>
            <w:rStyle w:val="Hipervnculo"/>
            <w:noProof/>
          </w:rPr>
          <w:delText>Ilustración 42 Jerarquía Circuito</w:delText>
        </w:r>
        <w:r w:rsidDel="00675D4D">
          <w:rPr>
            <w:noProof/>
            <w:webHidden/>
          </w:rPr>
          <w:tab/>
          <w:delText>83</w:delText>
        </w:r>
      </w:del>
    </w:p>
    <w:p w14:paraId="69E2522C" w14:textId="6775CA91" w:rsidR="005B42F0" w:rsidDel="00675D4D" w:rsidRDefault="005B42F0">
      <w:pPr>
        <w:pStyle w:val="Tabladeilustraciones"/>
        <w:tabs>
          <w:tab w:val="right" w:leader="dot" w:pos="8494"/>
        </w:tabs>
        <w:rPr>
          <w:del w:id="1570" w:author="JORGE CONTRERAS ORTIZ" w:date="2021-09-04T11:50:00Z"/>
          <w:rFonts w:asciiTheme="minorHAnsi" w:eastAsiaTheme="minorEastAsia" w:hAnsiTheme="minorHAnsi" w:cstheme="minorBidi"/>
          <w:noProof/>
          <w:lang w:eastAsia="es-ES"/>
        </w:rPr>
      </w:pPr>
      <w:del w:id="1571" w:author="JORGE CONTRERAS ORTIZ" w:date="2021-09-04T11:50:00Z">
        <w:r w:rsidRPr="00FE1EC4" w:rsidDel="00675D4D">
          <w:rPr>
            <w:rStyle w:val="Hipervnculo"/>
            <w:noProof/>
          </w:rPr>
          <w:delText>Ilustración 43 Circuito de Alimentación</w:delText>
        </w:r>
        <w:r w:rsidDel="00675D4D">
          <w:rPr>
            <w:noProof/>
            <w:webHidden/>
          </w:rPr>
          <w:tab/>
          <w:delText>84</w:delText>
        </w:r>
      </w:del>
    </w:p>
    <w:p w14:paraId="2A77559A" w14:textId="16761259" w:rsidR="005B42F0" w:rsidDel="00675D4D" w:rsidRDefault="005B42F0">
      <w:pPr>
        <w:pStyle w:val="Tabladeilustraciones"/>
        <w:tabs>
          <w:tab w:val="right" w:leader="dot" w:pos="8494"/>
        </w:tabs>
        <w:rPr>
          <w:del w:id="1572" w:author="JORGE CONTRERAS ORTIZ" w:date="2021-09-04T11:50:00Z"/>
          <w:rFonts w:asciiTheme="minorHAnsi" w:eastAsiaTheme="minorEastAsia" w:hAnsiTheme="minorHAnsi" w:cstheme="minorBidi"/>
          <w:noProof/>
          <w:lang w:eastAsia="es-ES"/>
        </w:rPr>
      </w:pPr>
      <w:del w:id="1573" w:author="JORGE CONTRERAS ORTIZ" w:date="2021-09-04T11:50:00Z">
        <w:r w:rsidRPr="00FE1EC4" w:rsidDel="00675D4D">
          <w:rPr>
            <w:rStyle w:val="Hipervnculo"/>
            <w:noProof/>
          </w:rPr>
          <w:delText>Ilustración 44 Circuito Integración del Módulo</w:delText>
        </w:r>
        <w:r w:rsidDel="00675D4D">
          <w:rPr>
            <w:noProof/>
            <w:webHidden/>
          </w:rPr>
          <w:tab/>
          <w:delText>85</w:delText>
        </w:r>
      </w:del>
    </w:p>
    <w:p w14:paraId="3F1BB2D6" w14:textId="7D2A151B" w:rsidR="005B42F0" w:rsidDel="00675D4D" w:rsidRDefault="005B42F0">
      <w:pPr>
        <w:pStyle w:val="Tabladeilustraciones"/>
        <w:tabs>
          <w:tab w:val="right" w:leader="dot" w:pos="8494"/>
        </w:tabs>
        <w:rPr>
          <w:del w:id="1574" w:author="JORGE CONTRERAS ORTIZ" w:date="2021-09-04T11:50:00Z"/>
          <w:rFonts w:asciiTheme="minorHAnsi" w:eastAsiaTheme="minorEastAsia" w:hAnsiTheme="minorHAnsi" w:cstheme="minorBidi"/>
          <w:noProof/>
          <w:lang w:eastAsia="es-ES"/>
        </w:rPr>
      </w:pPr>
      <w:del w:id="1575" w:author="JORGE CONTRERAS ORTIZ" w:date="2021-09-04T11:50:00Z">
        <w:r w:rsidRPr="00FE1EC4" w:rsidDel="00675D4D">
          <w:rPr>
            <w:rStyle w:val="Hipervnculo"/>
            <w:noProof/>
          </w:rPr>
          <w:delText>Ilustración 45 Dispositivo KTWM102</w:delText>
        </w:r>
        <w:r w:rsidDel="00675D4D">
          <w:rPr>
            <w:noProof/>
            <w:webHidden/>
          </w:rPr>
          <w:tab/>
          <w:delText>85</w:delText>
        </w:r>
      </w:del>
    </w:p>
    <w:p w14:paraId="24A896EF" w14:textId="285C7C5E" w:rsidR="005B42F0" w:rsidDel="00675D4D" w:rsidRDefault="005B42F0">
      <w:pPr>
        <w:pStyle w:val="Tabladeilustraciones"/>
        <w:tabs>
          <w:tab w:val="right" w:leader="dot" w:pos="8494"/>
        </w:tabs>
        <w:rPr>
          <w:del w:id="1576" w:author="JORGE CONTRERAS ORTIZ" w:date="2021-09-04T11:50:00Z"/>
          <w:rFonts w:asciiTheme="minorHAnsi" w:eastAsiaTheme="minorEastAsia" w:hAnsiTheme="minorHAnsi" w:cstheme="minorBidi"/>
          <w:noProof/>
          <w:lang w:eastAsia="es-ES"/>
        </w:rPr>
      </w:pPr>
      <w:del w:id="1577" w:author="JORGE CONTRERAS ORTIZ" w:date="2021-09-04T11:50:00Z">
        <w:r w:rsidRPr="00FE1EC4" w:rsidDel="00675D4D">
          <w:rPr>
            <w:rStyle w:val="Hipervnculo"/>
            <w:noProof/>
          </w:rPr>
          <w:delText>Ilustración 46 Conectores Verticales</w:delText>
        </w:r>
        <w:r w:rsidDel="00675D4D">
          <w:rPr>
            <w:noProof/>
            <w:webHidden/>
          </w:rPr>
          <w:tab/>
          <w:delText>87</w:delText>
        </w:r>
      </w:del>
    </w:p>
    <w:p w14:paraId="72B30478" w14:textId="3500A7D8" w:rsidR="005B42F0" w:rsidDel="00675D4D" w:rsidRDefault="005B42F0">
      <w:pPr>
        <w:pStyle w:val="Tabladeilustraciones"/>
        <w:tabs>
          <w:tab w:val="right" w:leader="dot" w:pos="8494"/>
        </w:tabs>
        <w:rPr>
          <w:del w:id="1578" w:author="JORGE CONTRERAS ORTIZ" w:date="2021-09-04T11:50:00Z"/>
          <w:rFonts w:asciiTheme="minorHAnsi" w:eastAsiaTheme="minorEastAsia" w:hAnsiTheme="minorHAnsi" w:cstheme="minorBidi"/>
          <w:noProof/>
          <w:lang w:eastAsia="es-ES"/>
        </w:rPr>
      </w:pPr>
      <w:del w:id="1579" w:author="JORGE CONTRERAS ORTIZ" w:date="2021-09-04T11:50:00Z">
        <w:r w:rsidRPr="00FE1EC4" w:rsidDel="00675D4D">
          <w:rPr>
            <w:rStyle w:val="Hipervnculo"/>
            <w:noProof/>
          </w:rPr>
          <w:delText>Ilustración 47 Conector USB</w:delText>
        </w:r>
        <w:r w:rsidDel="00675D4D">
          <w:rPr>
            <w:noProof/>
            <w:webHidden/>
          </w:rPr>
          <w:tab/>
          <w:delText>88</w:delText>
        </w:r>
      </w:del>
    </w:p>
    <w:p w14:paraId="58BF71E5" w14:textId="0CCB2CC9" w:rsidR="005B42F0" w:rsidDel="00675D4D" w:rsidRDefault="005B42F0">
      <w:pPr>
        <w:pStyle w:val="Tabladeilustraciones"/>
        <w:tabs>
          <w:tab w:val="right" w:leader="dot" w:pos="8494"/>
        </w:tabs>
        <w:rPr>
          <w:del w:id="1580" w:author="JORGE CONTRERAS ORTIZ" w:date="2021-09-04T11:50:00Z"/>
          <w:rFonts w:asciiTheme="minorHAnsi" w:eastAsiaTheme="minorEastAsia" w:hAnsiTheme="minorHAnsi" w:cstheme="minorBidi"/>
          <w:noProof/>
          <w:lang w:eastAsia="es-ES"/>
        </w:rPr>
      </w:pPr>
      <w:del w:id="1581" w:author="JORGE CONTRERAS ORTIZ" w:date="2021-09-04T11:50:00Z">
        <w:r w:rsidRPr="00FE1EC4" w:rsidDel="00675D4D">
          <w:rPr>
            <w:rStyle w:val="Hipervnculo"/>
            <w:noProof/>
          </w:rPr>
          <w:delText>Ilustración 48 Layout Completo</w:delText>
        </w:r>
        <w:r w:rsidDel="00675D4D">
          <w:rPr>
            <w:noProof/>
            <w:webHidden/>
          </w:rPr>
          <w:tab/>
          <w:delText>89</w:delText>
        </w:r>
      </w:del>
    </w:p>
    <w:p w14:paraId="4381333C" w14:textId="21D09783" w:rsidR="005B42F0" w:rsidDel="00675D4D" w:rsidRDefault="005B42F0">
      <w:pPr>
        <w:pStyle w:val="Tabladeilustraciones"/>
        <w:tabs>
          <w:tab w:val="right" w:leader="dot" w:pos="8494"/>
        </w:tabs>
        <w:rPr>
          <w:del w:id="1582" w:author="JORGE CONTRERAS ORTIZ" w:date="2021-09-04T11:50:00Z"/>
          <w:rFonts w:asciiTheme="minorHAnsi" w:eastAsiaTheme="minorEastAsia" w:hAnsiTheme="minorHAnsi" w:cstheme="minorBidi"/>
          <w:noProof/>
          <w:lang w:eastAsia="es-ES"/>
        </w:rPr>
      </w:pPr>
      <w:del w:id="1583" w:author="JORGE CONTRERAS ORTIZ" w:date="2021-09-04T11:50:00Z">
        <w:r w:rsidRPr="00FE1EC4" w:rsidDel="00675D4D">
          <w:rPr>
            <w:rStyle w:val="Hipervnculo"/>
            <w:noProof/>
          </w:rPr>
          <w:delText>Ilustración 49 Layout Capa TOP</w:delText>
        </w:r>
        <w:r w:rsidDel="00675D4D">
          <w:rPr>
            <w:noProof/>
            <w:webHidden/>
          </w:rPr>
          <w:tab/>
          <w:delText>90</w:delText>
        </w:r>
      </w:del>
    </w:p>
    <w:p w14:paraId="4E9764DB" w14:textId="42486466" w:rsidR="005B42F0" w:rsidDel="00675D4D" w:rsidRDefault="005B42F0">
      <w:pPr>
        <w:pStyle w:val="Tabladeilustraciones"/>
        <w:tabs>
          <w:tab w:val="right" w:leader="dot" w:pos="8494"/>
        </w:tabs>
        <w:rPr>
          <w:del w:id="1584" w:author="JORGE CONTRERAS ORTIZ" w:date="2021-09-04T11:50:00Z"/>
          <w:rFonts w:asciiTheme="minorHAnsi" w:eastAsiaTheme="minorEastAsia" w:hAnsiTheme="minorHAnsi" w:cstheme="minorBidi"/>
          <w:noProof/>
          <w:lang w:eastAsia="es-ES"/>
        </w:rPr>
      </w:pPr>
      <w:del w:id="1585" w:author="JORGE CONTRERAS ORTIZ" w:date="2021-09-04T11:50:00Z">
        <w:r w:rsidRPr="00FE1EC4" w:rsidDel="00675D4D">
          <w:rPr>
            <w:rStyle w:val="Hipervnculo"/>
            <w:noProof/>
          </w:rPr>
          <w:delText>Ilustración 50 Layout Capa BOTTOM</w:delText>
        </w:r>
        <w:r w:rsidDel="00675D4D">
          <w:rPr>
            <w:noProof/>
            <w:webHidden/>
          </w:rPr>
          <w:tab/>
          <w:delText>91</w:delText>
        </w:r>
      </w:del>
    </w:p>
    <w:p w14:paraId="2104FA28" w14:textId="0898814A" w:rsidR="005B42F0" w:rsidDel="00675D4D" w:rsidRDefault="005B42F0">
      <w:pPr>
        <w:pStyle w:val="Tabladeilustraciones"/>
        <w:tabs>
          <w:tab w:val="right" w:leader="dot" w:pos="8494"/>
        </w:tabs>
        <w:rPr>
          <w:del w:id="1586" w:author="JORGE CONTRERAS ORTIZ" w:date="2021-09-04T11:50:00Z"/>
          <w:rFonts w:asciiTheme="minorHAnsi" w:eastAsiaTheme="minorEastAsia" w:hAnsiTheme="minorHAnsi" w:cstheme="minorBidi"/>
          <w:noProof/>
          <w:lang w:eastAsia="es-ES"/>
        </w:rPr>
      </w:pPr>
      <w:del w:id="1587" w:author="JORGE CONTRERAS ORTIZ" w:date="2021-09-04T11:50:00Z">
        <w:r w:rsidRPr="00FE1EC4" w:rsidDel="00675D4D">
          <w:rPr>
            <w:rStyle w:val="Hipervnculo"/>
            <w:noProof/>
            <w:lang w:val="en-US"/>
          </w:rPr>
          <w:delText>Ilustración 51 PCB Coockie Thread TOP</w:delText>
        </w:r>
        <w:r w:rsidDel="00675D4D">
          <w:rPr>
            <w:noProof/>
            <w:webHidden/>
          </w:rPr>
          <w:tab/>
          <w:delText>92</w:delText>
        </w:r>
      </w:del>
    </w:p>
    <w:p w14:paraId="56FD86C7" w14:textId="26C0EFA3" w:rsidR="005B42F0" w:rsidDel="00675D4D" w:rsidRDefault="005B42F0">
      <w:pPr>
        <w:pStyle w:val="Tabladeilustraciones"/>
        <w:tabs>
          <w:tab w:val="right" w:leader="dot" w:pos="8494"/>
        </w:tabs>
        <w:rPr>
          <w:del w:id="1588" w:author="JORGE CONTRERAS ORTIZ" w:date="2021-09-04T11:50:00Z"/>
          <w:rFonts w:asciiTheme="minorHAnsi" w:eastAsiaTheme="minorEastAsia" w:hAnsiTheme="minorHAnsi" w:cstheme="minorBidi"/>
          <w:noProof/>
          <w:lang w:eastAsia="es-ES"/>
        </w:rPr>
      </w:pPr>
      <w:del w:id="1589" w:author="JORGE CONTRERAS ORTIZ" w:date="2021-09-04T11:50:00Z">
        <w:r w:rsidRPr="00FE1EC4" w:rsidDel="00675D4D">
          <w:rPr>
            <w:rStyle w:val="Hipervnculo"/>
            <w:noProof/>
          </w:rPr>
          <w:delText>Ilustración 52 PCB Coockie Thread TOP</w:delText>
        </w:r>
        <w:r w:rsidDel="00675D4D">
          <w:rPr>
            <w:noProof/>
            <w:webHidden/>
          </w:rPr>
          <w:tab/>
          <w:delText>92</w:delText>
        </w:r>
      </w:del>
    </w:p>
    <w:p w14:paraId="57286D9D" w14:textId="14AEE608" w:rsidR="005B42F0" w:rsidDel="00675D4D" w:rsidRDefault="005B42F0">
      <w:pPr>
        <w:pStyle w:val="Tabladeilustraciones"/>
        <w:tabs>
          <w:tab w:val="right" w:leader="dot" w:pos="8494"/>
        </w:tabs>
        <w:rPr>
          <w:del w:id="1590" w:author="JORGE CONTRERAS ORTIZ" w:date="2021-09-04T11:50:00Z"/>
          <w:rFonts w:asciiTheme="minorHAnsi" w:eastAsiaTheme="minorEastAsia" w:hAnsiTheme="minorHAnsi" w:cstheme="minorBidi"/>
          <w:noProof/>
          <w:lang w:eastAsia="es-ES"/>
        </w:rPr>
      </w:pPr>
      <w:del w:id="1591" w:author="JORGE CONTRERAS ORTIZ" w:date="2021-09-04T11:50:00Z">
        <w:r w:rsidRPr="00FE1EC4" w:rsidDel="00675D4D">
          <w:rPr>
            <w:rStyle w:val="Hipervnculo"/>
            <w:noProof/>
          </w:rPr>
          <w:delText>Ilustración 53 Kit de Desarrollo STM32F407G-DISC1</w:delText>
        </w:r>
        <w:r w:rsidDel="00675D4D">
          <w:rPr>
            <w:noProof/>
            <w:webHidden/>
          </w:rPr>
          <w:tab/>
          <w:delText>93</w:delText>
        </w:r>
      </w:del>
    </w:p>
    <w:p w14:paraId="4501FA66" w14:textId="23AD3971" w:rsidR="005B42F0" w:rsidDel="00675D4D" w:rsidRDefault="005B42F0">
      <w:pPr>
        <w:pStyle w:val="Tabladeilustraciones"/>
        <w:tabs>
          <w:tab w:val="right" w:leader="dot" w:pos="8494"/>
        </w:tabs>
        <w:rPr>
          <w:del w:id="1592" w:author="JORGE CONTRERAS ORTIZ" w:date="2021-09-04T11:50:00Z"/>
          <w:rFonts w:asciiTheme="minorHAnsi" w:eastAsiaTheme="minorEastAsia" w:hAnsiTheme="minorHAnsi" w:cstheme="minorBidi"/>
          <w:noProof/>
          <w:lang w:eastAsia="es-ES"/>
        </w:rPr>
      </w:pPr>
      <w:del w:id="1593" w:author="JORGE CONTRERAS ORTIZ" w:date="2021-09-04T11:50:00Z">
        <w:r w:rsidRPr="00FE1EC4" w:rsidDel="00675D4D">
          <w:rPr>
            <w:rStyle w:val="Hipervnculo"/>
            <w:noProof/>
          </w:rPr>
          <w:delText>Ilustración 54 KTDG102 Evaluation Dongle</w:delText>
        </w:r>
        <w:r w:rsidDel="00675D4D">
          <w:rPr>
            <w:noProof/>
            <w:webHidden/>
          </w:rPr>
          <w:tab/>
          <w:delText>93</w:delText>
        </w:r>
      </w:del>
    </w:p>
    <w:p w14:paraId="77EFF723" w14:textId="5BA75987" w:rsidR="005B42F0" w:rsidDel="00675D4D" w:rsidRDefault="005B42F0">
      <w:pPr>
        <w:pStyle w:val="Tabladeilustraciones"/>
        <w:tabs>
          <w:tab w:val="right" w:leader="dot" w:pos="8494"/>
        </w:tabs>
        <w:rPr>
          <w:del w:id="1594" w:author="JORGE CONTRERAS ORTIZ" w:date="2021-09-04T11:50:00Z"/>
          <w:rFonts w:asciiTheme="minorHAnsi" w:eastAsiaTheme="minorEastAsia" w:hAnsiTheme="minorHAnsi" w:cstheme="minorBidi"/>
          <w:noProof/>
          <w:lang w:eastAsia="es-ES"/>
        </w:rPr>
      </w:pPr>
      <w:del w:id="1595" w:author="JORGE CONTRERAS ORTIZ" w:date="2021-09-04T11:50:00Z">
        <w:r w:rsidRPr="00FE1EC4" w:rsidDel="00675D4D">
          <w:rPr>
            <w:rStyle w:val="Hipervnculo"/>
            <w:noProof/>
          </w:rPr>
          <w:delText>Ilustración 55 Módulo KTWM102</w:delText>
        </w:r>
        <w:r w:rsidDel="00675D4D">
          <w:rPr>
            <w:noProof/>
            <w:webHidden/>
          </w:rPr>
          <w:tab/>
          <w:delText>94</w:delText>
        </w:r>
      </w:del>
    </w:p>
    <w:p w14:paraId="4BE902FC" w14:textId="4C42C7AB" w:rsidR="005B42F0" w:rsidDel="00675D4D" w:rsidRDefault="005B42F0">
      <w:pPr>
        <w:pStyle w:val="Tabladeilustraciones"/>
        <w:tabs>
          <w:tab w:val="right" w:leader="dot" w:pos="8494"/>
        </w:tabs>
        <w:rPr>
          <w:del w:id="1596" w:author="JORGE CONTRERAS ORTIZ" w:date="2021-09-04T11:50:00Z"/>
          <w:rFonts w:asciiTheme="minorHAnsi" w:eastAsiaTheme="minorEastAsia" w:hAnsiTheme="minorHAnsi" w:cstheme="minorBidi"/>
          <w:noProof/>
          <w:lang w:eastAsia="es-ES"/>
        </w:rPr>
      </w:pPr>
      <w:del w:id="1597" w:author="JORGE CONTRERAS ORTIZ" w:date="2021-09-04T11:50:00Z">
        <w:r w:rsidRPr="00FE1EC4" w:rsidDel="00675D4D">
          <w:rPr>
            <w:rStyle w:val="Hipervnculo"/>
            <w:noProof/>
          </w:rPr>
          <w:delText>Ilustración 56 Border Router</w:delText>
        </w:r>
        <w:r w:rsidDel="00675D4D">
          <w:rPr>
            <w:noProof/>
            <w:webHidden/>
          </w:rPr>
          <w:tab/>
          <w:delText>94</w:delText>
        </w:r>
      </w:del>
    </w:p>
    <w:p w14:paraId="45244E65" w14:textId="1BD27764" w:rsidR="005B42F0" w:rsidDel="00675D4D" w:rsidRDefault="005B42F0">
      <w:pPr>
        <w:pStyle w:val="Tabladeilustraciones"/>
        <w:tabs>
          <w:tab w:val="right" w:leader="dot" w:pos="8494"/>
        </w:tabs>
        <w:rPr>
          <w:del w:id="1598" w:author="JORGE CONTRERAS ORTIZ" w:date="2021-09-04T11:50:00Z"/>
          <w:rFonts w:asciiTheme="minorHAnsi" w:eastAsiaTheme="minorEastAsia" w:hAnsiTheme="minorHAnsi" w:cstheme="minorBidi"/>
          <w:noProof/>
          <w:lang w:eastAsia="es-ES"/>
        </w:rPr>
      </w:pPr>
      <w:del w:id="1599" w:author="JORGE CONTRERAS ORTIZ" w:date="2021-09-04T11:50:00Z">
        <w:r w:rsidRPr="00FE1EC4" w:rsidDel="00675D4D">
          <w:rPr>
            <w:rStyle w:val="Hipervnculo"/>
            <w:noProof/>
          </w:rPr>
          <w:delText>Ilustración 57 Módulos de Procesamiento y de Alimentación de la Coockie</w:delText>
        </w:r>
        <w:r w:rsidDel="00675D4D">
          <w:rPr>
            <w:noProof/>
            <w:webHidden/>
          </w:rPr>
          <w:tab/>
          <w:delText>95</w:delText>
        </w:r>
      </w:del>
    </w:p>
    <w:p w14:paraId="1CE05229" w14:textId="02E7C8A2" w:rsidR="005B42F0" w:rsidDel="00675D4D" w:rsidRDefault="005B42F0">
      <w:pPr>
        <w:pStyle w:val="Tabladeilustraciones"/>
        <w:tabs>
          <w:tab w:val="right" w:leader="dot" w:pos="8494"/>
        </w:tabs>
        <w:rPr>
          <w:del w:id="1600" w:author="JORGE CONTRERAS ORTIZ" w:date="2021-09-04T11:50:00Z"/>
          <w:rFonts w:asciiTheme="minorHAnsi" w:eastAsiaTheme="minorEastAsia" w:hAnsiTheme="minorHAnsi" w:cstheme="minorBidi"/>
          <w:noProof/>
          <w:lang w:eastAsia="es-ES"/>
        </w:rPr>
      </w:pPr>
      <w:del w:id="1601" w:author="JORGE CONTRERAS ORTIZ" w:date="2021-09-04T11:50:00Z">
        <w:r w:rsidRPr="00FE1EC4" w:rsidDel="00675D4D">
          <w:rPr>
            <w:rStyle w:val="Hipervnculo"/>
            <w:noProof/>
          </w:rPr>
          <w:delText>Ilustración 58 Diagrama de conexión PC - Dongle - uC</w:delText>
        </w:r>
        <w:r w:rsidDel="00675D4D">
          <w:rPr>
            <w:noProof/>
            <w:webHidden/>
          </w:rPr>
          <w:tab/>
          <w:delText>96</w:delText>
        </w:r>
      </w:del>
    </w:p>
    <w:p w14:paraId="64BC9DB9" w14:textId="61120EFE" w:rsidR="005B42F0" w:rsidDel="00675D4D" w:rsidRDefault="005B42F0">
      <w:pPr>
        <w:pStyle w:val="Tabladeilustraciones"/>
        <w:tabs>
          <w:tab w:val="right" w:leader="dot" w:pos="8494"/>
        </w:tabs>
        <w:rPr>
          <w:del w:id="1602" w:author="JORGE CONTRERAS ORTIZ" w:date="2021-09-04T11:50:00Z"/>
          <w:rFonts w:asciiTheme="minorHAnsi" w:eastAsiaTheme="minorEastAsia" w:hAnsiTheme="minorHAnsi" w:cstheme="minorBidi"/>
          <w:noProof/>
          <w:lang w:eastAsia="es-ES"/>
        </w:rPr>
      </w:pPr>
      <w:del w:id="1603" w:author="JORGE CONTRERAS ORTIZ" w:date="2021-09-04T11:50:00Z">
        <w:r w:rsidRPr="00FE1EC4" w:rsidDel="00675D4D">
          <w:rPr>
            <w:rStyle w:val="Hipervnculo"/>
            <w:noProof/>
          </w:rPr>
          <w:delText>Ilustración 59 Esquema montaje Red de Dos Nodos</w:delText>
        </w:r>
        <w:r w:rsidDel="00675D4D">
          <w:rPr>
            <w:noProof/>
            <w:webHidden/>
          </w:rPr>
          <w:tab/>
          <w:delText>97</w:delText>
        </w:r>
      </w:del>
    </w:p>
    <w:p w14:paraId="32FBB034" w14:textId="35F360AE" w:rsidR="005B42F0" w:rsidDel="00675D4D" w:rsidRDefault="005B42F0">
      <w:pPr>
        <w:pStyle w:val="Tabladeilustraciones"/>
        <w:tabs>
          <w:tab w:val="right" w:leader="dot" w:pos="8494"/>
        </w:tabs>
        <w:rPr>
          <w:del w:id="1604" w:author="JORGE CONTRERAS ORTIZ" w:date="2021-09-04T11:50:00Z"/>
          <w:rFonts w:asciiTheme="minorHAnsi" w:eastAsiaTheme="minorEastAsia" w:hAnsiTheme="minorHAnsi" w:cstheme="minorBidi"/>
          <w:noProof/>
          <w:lang w:eastAsia="es-ES"/>
        </w:rPr>
      </w:pPr>
      <w:del w:id="1605" w:author="JORGE CONTRERAS ORTIZ" w:date="2021-09-04T11:50:00Z">
        <w:r w:rsidRPr="00FE1EC4" w:rsidDel="00675D4D">
          <w:rPr>
            <w:rStyle w:val="Hipervnculo"/>
            <w:noProof/>
          </w:rPr>
          <w:delText>Ilustración 60 Logs KiTools al REALIZAR un Ping</w:delText>
        </w:r>
        <w:r w:rsidDel="00675D4D">
          <w:rPr>
            <w:noProof/>
            <w:webHidden/>
          </w:rPr>
          <w:tab/>
          <w:delText>98</w:delText>
        </w:r>
      </w:del>
    </w:p>
    <w:p w14:paraId="7CA3873D" w14:textId="430AE1CF" w:rsidR="005B42F0" w:rsidDel="00675D4D" w:rsidRDefault="005B42F0">
      <w:pPr>
        <w:pStyle w:val="Tabladeilustraciones"/>
        <w:tabs>
          <w:tab w:val="right" w:leader="dot" w:pos="8494"/>
        </w:tabs>
        <w:rPr>
          <w:del w:id="1606" w:author="JORGE CONTRERAS ORTIZ" w:date="2021-09-04T11:50:00Z"/>
          <w:rFonts w:asciiTheme="minorHAnsi" w:eastAsiaTheme="minorEastAsia" w:hAnsiTheme="minorHAnsi" w:cstheme="minorBidi"/>
          <w:noProof/>
          <w:lang w:eastAsia="es-ES"/>
        </w:rPr>
      </w:pPr>
      <w:del w:id="1607" w:author="JORGE CONTRERAS ORTIZ" w:date="2021-09-04T11:50:00Z">
        <w:r w:rsidRPr="00FE1EC4" w:rsidDel="00675D4D">
          <w:rPr>
            <w:rStyle w:val="Hipervnculo"/>
            <w:noProof/>
          </w:rPr>
          <w:delText>Ilustración 61 Logs KiTools al RECIBIRun Ping</w:delText>
        </w:r>
        <w:r w:rsidDel="00675D4D">
          <w:rPr>
            <w:noProof/>
            <w:webHidden/>
          </w:rPr>
          <w:tab/>
          <w:delText>98</w:delText>
        </w:r>
      </w:del>
    </w:p>
    <w:p w14:paraId="288832E3" w14:textId="5675FA1E" w:rsidR="005B42F0" w:rsidDel="00675D4D" w:rsidRDefault="005B42F0">
      <w:pPr>
        <w:pStyle w:val="Tabladeilustraciones"/>
        <w:tabs>
          <w:tab w:val="right" w:leader="dot" w:pos="8494"/>
        </w:tabs>
        <w:rPr>
          <w:del w:id="1608" w:author="JORGE CONTRERAS ORTIZ" w:date="2021-09-04T11:50:00Z"/>
          <w:rFonts w:asciiTheme="minorHAnsi" w:eastAsiaTheme="minorEastAsia" w:hAnsiTheme="minorHAnsi" w:cstheme="minorBidi"/>
          <w:noProof/>
          <w:lang w:eastAsia="es-ES"/>
        </w:rPr>
      </w:pPr>
      <w:del w:id="1609" w:author="JORGE CONTRERAS ORTIZ" w:date="2021-09-04T11:50:00Z">
        <w:r w:rsidRPr="00FE1EC4" w:rsidDel="00675D4D">
          <w:rPr>
            <w:rStyle w:val="Hipervnculo"/>
            <w:noProof/>
          </w:rPr>
          <w:delText>Ilustración 62 Montaje Border Router</w:delText>
        </w:r>
        <w:r w:rsidDel="00675D4D">
          <w:rPr>
            <w:noProof/>
            <w:webHidden/>
          </w:rPr>
          <w:tab/>
          <w:delText>99</w:delText>
        </w:r>
      </w:del>
    </w:p>
    <w:p w14:paraId="0C14EE88" w14:textId="26E2A2FA" w:rsidR="005B42F0" w:rsidDel="00675D4D" w:rsidRDefault="005B42F0">
      <w:pPr>
        <w:pStyle w:val="Tabladeilustraciones"/>
        <w:tabs>
          <w:tab w:val="right" w:leader="dot" w:pos="8494"/>
        </w:tabs>
        <w:rPr>
          <w:del w:id="1610" w:author="JORGE CONTRERAS ORTIZ" w:date="2021-09-04T11:50:00Z"/>
          <w:rFonts w:asciiTheme="minorHAnsi" w:eastAsiaTheme="minorEastAsia" w:hAnsiTheme="minorHAnsi" w:cstheme="minorBidi"/>
          <w:noProof/>
          <w:lang w:eastAsia="es-ES"/>
        </w:rPr>
      </w:pPr>
      <w:del w:id="1611" w:author="JORGE CONTRERAS ORTIZ" w:date="2021-09-04T11:50:00Z">
        <w:r w:rsidRPr="00FE1EC4" w:rsidDel="00675D4D">
          <w:rPr>
            <w:rStyle w:val="Hipervnculo"/>
            <w:noProof/>
          </w:rPr>
          <w:delText>Ilustración 63 Topología de Red 1 nodo con BR</w:delText>
        </w:r>
        <w:r w:rsidDel="00675D4D">
          <w:rPr>
            <w:noProof/>
            <w:webHidden/>
          </w:rPr>
          <w:tab/>
          <w:delText>100</w:delText>
        </w:r>
      </w:del>
    </w:p>
    <w:p w14:paraId="1A0F9680" w14:textId="50D73A74" w:rsidR="005B42F0" w:rsidDel="00675D4D" w:rsidRDefault="005B42F0">
      <w:pPr>
        <w:pStyle w:val="Tabladeilustraciones"/>
        <w:tabs>
          <w:tab w:val="right" w:leader="dot" w:pos="8494"/>
        </w:tabs>
        <w:rPr>
          <w:del w:id="1612" w:author="JORGE CONTRERAS ORTIZ" w:date="2021-09-04T11:50:00Z"/>
          <w:rFonts w:asciiTheme="minorHAnsi" w:eastAsiaTheme="minorEastAsia" w:hAnsiTheme="minorHAnsi" w:cstheme="minorBidi"/>
          <w:noProof/>
          <w:lang w:eastAsia="es-ES"/>
        </w:rPr>
      </w:pPr>
      <w:del w:id="1613" w:author="JORGE CONTRERAS ORTIZ" w:date="2021-09-04T11:50:00Z">
        <w:r w:rsidRPr="00FE1EC4" w:rsidDel="00675D4D">
          <w:rPr>
            <w:rStyle w:val="Hipervnculo"/>
            <w:noProof/>
          </w:rPr>
          <w:delText>Ilustración 64 Topología 1 de BR con 2 nodos Dongle</w:delText>
        </w:r>
        <w:r w:rsidDel="00675D4D">
          <w:rPr>
            <w:noProof/>
            <w:webHidden/>
          </w:rPr>
          <w:tab/>
          <w:delText>101</w:delText>
        </w:r>
      </w:del>
    </w:p>
    <w:p w14:paraId="630D5DBA" w14:textId="0E5FB1BC" w:rsidR="005B42F0" w:rsidDel="00675D4D" w:rsidRDefault="005B42F0">
      <w:pPr>
        <w:pStyle w:val="Tabladeilustraciones"/>
        <w:tabs>
          <w:tab w:val="right" w:leader="dot" w:pos="8494"/>
        </w:tabs>
        <w:rPr>
          <w:del w:id="1614" w:author="JORGE CONTRERAS ORTIZ" w:date="2021-09-04T11:50:00Z"/>
          <w:rFonts w:asciiTheme="minorHAnsi" w:eastAsiaTheme="minorEastAsia" w:hAnsiTheme="minorHAnsi" w:cstheme="minorBidi"/>
          <w:noProof/>
          <w:lang w:eastAsia="es-ES"/>
        </w:rPr>
      </w:pPr>
      <w:del w:id="1615" w:author="JORGE CONTRERAS ORTIZ" w:date="2021-09-04T11:50:00Z">
        <w:r w:rsidRPr="00FE1EC4" w:rsidDel="00675D4D">
          <w:rPr>
            <w:rStyle w:val="Hipervnculo"/>
            <w:noProof/>
          </w:rPr>
          <w:delText>Ilustración 65 Topología 2 de BR con dos nodos Dongle</w:delText>
        </w:r>
        <w:r w:rsidDel="00675D4D">
          <w:rPr>
            <w:noProof/>
            <w:webHidden/>
          </w:rPr>
          <w:tab/>
          <w:delText>101</w:delText>
        </w:r>
      </w:del>
    </w:p>
    <w:p w14:paraId="12D18F60" w14:textId="2A1A654F" w:rsidR="005B42F0" w:rsidDel="00675D4D" w:rsidRDefault="005B42F0">
      <w:pPr>
        <w:pStyle w:val="Tabladeilustraciones"/>
        <w:tabs>
          <w:tab w:val="right" w:leader="dot" w:pos="8494"/>
        </w:tabs>
        <w:rPr>
          <w:del w:id="1616" w:author="JORGE CONTRERAS ORTIZ" w:date="2021-09-04T11:50:00Z"/>
          <w:rFonts w:asciiTheme="minorHAnsi" w:eastAsiaTheme="minorEastAsia" w:hAnsiTheme="minorHAnsi" w:cstheme="minorBidi"/>
          <w:noProof/>
          <w:lang w:eastAsia="es-ES"/>
        </w:rPr>
      </w:pPr>
      <w:del w:id="1617" w:author="JORGE CONTRERAS ORTIZ" w:date="2021-09-04T11:50:00Z">
        <w:r w:rsidRPr="00FE1EC4" w:rsidDel="00675D4D">
          <w:rPr>
            <w:rStyle w:val="Hipervnculo"/>
            <w:noProof/>
          </w:rPr>
          <w:delText>Ilustración 66 Ping desde PC a BR</w:delText>
        </w:r>
        <w:r w:rsidDel="00675D4D">
          <w:rPr>
            <w:noProof/>
            <w:webHidden/>
          </w:rPr>
          <w:tab/>
          <w:delText>102</w:delText>
        </w:r>
      </w:del>
    </w:p>
    <w:p w14:paraId="0C761172" w14:textId="0677464B" w:rsidR="005B42F0" w:rsidDel="00675D4D" w:rsidRDefault="005B42F0">
      <w:pPr>
        <w:pStyle w:val="Tabladeilustraciones"/>
        <w:tabs>
          <w:tab w:val="right" w:leader="dot" w:pos="8494"/>
        </w:tabs>
        <w:rPr>
          <w:del w:id="1618" w:author="JORGE CONTRERAS ORTIZ" w:date="2021-09-04T11:50:00Z"/>
          <w:rFonts w:asciiTheme="minorHAnsi" w:eastAsiaTheme="minorEastAsia" w:hAnsiTheme="minorHAnsi" w:cstheme="minorBidi"/>
          <w:noProof/>
          <w:lang w:eastAsia="es-ES"/>
        </w:rPr>
      </w:pPr>
      <w:del w:id="1619" w:author="JORGE CONTRERAS ORTIZ" w:date="2021-09-04T11:50:00Z">
        <w:r w:rsidRPr="00FE1EC4" w:rsidDel="00675D4D">
          <w:rPr>
            <w:rStyle w:val="Hipervnculo"/>
            <w:noProof/>
          </w:rPr>
          <w:delText>Ilustración 67 Ping desde PC a nodo LEADER</w:delText>
        </w:r>
        <w:r w:rsidDel="00675D4D">
          <w:rPr>
            <w:noProof/>
            <w:webHidden/>
          </w:rPr>
          <w:tab/>
          <w:delText>102</w:delText>
        </w:r>
      </w:del>
    </w:p>
    <w:p w14:paraId="28880567" w14:textId="7C171D0D" w:rsidR="005B42F0" w:rsidDel="00675D4D" w:rsidRDefault="005B42F0">
      <w:pPr>
        <w:pStyle w:val="Tabladeilustraciones"/>
        <w:tabs>
          <w:tab w:val="right" w:leader="dot" w:pos="8494"/>
        </w:tabs>
        <w:rPr>
          <w:del w:id="1620" w:author="JORGE CONTRERAS ORTIZ" w:date="2021-09-04T11:50:00Z"/>
          <w:rFonts w:asciiTheme="minorHAnsi" w:eastAsiaTheme="minorEastAsia" w:hAnsiTheme="minorHAnsi" w:cstheme="minorBidi"/>
          <w:noProof/>
          <w:lang w:eastAsia="es-ES"/>
        </w:rPr>
      </w:pPr>
      <w:del w:id="1621" w:author="JORGE CONTRERAS ORTIZ" w:date="2021-09-04T11:50:00Z">
        <w:r w:rsidRPr="00FE1EC4" w:rsidDel="00675D4D">
          <w:rPr>
            <w:rStyle w:val="Hipervnculo"/>
            <w:noProof/>
          </w:rPr>
          <w:delText>Ilustración 68 Ping desde PC a nodo MED</w:delText>
        </w:r>
        <w:r w:rsidDel="00675D4D">
          <w:rPr>
            <w:noProof/>
            <w:webHidden/>
          </w:rPr>
          <w:tab/>
          <w:delText>102</w:delText>
        </w:r>
      </w:del>
    </w:p>
    <w:p w14:paraId="054402BC" w14:textId="7A70CF61" w:rsidR="005B42F0" w:rsidDel="00675D4D" w:rsidRDefault="005B42F0">
      <w:pPr>
        <w:pStyle w:val="Tabladeilustraciones"/>
        <w:tabs>
          <w:tab w:val="right" w:leader="dot" w:pos="8494"/>
        </w:tabs>
        <w:rPr>
          <w:del w:id="1622" w:author="JORGE CONTRERAS ORTIZ" w:date="2021-09-04T11:50:00Z"/>
          <w:rFonts w:asciiTheme="minorHAnsi" w:eastAsiaTheme="minorEastAsia" w:hAnsiTheme="minorHAnsi" w:cstheme="minorBidi"/>
          <w:noProof/>
          <w:lang w:eastAsia="es-ES"/>
        </w:rPr>
      </w:pPr>
      <w:del w:id="1623" w:author="JORGE CONTRERAS ORTIZ" w:date="2021-09-04T11:50:00Z">
        <w:r w:rsidRPr="00FE1EC4" w:rsidDel="00675D4D">
          <w:rPr>
            <w:rStyle w:val="Hipervnculo"/>
            <w:noProof/>
          </w:rPr>
          <w:delText>Ilustración 69 Topología para envío de mensajes UDP vía Sockets</w:delText>
        </w:r>
        <w:r w:rsidDel="00675D4D">
          <w:rPr>
            <w:noProof/>
            <w:webHidden/>
          </w:rPr>
          <w:tab/>
          <w:delText>104</w:delText>
        </w:r>
      </w:del>
    </w:p>
    <w:p w14:paraId="1D299042" w14:textId="722F79B5" w:rsidR="005B42F0" w:rsidDel="00675D4D" w:rsidRDefault="005B42F0">
      <w:pPr>
        <w:pStyle w:val="Tabladeilustraciones"/>
        <w:tabs>
          <w:tab w:val="right" w:leader="dot" w:pos="8494"/>
        </w:tabs>
        <w:rPr>
          <w:del w:id="1624" w:author="JORGE CONTRERAS ORTIZ" w:date="2021-09-04T11:50:00Z"/>
          <w:rFonts w:asciiTheme="minorHAnsi" w:eastAsiaTheme="minorEastAsia" w:hAnsiTheme="minorHAnsi" w:cstheme="minorBidi"/>
          <w:noProof/>
          <w:lang w:eastAsia="es-ES"/>
        </w:rPr>
      </w:pPr>
      <w:del w:id="1625" w:author="JORGE CONTRERAS ORTIZ" w:date="2021-09-04T11:50:00Z">
        <w:r w:rsidRPr="00FE1EC4" w:rsidDel="00675D4D">
          <w:rPr>
            <w:rStyle w:val="Hipervnculo"/>
            <w:noProof/>
          </w:rPr>
          <w:delText>Ilustración 70 Topología 4 nodos con un Dongle como LEADER</w:delText>
        </w:r>
        <w:r w:rsidDel="00675D4D">
          <w:rPr>
            <w:noProof/>
            <w:webHidden/>
          </w:rPr>
          <w:tab/>
          <w:delText>105</w:delText>
        </w:r>
      </w:del>
    </w:p>
    <w:p w14:paraId="5E900306" w14:textId="0764A906" w:rsidR="005B42F0" w:rsidDel="00675D4D" w:rsidRDefault="005B42F0">
      <w:pPr>
        <w:pStyle w:val="Tabladeilustraciones"/>
        <w:tabs>
          <w:tab w:val="right" w:leader="dot" w:pos="8494"/>
        </w:tabs>
        <w:rPr>
          <w:del w:id="1626" w:author="JORGE CONTRERAS ORTIZ" w:date="2021-09-04T11:50:00Z"/>
          <w:rFonts w:asciiTheme="minorHAnsi" w:eastAsiaTheme="minorEastAsia" w:hAnsiTheme="minorHAnsi" w:cstheme="minorBidi"/>
          <w:noProof/>
          <w:lang w:eastAsia="es-ES"/>
        </w:rPr>
      </w:pPr>
      <w:del w:id="1627" w:author="JORGE CONTRERAS ORTIZ" w:date="2021-09-04T11:50:00Z">
        <w:r w:rsidRPr="00FE1EC4" w:rsidDel="00675D4D">
          <w:rPr>
            <w:rStyle w:val="Hipervnculo"/>
            <w:noProof/>
          </w:rPr>
          <w:delText>Ilustración 71 Topología 4 nodos con BR como Leader</w:delText>
        </w:r>
        <w:r w:rsidDel="00675D4D">
          <w:rPr>
            <w:noProof/>
            <w:webHidden/>
          </w:rPr>
          <w:tab/>
          <w:delText>106</w:delText>
        </w:r>
      </w:del>
    </w:p>
    <w:p w14:paraId="55D0EF38" w14:textId="78C48E9F" w:rsidR="005B42F0" w:rsidDel="00675D4D" w:rsidRDefault="005B42F0">
      <w:pPr>
        <w:pStyle w:val="Tabladeilustraciones"/>
        <w:tabs>
          <w:tab w:val="right" w:leader="dot" w:pos="8494"/>
        </w:tabs>
        <w:rPr>
          <w:del w:id="1628" w:author="JORGE CONTRERAS ORTIZ" w:date="2021-09-04T11:50:00Z"/>
          <w:rFonts w:asciiTheme="minorHAnsi" w:eastAsiaTheme="minorEastAsia" w:hAnsiTheme="minorHAnsi" w:cstheme="minorBidi"/>
          <w:noProof/>
          <w:lang w:eastAsia="es-ES"/>
        </w:rPr>
      </w:pPr>
      <w:del w:id="1629" w:author="JORGE CONTRERAS ORTIZ" w:date="2021-09-04T11:50:00Z">
        <w:r w:rsidRPr="00FE1EC4" w:rsidDel="00675D4D">
          <w:rPr>
            <w:rStyle w:val="Hipervnculo"/>
            <w:noProof/>
          </w:rPr>
          <w:delText>Ilustración 72 Ping desde PC a nuevo nodo MED.</w:delText>
        </w:r>
        <w:r w:rsidDel="00675D4D">
          <w:rPr>
            <w:noProof/>
            <w:webHidden/>
          </w:rPr>
          <w:tab/>
          <w:delText>106</w:delText>
        </w:r>
      </w:del>
    </w:p>
    <w:p w14:paraId="4B7622B7" w14:textId="6F181F1A" w:rsidR="005B42F0" w:rsidDel="00675D4D" w:rsidRDefault="005B42F0">
      <w:pPr>
        <w:pStyle w:val="Tabladeilustraciones"/>
        <w:tabs>
          <w:tab w:val="right" w:leader="dot" w:pos="8494"/>
        </w:tabs>
        <w:rPr>
          <w:del w:id="1630" w:author="JORGE CONTRERAS ORTIZ" w:date="2021-09-04T11:50:00Z"/>
          <w:rFonts w:asciiTheme="minorHAnsi" w:eastAsiaTheme="minorEastAsia" w:hAnsiTheme="minorHAnsi" w:cstheme="minorBidi"/>
          <w:noProof/>
          <w:lang w:eastAsia="es-ES"/>
        </w:rPr>
      </w:pPr>
      <w:del w:id="1631" w:author="JORGE CONTRERAS ORTIZ" w:date="2021-09-04T11:50:00Z">
        <w:r w:rsidRPr="00FE1EC4" w:rsidDel="00675D4D">
          <w:rPr>
            <w:rStyle w:val="Hipervnculo"/>
            <w:noProof/>
          </w:rPr>
          <w:delText>Ilustración 73 Topología A de 5 nodos</w:delText>
        </w:r>
        <w:r w:rsidDel="00675D4D">
          <w:rPr>
            <w:noProof/>
            <w:webHidden/>
          </w:rPr>
          <w:tab/>
          <w:delText>108</w:delText>
        </w:r>
      </w:del>
    </w:p>
    <w:p w14:paraId="0E1EAB7D" w14:textId="519396D5" w:rsidR="005B42F0" w:rsidDel="00675D4D" w:rsidRDefault="005B42F0">
      <w:pPr>
        <w:pStyle w:val="Tabladeilustraciones"/>
        <w:tabs>
          <w:tab w:val="right" w:leader="dot" w:pos="8494"/>
        </w:tabs>
        <w:rPr>
          <w:del w:id="1632" w:author="JORGE CONTRERAS ORTIZ" w:date="2021-09-04T11:50:00Z"/>
          <w:rFonts w:asciiTheme="minorHAnsi" w:eastAsiaTheme="minorEastAsia" w:hAnsiTheme="minorHAnsi" w:cstheme="minorBidi"/>
          <w:noProof/>
          <w:lang w:eastAsia="es-ES"/>
        </w:rPr>
      </w:pPr>
      <w:del w:id="1633" w:author="JORGE CONTRERAS ORTIZ" w:date="2021-09-04T11:50:00Z">
        <w:r w:rsidRPr="00FE1EC4" w:rsidDel="00675D4D">
          <w:rPr>
            <w:rStyle w:val="Hipervnculo"/>
            <w:noProof/>
          </w:rPr>
          <w:delText>Ilustración 74 Topología B con 5 nodos</w:delText>
        </w:r>
        <w:r w:rsidDel="00675D4D">
          <w:rPr>
            <w:noProof/>
            <w:webHidden/>
          </w:rPr>
          <w:tab/>
          <w:delText>109</w:delText>
        </w:r>
      </w:del>
    </w:p>
    <w:p w14:paraId="49A58831" w14:textId="7041E88C" w:rsidR="005B42F0" w:rsidDel="00675D4D" w:rsidRDefault="005B42F0">
      <w:pPr>
        <w:pStyle w:val="Tabladeilustraciones"/>
        <w:tabs>
          <w:tab w:val="right" w:leader="dot" w:pos="8494"/>
        </w:tabs>
        <w:rPr>
          <w:del w:id="1634" w:author="JORGE CONTRERAS ORTIZ" w:date="2021-09-04T11:50:00Z"/>
          <w:rFonts w:asciiTheme="minorHAnsi" w:eastAsiaTheme="minorEastAsia" w:hAnsiTheme="minorHAnsi" w:cstheme="minorBidi"/>
          <w:noProof/>
          <w:lang w:eastAsia="es-ES"/>
        </w:rPr>
      </w:pPr>
      <w:del w:id="1635" w:author="JORGE CONTRERAS ORTIZ" w:date="2021-09-04T11:50:00Z">
        <w:r w:rsidRPr="00FE1EC4" w:rsidDel="00675D4D">
          <w:rPr>
            <w:rStyle w:val="Hipervnculo"/>
            <w:noProof/>
          </w:rPr>
          <w:delText>Ilustración 75 Topología con 6 nodos</w:delText>
        </w:r>
        <w:r w:rsidDel="00675D4D">
          <w:rPr>
            <w:noProof/>
            <w:webHidden/>
          </w:rPr>
          <w:tab/>
          <w:delText>111</w:delText>
        </w:r>
      </w:del>
    </w:p>
    <w:p w14:paraId="156B4778" w14:textId="6E6698F7" w:rsidR="00F21168" w:rsidDel="005B42F0" w:rsidRDefault="00F21168">
      <w:pPr>
        <w:pStyle w:val="Tabladeilustraciones"/>
        <w:tabs>
          <w:tab w:val="right" w:leader="dot" w:pos="8494"/>
        </w:tabs>
        <w:rPr>
          <w:del w:id="1636" w:author="JORGE CONTRERAS ORTIZ" w:date="2021-09-04T09:25:00Z"/>
          <w:rFonts w:asciiTheme="minorHAnsi" w:eastAsiaTheme="minorEastAsia" w:hAnsiTheme="minorHAnsi" w:cstheme="minorBidi"/>
          <w:noProof/>
          <w:lang w:eastAsia="es-ES"/>
        </w:rPr>
      </w:pPr>
      <w:del w:id="1637" w:author="JORGE CONTRERAS ORTIZ" w:date="2021-09-04T09:25:00Z">
        <w:r w:rsidRPr="005B42F0" w:rsidDel="005B42F0">
          <w:rPr>
            <w:noProof/>
            <w:rPrChange w:id="1638" w:author="JORGE CONTRERAS ORTIZ" w:date="2021-09-04T09:25:00Z">
              <w:rPr>
                <w:rStyle w:val="Hipervnculo"/>
                <w:noProof/>
              </w:rPr>
            </w:rPrChange>
          </w:rPr>
          <w:delText>Ilustración 1 Estructura Básica 6LoWPAN [6]</w:delText>
        </w:r>
        <w:r w:rsidDel="005B42F0">
          <w:rPr>
            <w:noProof/>
            <w:webHidden/>
          </w:rPr>
          <w:tab/>
          <w:delText>25</w:delText>
        </w:r>
      </w:del>
    </w:p>
    <w:p w14:paraId="4FA1725A" w14:textId="5C19445D" w:rsidR="00F21168" w:rsidDel="005B42F0" w:rsidRDefault="00F21168">
      <w:pPr>
        <w:pStyle w:val="Tabladeilustraciones"/>
        <w:tabs>
          <w:tab w:val="right" w:leader="dot" w:pos="8494"/>
        </w:tabs>
        <w:rPr>
          <w:del w:id="1639" w:author="JORGE CONTRERAS ORTIZ" w:date="2021-09-04T09:25:00Z"/>
          <w:rFonts w:asciiTheme="minorHAnsi" w:eastAsiaTheme="minorEastAsia" w:hAnsiTheme="minorHAnsi" w:cstheme="minorBidi"/>
          <w:noProof/>
          <w:lang w:eastAsia="es-ES"/>
        </w:rPr>
      </w:pPr>
      <w:del w:id="1640" w:author="JORGE CONTRERAS ORTIZ" w:date="2021-09-04T09:25:00Z">
        <w:r w:rsidRPr="005B42F0" w:rsidDel="005B42F0">
          <w:rPr>
            <w:noProof/>
            <w:rPrChange w:id="1641" w:author="JORGE CONTRERAS ORTIZ" w:date="2021-09-04T09:25:00Z">
              <w:rPr>
                <w:rStyle w:val="Hipervnculo"/>
                <w:noProof/>
              </w:rPr>
            </w:rPrChange>
          </w:rPr>
          <w:delText>Ilustración 2 Arquitectura en Contiki [7]</w:delText>
        </w:r>
        <w:r w:rsidDel="005B42F0">
          <w:rPr>
            <w:noProof/>
            <w:webHidden/>
          </w:rPr>
          <w:tab/>
          <w:delText>28</w:delText>
        </w:r>
      </w:del>
    </w:p>
    <w:p w14:paraId="7FACC387" w14:textId="659E600A" w:rsidR="00F21168" w:rsidDel="005B42F0" w:rsidRDefault="00F21168">
      <w:pPr>
        <w:pStyle w:val="Tabladeilustraciones"/>
        <w:tabs>
          <w:tab w:val="right" w:leader="dot" w:pos="8494"/>
        </w:tabs>
        <w:rPr>
          <w:del w:id="1642" w:author="JORGE CONTRERAS ORTIZ" w:date="2021-09-04T09:25:00Z"/>
          <w:rFonts w:asciiTheme="minorHAnsi" w:eastAsiaTheme="minorEastAsia" w:hAnsiTheme="minorHAnsi" w:cstheme="minorBidi"/>
          <w:noProof/>
          <w:lang w:eastAsia="es-ES"/>
        </w:rPr>
      </w:pPr>
      <w:del w:id="1643" w:author="JORGE CONTRERAS ORTIZ" w:date="2021-09-04T09:25:00Z">
        <w:r w:rsidRPr="005B42F0" w:rsidDel="005B42F0">
          <w:rPr>
            <w:noProof/>
            <w:rPrChange w:id="1644" w:author="JORGE CONTRERAS ORTIZ" w:date="2021-09-04T09:25:00Z">
              <w:rPr>
                <w:rStyle w:val="Hipervnculo"/>
                <w:noProof/>
              </w:rPr>
            </w:rPrChange>
          </w:rPr>
          <w:delText>Ilustración 3 Ejemplo de una topología de Red Thread en malla [9]</w:delText>
        </w:r>
        <w:r w:rsidDel="005B42F0">
          <w:rPr>
            <w:noProof/>
            <w:webHidden/>
          </w:rPr>
          <w:tab/>
          <w:delText>32</w:delText>
        </w:r>
      </w:del>
    </w:p>
    <w:p w14:paraId="21D61445" w14:textId="177FA79C" w:rsidR="00F21168" w:rsidDel="005B42F0" w:rsidRDefault="00F21168">
      <w:pPr>
        <w:pStyle w:val="Tabladeilustraciones"/>
        <w:tabs>
          <w:tab w:val="right" w:leader="dot" w:pos="8494"/>
        </w:tabs>
        <w:rPr>
          <w:del w:id="1645" w:author="JORGE CONTRERAS ORTIZ" w:date="2021-09-04T09:25:00Z"/>
          <w:rFonts w:asciiTheme="minorHAnsi" w:eastAsiaTheme="minorEastAsia" w:hAnsiTheme="minorHAnsi" w:cstheme="minorBidi"/>
          <w:noProof/>
          <w:lang w:eastAsia="es-ES"/>
        </w:rPr>
      </w:pPr>
      <w:del w:id="1646" w:author="JORGE CONTRERAS ORTIZ" w:date="2021-09-04T09:25:00Z">
        <w:r w:rsidRPr="005B42F0" w:rsidDel="005B42F0">
          <w:rPr>
            <w:noProof/>
            <w:rPrChange w:id="1647" w:author="JORGE CONTRERAS ORTIZ" w:date="2021-09-04T09:25:00Z">
              <w:rPr>
                <w:rStyle w:val="Hipervnculo"/>
                <w:noProof/>
              </w:rPr>
            </w:rPrChange>
          </w:rPr>
          <w:delText>Ilustración 4 Pila de Protocolo Thread en un sistema IoT [12], [13]</w:delText>
        </w:r>
        <w:r w:rsidDel="005B42F0">
          <w:rPr>
            <w:noProof/>
            <w:webHidden/>
          </w:rPr>
          <w:tab/>
          <w:delText>33</w:delText>
        </w:r>
      </w:del>
    </w:p>
    <w:p w14:paraId="2CD46938" w14:textId="358240FE" w:rsidR="00F21168" w:rsidDel="005B42F0" w:rsidRDefault="00F21168">
      <w:pPr>
        <w:pStyle w:val="Tabladeilustraciones"/>
        <w:tabs>
          <w:tab w:val="right" w:leader="dot" w:pos="8494"/>
        </w:tabs>
        <w:rPr>
          <w:del w:id="1648" w:author="JORGE CONTRERAS ORTIZ" w:date="2021-09-04T09:25:00Z"/>
          <w:rFonts w:asciiTheme="minorHAnsi" w:eastAsiaTheme="minorEastAsia" w:hAnsiTheme="minorHAnsi" w:cstheme="minorBidi"/>
          <w:noProof/>
          <w:lang w:eastAsia="es-ES"/>
        </w:rPr>
      </w:pPr>
      <w:del w:id="1649" w:author="JORGE CONTRERAS ORTIZ" w:date="2021-09-04T09:25:00Z">
        <w:r w:rsidRPr="005B42F0" w:rsidDel="005B42F0">
          <w:rPr>
            <w:noProof/>
            <w:rPrChange w:id="1650" w:author="JORGE CONTRERAS ORTIZ" w:date="2021-09-04T09:25:00Z">
              <w:rPr>
                <w:rStyle w:val="Hipervnculo"/>
                <w:noProof/>
              </w:rPr>
            </w:rPrChange>
          </w:rPr>
          <w:delText>Ilustración 5 Ejemplo PAN Thread [12], [13]</w:delText>
        </w:r>
        <w:r w:rsidDel="005B42F0">
          <w:rPr>
            <w:noProof/>
            <w:webHidden/>
          </w:rPr>
          <w:tab/>
          <w:delText>33</w:delText>
        </w:r>
      </w:del>
    </w:p>
    <w:p w14:paraId="6BD54E20" w14:textId="26BF50B8" w:rsidR="00F21168" w:rsidDel="005B42F0" w:rsidRDefault="00F21168">
      <w:pPr>
        <w:pStyle w:val="Tabladeilustraciones"/>
        <w:tabs>
          <w:tab w:val="right" w:leader="dot" w:pos="8494"/>
        </w:tabs>
        <w:rPr>
          <w:del w:id="1651" w:author="JORGE CONTRERAS ORTIZ" w:date="2021-09-04T09:25:00Z"/>
          <w:rFonts w:asciiTheme="minorHAnsi" w:eastAsiaTheme="minorEastAsia" w:hAnsiTheme="minorHAnsi" w:cstheme="minorBidi"/>
          <w:noProof/>
          <w:lang w:eastAsia="es-ES"/>
        </w:rPr>
      </w:pPr>
      <w:del w:id="1652" w:author="JORGE CONTRERAS ORTIZ" w:date="2021-09-04T09:25:00Z">
        <w:r w:rsidRPr="005B42F0" w:rsidDel="005B42F0">
          <w:rPr>
            <w:noProof/>
            <w:rPrChange w:id="1653" w:author="JORGE CONTRERAS ORTIZ" w:date="2021-09-04T09:25:00Z">
              <w:rPr>
                <w:rStyle w:val="Hipervnculo"/>
                <w:noProof/>
              </w:rPr>
            </w:rPrChange>
          </w:rPr>
          <w:delText>Ilustración 6 Balena Etcher</w:delText>
        </w:r>
        <w:r w:rsidDel="005B42F0">
          <w:rPr>
            <w:noProof/>
            <w:webHidden/>
          </w:rPr>
          <w:tab/>
          <w:delText>44</w:delText>
        </w:r>
      </w:del>
    </w:p>
    <w:p w14:paraId="71231815" w14:textId="013A3729" w:rsidR="00F21168" w:rsidDel="005B42F0" w:rsidRDefault="00F21168">
      <w:pPr>
        <w:pStyle w:val="Tabladeilustraciones"/>
        <w:tabs>
          <w:tab w:val="right" w:leader="dot" w:pos="8494"/>
        </w:tabs>
        <w:rPr>
          <w:del w:id="1654" w:author="JORGE CONTRERAS ORTIZ" w:date="2021-09-04T09:25:00Z"/>
          <w:rFonts w:asciiTheme="minorHAnsi" w:eastAsiaTheme="minorEastAsia" w:hAnsiTheme="minorHAnsi" w:cstheme="minorBidi"/>
          <w:noProof/>
          <w:lang w:eastAsia="es-ES"/>
        </w:rPr>
      </w:pPr>
      <w:del w:id="1655" w:author="JORGE CONTRERAS ORTIZ" w:date="2021-09-04T09:25:00Z">
        <w:r w:rsidRPr="005B42F0" w:rsidDel="005B42F0">
          <w:rPr>
            <w:noProof/>
            <w:rPrChange w:id="1656" w:author="JORGE CONTRERAS ORTIZ" w:date="2021-09-04T09:25:00Z">
              <w:rPr>
                <w:rStyle w:val="Hipervnculo"/>
                <w:noProof/>
              </w:rPr>
            </w:rPrChange>
          </w:rPr>
          <w:delText>Ilustración 7 Border Router en Administrador de Dispositivos Previo a la instalación de Drivers</w:delText>
        </w:r>
        <w:r w:rsidDel="005B42F0">
          <w:rPr>
            <w:noProof/>
            <w:webHidden/>
          </w:rPr>
          <w:tab/>
          <w:delText>45</w:delText>
        </w:r>
      </w:del>
    </w:p>
    <w:p w14:paraId="6A5FE493" w14:textId="1937098C" w:rsidR="00F21168" w:rsidDel="005B42F0" w:rsidRDefault="00F21168">
      <w:pPr>
        <w:pStyle w:val="Tabladeilustraciones"/>
        <w:tabs>
          <w:tab w:val="right" w:leader="dot" w:pos="8494"/>
        </w:tabs>
        <w:rPr>
          <w:del w:id="1657" w:author="JORGE CONTRERAS ORTIZ" w:date="2021-09-04T09:25:00Z"/>
          <w:rFonts w:asciiTheme="minorHAnsi" w:eastAsiaTheme="minorEastAsia" w:hAnsiTheme="minorHAnsi" w:cstheme="minorBidi"/>
          <w:noProof/>
          <w:lang w:eastAsia="es-ES"/>
        </w:rPr>
      </w:pPr>
      <w:del w:id="1658" w:author="JORGE CONTRERAS ORTIZ" w:date="2021-09-04T09:25:00Z">
        <w:r w:rsidRPr="005B42F0" w:rsidDel="005B42F0">
          <w:rPr>
            <w:noProof/>
            <w:rPrChange w:id="1659" w:author="JORGE CONTRERAS ORTIZ" w:date="2021-09-04T09:25:00Z">
              <w:rPr>
                <w:rStyle w:val="Hipervnculo"/>
                <w:noProof/>
              </w:rPr>
            </w:rPrChange>
          </w:rPr>
          <w:delText>Ilustración 8 Instalación Drivers de Border Router con Zadig</w:delText>
        </w:r>
        <w:r w:rsidDel="005B42F0">
          <w:rPr>
            <w:noProof/>
            <w:webHidden/>
          </w:rPr>
          <w:tab/>
          <w:delText>46</w:delText>
        </w:r>
      </w:del>
    </w:p>
    <w:p w14:paraId="7BD0BA7C" w14:textId="27FD30D4" w:rsidR="00F21168" w:rsidDel="005B42F0" w:rsidRDefault="00F21168">
      <w:pPr>
        <w:pStyle w:val="Tabladeilustraciones"/>
        <w:tabs>
          <w:tab w:val="right" w:leader="dot" w:pos="8494"/>
        </w:tabs>
        <w:rPr>
          <w:del w:id="1660" w:author="JORGE CONTRERAS ORTIZ" w:date="2021-09-04T09:25:00Z"/>
          <w:rFonts w:asciiTheme="minorHAnsi" w:eastAsiaTheme="minorEastAsia" w:hAnsiTheme="minorHAnsi" w:cstheme="minorBidi"/>
          <w:noProof/>
          <w:lang w:eastAsia="es-ES"/>
        </w:rPr>
      </w:pPr>
      <w:del w:id="1661" w:author="JORGE CONTRERAS ORTIZ" w:date="2021-09-04T09:25:00Z">
        <w:r w:rsidRPr="005B42F0" w:rsidDel="005B42F0">
          <w:rPr>
            <w:noProof/>
            <w:rPrChange w:id="1662" w:author="JORGE CONTRERAS ORTIZ" w:date="2021-09-04T09:25:00Z">
              <w:rPr>
                <w:rStyle w:val="Hipervnculo"/>
                <w:noProof/>
              </w:rPr>
            </w:rPrChange>
          </w:rPr>
          <w:delText>Ilustración 9  MobaXterm</w:delText>
        </w:r>
        <w:r w:rsidDel="005B42F0">
          <w:rPr>
            <w:noProof/>
            <w:webHidden/>
          </w:rPr>
          <w:tab/>
          <w:delText>46</w:delText>
        </w:r>
      </w:del>
    </w:p>
    <w:p w14:paraId="118F1425" w14:textId="0293186D" w:rsidR="00F21168" w:rsidDel="005B42F0" w:rsidRDefault="00F21168">
      <w:pPr>
        <w:pStyle w:val="Tabladeilustraciones"/>
        <w:tabs>
          <w:tab w:val="right" w:leader="dot" w:pos="8494"/>
        </w:tabs>
        <w:rPr>
          <w:del w:id="1663" w:author="JORGE CONTRERAS ORTIZ" w:date="2021-09-04T09:25:00Z"/>
          <w:rFonts w:asciiTheme="minorHAnsi" w:eastAsiaTheme="minorEastAsia" w:hAnsiTheme="minorHAnsi" w:cstheme="minorBidi"/>
          <w:noProof/>
          <w:lang w:eastAsia="es-ES"/>
        </w:rPr>
      </w:pPr>
      <w:del w:id="1664" w:author="JORGE CONTRERAS ORTIZ" w:date="2021-09-04T09:25:00Z">
        <w:r w:rsidRPr="005B42F0" w:rsidDel="005B42F0">
          <w:rPr>
            <w:noProof/>
            <w:rPrChange w:id="1665" w:author="JORGE CONTRERAS ORTIZ" w:date="2021-09-04T09:25:00Z">
              <w:rPr>
                <w:rStyle w:val="Hipervnculo"/>
                <w:noProof/>
              </w:rPr>
            </w:rPrChange>
          </w:rPr>
          <w:delText>Ilustración 10 Login Panel Administración Web</w:delText>
        </w:r>
        <w:r w:rsidDel="005B42F0">
          <w:rPr>
            <w:noProof/>
            <w:webHidden/>
          </w:rPr>
          <w:tab/>
          <w:delText>47</w:delText>
        </w:r>
      </w:del>
    </w:p>
    <w:p w14:paraId="390494E7" w14:textId="5A8FCEDF" w:rsidR="00F21168" w:rsidDel="005B42F0" w:rsidRDefault="00F21168">
      <w:pPr>
        <w:pStyle w:val="Tabladeilustraciones"/>
        <w:tabs>
          <w:tab w:val="right" w:leader="dot" w:pos="8494"/>
        </w:tabs>
        <w:rPr>
          <w:del w:id="1666" w:author="JORGE CONTRERAS ORTIZ" w:date="2021-09-04T09:25:00Z"/>
          <w:rFonts w:asciiTheme="minorHAnsi" w:eastAsiaTheme="minorEastAsia" w:hAnsiTheme="minorHAnsi" w:cstheme="minorBidi"/>
          <w:noProof/>
          <w:lang w:eastAsia="es-ES"/>
        </w:rPr>
      </w:pPr>
      <w:del w:id="1667" w:author="JORGE CONTRERAS ORTIZ" w:date="2021-09-04T09:25:00Z">
        <w:r w:rsidRPr="005B42F0" w:rsidDel="005B42F0">
          <w:rPr>
            <w:noProof/>
            <w:rPrChange w:id="1668" w:author="JORGE CONTRERAS ORTIZ" w:date="2021-09-04T09:25:00Z">
              <w:rPr>
                <w:rStyle w:val="Hipervnculo"/>
                <w:noProof/>
              </w:rPr>
            </w:rPrChange>
          </w:rPr>
          <w:delText>Ilustración 11 Pestaña Network</w:delText>
        </w:r>
        <w:r w:rsidDel="005B42F0">
          <w:rPr>
            <w:noProof/>
            <w:webHidden/>
          </w:rPr>
          <w:tab/>
          <w:delText>48</w:delText>
        </w:r>
      </w:del>
    </w:p>
    <w:p w14:paraId="7FD12400" w14:textId="0D036872" w:rsidR="00F21168" w:rsidDel="005B42F0" w:rsidRDefault="00F21168">
      <w:pPr>
        <w:pStyle w:val="Tabladeilustraciones"/>
        <w:tabs>
          <w:tab w:val="right" w:leader="dot" w:pos="8494"/>
        </w:tabs>
        <w:rPr>
          <w:del w:id="1669" w:author="JORGE CONTRERAS ORTIZ" w:date="2021-09-04T09:25:00Z"/>
          <w:rFonts w:asciiTheme="minorHAnsi" w:eastAsiaTheme="minorEastAsia" w:hAnsiTheme="minorHAnsi" w:cstheme="minorBidi"/>
          <w:noProof/>
          <w:lang w:eastAsia="es-ES"/>
        </w:rPr>
      </w:pPr>
      <w:del w:id="1670" w:author="JORGE CONTRERAS ORTIZ" w:date="2021-09-04T09:25:00Z">
        <w:r w:rsidRPr="005B42F0" w:rsidDel="005B42F0">
          <w:rPr>
            <w:noProof/>
            <w:rPrChange w:id="1671" w:author="JORGE CONTRERAS ORTIZ" w:date="2021-09-04T09:25:00Z">
              <w:rPr>
                <w:rStyle w:val="Hipervnculo"/>
                <w:noProof/>
              </w:rPr>
            </w:rPrChange>
          </w:rPr>
          <w:delText>Ilustración 12 Actualización KiBRA</w:delText>
        </w:r>
        <w:r w:rsidDel="005B42F0">
          <w:rPr>
            <w:noProof/>
            <w:webHidden/>
          </w:rPr>
          <w:tab/>
          <w:delText>49</w:delText>
        </w:r>
      </w:del>
    </w:p>
    <w:p w14:paraId="155F1C26" w14:textId="150DBA4F" w:rsidR="00F21168" w:rsidDel="005B42F0" w:rsidRDefault="00F21168">
      <w:pPr>
        <w:pStyle w:val="Tabladeilustraciones"/>
        <w:tabs>
          <w:tab w:val="right" w:leader="dot" w:pos="8494"/>
        </w:tabs>
        <w:rPr>
          <w:del w:id="1672" w:author="JORGE CONTRERAS ORTIZ" w:date="2021-09-04T09:25:00Z"/>
          <w:rFonts w:asciiTheme="minorHAnsi" w:eastAsiaTheme="minorEastAsia" w:hAnsiTheme="minorHAnsi" w:cstheme="minorBidi"/>
          <w:noProof/>
          <w:lang w:eastAsia="es-ES"/>
        </w:rPr>
      </w:pPr>
      <w:del w:id="1673" w:author="JORGE CONTRERAS ORTIZ" w:date="2021-09-04T09:25:00Z">
        <w:r w:rsidRPr="005B42F0" w:rsidDel="005B42F0">
          <w:rPr>
            <w:noProof/>
            <w:rPrChange w:id="1674" w:author="JORGE CONTRERAS ORTIZ" w:date="2021-09-04T09:25:00Z">
              <w:rPr>
                <w:rStyle w:val="Hipervnculo"/>
                <w:noProof/>
              </w:rPr>
            </w:rPrChange>
          </w:rPr>
          <w:delText>Ilustración 13 Pestaña Settings</w:delText>
        </w:r>
        <w:r w:rsidDel="005B42F0">
          <w:rPr>
            <w:noProof/>
            <w:webHidden/>
          </w:rPr>
          <w:tab/>
          <w:delText>50</w:delText>
        </w:r>
      </w:del>
    </w:p>
    <w:p w14:paraId="7CC792ED" w14:textId="43C42045" w:rsidR="00F21168" w:rsidDel="005B42F0" w:rsidRDefault="00F21168">
      <w:pPr>
        <w:pStyle w:val="Tabladeilustraciones"/>
        <w:tabs>
          <w:tab w:val="right" w:leader="dot" w:pos="8494"/>
        </w:tabs>
        <w:rPr>
          <w:del w:id="1675" w:author="JORGE CONTRERAS ORTIZ" w:date="2021-09-04T09:25:00Z"/>
          <w:rFonts w:asciiTheme="minorHAnsi" w:eastAsiaTheme="minorEastAsia" w:hAnsiTheme="minorHAnsi" w:cstheme="minorBidi"/>
          <w:noProof/>
          <w:lang w:eastAsia="es-ES"/>
        </w:rPr>
      </w:pPr>
      <w:del w:id="1676" w:author="JORGE CONTRERAS ORTIZ" w:date="2021-09-04T09:25:00Z">
        <w:r w:rsidRPr="005B42F0" w:rsidDel="005B42F0">
          <w:rPr>
            <w:noProof/>
            <w:rPrChange w:id="1677" w:author="JORGE CONTRERAS ORTIZ" w:date="2021-09-04T09:25:00Z">
              <w:rPr>
                <w:rStyle w:val="Hipervnculo"/>
                <w:noProof/>
              </w:rPr>
            </w:rPrChange>
          </w:rPr>
          <w:delText>Ilustración 14 Parámetros a configurar con Out-of-band Commissioning Activado</w:delText>
        </w:r>
        <w:r w:rsidDel="005B42F0">
          <w:rPr>
            <w:noProof/>
            <w:webHidden/>
          </w:rPr>
          <w:tab/>
          <w:delText>51</w:delText>
        </w:r>
      </w:del>
    </w:p>
    <w:p w14:paraId="0F5C85FC" w14:textId="41B35AC4" w:rsidR="00F21168" w:rsidDel="005B42F0" w:rsidRDefault="00F21168">
      <w:pPr>
        <w:pStyle w:val="Tabladeilustraciones"/>
        <w:tabs>
          <w:tab w:val="right" w:leader="dot" w:pos="8494"/>
        </w:tabs>
        <w:rPr>
          <w:del w:id="1678" w:author="JORGE CONTRERAS ORTIZ" w:date="2021-09-04T09:25:00Z"/>
          <w:rFonts w:asciiTheme="minorHAnsi" w:eastAsiaTheme="minorEastAsia" w:hAnsiTheme="minorHAnsi" w:cstheme="minorBidi"/>
          <w:noProof/>
          <w:lang w:eastAsia="es-ES"/>
        </w:rPr>
      </w:pPr>
      <w:del w:id="1679" w:author="JORGE CONTRERAS ORTIZ" w:date="2021-09-04T09:25:00Z">
        <w:r w:rsidRPr="005B42F0" w:rsidDel="005B42F0">
          <w:rPr>
            <w:noProof/>
            <w:rPrChange w:id="1680" w:author="JORGE CONTRERAS ORTIZ" w:date="2021-09-04T09:25:00Z">
              <w:rPr>
                <w:rStyle w:val="Hipervnculo"/>
                <w:noProof/>
              </w:rPr>
            </w:rPrChange>
          </w:rPr>
          <w:delText>Ilustración 15 Parámetros a configurar con Out-of-band Commissioning Desactivado</w:delText>
        </w:r>
        <w:r w:rsidDel="005B42F0">
          <w:rPr>
            <w:noProof/>
            <w:webHidden/>
          </w:rPr>
          <w:tab/>
          <w:delText>51</w:delText>
        </w:r>
      </w:del>
    </w:p>
    <w:p w14:paraId="6B8CDFFF" w14:textId="30F80987" w:rsidR="00F21168" w:rsidDel="005B42F0" w:rsidRDefault="00F21168">
      <w:pPr>
        <w:pStyle w:val="Tabladeilustraciones"/>
        <w:tabs>
          <w:tab w:val="right" w:leader="dot" w:pos="8494"/>
        </w:tabs>
        <w:rPr>
          <w:del w:id="1681" w:author="JORGE CONTRERAS ORTIZ" w:date="2021-09-04T09:25:00Z"/>
          <w:rFonts w:asciiTheme="minorHAnsi" w:eastAsiaTheme="minorEastAsia" w:hAnsiTheme="minorHAnsi" w:cstheme="minorBidi"/>
          <w:noProof/>
          <w:lang w:eastAsia="es-ES"/>
        </w:rPr>
      </w:pPr>
      <w:del w:id="1682" w:author="JORGE CONTRERAS ORTIZ" w:date="2021-09-04T09:25:00Z">
        <w:r w:rsidRPr="005B42F0" w:rsidDel="005B42F0">
          <w:rPr>
            <w:noProof/>
            <w:rPrChange w:id="1683" w:author="JORGE CONTRERAS ORTIZ" w:date="2021-09-04T09:25:00Z">
              <w:rPr>
                <w:rStyle w:val="Hipervnculo"/>
                <w:noProof/>
              </w:rPr>
            </w:rPrChange>
          </w:rPr>
          <w:delText>Ilustración 16 Configuración Prefijo de Red</w:delText>
        </w:r>
        <w:r w:rsidDel="005B42F0">
          <w:rPr>
            <w:noProof/>
            <w:webHidden/>
          </w:rPr>
          <w:tab/>
          <w:delText>52</w:delText>
        </w:r>
      </w:del>
    </w:p>
    <w:p w14:paraId="167A3678" w14:textId="591F727B" w:rsidR="00F21168" w:rsidDel="005B42F0" w:rsidRDefault="00F21168">
      <w:pPr>
        <w:pStyle w:val="Tabladeilustraciones"/>
        <w:tabs>
          <w:tab w:val="right" w:leader="dot" w:pos="8494"/>
        </w:tabs>
        <w:rPr>
          <w:del w:id="1684" w:author="JORGE CONTRERAS ORTIZ" w:date="2021-09-04T09:25:00Z"/>
          <w:rFonts w:asciiTheme="minorHAnsi" w:eastAsiaTheme="minorEastAsia" w:hAnsiTheme="minorHAnsi" w:cstheme="minorBidi"/>
          <w:noProof/>
          <w:lang w:eastAsia="es-ES"/>
        </w:rPr>
      </w:pPr>
      <w:del w:id="1685" w:author="JORGE CONTRERAS ORTIZ" w:date="2021-09-04T09:25:00Z">
        <w:r w:rsidRPr="005B42F0" w:rsidDel="005B42F0">
          <w:rPr>
            <w:noProof/>
            <w:rPrChange w:id="1686" w:author="JORGE CONTRERAS ORTIZ" w:date="2021-09-04T09:25:00Z">
              <w:rPr>
                <w:rStyle w:val="Hipervnculo"/>
                <w:noProof/>
              </w:rPr>
            </w:rPrChange>
          </w:rPr>
          <w:delText>Ilustración 17 Menú KiBRA - Inicio de Border Router</w:delText>
        </w:r>
        <w:r w:rsidDel="005B42F0">
          <w:rPr>
            <w:noProof/>
            <w:webHidden/>
          </w:rPr>
          <w:tab/>
          <w:delText>53</w:delText>
        </w:r>
      </w:del>
    </w:p>
    <w:p w14:paraId="698864BF" w14:textId="70610B56" w:rsidR="00F21168" w:rsidDel="005B42F0" w:rsidRDefault="00F21168">
      <w:pPr>
        <w:pStyle w:val="Tabladeilustraciones"/>
        <w:tabs>
          <w:tab w:val="right" w:leader="dot" w:pos="8494"/>
        </w:tabs>
        <w:rPr>
          <w:del w:id="1687" w:author="JORGE CONTRERAS ORTIZ" w:date="2021-09-04T09:25:00Z"/>
          <w:rFonts w:asciiTheme="minorHAnsi" w:eastAsiaTheme="minorEastAsia" w:hAnsiTheme="minorHAnsi" w:cstheme="minorBidi"/>
          <w:noProof/>
          <w:lang w:eastAsia="es-ES"/>
        </w:rPr>
      </w:pPr>
      <w:del w:id="1688" w:author="JORGE CONTRERAS ORTIZ" w:date="2021-09-04T09:25:00Z">
        <w:r w:rsidRPr="005B42F0" w:rsidDel="005B42F0">
          <w:rPr>
            <w:noProof/>
            <w:rPrChange w:id="1689" w:author="JORGE CONTRERAS ORTIZ" w:date="2021-09-04T09:25:00Z">
              <w:rPr>
                <w:rStyle w:val="Hipervnculo"/>
                <w:noProof/>
              </w:rPr>
            </w:rPrChange>
          </w:rPr>
          <w:delText>Ilustración 18 Menú de KiBRA - Border Router Iniciado</w:delText>
        </w:r>
        <w:r w:rsidDel="005B42F0">
          <w:rPr>
            <w:noProof/>
            <w:webHidden/>
          </w:rPr>
          <w:tab/>
          <w:delText>54</w:delText>
        </w:r>
      </w:del>
    </w:p>
    <w:p w14:paraId="308DD458" w14:textId="0A52E798" w:rsidR="00F21168" w:rsidDel="005B42F0" w:rsidRDefault="00F21168">
      <w:pPr>
        <w:pStyle w:val="Tabladeilustraciones"/>
        <w:tabs>
          <w:tab w:val="right" w:leader="dot" w:pos="8494"/>
        </w:tabs>
        <w:rPr>
          <w:del w:id="1690" w:author="JORGE CONTRERAS ORTIZ" w:date="2021-09-04T09:25:00Z"/>
          <w:rFonts w:asciiTheme="minorHAnsi" w:eastAsiaTheme="minorEastAsia" w:hAnsiTheme="minorHAnsi" w:cstheme="minorBidi"/>
          <w:noProof/>
          <w:lang w:eastAsia="es-ES"/>
        </w:rPr>
      </w:pPr>
      <w:del w:id="1691" w:author="JORGE CONTRERAS ORTIZ" w:date="2021-09-04T09:25:00Z">
        <w:r w:rsidRPr="005B42F0" w:rsidDel="005B42F0">
          <w:rPr>
            <w:noProof/>
            <w:rPrChange w:id="1692" w:author="JORGE CONTRERAS ORTIZ" w:date="2021-09-04T09:25:00Z">
              <w:rPr>
                <w:rStyle w:val="Hipervnculo"/>
                <w:noProof/>
              </w:rPr>
            </w:rPrChange>
          </w:rPr>
          <w:delText>Ilustración 19 Pestaña Settings - Export Settings</w:delText>
        </w:r>
        <w:r w:rsidDel="005B42F0">
          <w:rPr>
            <w:noProof/>
            <w:webHidden/>
          </w:rPr>
          <w:tab/>
          <w:delText>55</w:delText>
        </w:r>
      </w:del>
    </w:p>
    <w:p w14:paraId="4C180F75" w14:textId="48F2C1D0" w:rsidR="00F21168" w:rsidDel="005B42F0" w:rsidRDefault="00F21168">
      <w:pPr>
        <w:pStyle w:val="Tabladeilustraciones"/>
        <w:tabs>
          <w:tab w:val="right" w:leader="dot" w:pos="8494"/>
        </w:tabs>
        <w:rPr>
          <w:del w:id="1693" w:author="JORGE CONTRERAS ORTIZ" w:date="2021-09-04T09:25:00Z"/>
          <w:rFonts w:asciiTheme="minorHAnsi" w:eastAsiaTheme="minorEastAsia" w:hAnsiTheme="minorHAnsi" w:cstheme="minorBidi"/>
          <w:noProof/>
          <w:lang w:eastAsia="es-ES"/>
        </w:rPr>
      </w:pPr>
      <w:del w:id="1694" w:author="JORGE CONTRERAS ORTIZ" w:date="2021-09-04T09:25:00Z">
        <w:r w:rsidRPr="005B42F0" w:rsidDel="005B42F0">
          <w:rPr>
            <w:noProof/>
            <w:rPrChange w:id="1695" w:author="JORGE CONTRERAS ORTIZ" w:date="2021-09-04T09:25:00Z">
              <w:rPr>
                <w:rStyle w:val="Hipervnculo"/>
                <w:noProof/>
                <w:lang w:val="en-US"/>
              </w:rPr>
            </w:rPrChange>
          </w:rPr>
          <w:delText>Ilustración 20 Ventana Export Commissioning Information</w:delText>
        </w:r>
        <w:r w:rsidDel="005B42F0">
          <w:rPr>
            <w:noProof/>
            <w:webHidden/>
          </w:rPr>
          <w:tab/>
          <w:delText>56</w:delText>
        </w:r>
      </w:del>
    </w:p>
    <w:p w14:paraId="5215CD06" w14:textId="569AC129" w:rsidR="00F21168" w:rsidDel="005B42F0" w:rsidRDefault="00F21168">
      <w:pPr>
        <w:pStyle w:val="Tabladeilustraciones"/>
        <w:tabs>
          <w:tab w:val="right" w:leader="dot" w:pos="8494"/>
        </w:tabs>
        <w:rPr>
          <w:del w:id="1696" w:author="JORGE CONTRERAS ORTIZ" w:date="2021-09-04T09:25:00Z"/>
          <w:rFonts w:asciiTheme="minorHAnsi" w:eastAsiaTheme="minorEastAsia" w:hAnsiTheme="minorHAnsi" w:cstheme="minorBidi"/>
          <w:noProof/>
          <w:lang w:eastAsia="es-ES"/>
        </w:rPr>
      </w:pPr>
      <w:del w:id="1697" w:author="JORGE CONTRERAS ORTIZ" w:date="2021-09-04T09:25:00Z">
        <w:r w:rsidRPr="005B42F0" w:rsidDel="005B42F0">
          <w:rPr>
            <w:noProof/>
            <w:rPrChange w:id="1698" w:author="JORGE CONTRERAS ORTIZ" w:date="2021-09-04T09:25:00Z">
              <w:rPr>
                <w:rStyle w:val="Hipervnculo"/>
                <w:noProof/>
              </w:rPr>
            </w:rPrChange>
          </w:rPr>
          <w:delText>Ilustración 21 Servidor Backbone Router</w:delText>
        </w:r>
        <w:r w:rsidDel="005B42F0">
          <w:rPr>
            <w:noProof/>
            <w:webHidden/>
          </w:rPr>
          <w:tab/>
          <w:delText>57</w:delText>
        </w:r>
      </w:del>
    </w:p>
    <w:p w14:paraId="296750FF" w14:textId="10E7CCF0" w:rsidR="00F21168" w:rsidDel="005B42F0" w:rsidRDefault="00F21168">
      <w:pPr>
        <w:pStyle w:val="Tabladeilustraciones"/>
        <w:tabs>
          <w:tab w:val="right" w:leader="dot" w:pos="8494"/>
        </w:tabs>
        <w:rPr>
          <w:del w:id="1699" w:author="JORGE CONTRERAS ORTIZ" w:date="2021-09-04T09:25:00Z"/>
          <w:rFonts w:asciiTheme="minorHAnsi" w:eastAsiaTheme="minorEastAsia" w:hAnsiTheme="minorHAnsi" w:cstheme="minorBidi"/>
          <w:noProof/>
          <w:lang w:eastAsia="es-ES"/>
        </w:rPr>
      </w:pPr>
      <w:del w:id="1700" w:author="JORGE CONTRERAS ORTIZ" w:date="2021-09-04T09:25:00Z">
        <w:r w:rsidRPr="005B42F0" w:rsidDel="005B42F0">
          <w:rPr>
            <w:noProof/>
            <w:rPrChange w:id="1701" w:author="JORGE CONTRERAS ORTIZ" w:date="2021-09-04T09:25:00Z">
              <w:rPr>
                <w:rStyle w:val="Hipervnculo"/>
                <w:noProof/>
              </w:rPr>
            </w:rPrChange>
          </w:rPr>
          <w:delText>Ilustración 22 Servicio DHCP</w:delText>
        </w:r>
        <w:r w:rsidDel="005B42F0">
          <w:rPr>
            <w:noProof/>
            <w:webHidden/>
          </w:rPr>
          <w:tab/>
          <w:delText>58</w:delText>
        </w:r>
      </w:del>
    </w:p>
    <w:p w14:paraId="7B9B1D1A" w14:textId="41A07820" w:rsidR="00F21168" w:rsidDel="005B42F0" w:rsidRDefault="00F21168">
      <w:pPr>
        <w:pStyle w:val="Tabladeilustraciones"/>
        <w:tabs>
          <w:tab w:val="right" w:leader="dot" w:pos="8494"/>
        </w:tabs>
        <w:rPr>
          <w:del w:id="1702" w:author="JORGE CONTRERAS ORTIZ" w:date="2021-09-04T09:25:00Z"/>
          <w:rFonts w:asciiTheme="minorHAnsi" w:eastAsiaTheme="minorEastAsia" w:hAnsiTheme="minorHAnsi" w:cstheme="minorBidi"/>
          <w:noProof/>
          <w:lang w:eastAsia="es-ES"/>
        </w:rPr>
      </w:pPr>
      <w:del w:id="1703" w:author="JORGE CONTRERAS ORTIZ" w:date="2021-09-04T09:25:00Z">
        <w:r w:rsidRPr="005B42F0" w:rsidDel="005B42F0">
          <w:rPr>
            <w:noProof/>
            <w:rPrChange w:id="1704" w:author="JORGE CONTRERAS ORTIZ" w:date="2021-09-04T09:25:00Z">
              <w:rPr>
                <w:rStyle w:val="Hipervnculo"/>
                <w:noProof/>
              </w:rPr>
            </w:rPrChange>
          </w:rPr>
          <w:delText>Ilustración 23 Servicio NAT64</w:delText>
        </w:r>
        <w:r w:rsidDel="005B42F0">
          <w:rPr>
            <w:noProof/>
            <w:webHidden/>
          </w:rPr>
          <w:tab/>
          <w:delText>59</w:delText>
        </w:r>
      </w:del>
    </w:p>
    <w:p w14:paraId="08B85FD1" w14:textId="7ADFB5E2" w:rsidR="00F21168" w:rsidDel="005B42F0" w:rsidRDefault="00F21168">
      <w:pPr>
        <w:pStyle w:val="Tabladeilustraciones"/>
        <w:tabs>
          <w:tab w:val="right" w:leader="dot" w:pos="8494"/>
        </w:tabs>
        <w:rPr>
          <w:del w:id="1705" w:author="JORGE CONTRERAS ORTIZ" w:date="2021-09-04T09:25:00Z"/>
          <w:rFonts w:asciiTheme="minorHAnsi" w:eastAsiaTheme="minorEastAsia" w:hAnsiTheme="minorHAnsi" w:cstheme="minorBidi"/>
          <w:noProof/>
          <w:lang w:eastAsia="es-ES"/>
        </w:rPr>
      </w:pPr>
      <w:del w:id="1706" w:author="JORGE CONTRERAS ORTIZ" w:date="2021-09-04T09:25:00Z">
        <w:r w:rsidRPr="005B42F0" w:rsidDel="005B42F0">
          <w:rPr>
            <w:noProof/>
            <w:rPrChange w:id="1707" w:author="JORGE CONTRERAS ORTIZ" w:date="2021-09-04T09:25:00Z">
              <w:rPr>
                <w:rStyle w:val="Hipervnculo"/>
                <w:noProof/>
              </w:rPr>
            </w:rPrChange>
          </w:rPr>
          <w:delText>Ilustración 24 Servicio Commissioner</w:delText>
        </w:r>
        <w:r w:rsidDel="005B42F0">
          <w:rPr>
            <w:noProof/>
            <w:webHidden/>
          </w:rPr>
          <w:tab/>
          <w:delText>60</w:delText>
        </w:r>
      </w:del>
    </w:p>
    <w:p w14:paraId="244081A9" w14:textId="764F36B4" w:rsidR="00F21168" w:rsidDel="005B42F0" w:rsidRDefault="00F21168">
      <w:pPr>
        <w:pStyle w:val="Tabladeilustraciones"/>
        <w:tabs>
          <w:tab w:val="right" w:leader="dot" w:pos="8494"/>
        </w:tabs>
        <w:rPr>
          <w:del w:id="1708" w:author="JORGE CONTRERAS ORTIZ" w:date="2021-09-04T09:25:00Z"/>
          <w:rFonts w:asciiTheme="minorHAnsi" w:eastAsiaTheme="minorEastAsia" w:hAnsiTheme="minorHAnsi" w:cstheme="minorBidi"/>
          <w:noProof/>
          <w:lang w:eastAsia="es-ES"/>
        </w:rPr>
      </w:pPr>
      <w:del w:id="1709" w:author="JORGE CONTRERAS ORTIZ" w:date="2021-09-04T09:25:00Z">
        <w:r w:rsidRPr="005B42F0" w:rsidDel="005B42F0">
          <w:rPr>
            <w:noProof/>
            <w:rPrChange w:id="1710" w:author="JORGE CONTRERAS ORTIZ" w:date="2021-09-04T09:25:00Z">
              <w:rPr>
                <w:rStyle w:val="Hipervnculo"/>
                <w:noProof/>
              </w:rPr>
            </w:rPrChange>
          </w:rPr>
          <w:delText>Ilustración 25 Pestaña Visual Network</w:delText>
        </w:r>
        <w:r w:rsidDel="005B42F0">
          <w:rPr>
            <w:noProof/>
            <w:webHidden/>
          </w:rPr>
          <w:tab/>
          <w:delText>61</w:delText>
        </w:r>
      </w:del>
    </w:p>
    <w:p w14:paraId="59BAF4BA" w14:textId="5657F450" w:rsidR="00F21168" w:rsidDel="005B42F0" w:rsidRDefault="00F21168">
      <w:pPr>
        <w:pStyle w:val="Tabladeilustraciones"/>
        <w:tabs>
          <w:tab w:val="right" w:leader="dot" w:pos="8494"/>
        </w:tabs>
        <w:rPr>
          <w:del w:id="1711" w:author="JORGE CONTRERAS ORTIZ" w:date="2021-09-04T09:25:00Z"/>
          <w:rFonts w:asciiTheme="minorHAnsi" w:eastAsiaTheme="minorEastAsia" w:hAnsiTheme="minorHAnsi" w:cstheme="minorBidi"/>
          <w:noProof/>
          <w:lang w:eastAsia="es-ES"/>
        </w:rPr>
      </w:pPr>
      <w:del w:id="1712" w:author="JORGE CONTRERAS ORTIZ" w:date="2021-09-04T09:25:00Z">
        <w:r w:rsidRPr="005B42F0" w:rsidDel="005B42F0">
          <w:rPr>
            <w:noProof/>
            <w:rPrChange w:id="1713" w:author="JORGE CONTRERAS ORTIZ" w:date="2021-09-04T09:25:00Z">
              <w:rPr>
                <w:rStyle w:val="Hipervnculo"/>
                <w:noProof/>
              </w:rPr>
            </w:rPrChange>
          </w:rPr>
          <w:delText>Ilustración 26 Pestaña Logs</w:delText>
        </w:r>
        <w:r w:rsidDel="005B42F0">
          <w:rPr>
            <w:noProof/>
            <w:webHidden/>
          </w:rPr>
          <w:tab/>
          <w:delText>62</w:delText>
        </w:r>
      </w:del>
    </w:p>
    <w:p w14:paraId="744B7695" w14:textId="3E0D042C" w:rsidR="00F21168" w:rsidDel="005B42F0" w:rsidRDefault="00F21168">
      <w:pPr>
        <w:pStyle w:val="Tabladeilustraciones"/>
        <w:tabs>
          <w:tab w:val="right" w:leader="dot" w:pos="8494"/>
        </w:tabs>
        <w:rPr>
          <w:del w:id="1714" w:author="JORGE CONTRERAS ORTIZ" w:date="2021-09-04T09:25:00Z"/>
          <w:rFonts w:asciiTheme="minorHAnsi" w:eastAsiaTheme="minorEastAsia" w:hAnsiTheme="minorHAnsi" w:cstheme="minorBidi"/>
          <w:noProof/>
          <w:lang w:eastAsia="es-ES"/>
        </w:rPr>
      </w:pPr>
      <w:del w:id="1715" w:author="JORGE CONTRERAS ORTIZ" w:date="2021-09-04T09:25:00Z">
        <w:r w:rsidRPr="005B42F0" w:rsidDel="005B42F0">
          <w:rPr>
            <w:noProof/>
            <w:rPrChange w:id="1716" w:author="JORGE CONTRERAS ORTIZ" w:date="2021-09-04T09:25:00Z">
              <w:rPr>
                <w:rStyle w:val="Hipervnculo"/>
                <w:noProof/>
              </w:rPr>
            </w:rPrChange>
          </w:rPr>
          <w:delText>Ilustración 27 Administrador de dispositivo antes de instalar los Drivers de KTWM102</w:delText>
        </w:r>
        <w:r w:rsidDel="005B42F0">
          <w:rPr>
            <w:noProof/>
            <w:webHidden/>
          </w:rPr>
          <w:tab/>
          <w:delText>66</w:delText>
        </w:r>
      </w:del>
    </w:p>
    <w:p w14:paraId="0E112B5E" w14:textId="521FCCC4" w:rsidR="00F21168" w:rsidDel="005B42F0" w:rsidRDefault="00F21168">
      <w:pPr>
        <w:pStyle w:val="Tabladeilustraciones"/>
        <w:tabs>
          <w:tab w:val="right" w:leader="dot" w:pos="8494"/>
        </w:tabs>
        <w:rPr>
          <w:del w:id="1717" w:author="JORGE CONTRERAS ORTIZ" w:date="2021-09-04T09:25:00Z"/>
          <w:rFonts w:asciiTheme="minorHAnsi" w:eastAsiaTheme="minorEastAsia" w:hAnsiTheme="minorHAnsi" w:cstheme="minorBidi"/>
          <w:noProof/>
          <w:lang w:eastAsia="es-ES"/>
        </w:rPr>
      </w:pPr>
      <w:del w:id="1718" w:author="JORGE CONTRERAS ORTIZ" w:date="2021-09-04T09:25:00Z">
        <w:r w:rsidRPr="005B42F0" w:rsidDel="005B42F0">
          <w:rPr>
            <w:noProof/>
            <w:rPrChange w:id="1719" w:author="JORGE CONTRERAS ORTIZ" w:date="2021-09-04T09:25:00Z">
              <w:rPr>
                <w:rStyle w:val="Hipervnculo"/>
                <w:noProof/>
              </w:rPr>
            </w:rPrChange>
          </w:rPr>
          <w:delText>Ilustración 28 Instalación Drivers con Zadig Paso 1</w:delText>
        </w:r>
        <w:r w:rsidDel="005B42F0">
          <w:rPr>
            <w:noProof/>
            <w:webHidden/>
          </w:rPr>
          <w:tab/>
          <w:delText>66</w:delText>
        </w:r>
      </w:del>
    </w:p>
    <w:p w14:paraId="43B964BA" w14:textId="16035900" w:rsidR="00F21168" w:rsidDel="005B42F0" w:rsidRDefault="00F21168">
      <w:pPr>
        <w:pStyle w:val="Tabladeilustraciones"/>
        <w:tabs>
          <w:tab w:val="right" w:leader="dot" w:pos="8494"/>
        </w:tabs>
        <w:rPr>
          <w:del w:id="1720" w:author="JORGE CONTRERAS ORTIZ" w:date="2021-09-04T09:25:00Z"/>
          <w:rFonts w:asciiTheme="minorHAnsi" w:eastAsiaTheme="minorEastAsia" w:hAnsiTheme="minorHAnsi" w:cstheme="minorBidi"/>
          <w:noProof/>
          <w:lang w:eastAsia="es-ES"/>
        </w:rPr>
      </w:pPr>
      <w:del w:id="1721" w:author="JORGE CONTRERAS ORTIZ" w:date="2021-09-04T09:25:00Z">
        <w:r w:rsidRPr="005B42F0" w:rsidDel="005B42F0">
          <w:rPr>
            <w:noProof/>
            <w:rPrChange w:id="1722" w:author="JORGE CONTRERAS ORTIZ" w:date="2021-09-04T09:25:00Z">
              <w:rPr>
                <w:rStyle w:val="Hipervnculo"/>
                <w:noProof/>
              </w:rPr>
            </w:rPrChange>
          </w:rPr>
          <w:delText>Ilustración 29 Instalación Drivers con Zadig Paso 2</w:delText>
        </w:r>
        <w:r w:rsidDel="005B42F0">
          <w:rPr>
            <w:noProof/>
            <w:webHidden/>
          </w:rPr>
          <w:tab/>
          <w:delText>67</w:delText>
        </w:r>
      </w:del>
    </w:p>
    <w:p w14:paraId="3A5A1A86" w14:textId="34BD7125" w:rsidR="00F21168" w:rsidDel="005B42F0" w:rsidRDefault="00F21168">
      <w:pPr>
        <w:pStyle w:val="Tabladeilustraciones"/>
        <w:tabs>
          <w:tab w:val="right" w:leader="dot" w:pos="8494"/>
        </w:tabs>
        <w:rPr>
          <w:del w:id="1723" w:author="JORGE CONTRERAS ORTIZ" w:date="2021-09-04T09:25:00Z"/>
          <w:rFonts w:asciiTheme="minorHAnsi" w:eastAsiaTheme="minorEastAsia" w:hAnsiTheme="minorHAnsi" w:cstheme="minorBidi"/>
          <w:noProof/>
          <w:lang w:eastAsia="es-ES"/>
        </w:rPr>
      </w:pPr>
      <w:del w:id="1724" w:author="JORGE CONTRERAS ORTIZ" w:date="2021-09-04T09:25:00Z">
        <w:r w:rsidRPr="005B42F0" w:rsidDel="005B42F0">
          <w:rPr>
            <w:noProof/>
            <w:rPrChange w:id="1725" w:author="JORGE CONTRERAS ORTIZ" w:date="2021-09-04T09:25:00Z">
              <w:rPr>
                <w:rStyle w:val="Hipervnculo"/>
                <w:noProof/>
              </w:rPr>
            </w:rPrChange>
          </w:rPr>
          <w:delText>Ilustración 30 Instalación Drivers con Zadig Finalizada</w:delText>
        </w:r>
        <w:r w:rsidDel="005B42F0">
          <w:rPr>
            <w:noProof/>
            <w:webHidden/>
          </w:rPr>
          <w:tab/>
          <w:delText>67</w:delText>
        </w:r>
      </w:del>
    </w:p>
    <w:p w14:paraId="2DB85030" w14:textId="33EE6730" w:rsidR="00F21168" w:rsidDel="005B42F0" w:rsidRDefault="00F21168">
      <w:pPr>
        <w:pStyle w:val="Tabladeilustraciones"/>
        <w:tabs>
          <w:tab w:val="right" w:leader="dot" w:pos="8494"/>
        </w:tabs>
        <w:rPr>
          <w:del w:id="1726" w:author="JORGE CONTRERAS ORTIZ" w:date="2021-09-04T09:25:00Z"/>
          <w:rFonts w:asciiTheme="minorHAnsi" w:eastAsiaTheme="minorEastAsia" w:hAnsiTheme="minorHAnsi" w:cstheme="minorBidi"/>
          <w:noProof/>
          <w:lang w:eastAsia="es-ES"/>
        </w:rPr>
      </w:pPr>
      <w:del w:id="1727" w:author="JORGE CONTRERAS ORTIZ" w:date="2021-09-04T09:25:00Z">
        <w:r w:rsidRPr="005B42F0" w:rsidDel="005B42F0">
          <w:rPr>
            <w:noProof/>
            <w:rPrChange w:id="1728" w:author="JORGE CONTRERAS ORTIZ" w:date="2021-09-04T09:25:00Z">
              <w:rPr>
                <w:rStyle w:val="Hipervnculo"/>
                <w:noProof/>
              </w:rPr>
            </w:rPrChange>
          </w:rPr>
          <w:delText>Ilustración 31 Administrador de Dispositivos Después de Instalar Drivers</w:delText>
        </w:r>
        <w:r w:rsidDel="005B42F0">
          <w:rPr>
            <w:noProof/>
            <w:webHidden/>
          </w:rPr>
          <w:tab/>
          <w:delText>68</w:delText>
        </w:r>
      </w:del>
    </w:p>
    <w:p w14:paraId="12E8FC2F" w14:textId="4D02D058" w:rsidR="00F21168" w:rsidDel="005B42F0" w:rsidRDefault="00F21168">
      <w:pPr>
        <w:pStyle w:val="Tabladeilustraciones"/>
        <w:tabs>
          <w:tab w:val="right" w:leader="dot" w:pos="8494"/>
        </w:tabs>
        <w:rPr>
          <w:del w:id="1729" w:author="JORGE CONTRERAS ORTIZ" w:date="2021-09-04T09:25:00Z"/>
          <w:rFonts w:asciiTheme="minorHAnsi" w:eastAsiaTheme="minorEastAsia" w:hAnsiTheme="minorHAnsi" w:cstheme="minorBidi"/>
          <w:noProof/>
          <w:lang w:eastAsia="es-ES"/>
        </w:rPr>
      </w:pPr>
      <w:del w:id="1730" w:author="JORGE CONTRERAS ORTIZ" w:date="2021-09-04T09:25:00Z">
        <w:r w:rsidRPr="005B42F0" w:rsidDel="005B42F0">
          <w:rPr>
            <w:noProof/>
            <w:rPrChange w:id="1731" w:author="JORGE CONTRERAS ORTIZ" w:date="2021-09-04T09:25:00Z">
              <w:rPr>
                <w:rStyle w:val="Hipervnculo"/>
                <w:noProof/>
              </w:rPr>
            </w:rPrChange>
          </w:rPr>
          <w:delText>Ilustración 32 Instalar libusbk con Zadig</w:delText>
        </w:r>
        <w:r w:rsidDel="005B42F0">
          <w:rPr>
            <w:noProof/>
            <w:webHidden/>
          </w:rPr>
          <w:tab/>
          <w:delText>71</w:delText>
        </w:r>
      </w:del>
    </w:p>
    <w:p w14:paraId="0F1F5A23" w14:textId="510F5409" w:rsidR="00F21168" w:rsidDel="005B42F0" w:rsidRDefault="00F21168">
      <w:pPr>
        <w:pStyle w:val="Tabladeilustraciones"/>
        <w:tabs>
          <w:tab w:val="right" w:leader="dot" w:pos="8494"/>
        </w:tabs>
        <w:rPr>
          <w:del w:id="1732" w:author="JORGE CONTRERAS ORTIZ" w:date="2021-09-04T09:25:00Z"/>
          <w:rFonts w:asciiTheme="minorHAnsi" w:eastAsiaTheme="minorEastAsia" w:hAnsiTheme="minorHAnsi" w:cstheme="minorBidi"/>
          <w:noProof/>
          <w:lang w:eastAsia="es-ES"/>
        </w:rPr>
      </w:pPr>
      <w:del w:id="1733" w:author="JORGE CONTRERAS ORTIZ" w:date="2021-09-04T09:25:00Z">
        <w:r w:rsidRPr="005B42F0" w:rsidDel="005B42F0">
          <w:rPr>
            <w:noProof/>
            <w:rPrChange w:id="1734" w:author="JORGE CONTRERAS ORTIZ" w:date="2021-09-04T09:25:00Z">
              <w:rPr>
                <w:rStyle w:val="Hipervnculo"/>
                <w:noProof/>
              </w:rPr>
            </w:rPrChange>
          </w:rPr>
          <w:delText>Ilustración 33 Instalación Driver Libusbk xon Zadig Finalizada</w:delText>
        </w:r>
        <w:r w:rsidDel="005B42F0">
          <w:rPr>
            <w:noProof/>
            <w:webHidden/>
          </w:rPr>
          <w:tab/>
          <w:delText>72</w:delText>
        </w:r>
      </w:del>
    </w:p>
    <w:p w14:paraId="40D1B9FF" w14:textId="5EB6F538" w:rsidR="00F21168" w:rsidDel="005B42F0" w:rsidRDefault="00F21168">
      <w:pPr>
        <w:pStyle w:val="Tabladeilustraciones"/>
        <w:tabs>
          <w:tab w:val="right" w:leader="dot" w:pos="8494"/>
        </w:tabs>
        <w:rPr>
          <w:del w:id="1735" w:author="JORGE CONTRERAS ORTIZ" w:date="2021-09-04T09:25:00Z"/>
          <w:rFonts w:asciiTheme="minorHAnsi" w:eastAsiaTheme="minorEastAsia" w:hAnsiTheme="minorHAnsi" w:cstheme="minorBidi"/>
          <w:noProof/>
          <w:lang w:eastAsia="es-ES"/>
        </w:rPr>
      </w:pPr>
      <w:del w:id="1736" w:author="JORGE CONTRERAS ORTIZ" w:date="2021-09-04T09:25:00Z">
        <w:r w:rsidRPr="005B42F0" w:rsidDel="005B42F0">
          <w:rPr>
            <w:noProof/>
            <w:rPrChange w:id="1737" w:author="JORGE CONTRERAS ORTIZ" w:date="2021-09-04T09:25:00Z">
              <w:rPr>
                <w:rStyle w:val="Hipervnculo"/>
                <w:noProof/>
              </w:rPr>
            </w:rPrChange>
          </w:rPr>
          <w:delText>Ilustración 34 Instalar USB SERIAL (CDC) con Zadig</w:delText>
        </w:r>
        <w:r w:rsidDel="005B42F0">
          <w:rPr>
            <w:noProof/>
            <w:webHidden/>
          </w:rPr>
          <w:tab/>
          <w:delText>72</w:delText>
        </w:r>
      </w:del>
    </w:p>
    <w:p w14:paraId="48D937D7" w14:textId="4F01D4DD" w:rsidR="00F21168" w:rsidDel="005B42F0" w:rsidRDefault="00F21168">
      <w:pPr>
        <w:pStyle w:val="Tabladeilustraciones"/>
        <w:tabs>
          <w:tab w:val="right" w:leader="dot" w:pos="8494"/>
        </w:tabs>
        <w:rPr>
          <w:del w:id="1738" w:author="JORGE CONTRERAS ORTIZ" w:date="2021-09-04T09:25:00Z"/>
          <w:rFonts w:asciiTheme="minorHAnsi" w:eastAsiaTheme="minorEastAsia" w:hAnsiTheme="minorHAnsi" w:cstheme="minorBidi"/>
          <w:noProof/>
          <w:lang w:eastAsia="es-ES"/>
        </w:rPr>
      </w:pPr>
      <w:del w:id="1739" w:author="JORGE CONTRERAS ORTIZ" w:date="2021-09-04T09:25:00Z">
        <w:r w:rsidRPr="005B42F0" w:rsidDel="005B42F0">
          <w:rPr>
            <w:noProof/>
            <w:rPrChange w:id="1740" w:author="JORGE CONTRERAS ORTIZ" w:date="2021-09-04T09:25:00Z">
              <w:rPr>
                <w:rStyle w:val="Hipervnculo"/>
                <w:noProof/>
              </w:rPr>
            </w:rPrChange>
          </w:rPr>
          <w:delText>Ilustración 35 Instalación Driver USB Serial (CDC) con Zadig Finalizada</w:delText>
        </w:r>
        <w:r w:rsidDel="005B42F0">
          <w:rPr>
            <w:noProof/>
            <w:webHidden/>
          </w:rPr>
          <w:tab/>
          <w:delText>73</w:delText>
        </w:r>
      </w:del>
    </w:p>
    <w:p w14:paraId="50400287" w14:textId="17CE180E" w:rsidR="00F21168" w:rsidDel="005B42F0" w:rsidRDefault="00F21168">
      <w:pPr>
        <w:pStyle w:val="Tabladeilustraciones"/>
        <w:tabs>
          <w:tab w:val="right" w:leader="dot" w:pos="8494"/>
        </w:tabs>
        <w:rPr>
          <w:del w:id="1741" w:author="JORGE CONTRERAS ORTIZ" w:date="2021-09-04T09:25:00Z"/>
          <w:rFonts w:asciiTheme="minorHAnsi" w:eastAsiaTheme="minorEastAsia" w:hAnsiTheme="minorHAnsi" w:cstheme="minorBidi"/>
          <w:noProof/>
          <w:lang w:eastAsia="es-ES"/>
        </w:rPr>
      </w:pPr>
      <w:del w:id="1742" w:author="JORGE CONTRERAS ORTIZ" w:date="2021-09-04T09:25:00Z">
        <w:r w:rsidRPr="005B42F0" w:rsidDel="005B42F0">
          <w:rPr>
            <w:noProof/>
            <w:rPrChange w:id="1743" w:author="JORGE CONTRERAS ORTIZ" w:date="2021-09-04T09:25:00Z">
              <w:rPr>
                <w:rStyle w:val="Hipervnculo"/>
                <w:noProof/>
              </w:rPr>
            </w:rPrChange>
          </w:rPr>
          <w:delText>Ilustración 36 Administrador de Dispositivos después de la instalación</w:delText>
        </w:r>
        <w:r w:rsidDel="005B42F0">
          <w:rPr>
            <w:noProof/>
            <w:webHidden/>
          </w:rPr>
          <w:tab/>
          <w:delText>73</w:delText>
        </w:r>
      </w:del>
    </w:p>
    <w:p w14:paraId="42ADE390" w14:textId="130D5E7E" w:rsidR="00F21168" w:rsidDel="005B42F0" w:rsidRDefault="00F21168">
      <w:pPr>
        <w:pStyle w:val="Tabladeilustraciones"/>
        <w:tabs>
          <w:tab w:val="right" w:leader="dot" w:pos="8494"/>
        </w:tabs>
        <w:rPr>
          <w:del w:id="1744" w:author="JORGE CONTRERAS ORTIZ" w:date="2021-09-04T09:25:00Z"/>
          <w:rFonts w:asciiTheme="minorHAnsi" w:eastAsiaTheme="minorEastAsia" w:hAnsiTheme="minorHAnsi" w:cstheme="minorBidi"/>
          <w:noProof/>
          <w:lang w:eastAsia="es-ES"/>
        </w:rPr>
      </w:pPr>
      <w:del w:id="1745" w:author="JORGE CONTRERAS ORTIZ" w:date="2021-09-04T09:25:00Z">
        <w:r w:rsidRPr="005B42F0" w:rsidDel="005B42F0">
          <w:rPr>
            <w:noProof/>
            <w:rPrChange w:id="1746" w:author="JORGE CONTRERAS ORTIZ" w:date="2021-09-04T09:25:00Z">
              <w:rPr>
                <w:rStyle w:val="Hipervnculo"/>
                <w:noProof/>
              </w:rPr>
            </w:rPrChange>
          </w:rPr>
          <w:delText>Ilustración 37 Terminal Termite</w:delText>
        </w:r>
        <w:r w:rsidDel="005B42F0">
          <w:rPr>
            <w:noProof/>
            <w:webHidden/>
          </w:rPr>
          <w:tab/>
          <w:delText>75</w:delText>
        </w:r>
      </w:del>
    </w:p>
    <w:p w14:paraId="23FFE215" w14:textId="558C03DF" w:rsidR="00F21168" w:rsidDel="005B42F0" w:rsidRDefault="00F21168">
      <w:pPr>
        <w:pStyle w:val="Tabladeilustraciones"/>
        <w:tabs>
          <w:tab w:val="right" w:leader="dot" w:pos="8494"/>
        </w:tabs>
        <w:rPr>
          <w:del w:id="1747" w:author="JORGE CONTRERAS ORTIZ" w:date="2021-09-04T09:25:00Z"/>
          <w:rFonts w:asciiTheme="minorHAnsi" w:eastAsiaTheme="minorEastAsia" w:hAnsiTheme="minorHAnsi" w:cstheme="minorBidi"/>
          <w:noProof/>
          <w:lang w:eastAsia="es-ES"/>
        </w:rPr>
      </w:pPr>
      <w:del w:id="1748" w:author="JORGE CONTRERAS ORTIZ" w:date="2021-09-04T09:25:00Z">
        <w:r w:rsidRPr="005B42F0" w:rsidDel="005B42F0">
          <w:rPr>
            <w:noProof/>
            <w:rPrChange w:id="1749" w:author="JORGE CONTRERAS ORTIZ" w:date="2021-09-04T09:25:00Z">
              <w:rPr>
                <w:rStyle w:val="Hipervnculo"/>
                <w:noProof/>
              </w:rPr>
            </w:rPrChange>
          </w:rPr>
          <w:delText>Ilustración 38 Herramienta KiTools</w:delText>
        </w:r>
        <w:r w:rsidDel="005B42F0">
          <w:rPr>
            <w:noProof/>
            <w:webHidden/>
          </w:rPr>
          <w:tab/>
          <w:delText>77</w:delText>
        </w:r>
      </w:del>
    </w:p>
    <w:p w14:paraId="2A910025" w14:textId="736361A9" w:rsidR="00F21168" w:rsidDel="005B42F0" w:rsidRDefault="00F21168">
      <w:pPr>
        <w:pStyle w:val="Tabladeilustraciones"/>
        <w:tabs>
          <w:tab w:val="right" w:leader="dot" w:pos="8494"/>
        </w:tabs>
        <w:rPr>
          <w:del w:id="1750" w:author="JORGE CONTRERAS ORTIZ" w:date="2021-09-04T09:25:00Z"/>
          <w:rFonts w:asciiTheme="minorHAnsi" w:eastAsiaTheme="minorEastAsia" w:hAnsiTheme="minorHAnsi" w:cstheme="minorBidi"/>
          <w:noProof/>
          <w:lang w:eastAsia="es-ES"/>
        </w:rPr>
      </w:pPr>
      <w:del w:id="1751" w:author="JORGE CONTRERAS ORTIZ" w:date="2021-09-04T09:25:00Z">
        <w:r w:rsidRPr="005B42F0" w:rsidDel="005B42F0">
          <w:rPr>
            <w:noProof/>
            <w:rPrChange w:id="1752" w:author="JORGE CONTRERAS ORTIZ" w:date="2021-09-04T09:25:00Z">
              <w:rPr>
                <w:rStyle w:val="Hipervnculo"/>
                <w:noProof/>
              </w:rPr>
            </w:rPrChange>
          </w:rPr>
          <w:delText>Ilustración 39 IP como parámetros</w:delText>
        </w:r>
        <w:r w:rsidDel="005B42F0">
          <w:rPr>
            <w:noProof/>
            <w:webHidden/>
          </w:rPr>
          <w:tab/>
          <w:delText>78</w:delText>
        </w:r>
      </w:del>
    </w:p>
    <w:p w14:paraId="17BF4DFB" w14:textId="1A4904E0" w:rsidR="00F21168" w:rsidDel="005B42F0" w:rsidRDefault="00F21168">
      <w:pPr>
        <w:pStyle w:val="Tabladeilustraciones"/>
        <w:tabs>
          <w:tab w:val="right" w:leader="dot" w:pos="8494"/>
        </w:tabs>
        <w:rPr>
          <w:del w:id="1753" w:author="JORGE CONTRERAS ORTIZ" w:date="2021-09-04T09:25:00Z"/>
          <w:rFonts w:asciiTheme="minorHAnsi" w:eastAsiaTheme="minorEastAsia" w:hAnsiTheme="minorHAnsi" w:cstheme="minorBidi"/>
          <w:noProof/>
          <w:lang w:eastAsia="es-ES"/>
        </w:rPr>
      </w:pPr>
      <w:del w:id="1754" w:author="JORGE CONTRERAS ORTIZ" w:date="2021-09-04T09:25:00Z">
        <w:r w:rsidRPr="005B42F0" w:rsidDel="005B42F0">
          <w:rPr>
            <w:noProof/>
            <w:rPrChange w:id="1755" w:author="JORGE CONTRERAS ORTIZ" w:date="2021-09-04T09:25:00Z">
              <w:rPr>
                <w:rStyle w:val="Hipervnculo"/>
                <w:noProof/>
              </w:rPr>
            </w:rPrChange>
          </w:rPr>
          <w:delText>Ilustración 40 Esquema de comunicación entre Host Externo y el dispositivo KTWM102</w:delText>
        </w:r>
        <w:r w:rsidDel="005B42F0">
          <w:rPr>
            <w:noProof/>
            <w:webHidden/>
          </w:rPr>
          <w:tab/>
          <w:delText>79</w:delText>
        </w:r>
      </w:del>
    </w:p>
    <w:p w14:paraId="211F550D" w14:textId="41754E87" w:rsidR="00F21168" w:rsidDel="005B42F0" w:rsidRDefault="00F21168">
      <w:pPr>
        <w:pStyle w:val="Tabladeilustraciones"/>
        <w:tabs>
          <w:tab w:val="right" w:leader="dot" w:pos="8494"/>
        </w:tabs>
        <w:rPr>
          <w:del w:id="1756" w:author="JORGE CONTRERAS ORTIZ" w:date="2021-09-04T09:25:00Z"/>
          <w:rFonts w:asciiTheme="minorHAnsi" w:eastAsiaTheme="minorEastAsia" w:hAnsiTheme="minorHAnsi" w:cstheme="minorBidi"/>
          <w:noProof/>
          <w:lang w:eastAsia="es-ES"/>
        </w:rPr>
      </w:pPr>
      <w:del w:id="1757" w:author="JORGE CONTRERAS ORTIZ" w:date="2021-09-04T09:25:00Z">
        <w:r w:rsidRPr="005B42F0" w:rsidDel="005B42F0">
          <w:rPr>
            <w:noProof/>
            <w:rPrChange w:id="1758" w:author="JORGE CONTRERAS ORTIZ" w:date="2021-09-04T09:25:00Z">
              <w:rPr>
                <w:rStyle w:val="Hipervnculo"/>
                <w:noProof/>
              </w:rPr>
            </w:rPrChange>
          </w:rPr>
          <w:delText>Ilustración 41 Ejemplo Rutina de Comando - Esperar Respuesta</w:delText>
        </w:r>
        <w:r w:rsidDel="005B42F0">
          <w:rPr>
            <w:noProof/>
            <w:webHidden/>
          </w:rPr>
          <w:tab/>
          <w:delText>82</w:delText>
        </w:r>
      </w:del>
    </w:p>
    <w:p w14:paraId="4A0E9669" w14:textId="6F4BD8A9" w:rsidR="00F21168" w:rsidDel="005B42F0" w:rsidRDefault="00F21168">
      <w:pPr>
        <w:pStyle w:val="Tabladeilustraciones"/>
        <w:tabs>
          <w:tab w:val="right" w:leader="dot" w:pos="8494"/>
        </w:tabs>
        <w:rPr>
          <w:del w:id="1759" w:author="JORGE CONTRERAS ORTIZ" w:date="2021-09-04T09:25:00Z"/>
          <w:rFonts w:asciiTheme="minorHAnsi" w:eastAsiaTheme="minorEastAsia" w:hAnsiTheme="minorHAnsi" w:cstheme="minorBidi"/>
          <w:noProof/>
          <w:lang w:eastAsia="es-ES"/>
        </w:rPr>
      </w:pPr>
      <w:del w:id="1760" w:author="JORGE CONTRERAS ORTIZ" w:date="2021-09-04T09:25:00Z">
        <w:r w:rsidRPr="005B42F0" w:rsidDel="005B42F0">
          <w:rPr>
            <w:noProof/>
            <w:rPrChange w:id="1761" w:author="JORGE CONTRERAS ORTIZ" w:date="2021-09-04T09:25:00Z">
              <w:rPr>
                <w:rStyle w:val="Hipervnculo"/>
                <w:noProof/>
              </w:rPr>
            </w:rPrChange>
          </w:rPr>
          <w:delText>Ilustración 42 Jerarquía Circuito</w:delText>
        </w:r>
        <w:r w:rsidDel="005B42F0">
          <w:rPr>
            <w:noProof/>
            <w:webHidden/>
          </w:rPr>
          <w:tab/>
          <w:delText>85</w:delText>
        </w:r>
      </w:del>
    </w:p>
    <w:p w14:paraId="2CAD06F3" w14:textId="1DADBE4C" w:rsidR="00F21168" w:rsidDel="005B42F0" w:rsidRDefault="00F21168">
      <w:pPr>
        <w:pStyle w:val="Tabladeilustraciones"/>
        <w:tabs>
          <w:tab w:val="right" w:leader="dot" w:pos="8494"/>
        </w:tabs>
        <w:rPr>
          <w:del w:id="1762" w:author="JORGE CONTRERAS ORTIZ" w:date="2021-09-04T09:25:00Z"/>
          <w:rFonts w:asciiTheme="minorHAnsi" w:eastAsiaTheme="minorEastAsia" w:hAnsiTheme="minorHAnsi" w:cstheme="minorBidi"/>
          <w:noProof/>
          <w:lang w:eastAsia="es-ES"/>
        </w:rPr>
      </w:pPr>
      <w:del w:id="1763" w:author="JORGE CONTRERAS ORTIZ" w:date="2021-09-04T09:25:00Z">
        <w:r w:rsidRPr="005B42F0" w:rsidDel="005B42F0">
          <w:rPr>
            <w:noProof/>
            <w:rPrChange w:id="1764" w:author="JORGE CONTRERAS ORTIZ" w:date="2021-09-04T09:25:00Z">
              <w:rPr>
                <w:rStyle w:val="Hipervnculo"/>
                <w:noProof/>
              </w:rPr>
            </w:rPrChange>
          </w:rPr>
          <w:delText>Ilustración 43 Circuito Integración del Módulo</w:delText>
        </w:r>
        <w:r w:rsidDel="005B42F0">
          <w:rPr>
            <w:noProof/>
            <w:webHidden/>
          </w:rPr>
          <w:tab/>
          <w:delText>87</w:delText>
        </w:r>
      </w:del>
    </w:p>
    <w:p w14:paraId="04F052BA" w14:textId="31501195" w:rsidR="00F21168" w:rsidDel="005B42F0" w:rsidRDefault="00F21168">
      <w:pPr>
        <w:pStyle w:val="Tabladeilustraciones"/>
        <w:tabs>
          <w:tab w:val="right" w:leader="dot" w:pos="8494"/>
        </w:tabs>
        <w:rPr>
          <w:del w:id="1765" w:author="JORGE CONTRERAS ORTIZ" w:date="2021-09-04T09:25:00Z"/>
          <w:rFonts w:asciiTheme="minorHAnsi" w:eastAsiaTheme="minorEastAsia" w:hAnsiTheme="minorHAnsi" w:cstheme="minorBidi"/>
          <w:noProof/>
          <w:lang w:eastAsia="es-ES"/>
        </w:rPr>
      </w:pPr>
      <w:del w:id="1766" w:author="JORGE CONTRERAS ORTIZ" w:date="2021-09-04T09:25:00Z">
        <w:r w:rsidRPr="005B42F0" w:rsidDel="005B42F0">
          <w:rPr>
            <w:noProof/>
            <w:rPrChange w:id="1767" w:author="JORGE CONTRERAS ORTIZ" w:date="2021-09-04T09:25:00Z">
              <w:rPr>
                <w:rStyle w:val="Hipervnculo"/>
                <w:noProof/>
              </w:rPr>
            </w:rPrChange>
          </w:rPr>
          <w:delText>Ilustración 44 Dispositivo KTWM102</w:delText>
        </w:r>
        <w:r w:rsidDel="005B42F0">
          <w:rPr>
            <w:noProof/>
            <w:webHidden/>
          </w:rPr>
          <w:tab/>
          <w:delText>87</w:delText>
        </w:r>
      </w:del>
    </w:p>
    <w:p w14:paraId="12A250C3" w14:textId="74E160D9" w:rsidR="00F21168" w:rsidDel="005B42F0" w:rsidRDefault="00F21168">
      <w:pPr>
        <w:pStyle w:val="Tabladeilustraciones"/>
        <w:tabs>
          <w:tab w:val="right" w:leader="dot" w:pos="8494"/>
        </w:tabs>
        <w:rPr>
          <w:del w:id="1768" w:author="JORGE CONTRERAS ORTIZ" w:date="2021-09-04T09:25:00Z"/>
          <w:rFonts w:asciiTheme="minorHAnsi" w:eastAsiaTheme="minorEastAsia" w:hAnsiTheme="minorHAnsi" w:cstheme="minorBidi"/>
          <w:noProof/>
          <w:lang w:eastAsia="es-ES"/>
        </w:rPr>
      </w:pPr>
      <w:del w:id="1769" w:author="JORGE CONTRERAS ORTIZ" w:date="2021-09-04T09:25:00Z">
        <w:r w:rsidRPr="005B42F0" w:rsidDel="005B42F0">
          <w:rPr>
            <w:noProof/>
            <w:rPrChange w:id="1770" w:author="JORGE CONTRERAS ORTIZ" w:date="2021-09-04T09:25:00Z">
              <w:rPr>
                <w:rStyle w:val="Hipervnculo"/>
                <w:noProof/>
              </w:rPr>
            </w:rPrChange>
          </w:rPr>
          <w:delText>Ilustración 45 Conectores Verticales</w:delText>
        </w:r>
        <w:r w:rsidDel="005B42F0">
          <w:rPr>
            <w:noProof/>
            <w:webHidden/>
          </w:rPr>
          <w:tab/>
          <w:delText>89</w:delText>
        </w:r>
      </w:del>
    </w:p>
    <w:p w14:paraId="7800FC3D" w14:textId="2ADBD37E" w:rsidR="00F21168" w:rsidDel="005B42F0" w:rsidRDefault="00F21168">
      <w:pPr>
        <w:pStyle w:val="Tabladeilustraciones"/>
        <w:tabs>
          <w:tab w:val="right" w:leader="dot" w:pos="8494"/>
        </w:tabs>
        <w:rPr>
          <w:del w:id="1771" w:author="JORGE CONTRERAS ORTIZ" w:date="2021-09-04T09:25:00Z"/>
          <w:rFonts w:asciiTheme="minorHAnsi" w:eastAsiaTheme="minorEastAsia" w:hAnsiTheme="minorHAnsi" w:cstheme="minorBidi"/>
          <w:noProof/>
          <w:lang w:eastAsia="es-ES"/>
        </w:rPr>
      </w:pPr>
      <w:del w:id="1772" w:author="JORGE CONTRERAS ORTIZ" w:date="2021-09-04T09:25:00Z">
        <w:r w:rsidRPr="005B42F0" w:rsidDel="005B42F0">
          <w:rPr>
            <w:noProof/>
            <w:rPrChange w:id="1773" w:author="JORGE CONTRERAS ORTIZ" w:date="2021-09-04T09:25:00Z">
              <w:rPr>
                <w:rStyle w:val="Hipervnculo"/>
                <w:noProof/>
              </w:rPr>
            </w:rPrChange>
          </w:rPr>
          <w:delText>Ilustración 46 Conector USB</w:delText>
        </w:r>
        <w:r w:rsidDel="005B42F0">
          <w:rPr>
            <w:noProof/>
            <w:webHidden/>
          </w:rPr>
          <w:tab/>
          <w:delText>90</w:delText>
        </w:r>
      </w:del>
    </w:p>
    <w:p w14:paraId="58D9A13A" w14:textId="2B8B55AA" w:rsidR="00F21168" w:rsidDel="005B42F0" w:rsidRDefault="00F21168">
      <w:pPr>
        <w:pStyle w:val="Tabladeilustraciones"/>
        <w:tabs>
          <w:tab w:val="right" w:leader="dot" w:pos="8494"/>
        </w:tabs>
        <w:rPr>
          <w:del w:id="1774" w:author="JORGE CONTRERAS ORTIZ" w:date="2021-09-04T09:25:00Z"/>
          <w:rFonts w:asciiTheme="minorHAnsi" w:eastAsiaTheme="minorEastAsia" w:hAnsiTheme="minorHAnsi" w:cstheme="minorBidi"/>
          <w:noProof/>
          <w:lang w:eastAsia="es-ES"/>
        </w:rPr>
      </w:pPr>
      <w:del w:id="1775" w:author="JORGE CONTRERAS ORTIZ" w:date="2021-09-04T09:25:00Z">
        <w:r w:rsidRPr="005B42F0" w:rsidDel="005B42F0">
          <w:rPr>
            <w:noProof/>
            <w:rPrChange w:id="1776" w:author="JORGE CONTRERAS ORTIZ" w:date="2021-09-04T09:25:00Z">
              <w:rPr>
                <w:rStyle w:val="Hipervnculo"/>
                <w:noProof/>
              </w:rPr>
            </w:rPrChange>
          </w:rPr>
          <w:delText>Ilustración 47 Layout Completo</w:delText>
        </w:r>
        <w:r w:rsidDel="005B42F0">
          <w:rPr>
            <w:noProof/>
            <w:webHidden/>
          </w:rPr>
          <w:tab/>
          <w:delText>91</w:delText>
        </w:r>
      </w:del>
    </w:p>
    <w:p w14:paraId="300B0BA8" w14:textId="2DED7511" w:rsidR="00F21168" w:rsidDel="005B42F0" w:rsidRDefault="00F21168">
      <w:pPr>
        <w:pStyle w:val="Tabladeilustraciones"/>
        <w:tabs>
          <w:tab w:val="right" w:leader="dot" w:pos="8494"/>
        </w:tabs>
        <w:rPr>
          <w:del w:id="1777" w:author="JORGE CONTRERAS ORTIZ" w:date="2021-09-04T09:25:00Z"/>
          <w:rFonts w:asciiTheme="minorHAnsi" w:eastAsiaTheme="minorEastAsia" w:hAnsiTheme="minorHAnsi" w:cstheme="minorBidi"/>
          <w:noProof/>
          <w:lang w:eastAsia="es-ES"/>
        </w:rPr>
      </w:pPr>
      <w:del w:id="1778" w:author="JORGE CONTRERAS ORTIZ" w:date="2021-09-04T09:25:00Z">
        <w:r w:rsidRPr="005B42F0" w:rsidDel="005B42F0">
          <w:rPr>
            <w:noProof/>
            <w:rPrChange w:id="1779" w:author="JORGE CONTRERAS ORTIZ" w:date="2021-09-04T09:25:00Z">
              <w:rPr>
                <w:rStyle w:val="Hipervnculo"/>
                <w:noProof/>
              </w:rPr>
            </w:rPrChange>
          </w:rPr>
          <w:delText>Ilustración 48 Layout Capa TOP</w:delText>
        </w:r>
        <w:r w:rsidDel="005B42F0">
          <w:rPr>
            <w:noProof/>
            <w:webHidden/>
          </w:rPr>
          <w:tab/>
          <w:delText>92</w:delText>
        </w:r>
      </w:del>
    </w:p>
    <w:p w14:paraId="32CB00DA" w14:textId="72B98ED8" w:rsidR="00F21168" w:rsidDel="005B42F0" w:rsidRDefault="00F21168">
      <w:pPr>
        <w:pStyle w:val="Tabladeilustraciones"/>
        <w:tabs>
          <w:tab w:val="right" w:leader="dot" w:pos="8494"/>
        </w:tabs>
        <w:rPr>
          <w:del w:id="1780" w:author="JORGE CONTRERAS ORTIZ" w:date="2021-09-04T09:25:00Z"/>
          <w:rFonts w:asciiTheme="minorHAnsi" w:eastAsiaTheme="minorEastAsia" w:hAnsiTheme="minorHAnsi" w:cstheme="minorBidi"/>
          <w:noProof/>
          <w:lang w:eastAsia="es-ES"/>
        </w:rPr>
      </w:pPr>
      <w:del w:id="1781" w:author="JORGE CONTRERAS ORTIZ" w:date="2021-09-04T09:25:00Z">
        <w:r w:rsidRPr="005B42F0" w:rsidDel="005B42F0">
          <w:rPr>
            <w:noProof/>
            <w:rPrChange w:id="1782" w:author="JORGE CONTRERAS ORTIZ" w:date="2021-09-04T09:25:00Z">
              <w:rPr>
                <w:rStyle w:val="Hipervnculo"/>
                <w:noProof/>
              </w:rPr>
            </w:rPrChange>
          </w:rPr>
          <w:delText>Ilustración 49 Layout Capa BOTTOM</w:delText>
        </w:r>
        <w:r w:rsidDel="005B42F0">
          <w:rPr>
            <w:noProof/>
            <w:webHidden/>
          </w:rPr>
          <w:tab/>
          <w:delText>93</w:delText>
        </w:r>
      </w:del>
    </w:p>
    <w:p w14:paraId="30EC765A" w14:textId="4700E9C2" w:rsidR="00F21168" w:rsidDel="005B42F0" w:rsidRDefault="00F21168">
      <w:pPr>
        <w:pStyle w:val="Tabladeilustraciones"/>
        <w:tabs>
          <w:tab w:val="right" w:leader="dot" w:pos="8494"/>
        </w:tabs>
        <w:rPr>
          <w:del w:id="1783" w:author="JORGE CONTRERAS ORTIZ" w:date="2021-09-04T09:25:00Z"/>
          <w:rFonts w:asciiTheme="minorHAnsi" w:eastAsiaTheme="minorEastAsia" w:hAnsiTheme="minorHAnsi" w:cstheme="minorBidi"/>
          <w:noProof/>
          <w:lang w:eastAsia="es-ES"/>
        </w:rPr>
      </w:pPr>
      <w:del w:id="1784" w:author="JORGE CONTRERAS ORTIZ" w:date="2021-09-04T09:25:00Z">
        <w:r w:rsidRPr="005B42F0" w:rsidDel="005B42F0">
          <w:rPr>
            <w:noProof/>
            <w:rPrChange w:id="1785" w:author="JORGE CONTRERAS ORTIZ" w:date="2021-09-04T09:25:00Z">
              <w:rPr>
                <w:rStyle w:val="Hipervnculo"/>
                <w:noProof/>
              </w:rPr>
            </w:rPrChange>
          </w:rPr>
          <w:delText>Ilustración 50 Kit de Desarrollo STM32F407G-DISC1</w:delText>
        </w:r>
        <w:r w:rsidDel="005B42F0">
          <w:rPr>
            <w:noProof/>
            <w:webHidden/>
          </w:rPr>
          <w:tab/>
          <w:delText>94</w:delText>
        </w:r>
      </w:del>
    </w:p>
    <w:p w14:paraId="7A851549" w14:textId="0CAFC5DC" w:rsidR="00F21168" w:rsidDel="005B42F0" w:rsidRDefault="00F21168">
      <w:pPr>
        <w:pStyle w:val="Tabladeilustraciones"/>
        <w:tabs>
          <w:tab w:val="right" w:leader="dot" w:pos="8494"/>
        </w:tabs>
        <w:rPr>
          <w:del w:id="1786" w:author="JORGE CONTRERAS ORTIZ" w:date="2021-09-04T09:25:00Z"/>
          <w:rFonts w:asciiTheme="minorHAnsi" w:eastAsiaTheme="minorEastAsia" w:hAnsiTheme="minorHAnsi" w:cstheme="minorBidi"/>
          <w:noProof/>
          <w:lang w:eastAsia="es-ES"/>
        </w:rPr>
      </w:pPr>
      <w:del w:id="1787" w:author="JORGE CONTRERAS ORTIZ" w:date="2021-09-04T09:25:00Z">
        <w:r w:rsidRPr="005B42F0" w:rsidDel="005B42F0">
          <w:rPr>
            <w:noProof/>
            <w:rPrChange w:id="1788" w:author="JORGE CONTRERAS ORTIZ" w:date="2021-09-04T09:25:00Z">
              <w:rPr>
                <w:rStyle w:val="Hipervnculo"/>
                <w:noProof/>
              </w:rPr>
            </w:rPrChange>
          </w:rPr>
          <w:delText>Ilustración 51 KTDG102 Evaluation Dongle</w:delText>
        </w:r>
        <w:r w:rsidDel="005B42F0">
          <w:rPr>
            <w:noProof/>
            <w:webHidden/>
          </w:rPr>
          <w:tab/>
          <w:delText>94</w:delText>
        </w:r>
      </w:del>
    </w:p>
    <w:p w14:paraId="5E8E935E" w14:textId="7AB57264" w:rsidR="00F21168" w:rsidDel="005B42F0" w:rsidRDefault="00F21168">
      <w:pPr>
        <w:pStyle w:val="Tabladeilustraciones"/>
        <w:tabs>
          <w:tab w:val="right" w:leader="dot" w:pos="8494"/>
        </w:tabs>
        <w:rPr>
          <w:del w:id="1789" w:author="JORGE CONTRERAS ORTIZ" w:date="2021-09-04T09:25:00Z"/>
          <w:rFonts w:asciiTheme="minorHAnsi" w:eastAsiaTheme="minorEastAsia" w:hAnsiTheme="minorHAnsi" w:cstheme="minorBidi"/>
          <w:noProof/>
          <w:lang w:eastAsia="es-ES"/>
        </w:rPr>
      </w:pPr>
      <w:del w:id="1790" w:author="JORGE CONTRERAS ORTIZ" w:date="2021-09-04T09:25:00Z">
        <w:r w:rsidRPr="005B42F0" w:rsidDel="005B42F0">
          <w:rPr>
            <w:noProof/>
            <w:rPrChange w:id="1791" w:author="JORGE CONTRERAS ORTIZ" w:date="2021-09-04T09:25:00Z">
              <w:rPr>
                <w:rStyle w:val="Hipervnculo"/>
                <w:noProof/>
              </w:rPr>
            </w:rPrChange>
          </w:rPr>
          <w:delText>Ilustración 52 Módulo KTWM102</w:delText>
        </w:r>
        <w:r w:rsidDel="005B42F0">
          <w:rPr>
            <w:noProof/>
            <w:webHidden/>
          </w:rPr>
          <w:tab/>
          <w:delText>95</w:delText>
        </w:r>
      </w:del>
    </w:p>
    <w:p w14:paraId="1EB8751C" w14:textId="6584CD37" w:rsidR="00F21168" w:rsidDel="005B42F0" w:rsidRDefault="00F21168">
      <w:pPr>
        <w:pStyle w:val="Tabladeilustraciones"/>
        <w:tabs>
          <w:tab w:val="right" w:leader="dot" w:pos="8494"/>
        </w:tabs>
        <w:rPr>
          <w:del w:id="1792" w:author="JORGE CONTRERAS ORTIZ" w:date="2021-09-04T09:25:00Z"/>
          <w:rFonts w:asciiTheme="minorHAnsi" w:eastAsiaTheme="minorEastAsia" w:hAnsiTheme="minorHAnsi" w:cstheme="minorBidi"/>
          <w:noProof/>
          <w:lang w:eastAsia="es-ES"/>
        </w:rPr>
      </w:pPr>
      <w:del w:id="1793" w:author="JORGE CONTRERAS ORTIZ" w:date="2021-09-04T09:25:00Z">
        <w:r w:rsidRPr="005B42F0" w:rsidDel="005B42F0">
          <w:rPr>
            <w:noProof/>
            <w:rPrChange w:id="1794" w:author="JORGE CONTRERAS ORTIZ" w:date="2021-09-04T09:25:00Z">
              <w:rPr>
                <w:rStyle w:val="Hipervnculo"/>
                <w:noProof/>
              </w:rPr>
            </w:rPrChange>
          </w:rPr>
          <w:delText>Ilustración 53 Border Router</w:delText>
        </w:r>
        <w:r w:rsidDel="005B42F0">
          <w:rPr>
            <w:noProof/>
            <w:webHidden/>
          </w:rPr>
          <w:tab/>
          <w:delText>95</w:delText>
        </w:r>
      </w:del>
    </w:p>
    <w:p w14:paraId="25718598" w14:textId="48EC5E28" w:rsidR="00F21168" w:rsidDel="005B42F0" w:rsidRDefault="00F21168">
      <w:pPr>
        <w:pStyle w:val="Tabladeilustraciones"/>
        <w:tabs>
          <w:tab w:val="right" w:leader="dot" w:pos="8494"/>
        </w:tabs>
        <w:rPr>
          <w:del w:id="1795" w:author="JORGE CONTRERAS ORTIZ" w:date="2021-09-04T09:25:00Z"/>
          <w:rFonts w:asciiTheme="minorHAnsi" w:eastAsiaTheme="minorEastAsia" w:hAnsiTheme="minorHAnsi" w:cstheme="minorBidi"/>
          <w:noProof/>
          <w:lang w:eastAsia="es-ES"/>
        </w:rPr>
      </w:pPr>
      <w:del w:id="1796" w:author="JORGE CONTRERAS ORTIZ" w:date="2021-09-04T09:25:00Z">
        <w:r w:rsidRPr="005B42F0" w:rsidDel="005B42F0">
          <w:rPr>
            <w:noProof/>
            <w:rPrChange w:id="1797" w:author="JORGE CONTRERAS ORTIZ" w:date="2021-09-04T09:25:00Z">
              <w:rPr>
                <w:rStyle w:val="Hipervnculo"/>
                <w:noProof/>
              </w:rPr>
            </w:rPrChange>
          </w:rPr>
          <w:delText>Ilustración 54 Módulos de Procesamiento y de Alimentación de la Coockie</w:delText>
        </w:r>
        <w:r w:rsidDel="005B42F0">
          <w:rPr>
            <w:noProof/>
            <w:webHidden/>
          </w:rPr>
          <w:tab/>
          <w:delText>96</w:delText>
        </w:r>
      </w:del>
    </w:p>
    <w:p w14:paraId="0F1EEA91" w14:textId="6640E16F" w:rsidR="00F21168" w:rsidDel="005B42F0" w:rsidRDefault="00F21168">
      <w:pPr>
        <w:pStyle w:val="Tabladeilustraciones"/>
        <w:tabs>
          <w:tab w:val="right" w:leader="dot" w:pos="8494"/>
        </w:tabs>
        <w:rPr>
          <w:del w:id="1798" w:author="JORGE CONTRERAS ORTIZ" w:date="2021-09-04T09:25:00Z"/>
          <w:rFonts w:asciiTheme="minorHAnsi" w:eastAsiaTheme="minorEastAsia" w:hAnsiTheme="minorHAnsi" w:cstheme="minorBidi"/>
          <w:noProof/>
          <w:lang w:eastAsia="es-ES"/>
        </w:rPr>
      </w:pPr>
      <w:del w:id="1799" w:author="JORGE CONTRERAS ORTIZ" w:date="2021-09-04T09:25:00Z">
        <w:r w:rsidRPr="005B42F0" w:rsidDel="005B42F0">
          <w:rPr>
            <w:noProof/>
            <w:rPrChange w:id="1800" w:author="JORGE CONTRERAS ORTIZ" w:date="2021-09-04T09:25:00Z">
              <w:rPr>
                <w:rStyle w:val="Hipervnculo"/>
                <w:noProof/>
              </w:rPr>
            </w:rPrChange>
          </w:rPr>
          <w:delText>Ilustración 55 Diagrama de conexión PC - Dongle - uC</w:delText>
        </w:r>
        <w:r w:rsidDel="005B42F0">
          <w:rPr>
            <w:noProof/>
            <w:webHidden/>
          </w:rPr>
          <w:tab/>
          <w:delText>97</w:delText>
        </w:r>
      </w:del>
    </w:p>
    <w:p w14:paraId="3019880E" w14:textId="47F2F714" w:rsidR="00F21168" w:rsidDel="005B42F0" w:rsidRDefault="00F21168">
      <w:pPr>
        <w:pStyle w:val="Tabladeilustraciones"/>
        <w:tabs>
          <w:tab w:val="right" w:leader="dot" w:pos="8494"/>
        </w:tabs>
        <w:rPr>
          <w:del w:id="1801" w:author="JORGE CONTRERAS ORTIZ" w:date="2021-09-04T09:25:00Z"/>
          <w:rFonts w:asciiTheme="minorHAnsi" w:eastAsiaTheme="minorEastAsia" w:hAnsiTheme="minorHAnsi" w:cstheme="minorBidi"/>
          <w:noProof/>
          <w:lang w:eastAsia="es-ES"/>
        </w:rPr>
      </w:pPr>
      <w:del w:id="1802" w:author="JORGE CONTRERAS ORTIZ" w:date="2021-09-04T09:25:00Z">
        <w:r w:rsidRPr="005B42F0" w:rsidDel="005B42F0">
          <w:rPr>
            <w:noProof/>
            <w:rPrChange w:id="1803" w:author="JORGE CONTRERAS ORTIZ" w:date="2021-09-04T09:25:00Z">
              <w:rPr>
                <w:rStyle w:val="Hipervnculo"/>
                <w:noProof/>
              </w:rPr>
            </w:rPrChange>
          </w:rPr>
          <w:delText>Ilustración 56 Esquema montaje Red de Dos Nodos</w:delText>
        </w:r>
        <w:r w:rsidDel="005B42F0">
          <w:rPr>
            <w:noProof/>
            <w:webHidden/>
          </w:rPr>
          <w:tab/>
          <w:delText>98</w:delText>
        </w:r>
      </w:del>
    </w:p>
    <w:p w14:paraId="5E855095" w14:textId="0F14E7AC" w:rsidR="00F21168" w:rsidDel="005B42F0" w:rsidRDefault="00F21168">
      <w:pPr>
        <w:pStyle w:val="Tabladeilustraciones"/>
        <w:tabs>
          <w:tab w:val="right" w:leader="dot" w:pos="8494"/>
        </w:tabs>
        <w:rPr>
          <w:del w:id="1804" w:author="JORGE CONTRERAS ORTIZ" w:date="2021-09-04T09:25:00Z"/>
          <w:rFonts w:asciiTheme="minorHAnsi" w:eastAsiaTheme="minorEastAsia" w:hAnsiTheme="minorHAnsi" w:cstheme="minorBidi"/>
          <w:noProof/>
          <w:lang w:eastAsia="es-ES"/>
        </w:rPr>
      </w:pPr>
      <w:del w:id="1805" w:author="JORGE CONTRERAS ORTIZ" w:date="2021-09-04T09:25:00Z">
        <w:r w:rsidRPr="005B42F0" w:rsidDel="005B42F0">
          <w:rPr>
            <w:noProof/>
            <w:rPrChange w:id="1806" w:author="JORGE CONTRERAS ORTIZ" w:date="2021-09-04T09:25:00Z">
              <w:rPr>
                <w:rStyle w:val="Hipervnculo"/>
                <w:noProof/>
              </w:rPr>
            </w:rPrChange>
          </w:rPr>
          <w:delText>Ilustración 57 Logs KiTools al REALIZAR un Ping</w:delText>
        </w:r>
        <w:r w:rsidDel="005B42F0">
          <w:rPr>
            <w:noProof/>
            <w:webHidden/>
          </w:rPr>
          <w:tab/>
          <w:delText>99</w:delText>
        </w:r>
      </w:del>
    </w:p>
    <w:p w14:paraId="3B71599E" w14:textId="48E00DEC" w:rsidR="00F21168" w:rsidDel="005B42F0" w:rsidRDefault="00F21168">
      <w:pPr>
        <w:pStyle w:val="Tabladeilustraciones"/>
        <w:tabs>
          <w:tab w:val="right" w:leader="dot" w:pos="8494"/>
        </w:tabs>
        <w:rPr>
          <w:del w:id="1807" w:author="JORGE CONTRERAS ORTIZ" w:date="2021-09-04T09:25:00Z"/>
          <w:rFonts w:asciiTheme="minorHAnsi" w:eastAsiaTheme="minorEastAsia" w:hAnsiTheme="minorHAnsi" w:cstheme="minorBidi"/>
          <w:noProof/>
          <w:lang w:eastAsia="es-ES"/>
        </w:rPr>
      </w:pPr>
      <w:del w:id="1808" w:author="JORGE CONTRERAS ORTIZ" w:date="2021-09-04T09:25:00Z">
        <w:r w:rsidRPr="005B42F0" w:rsidDel="005B42F0">
          <w:rPr>
            <w:noProof/>
            <w:rPrChange w:id="1809" w:author="JORGE CONTRERAS ORTIZ" w:date="2021-09-04T09:25:00Z">
              <w:rPr>
                <w:rStyle w:val="Hipervnculo"/>
                <w:noProof/>
              </w:rPr>
            </w:rPrChange>
          </w:rPr>
          <w:delText>Ilustración 58 Logs KiTools al RECIBIRun Ping</w:delText>
        </w:r>
        <w:r w:rsidDel="005B42F0">
          <w:rPr>
            <w:noProof/>
            <w:webHidden/>
          </w:rPr>
          <w:tab/>
          <w:delText>99</w:delText>
        </w:r>
      </w:del>
    </w:p>
    <w:p w14:paraId="0687D50C" w14:textId="69245CAB" w:rsidR="00F21168" w:rsidDel="005B42F0" w:rsidRDefault="00F21168">
      <w:pPr>
        <w:pStyle w:val="Tabladeilustraciones"/>
        <w:tabs>
          <w:tab w:val="right" w:leader="dot" w:pos="8494"/>
        </w:tabs>
        <w:rPr>
          <w:del w:id="1810" w:author="JORGE CONTRERAS ORTIZ" w:date="2021-09-04T09:25:00Z"/>
          <w:rFonts w:asciiTheme="minorHAnsi" w:eastAsiaTheme="minorEastAsia" w:hAnsiTheme="minorHAnsi" w:cstheme="minorBidi"/>
          <w:noProof/>
          <w:lang w:eastAsia="es-ES"/>
        </w:rPr>
      </w:pPr>
      <w:del w:id="1811" w:author="JORGE CONTRERAS ORTIZ" w:date="2021-09-04T09:25:00Z">
        <w:r w:rsidRPr="005B42F0" w:rsidDel="005B42F0">
          <w:rPr>
            <w:noProof/>
            <w:rPrChange w:id="1812" w:author="JORGE CONTRERAS ORTIZ" w:date="2021-09-04T09:25:00Z">
              <w:rPr>
                <w:rStyle w:val="Hipervnculo"/>
                <w:noProof/>
              </w:rPr>
            </w:rPrChange>
          </w:rPr>
          <w:delText>Ilustración 59 Montaje Border Router</w:delText>
        </w:r>
        <w:r w:rsidDel="005B42F0">
          <w:rPr>
            <w:noProof/>
            <w:webHidden/>
          </w:rPr>
          <w:tab/>
          <w:delText>100</w:delText>
        </w:r>
      </w:del>
    </w:p>
    <w:p w14:paraId="2404EE40" w14:textId="150704E1" w:rsidR="00F21168" w:rsidDel="005B42F0" w:rsidRDefault="00F21168">
      <w:pPr>
        <w:pStyle w:val="Tabladeilustraciones"/>
        <w:tabs>
          <w:tab w:val="right" w:leader="dot" w:pos="8494"/>
        </w:tabs>
        <w:rPr>
          <w:del w:id="1813" w:author="JORGE CONTRERAS ORTIZ" w:date="2021-09-04T09:25:00Z"/>
          <w:rFonts w:asciiTheme="minorHAnsi" w:eastAsiaTheme="minorEastAsia" w:hAnsiTheme="minorHAnsi" w:cstheme="minorBidi"/>
          <w:noProof/>
          <w:lang w:eastAsia="es-ES"/>
        </w:rPr>
      </w:pPr>
      <w:del w:id="1814" w:author="JORGE CONTRERAS ORTIZ" w:date="2021-09-04T09:25:00Z">
        <w:r w:rsidRPr="005B42F0" w:rsidDel="005B42F0">
          <w:rPr>
            <w:noProof/>
            <w:rPrChange w:id="1815" w:author="JORGE CONTRERAS ORTIZ" w:date="2021-09-04T09:25:00Z">
              <w:rPr>
                <w:rStyle w:val="Hipervnculo"/>
                <w:noProof/>
              </w:rPr>
            </w:rPrChange>
          </w:rPr>
          <w:delText>Ilustración 60 Topología de Red 1 nodo con BR</w:delText>
        </w:r>
        <w:r w:rsidDel="005B42F0">
          <w:rPr>
            <w:noProof/>
            <w:webHidden/>
          </w:rPr>
          <w:tab/>
          <w:delText>101</w:delText>
        </w:r>
      </w:del>
    </w:p>
    <w:p w14:paraId="6C34CC43" w14:textId="36063BA0" w:rsidR="00F21168" w:rsidDel="005B42F0" w:rsidRDefault="00F21168">
      <w:pPr>
        <w:pStyle w:val="Tabladeilustraciones"/>
        <w:tabs>
          <w:tab w:val="right" w:leader="dot" w:pos="8494"/>
        </w:tabs>
        <w:rPr>
          <w:del w:id="1816" w:author="JORGE CONTRERAS ORTIZ" w:date="2021-09-04T09:25:00Z"/>
          <w:rFonts w:asciiTheme="minorHAnsi" w:eastAsiaTheme="minorEastAsia" w:hAnsiTheme="minorHAnsi" w:cstheme="minorBidi"/>
          <w:noProof/>
          <w:lang w:eastAsia="es-ES"/>
        </w:rPr>
      </w:pPr>
      <w:del w:id="1817" w:author="JORGE CONTRERAS ORTIZ" w:date="2021-09-04T09:25:00Z">
        <w:r w:rsidRPr="005B42F0" w:rsidDel="005B42F0">
          <w:rPr>
            <w:noProof/>
            <w:rPrChange w:id="1818" w:author="JORGE CONTRERAS ORTIZ" w:date="2021-09-04T09:25:00Z">
              <w:rPr>
                <w:rStyle w:val="Hipervnculo"/>
                <w:noProof/>
              </w:rPr>
            </w:rPrChange>
          </w:rPr>
          <w:delText>Ilustración 61 Topología 1 de BR con 2 nodos Dongle</w:delText>
        </w:r>
        <w:r w:rsidDel="005B42F0">
          <w:rPr>
            <w:noProof/>
            <w:webHidden/>
          </w:rPr>
          <w:tab/>
          <w:delText>102</w:delText>
        </w:r>
      </w:del>
    </w:p>
    <w:p w14:paraId="408D1D54" w14:textId="257BDE5D" w:rsidR="00F21168" w:rsidDel="005B42F0" w:rsidRDefault="00F21168">
      <w:pPr>
        <w:pStyle w:val="Tabladeilustraciones"/>
        <w:tabs>
          <w:tab w:val="right" w:leader="dot" w:pos="8494"/>
        </w:tabs>
        <w:rPr>
          <w:del w:id="1819" w:author="JORGE CONTRERAS ORTIZ" w:date="2021-09-04T09:25:00Z"/>
          <w:rFonts w:asciiTheme="minorHAnsi" w:eastAsiaTheme="minorEastAsia" w:hAnsiTheme="minorHAnsi" w:cstheme="minorBidi"/>
          <w:noProof/>
          <w:lang w:eastAsia="es-ES"/>
        </w:rPr>
      </w:pPr>
      <w:del w:id="1820" w:author="JORGE CONTRERAS ORTIZ" w:date="2021-09-04T09:25:00Z">
        <w:r w:rsidRPr="005B42F0" w:rsidDel="005B42F0">
          <w:rPr>
            <w:noProof/>
            <w:rPrChange w:id="1821" w:author="JORGE CONTRERAS ORTIZ" w:date="2021-09-04T09:25:00Z">
              <w:rPr>
                <w:rStyle w:val="Hipervnculo"/>
                <w:noProof/>
              </w:rPr>
            </w:rPrChange>
          </w:rPr>
          <w:delText>Ilustración 62 Topología 2 de BR con dos nodos Dongle</w:delText>
        </w:r>
        <w:r w:rsidDel="005B42F0">
          <w:rPr>
            <w:noProof/>
            <w:webHidden/>
          </w:rPr>
          <w:tab/>
          <w:delText>103</w:delText>
        </w:r>
      </w:del>
    </w:p>
    <w:p w14:paraId="00AAE414" w14:textId="6175D7E1" w:rsidR="00F21168" w:rsidDel="005B42F0" w:rsidRDefault="00F21168">
      <w:pPr>
        <w:pStyle w:val="Tabladeilustraciones"/>
        <w:tabs>
          <w:tab w:val="right" w:leader="dot" w:pos="8494"/>
        </w:tabs>
        <w:rPr>
          <w:del w:id="1822" w:author="JORGE CONTRERAS ORTIZ" w:date="2021-09-04T09:25:00Z"/>
          <w:rFonts w:asciiTheme="minorHAnsi" w:eastAsiaTheme="minorEastAsia" w:hAnsiTheme="minorHAnsi" w:cstheme="minorBidi"/>
          <w:noProof/>
          <w:lang w:eastAsia="es-ES"/>
        </w:rPr>
      </w:pPr>
      <w:del w:id="1823" w:author="JORGE CONTRERAS ORTIZ" w:date="2021-09-04T09:25:00Z">
        <w:r w:rsidRPr="005B42F0" w:rsidDel="005B42F0">
          <w:rPr>
            <w:noProof/>
            <w:rPrChange w:id="1824" w:author="JORGE CONTRERAS ORTIZ" w:date="2021-09-04T09:25:00Z">
              <w:rPr>
                <w:rStyle w:val="Hipervnculo"/>
                <w:noProof/>
              </w:rPr>
            </w:rPrChange>
          </w:rPr>
          <w:delText>Ilustración 63 Ping desde PC a BR</w:delText>
        </w:r>
        <w:r w:rsidDel="005B42F0">
          <w:rPr>
            <w:noProof/>
            <w:webHidden/>
          </w:rPr>
          <w:tab/>
          <w:delText>103</w:delText>
        </w:r>
      </w:del>
    </w:p>
    <w:p w14:paraId="36FC8E76" w14:textId="111755C9" w:rsidR="00F21168" w:rsidDel="005B42F0" w:rsidRDefault="00F21168">
      <w:pPr>
        <w:pStyle w:val="Tabladeilustraciones"/>
        <w:tabs>
          <w:tab w:val="right" w:leader="dot" w:pos="8494"/>
        </w:tabs>
        <w:rPr>
          <w:del w:id="1825" w:author="JORGE CONTRERAS ORTIZ" w:date="2021-09-04T09:25:00Z"/>
          <w:rFonts w:asciiTheme="minorHAnsi" w:eastAsiaTheme="minorEastAsia" w:hAnsiTheme="minorHAnsi" w:cstheme="minorBidi"/>
          <w:noProof/>
          <w:lang w:eastAsia="es-ES"/>
        </w:rPr>
      </w:pPr>
      <w:del w:id="1826" w:author="JORGE CONTRERAS ORTIZ" w:date="2021-09-04T09:25:00Z">
        <w:r w:rsidRPr="005B42F0" w:rsidDel="005B42F0">
          <w:rPr>
            <w:noProof/>
            <w:rPrChange w:id="1827" w:author="JORGE CONTRERAS ORTIZ" w:date="2021-09-04T09:25:00Z">
              <w:rPr>
                <w:rStyle w:val="Hipervnculo"/>
                <w:noProof/>
              </w:rPr>
            </w:rPrChange>
          </w:rPr>
          <w:delText>Ilustración 64 Ping desde PC a nodo LEADER</w:delText>
        </w:r>
        <w:r w:rsidDel="005B42F0">
          <w:rPr>
            <w:noProof/>
            <w:webHidden/>
          </w:rPr>
          <w:tab/>
          <w:delText>104</w:delText>
        </w:r>
      </w:del>
    </w:p>
    <w:p w14:paraId="11F20B61" w14:textId="5565C405" w:rsidR="00F21168" w:rsidDel="005B42F0" w:rsidRDefault="00F21168">
      <w:pPr>
        <w:pStyle w:val="Tabladeilustraciones"/>
        <w:tabs>
          <w:tab w:val="right" w:leader="dot" w:pos="8494"/>
        </w:tabs>
        <w:rPr>
          <w:del w:id="1828" w:author="JORGE CONTRERAS ORTIZ" w:date="2021-09-04T09:25:00Z"/>
          <w:rFonts w:asciiTheme="minorHAnsi" w:eastAsiaTheme="minorEastAsia" w:hAnsiTheme="minorHAnsi" w:cstheme="minorBidi"/>
          <w:noProof/>
          <w:lang w:eastAsia="es-ES"/>
        </w:rPr>
      </w:pPr>
      <w:del w:id="1829" w:author="JORGE CONTRERAS ORTIZ" w:date="2021-09-04T09:25:00Z">
        <w:r w:rsidRPr="005B42F0" w:rsidDel="005B42F0">
          <w:rPr>
            <w:noProof/>
            <w:rPrChange w:id="1830" w:author="JORGE CONTRERAS ORTIZ" w:date="2021-09-04T09:25:00Z">
              <w:rPr>
                <w:rStyle w:val="Hipervnculo"/>
                <w:noProof/>
              </w:rPr>
            </w:rPrChange>
          </w:rPr>
          <w:delText>Ilustración 65 Ping desde PC a nodo MED</w:delText>
        </w:r>
        <w:r w:rsidDel="005B42F0">
          <w:rPr>
            <w:noProof/>
            <w:webHidden/>
          </w:rPr>
          <w:tab/>
          <w:delText>104</w:delText>
        </w:r>
      </w:del>
    </w:p>
    <w:p w14:paraId="0DAB4442" w14:textId="0F80CCA9" w:rsidR="00F21168" w:rsidDel="005B42F0" w:rsidRDefault="00F21168">
      <w:pPr>
        <w:pStyle w:val="Tabladeilustraciones"/>
        <w:tabs>
          <w:tab w:val="right" w:leader="dot" w:pos="8494"/>
        </w:tabs>
        <w:rPr>
          <w:del w:id="1831" w:author="JORGE CONTRERAS ORTIZ" w:date="2021-09-04T09:25:00Z"/>
          <w:rFonts w:asciiTheme="minorHAnsi" w:eastAsiaTheme="minorEastAsia" w:hAnsiTheme="minorHAnsi" w:cstheme="minorBidi"/>
          <w:noProof/>
          <w:lang w:eastAsia="es-ES"/>
        </w:rPr>
      </w:pPr>
      <w:del w:id="1832" w:author="JORGE CONTRERAS ORTIZ" w:date="2021-09-04T09:25:00Z">
        <w:r w:rsidRPr="005B42F0" w:rsidDel="005B42F0">
          <w:rPr>
            <w:noProof/>
            <w:rPrChange w:id="1833" w:author="JORGE CONTRERAS ORTIZ" w:date="2021-09-04T09:25:00Z">
              <w:rPr>
                <w:rStyle w:val="Hipervnculo"/>
                <w:noProof/>
              </w:rPr>
            </w:rPrChange>
          </w:rPr>
          <w:delText>Ilustración 66 Topología para envío de mensajes UDP vía Sockets</w:delText>
        </w:r>
        <w:r w:rsidDel="005B42F0">
          <w:rPr>
            <w:noProof/>
            <w:webHidden/>
          </w:rPr>
          <w:tab/>
          <w:delText>105</w:delText>
        </w:r>
      </w:del>
    </w:p>
    <w:p w14:paraId="7E665E68" w14:textId="6F4E076C" w:rsidR="00F21168" w:rsidDel="005B42F0" w:rsidRDefault="00F21168">
      <w:pPr>
        <w:pStyle w:val="Tabladeilustraciones"/>
        <w:tabs>
          <w:tab w:val="right" w:leader="dot" w:pos="8494"/>
        </w:tabs>
        <w:rPr>
          <w:del w:id="1834" w:author="JORGE CONTRERAS ORTIZ" w:date="2021-09-04T09:25:00Z"/>
          <w:rFonts w:asciiTheme="minorHAnsi" w:eastAsiaTheme="minorEastAsia" w:hAnsiTheme="minorHAnsi" w:cstheme="minorBidi"/>
          <w:noProof/>
          <w:lang w:eastAsia="es-ES"/>
        </w:rPr>
      </w:pPr>
      <w:del w:id="1835" w:author="JORGE CONTRERAS ORTIZ" w:date="2021-09-04T09:25:00Z">
        <w:r w:rsidRPr="005B42F0" w:rsidDel="005B42F0">
          <w:rPr>
            <w:noProof/>
            <w:rPrChange w:id="1836" w:author="JORGE CONTRERAS ORTIZ" w:date="2021-09-04T09:25:00Z">
              <w:rPr>
                <w:rStyle w:val="Hipervnculo"/>
                <w:noProof/>
              </w:rPr>
            </w:rPrChange>
          </w:rPr>
          <w:delText>Ilustración 67 Topología 4 nodos con un Dongle como LEADER</w:delText>
        </w:r>
        <w:r w:rsidDel="005B42F0">
          <w:rPr>
            <w:noProof/>
            <w:webHidden/>
          </w:rPr>
          <w:tab/>
          <w:delText>106</w:delText>
        </w:r>
      </w:del>
    </w:p>
    <w:p w14:paraId="3840B218" w14:textId="0BA38C23" w:rsidR="00F21168" w:rsidDel="005B42F0" w:rsidRDefault="00F21168">
      <w:pPr>
        <w:pStyle w:val="Tabladeilustraciones"/>
        <w:tabs>
          <w:tab w:val="right" w:leader="dot" w:pos="8494"/>
        </w:tabs>
        <w:rPr>
          <w:del w:id="1837" w:author="JORGE CONTRERAS ORTIZ" w:date="2021-09-04T09:25:00Z"/>
          <w:rFonts w:asciiTheme="minorHAnsi" w:eastAsiaTheme="minorEastAsia" w:hAnsiTheme="minorHAnsi" w:cstheme="minorBidi"/>
          <w:noProof/>
          <w:lang w:eastAsia="es-ES"/>
        </w:rPr>
      </w:pPr>
      <w:del w:id="1838" w:author="JORGE CONTRERAS ORTIZ" w:date="2021-09-04T09:25:00Z">
        <w:r w:rsidRPr="005B42F0" w:rsidDel="005B42F0">
          <w:rPr>
            <w:noProof/>
            <w:rPrChange w:id="1839" w:author="JORGE CONTRERAS ORTIZ" w:date="2021-09-04T09:25:00Z">
              <w:rPr>
                <w:rStyle w:val="Hipervnculo"/>
                <w:noProof/>
              </w:rPr>
            </w:rPrChange>
          </w:rPr>
          <w:delText>Ilustración 68 Topología 4 nodos con BR como Leader</w:delText>
        </w:r>
        <w:r w:rsidDel="005B42F0">
          <w:rPr>
            <w:noProof/>
            <w:webHidden/>
          </w:rPr>
          <w:tab/>
          <w:delText>107</w:delText>
        </w:r>
      </w:del>
    </w:p>
    <w:p w14:paraId="24FD155E" w14:textId="5C0D7F99" w:rsidR="00F21168" w:rsidDel="005B42F0" w:rsidRDefault="00F21168">
      <w:pPr>
        <w:pStyle w:val="Tabladeilustraciones"/>
        <w:tabs>
          <w:tab w:val="right" w:leader="dot" w:pos="8494"/>
        </w:tabs>
        <w:rPr>
          <w:del w:id="1840" w:author="JORGE CONTRERAS ORTIZ" w:date="2021-09-04T09:25:00Z"/>
          <w:rFonts w:asciiTheme="minorHAnsi" w:eastAsiaTheme="minorEastAsia" w:hAnsiTheme="minorHAnsi" w:cstheme="minorBidi"/>
          <w:noProof/>
          <w:lang w:eastAsia="es-ES"/>
        </w:rPr>
      </w:pPr>
      <w:del w:id="1841" w:author="JORGE CONTRERAS ORTIZ" w:date="2021-09-04T09:25:00Z">
        <w:r w:rsidRPr="005B42F0" w:rsidDel="005B42F0">
          <w:rPr>
            <w:noProof/>
            <w:rPrChange w:id="1842" w:author="JORGE CONTRERAS ORTIZ" w:date="2021-09-04T09:25:00Z">
              <w:rPr>
                <w:rStyle w:val="Hipervnculo"/>
                <w:noProof/>
              </w:rPr>
            </w:rPrChange>
          </w:rPr>
          <w:delText>Ilustración 69 Ping desde PC a nuevo nodo MED.</w:delText>
        </w:r>
        <w:r w:rsidDel="005B42F0">
          <w:rPr>
            <w:noProof/>
            <w:webHidden/>
          </w:rPr>
          <w:tab/>
          <w:delText>107</w:delText>
        </w:r>
      </w:del>
    </w:p>
    <w:p w14:paraId="1C29780A" w14:textId="3611C31E" w:rsidR="00F21168" w:rsidDel="005B42F0" w:rsidRDefault="00F21168">
      <w:pPr>
        <w:pStyle w:val="Tabladeilustraciones"/>
        <w:tabs>
          <w:tab w:val="right" w:leader="dot" w:pos="8494"/>
        </w:tabs>
        <w:rPr>
          <w:del w:id="1843" w:author="JORGE CONTRERAS ORTIZ" w:date="2021-09-04T09:25:00Z"/>
          <w:rFonts w:asciiTheme="minorHAnsi" w:eastAsiaTheme="minorEastAsia" w:hAnsiTheme="minorHAnsi" w:cstheme="minorBidi"/>
          <w:noProof/>
          <w:lang w:eastAsia="es-ES"/>
        </w:rPr>
      </w:pPr>
      <w:del w:id="1844" w:author="JORGE CONTRERAS ORTIZ" w:date="2021-09-04T09:25:00Z">
        <w:r w:rsidRPr="005B42F0" w:rsidDel="005B42F0">
          <w:rPr>
            <w:noProof/>
            <w:rPrChange w:id="1845" w:author="JORGE CONTRERAS ORTIZ" w:date="2021-09-04T09:25:00Z">
              <w:rPr>
                <w:rStyle w:val="Hipervnculo"/>
                <w:noProof/>
              </w:rPr>
            </w:rPrChange>
          </w:rPr>
          <w:delText>Ilustración 70 Topología A de 5 nodos</w:delText>
        </w:r>
        <w:r w:rsidDel="005B42F0">
          <w:rPr>
            <w:noProof/>
            <w:webHidden/>
          </w:rPr>
          <w:tab/>
          <w:delText>109</w:delText>
        </w:r>
      </w:del>
    </w:p>
    <w:p w14:paraId="7DEED6A5" w14:textId="56B937AC" w:rsidR="00F21168" w:rsidDel="005B42F0" w:rsidRDefault="00F21168">
      <w:pPr>
        <w:pStyle w:val="Tabladeilustraciones"/>
        <w:tabs>
          <w:tab w:val="right" w:leader="dot" w:pos="8494"/>
        </w:tabs>
        <w:rPr>
          <w:del w:id="1846" w:author="JORGE CONTRERAS ORTIZ" w:date="2021-09-04T09:25:00Z"/>
          <w:rFonts w:asciiTheme="minorHAnsi" w:eastAsiaTheme="minorEastAsia" w:hAnsiTheme="minorHAnsi" w:cstheme="minorBidi"/>
          <w:noProof/>
          <w:lang w:eastAsia="es-ES"/>
        </w:rPr>
      </w:pPr>
      <w:del w:id="1847" w:author="JORGE CONTRERAS ORTIZ" w:date="2021-09-04T09:25:00Z">
        <w:r w:rsidRPr="005B42F0" w:rsidDel="005B42F0">
          <w:rPr>
            <w:noProof/>
            <w:rPrChange w:id="1848" w:author="JORGE CONTRERAS ORTIZ" w:date="2021-09-04T09:25:00Z">
              <w:rPr>
                <w:rStyle w:val="Hipervnculo"/>
                <w:noProof/>
              </w:rPr>
            </w:rPrChange>
          </w:rPr>
          <w:delText>Ilustración 71 Topología B con 5 nodos</w:delText>
        </w:r>
        <w:r w:rsidDel="005B42F0">
          <w:rPr>
            <w:noProof/>
            <w:webHidden/>
          </w:rPr>
          <w:tab/>
          <w:delText>110</w:delText>
        </w:r>
      </w:del>
    </w:p>
    <w:p w14:paraId="4EAD6EED" w14:textId="5CE14BE3" w:rsidR="00F21168" w:rsidDel="005B42F0" w:rsidRDefault="00F21168">
      <w:pPr>
        <w:pStyle w:val="Tabladeilustraciones"/>
        <w:tabs>
          <w:tab w:val="right" w:leader="dot" w:pos="8494"/>
        </w:tabs>
        <w:rPr>
          <w:del w:id="1849" w:author="JORGE CONTRERAS ORTIZ" w:date="2021-09-04T09:25:00Z"/>
          <w:rFonts w:asciiTheme="minorHAnsi" w:eastAsiaTheme="minorEastAsia" w:hAnsiTheme="minorHAnsi" w:cstheme="minorBidi"/>
          <w:noProof/>
          <w:lang w:eastAsia="es-ES"/>
        </w:rPr>
      </w:pPr>
      <w:del w:id="1850" w:author="JORGE CONTRERAS ORTIZ" w:date="2021-09-04T09:25:00Z">
        <w:r w:rsidRPr="005B42F0" w:rsidDel="005B42F0">
          <w:rPr>
            <w:noProof/>
            <w:rPrChange w:id="1851" w:author="JORGE CONTRERAS ORTIZ" w:date="2021-09-04T09:25:00Z">
              <w:rPr>
                <w:rStyle w:val="Hipervnculo"/>
                <w:noProof/>
              </w:rPr>
            </w:rPrChange>
          </w:rPr>
          <w:delText>Ilustración 72 Topología con 6 nodos</w:delText>
        </w:r>
        <w:r w:rsidDel="005B42F0">
          <w:rPr>
            <w:noProof/>
            <w:webHidden/>
          </w:rPr>
          <w:tab/>
          <w:delText>112</w:delText>
        </w:r>
      </w:del>
    </w:p>
    <w:p w14:paraId="3815054E" w14:textId="6E856505" w:rsidR="00DA3B27" w:rsidRPr="00791D37" w:rsidRDefault="00B62082" w:rsidP="00791D37">
      <w:r w:rsidRPr="00791D37">
        <w:fldChar w:fldCharType="end"/>
      </w:r>
      <w:r w:rsidR="00DA3B27" w:rsidRPr="00791D37">
        <w:br w:type="page"/>
      </w:r>
    </w:p>
    <w:p w14:paraId="76980AC4" w14:textId="4B7A4082" w:rsidR="00DA3B27" w:rsidRPr="00791D37" w:rsidRDefault="00DA3B27" w:rsidP="00791D37">
      <w:pPr>
        <w:pStyle w:val="Ttulo1"/>
      </w:pPr>
      <w:bookmarkStart w:id="1852" w:name="_Toc81765184"/>
      <w:r w:rsidRPr="00791D37">
        <w:lastRenderedPageBreak/>
        <w:t>ECUACIONES</w:t>
      </w:r>
      <w:bookmarkEnd w:id="1852"/>
    </w:p>
    <w:p w14:paraId="2C098AE0" w14:textId="77777777" w:rsidR="00DA3B27" w:rsidRPr="00791D37" w:rsidRDefault="00DA3B27" w:rsidP="00791D37">
      <w:pPr>
        <w:rPr>
          <w:rFonts w:eastAsiaTheme="majorEastAsia"/>
          <w:color w:val="2F5496" w:themeColor="accent1" w:themeShade="BF"/>
          <w:sz w:val="36"/>
        </w:rPr>
      </w:pPr>
      <w:r w:rsidRPr="00791D37">
        <w:br w:type="page"/>
      </w:r>
    </w:p>
    <w:p w14:paraId="7BDF9594" w14:textId="594E0329" w:rsidR="00DA3B27" w:rsidRPr="00791D37" w:rsidRDefault="00DA3B27" w:rsidP="00791D37">
      <w:pPr>
        <w:pStyle w:val="Ttulo1"/>
      </w:pPr>
      <w:bookmarkStart w:id="1853" w:name="_Toc81499326"/>
      <w:bookmarkStart w:id="1854" w:name="_Toc81765185"/>
      <w:r w:rsidRPr="00791D37">
        <w:lastRenderedPageBreak/>
        <w:t>TABLAS</w:t>
      </w:r>
      <w:bookmarkEnd w:id="1853"/>
      <w:bookmarkEnd w:id="1854"/>
    </w:p>
    <w:p w14:paraId="20DC1F2D" w14:textId="77777777" w:rsidR="00B62082" w:rsidRPr="00791D37" w:rsidRDefault="00B62082" w:rsidP="00791D37"/>
    <w:p w14:paraId="3FCB2FA3" w14:textId="2F4661A6" w:rsidR="00257E99" w:rsidRDefault="00B62082">
      <w:pPr>
        <w:pStyle w:val="Tabladeilustraciones"/>
        <w:tabs>
          <w:tab w:val="right" w:leader="dot" w:pos="8494"/>
        </w:tabs>
        <w:rPr>
          <w:ins w:id="1855" w:author="JORGE CONTRERAS ORTIZ" w:date="2021-09-05T19:17:00Z"/>
          <w:rFonts w:asciiTheme="minorHAnsi" w:eastAsiaTheme="minorEastAsia" w:hAnsiTheme="minorHAnsi" w:cstheme="minorBidi"/>
          <w:noProof/>
          <w:lang w:eastAsia="es-ES"/>
        </w:rPr>
      </w:pPr>
      <w:r w:rsidRPr="00791D37">
        <w:rPr>
          <w:szCs w:val="36"/>
        </w:rPr>
        <w:fldChar w:fldCharType="begin"/>
      </w:r>
      <w:r w:rsidRPr="00791D37">
        <w:rPr>
          <w:szCs w:val="36"/>
        </w:rPr>
        <w:instrText xml:space="preserve"> TOC \h \z \c "Tabla" </w:instrText>
      </w:r>
      <w:r w:rsidRPr="00791D37">
        <w:rPr>
          <w:szCs w:val="36"/>
        </w:rPr>
        <w:fldChar w:fldCharType="separate"/>
      </w:r>
      <w:ins w:id="1856" w:author="JORGE CONTRERAS ORTIZ" w:date="2021-09-05T19:17:00Z">
        <w:r w:rsidR="00257E99" w:rsidRPr="00EE3F07">
          <w:rPr>
            <w:rStyle w:val="Hipervnculo"/>
            <w:noProof/>
          </w:rPr>
          <w:fldChar w:fldCharType="begin"/>
        </w:r>
        <w:r w:rsidR="00257E99" w:rsidRPr="00EE3F07">
          <w:rPr>
            <w:rStyle w:val="Hipervnculo"/>
            <w:noProof/>
          </w:rPr>
          <w:instrText xml:space="preserve"> </w:instrText>
        </w:r>
        <w:r w:rsidR="00257E99">
          <w:rPr>
            <w:noProof/>
          </w:rPr>
          <w:instrText>HYPERLINK \l "_Toc81762093"</w:instrText>
        </w:r>
        <w:r w:rsidR="00257E99" w:rsidRPr="00EE3F07">
          <w:rPr>
            <w:rStyle w:val="Hipervnculo"/>
            <w:noProof/>
          </w:rPr>
          <w:instrText xml:space="preserve"> </w:instrText>
        </w:r>
        <w:r w:rsidR="00257E99" w:rsidRPr="00EE3F07">
          <w:rPr>
            <w:rStyle w:val="Hipervnculo"/>
            <w:noProof/>
          </w:rPr>
          <w:fldChar w:fldCharType="separate"/>
        </w:r>
        <w:r w:rsidR="00257E99" w:rsidRPr="00EE3F07">
          <w:rPr>
            <w:rStyle w:val="Hipervnculo"/>
            <w:noProof/>
          </w:rPr>
          <w:t>Tabla 1 Abreviaturas y Acrónimos</w:t>
        </w:r>
        <w:r w:rsidR="00257E99">
          <w:rPr>
            <w:noProof/>
            <w:webHidden/>
          </w:rPr>
          <w:tab/>
        </w:r>
        <w:r w:rsidR="00257E99">
          <w:rPr>
            <w:noProof/>
            <w:webHidden/>
          </w:rPr>
          <w:fldChar w:fldCharType="begin"/>
        </w:r>
        <w:r w:rsidR="00257E99">
          <w:rPr>
            <w:noProof/>
            <w:webHidden/>
          </w:rPr>
          <w:instrText xml:space="preserve"> PAGEREF _Toc81762093 \h </w:instrText>
        </w:r>
      </w:ins>
      <w:r w:rsidR="00257E99">
        <w:rPr>
          <w:noProof/>
          <w:webHidden/>
        </w:rPr>
      </w:r>
      <w:r w:rsidR="00257E99">
        <w:rPr>
          <w:noProof/>
          <w:webHidden/>
        </w:rPr>
        <w:fldChar w:fldCharType="separate"/>
      </w:r>
      <w:ins w:id="1857" w:author="JORGE CONTRERAS ORTIZ" w:date="2021-09-05T19:17:00Z">
        <w:r w:rsidR="00257E99">
          <w:rPr>
            <w:noProof/>
            <w:webHidden/>
          </w:rPr>
          <w:t>XII</w:t>
        </w:r>
        <w:r w:rsidR="00257E99">
          <w:rPr>
            <w:noProof/>
            <w:webHidden/>
          </w:rPr>
          <w:fldChar w:fldCharType="end"/>
        </w:r>
        <w:r w:rsidR="00257E99" w:rsidRPr="00EE3F07">
          <w:rPr>
            <w:rStyle w:val="Hipervnculo"/>
            <w:noProof/>
          </w:rPr>
          <w:fldChar w:fldCharType="end"/>
        </w:r>
      </w:ins>
    </w:p>
    <w:p w14:paraId="70EF4765" w14:textId="7C34174F" w:rsidR="00257E99" w:rsidRDefault="00257E99">
      <w:pPr>
        <w:pStyle w:val="Tabladeilustraciones"/>
        <w:tabs>
          <w:tab w:val="right" w:leader="dot" w:pos="8494"/>
        </w:tabs>
        <w:rPr>
          <w:ins w:id="1858" w:author="JORGE CONTRERAS ORTIZ" w:date="2021-09-05T19:17:00Z"/>
          <w:rFonts w:asciiTheme="minorHAnsi" w:eastAsiaTheme="minorEastAsia" w:hAnsiTheme="minorHAnsi" w:cstheme="minorBidi"/>
          <w:noProof/>
          <w:lang w:eastAsia="es-ES"/>
        </w:rPr>
      </w:pPr>
      <w:ins w:id="1859"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094"</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2 Diferencias M2M – IoT [2]</w:t>
        </w:r>
        <w:r>
          <w:rPr>
            <w:noProof/>
            <w:webHidden/>
          </w:rPr>
          <w:tab/>
        </w:r>
        <w:r>
          <w:rPr>
            <w:noProof/>
            <w:webHidden/>
          </w:rPr>
          <w:fldChar w:fldCharType="begin"/>
        </w:r>
        <w:r>
          <w:rPr>
            <w:noProof/>
            <w:webHidden/>
          </w:rPr>
          <w:instrText xml:space="preserve"> PAGEREF _Toc81762094 \h </w:instrText>
        </w:r>
      </w:ins>
      <w:r>
        <w:rPr>
          <w:noProof/>
          <w:webHidden/>
        </w:rPr>
      </w:r>
      <w:r>
        <w:rPr>
          <w:noProof/>
          <w:webHidden/>
        </w:rPr>
        <w:fldChar w:fldCharType="separate"/>
      </w:r>
      <w:ins w:id="1860" w:author="JORGE CONTRERAS ORTIZ" w:date="2021-09-05T19:17:00Z">
        <w:r>
          <w:rPr>
            <w:noProof/>
            <w:webHidden/>
          </w:rPr>
          <w:t>3</w:t>
        </w:r>
        <w:r>
          <w:rPr>
            <w:noProof/>
            <w:webHidden/>
          </w:rPr>
          <w:fldChar w:fldCharType="end"/>
        </w:r>
        <w:r w:rsidRPr="00EE3F07">
          <w:rPr>
            <w:rStyle w:val="Hipervnculo"/>
            <w:noProof/>
          </w:rPr>
          <w:fldChar w:fldCharType="end"/>
        </w:r>
      </w:ins>
    </w:p>
    <w:p w14:paraId="2692DCF6" w14:textId="424B9F6C" w:rsidR="00257E99" w:rsidRDefault="00257E99">
      <w:pPr>
        <w:pStyle w:val="Tabladeilustraciones"/>
        <w:tabs>
          <w:tab w:val="right" w:leader="dot" w:pos="8494"/>
        </w:tabs>
        <w:rPr>
          <w:ins w:id="1861" w:author="JORGE CONTRERAS ORTIZ" w:date="2021-09-05T19:17:00Z"/>
          <w:rFonts w:asciiTheme="minorHAnsi" w:eastAsiaTheme="minorEastAsia" w:hAnsiTheme="minorHAnsi" w:cstheme="minorBidi"/>
          <w:noProof/>
          <w:lang w:eastAsia="es-ES"/>
        </w:rPr>
      </w:pPr>
      <w:ins w:id="1862"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095"</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3 MAC Layer Frame</w:t>
        </w:r>
        <w:r>
          <w:rPr>
            <w:noProof/>
            <w:webHidden/>
          </w:rPr>
          <w:tab/>
        </w:r>
        <w:r>
          <w:rPr>
            <w:noProof/>
            <w:webHidden/>
          </w:rPr>
          <w:fldChar w:fldCharType="begin"/>
        </w:r>
        <w:r>
          <w:rPr>
            <w:noProof/>
            <w:webHidden/>
          </w:rPr>
          <w:instrText xml:space="preserve"> PAGEREF _Toc81762095 \h </w:instrText>
        </w:r>
      </w:ins>
      <w:r>
        <w:rPr>
          <w:noProof/>
          <w:webHidden/>
        </w:rPr>
      </w:r>
      <w:r>
        <w:rPr>
          <w:noProof/>
          <w:webHidden/>
        </w:rPr>
        <w:fldChar w:fldCharType="separate"/>
      </w:r>
      <w:ins w:id="1863" w:author="JORGE CONTRERAS ORTIZ" w:date="2021-09-05T19:17:00Z">
        <w:r>
          <w:rPr>
            <w:noProof/>
            <w:webHidden/>
          </w:rPr>
          <w:t>20</w:t>
        </w:r>
        <w:r>
          <w:rPr>
            <w:noProof/>
            <w:webHidden/>
          </w:rPr>
          <w:fldChar w:fldCharType="end"/>
        </w:r>
        <w:r w:rsidRPr="00EE3F07">
          <w:rPr>
            <w:rStyle w:val="Hipervnculo"/>
            <w:noProof/>
          </w:rPr>
          <w:fldChar w:fldCharType="end"/>
        </w:r>
      </w:ins>
    </w:p>
    <w:p w14:paraId="6B33992A" w14:textId="78C8E8B1" w:rsidR="00257E99" w:rsidRDefault="00257E99">
      <w:pPr>
        <w:pStyle w:val="Tabladeilustraciones"/>
        <w:tabs>
          <w:tab w:val="right" w:leader="dot" w:pos="8494"/>
        </w:tabs>
        <w:rPr>
          <w:ins w:id="1864" w:author="JORGE CONTRERAS ORTIZ" w:date="2021-09-05T19:17:00Z"/>
          <w:rFonts w:asciiTheme="minorHAnsi" w:eastAsiaTheme="minorEastAsia" w:hAnsiTheme="minorHAnsi" w:cstheme="minorBidi"/>
          <w:noProof/>
          <w:lang w:eastAsia="es-ES"/>
        </w:rPr>
      </w:pPr>
      <w:ins w:id="1865"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096"</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4 Servicios KBRNT1</w:t>
        </w:r>
        <w:r>
          <w:rPr>
            <w:noProof/>
            <w:webHidden/>
          </w:rPr>
          <w:tab/>
        </w:r>
        <w:r>
          <w:rPr>
            <w:noProof/>
            <w:webHidden/>
          </w:rPr>
          <w:fldChar w:fldCharType="begin"/>
        </w:r>
        <w:r>
          <w:rPr>
            <w:noProof/>
            <w:webHidden/>
          </w:rPr>
          <w:instrText xml:space="preserve"> PAGEREF _Toc81762096 \h </w:instrText>
        </w:r>
      </w:ins>
      <w:r>
        <w:rPr>
          <w:noProof/>
          <w:webHidden/>
        </w:rPr>
      </w:r>
      <w:r>
        <w:rPr>
          <w:noProof/>
          <w:webHidden/>
        </w:rPr>
        <w:fldChar w:fldCharType="separate"/>
      </w:r>
      <w:ins w:id="1866" w:author="JORGE CONTRERAS ORTIZ" w:date="2021-09-05T19:17:00Z">
        <w:r>
          <w:rPr>
            <w:noProof/>
            <w:webHidden/>
          </w:rPr>
          <w:t>48</w:t>
        </w:r>
        <w:r>
          <w:rPr>
            <w:noProof/>
            <w:webHidden/>
          </w:rPr>
          <w:fldChar w:fldCharType="end"/>
        </w:r>
        <w:r w:rsidRPr="00EE3F07">
          <w:rPr>
            <w:rStyle w:val="Hipervnculo"/>
            <w:noProof/>
          </w:rPr>
          <w:fldChar w:fldCharType="end"/>
        </w:r>
      </w:ins>
    </w:p>
    <w:p w14:paraId="3587CB42" w14:textId="32BCF117" w:rsidR="00257E99" w:rsidRDefault="00257E99">
      <w:pPr>
        <w:pStyle w:val="Tabladeilustraciones"/>
        <w:tabs>
          <w:tab w:val="right" w:leader="dot" w:pos="8494"/>
        </w:tabs>
        <w:rPr>
          <w:ins w:id="1867" w:author="JORGE CONTRERAS ORTIZ" w:date="2021-09-05T19:17:00Z"/>
          <w:rFonts w:asciiTheme="minorHAnsi" w:eastAsiaTheme="minorEastAsia" w:hAnsiTheme="minorHAnsi" w:cstheme="minorBidi"/>
          <w:noProof/>
          <w:lang w:eastAsia="es-ES"/>
        </w:rPr>
      </w:pPr>
      <w:ins w:id="1868"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097"</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5 Comandos Servicio KiBRA</w:t>
        </w:r>
        <w:r>
          <w:rPr>
            <w:noProof/>
            <w:webHidden/>
          </w:rPr>
          <w:tab/>
        </w:r>
        <w:r>
          <w:rPr>
            <w:noProof/>
            <w:webHidden/>
          </w:rPr>
          <w:fldChar w:fldCharType="begin"/>
        </w:r>
        <w:r>
          <w:rPr>
            <w:noProof/>
            <w:webHidden/>
          </w:rPr>
          <w:instrText xml:space="preserve"> PAGEREF _Toc81762097 \h </w:instrText>
        </w:r>
      </w:ins>
      <w:r>
        <w:rPr>
          <w:noProof/>
          <w:webHidden/>
        </w:rPr>
      </w:r>
      <w:r>
        <w:rPr>
          <w:noProof/>
          <w:webHidden/>
        </w:rPr>
        <w:fldChar w:fldCharType="separate"/>
      </w:r>
      <w:ins w:id="1869" w:author="JORGE CONTRERAS ORTIZ" w:date="2021-09-05T19:17:00Z">
        <w:r>
          <w:rPr>
            <w:noProof/>
            <w:webHidden/>
          </w:rPr>
          <w:t>49</w:t>
        </w:r>
        <w:r>
          <w:rPr>
            <w:noProof/>
            <w:webHidden/>
          </w:rPr>
          <w:fldChar w:fldCharType="end"/>
        </w:r>
        <w:r w:rsidRPr="00EE3F07">
          <w:rPr>
            <w:rStyle w:val="Hipervnculo"/>
            <w:noProof/>
          </w:rPr>
          <w:fldChar w:fldCharType="end"/>
        </w:r>
      </w:ins>
    </w:p>
    <w:p w14:paraId="358D6524" w14:textId="53EC24BE" w:rsidR="00257E99" w:rsidRDefault="00257E99">
      <w:pPr>
        <w:pStyle w:val="Tabladeilustraciones"/>
        <w:tabs>
          <w:tab w:val="right" w:leader="dot" w:pos="8494"/>
        </w:tabs>
        <w:rPr>
          <w:ins w:id="1870" w:author="JORGE CONTRERAS ORTIZ" w:date="2021-09-05T19:17:00Z"/>
          <w:rFonts w:asciiTheme="minorHAnsi" w:eastAsiaTheme="minorEastAsia" w:hAnsiTheme="minorHAnsi" w:cstheme="minorBidi"/>
          <w:noProof/>
          <w:lang w:eastAsia="es-ES"/>
        </w:rPr>
      </w:pPr>
      <w:ins w:id="1871"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098"</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6 Servicio Ajenti</w:t>
        </w:r>
        <w:r>
          <w:rPr>
            <w:noProof/>
            <w:webHidden/>
          </w:rPr>
          <w:tab/>
        </w:r>
        <w:r>
          <w:rPr>
            <w:noProof/>
            <w:webHidden/>
          </w:rPr>
          <w:fldChar w:fldCharType="begin"/>
        </w:r>
        <w:r>
          <w:rPr>
            <w:noProof/>
            <w:webHidden/>
          </w:rPr>
          <w:instrText xml:space="preserve"> PAGEREF _Toc81762098 \h </w:instrText>
        </w:r>
      </w:ins>
      <w:r>
        <w:rPr>
          <w:noProof/>
          <w:webHidden/>
        </w:rPr>
      </w:r>
      <w:r>
        <w:rPr>
          <w:noProof/>
          <w:webHidden/>
        </w:rPr>
        <w:fldChar w:fldCharType="separate"/>
      </w:r>
      <w:ins w:id="1872" w:author="JORGE CONTRERAS ORTIZ" w:date="2021-09-05T19:17:00Z">
        <w:r>
          <w:rPr>
            <w:noProof/>
            <w:webHidden/>
          </w:rPr>
          <w:t>49</w:t>
        </w:r>
        <w:r>
          <w:rPr>
            <w:noProof/>
            <w:webHidden/>
          </w:rPr>
          <w:fldChar w:fldCharType="end"/>
        </w:r>
        <w:r w:rsidRPr="00EE3F07">
          <w:rPr>
            <w:rStyle w:val="Hipervnculo"/>
            <w:noProof/>
          </w:rPr>
          <w:fldChar w:fldCharType="end"/>
        </w:r>
      </w:ins>
    </w:p>
    <w:p w14:paraId="0C6DD878" w14:textId="19F889A0" w:rsidR="00257E99" w:rsidRDefault="00257E99">
      <w:pPr>
        <w:pStyle w:val="Tabladeilustraciones"/>
        <w:tabs>
          <w:tab w:val="right" w:leader="dot" w:pos="8494"/>
        </w:tabs>
        <w:rPr>
          <w:ins w:id="1873" w:author="JORGE CONTRERAS ORTIZ" w:date="2021-09-05T19:17:00Z"/>
          <w:rFonts w:asciiTheme="minorHAnsi" w:eastAsiaTheme="minorEastAsia" w:hAnsiTheme="minorHAnsi" w:cstheme="minorBidi"/>
          <w:noProof/>
          <w:lang w:eastAsia="es-ES"/>
        </w:rPr>
      </w:pPr>
      <w:ins w:id="1874"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099"</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7 Listar dispositivos con dfu-util</w:t>
        </w:r>
        <w:r>
          <w:rPr>
            <w:noProof/>
            <w:webHidden/>
          </w:rPr>
          <w:tab/>
        </w:r>
        <w:r>
          <w:rPr>
            <w:noProof/>
            <w:webHidden/>
          </w:rPr>
          <w:fldChar w:fldCharType="begin"/>
        </w:r>
        <w:r>
          <w:rPr>
            <w:noProof/>
            <w:webHidden/>
          </w:rPr>
          <w:instrText xml:space="preserve"> PAGEREF _Toc81762099 \h </w:instrText>
        </w:r>
      </w:ins>
      <w:r>
        <w:rPr>
          <w:noProof/>
          <w:webHidden/>
        </w:rPr>
      </w:r>
      <w:r>
        <w:rPr>
          <w:noProof/>
          <w:webHidden/>
        </w:rPr>
        <w:fldChar w:fldCharType="separate"/>
      </w:r>
      <w:ins w:id="1875" w:author="JORGE CONTRERAS ORTIZ" w:date="2021-09-05T19:17:00Z">
        <w:r>
          <w:rPr>
            <w:noProof/>
            <w:webHidden/>
          </w:rPr>
          <w:t>54</w:t>
        </w:r>
        <w:r>
          <w:rPr>
            <w:noProof/>
            <w:webHidden/>
          </w:rPr>
          <w:fldChar w:fldCharType="end"/>
        </w:r>
        <w:r w:rsidRPr="00EE3F07">
          <w:rPr>
            <w:rStyle w:val="Hipervnculo"/>
            <w:noProof/>
          </w:rPr>
          <w:fldChar w:fldCharType="end"/>
        </w:r>
      </w:ins>
    </w:p>
    <w:p w14:paraId="6D162485" w14:textId="271AD372" w:rsidR="00257E99" w:rsidRDefault="00257E99">
      <w:pPr>
        <w:pStyle w:val="Tabladeilustraciones"/>
        <w:tabs>
          <w:tab w:val="right" w:leader="dot" w:pos="8494"/>
        </w:tabs>
        <w:rPr>
          <w:ins w:id="1876" w:author="JORGE CONTRERAS ORTIZ" w:date="2021-09-05T19:17:00Z"/>
          <w:rFonts w:asciiTheme="minorHAnsi" w:eastAsiaTheme="minorEastAsia" w:hAnsiTheme="minorHAnsi" w:cstheme="minorBidi"/>
          <w:noProof/>
          <w:lang w:eastAsia="es-ES"/>
        </w:rPr>
      </w:pPr>
      <w:ins w:id="1877"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100"</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8 Actualizar Firmware en dispositivos KTWM102</w:t>
        </w:r>
        <w:r>
          <w:rPr>
            <w:noProof/>
            <w:webHidden/>
          </w:rPr>
          <w:tab/>
        </w:r>
        <w:r>
          <w:rPr>
            <w:noProof/>
            <w:webHidden/>
          </w:rPr>
          <w:fldChar w:fldCharType="begin"/>
        </w:r>
        <w:r>
          <w:rPr>
            <w:noProof/>
            <w:webHidden/>
          </w:rPr>
          <w:instrText xml:space="preserve"> PAGEREF _Toc81762100 \h </w:instrText>
        </w:r>
      </w:ins>
      <w:r>
        <w:rPr>
          <w:noProof/>
          <w:webHidden/>
        </w:rPr>
      </w:r>
      <w:r>
        <w:rPr>
          <w:noProof/>
          <w:webHidden/>
        </w:rPr>
        <w:fldChar w:fldCharType="separate"/>
      </w:r>
      <w:ins w:id="1878" w:author="JORGE CONTRERAS ORTIZ" w:date="2021-09-05T19:17:00Z">
        <w:r>
          <w:rPr>
            <w:noProof/>
            <w:webHidden/>
          </w:rPr>
          <w:t>55</w:t>
        </w:r>
        <w:r>
          <w:rPr>
            <w:noProof/>
            <w:webHidden/>
          </w:rPr>
          <w:fldChar w:fldCharType="end"/>
        </w:r>
        <w:r w:rsidRPr="00EE3F07">
          <w:rPr>
            <w:rStyle w:val="Hipervnculo"/>
            <w:noProof/>
          </w:rPr>
          <w:fldChar w:fldCharType="end"/>
        </w:r>
      </w:ins>
    </w:p>
    <w:p w14:paraId="0583F39D" w14:textId="0854D601" w:rsidR="00257E99" w:rsidRDefault="00257E99">
      <w:pPr>
        <w:pStyle w:val="Tabladeilustraciones"/>
        <w:tabs>
          <w:tab w:val="right" w:leader="dot" w:pos="8494"/>
        </w:tabs>
        <w:rPr>
          <w:ins w:id="1879" w:author="JORGE CONTRERAS ORTIZ" w:date="2021-09-05T19:17:00Z"/>
          <w:rFonts w:asciiTheme="minorHAnsi" w:eastAsiaTheme="minorEastAsia" w:hAnsiTheme="minorHAnsi" w:cstheme="minorBidi"/>
          <w:noProof/>
          <w:lang w:eastAsia="es-ES"/>
        </w:rPr>
      </w:pPr>
      <w:ins w:id="1880"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101"</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9 Comando para listar Puertos Serie en Sistemas Linux</w:t>
        </w:r>
        <w:r>
          <w:rPr>
            <w:noProof/>
            <w:webHidden/>
          </w:rPr>
          <w:tab/>
        </w:r>
        <w:r>
          <w:rPr>
            <w:noProof/>
            <w:webHidden/>
          </w:rPr>
          <w:fldChar w:fldCharType="begin"/>
        </w:r>
        <w:r>
          <w:rPr>
            <w:noProof/>
            <w:webHidden/>
          </w:rPr>
          <w:instrText xml:space="preserve"> PAGEREF _Toc81762101 \h </w:instrText>
        </w:r>
      </w:ins>
      <w:r>
        <w:rPr>
          <w:noProof/>
          <w:webHidden/>
        </w:rPr>
      </w:r>
      <w:r>
        <w:rPr>
          <w:noProof/>
          <w:webHidden/>
        </w:rPr>
        <w:fldChar w:fldCharType="separate"/>
      </w:r>
      <w:ins w:id="1881" w:author="JORGE CONTRERAS ORTIZ" w:date="2021-09-05T19:17:00Z">
        <w:r>
          <w:rPr>
            <w:noProof/>
            <w:webHidden/>
          </w:rPr>
          <w:t>59</w:t>
        </w:r>
        <w:r>
          <w:rPr>
            <w:noProof/>
            <w:webHidden/>
          </w:rPr>
          <w:fldChar w:fldCharType="end"/>
        </w:r>
        <w:r w:rsidRPr="00EE3F07">
          <w:rPr>
            <w:rStyle w:val="Hipervnculo"/>
            <w:noProof/>
          </w:rPr>
          <w:fldChar w:fldCharType="end"/>
        </w:r>
      </w:ins>
    </w:p>
    <w:p w14:paraId="322573BA" w14:textId="2E2A9D98" w:rsidR="00257E99" w:rsidRDefault="00257E99">
      <w:pPr>
        <w:pStyle w:val="Tabladeilustraciones"/>
        <w:tabs>
          <w:tab w:val="right" w:leader="dot" w:pos="8494"/>
        </w:tabs>
        <w:rPr>
          <w:ins w:id="1882" w:author="JORGE CONTRERAS ORTIZ" w:date="2021-09-05T19:17:00Z"/>
          <w:rFonts w:asciiTheme="minorHAnsi" w:eastAsiaTheme="minorEastAsia" w:hAnsiTheme="minorHAnsi" w:cstheme="minorBidi"/>
          <w:noProof/>
          <w:lang w:eastAsia="es-ES"/>
        </w:rPr>
      </w:pPr>
      <w:ins w:id="1883"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102"</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10 Comando para listar Puertos Serie en Sistemas en MAC OS</w:t>
        </w:r>
        <w:r>
          <w:rPr>
            <w:noProof/>
            <w:webHidden/>
          </w:rPr>
          <w:tab/>
        </w:r>
        <w:r>
          <w:rPr>
            <w:noProof/>
            <w:webHidden/>
          </w:rPr>
          <w:fldChar w:fldCharType="begin"/>
        </w:r>
        <w:r>
          <w:rPr>
            <w:noProof/>
            <w:webHidden/>
          </w:rPr>
          <w:instrText xml:space="preserve"> PAGEREF _Toc81762102 \h </w:instrText>
        </w:r>
      </w:ins>
      <w:r>
        <w:rPr>
          <w:noProof/>
          <w:webHidden/>
        </w:rPr>
      </w:r>
      <w:r>
        <w:rPr>
          <w:noProof/>
          <w:webHidden/>
        </w:rPr>
        <w:fldChar w:fldCharType="separate"/>
      </w:r>
      <w:ins w:id="1884" w:author="JORGE CONTRERAS ORTIZ" w:date="2021-09-05T19:17:00Z">
        <w:r>
          <w:rPr>
            <w:noProof/>
            <w:webHidden/>
          </w:rPr>
          <w:t>59</w:t>
        </w:r>
        <w:r>
          <w:rPr>
            <w:noProof/>
            <w:webHidden/>
          </w:rPr>
          <w:fldChar w:fldCharType="end"/>
        </w:r>
        <w:r w:rsidRPr="00EE3F07">
          <w:rPr>
            <w:rStyle w:val="Hipervnculo"/>
            <w:noProof/>
          </w:rPr>
          <w:fldChar w:fldCharType="end"/>
        </w:r>
      </w:ins>
    </w:p>
    <w:p w14:paraId="61D5680E" w14:textId="4702ED22" w:rsidR="00257E99" w:rsidRDefault="00257E99">
      <w:pPr>
        <w:pStyle w:val="Tabladeilustraciones"/>
        <w:tabs>
          <w:tab w:val="right" w:leader="dot" w:pos="8494"/>
        </w:tabs>
        <w:rPr>
          <w:ins w:id="1885" w:author="JORGE CONTRERAS ORTIZ" w:date="2021-09-05T19:17:00Z"/>
          <w:rFonts w:asciiTheme="minorHAnsi" w:eastAsiaTheme="minorEastAsia" w:hAnsiTheme="minorHAnsi" w:cstheme="minorBidi"/>
          <w:noProof/>
          <w:lang w:eastAsia="es-ES"/>
        </w:rPr>
      </w:pPr>
      <w:ins w:id="1886"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103"</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11 Abrir terminal Picocom en Linux / MAC Os</w:t>
        </w:r>
        <w:r>
          <w:rPr>
            <w:noProof/>
            <w:webHidden/>
          </w:rPr>
          <w:tab/>
        </w:r>
        <w:r>
          <w:rPr>
            <w:noProof/>
            <w:webHidden/>
          </w:rPr>
          <w:fldChar w:fldCharType="begin"/>
        </w:r>
        <w:r>
          <w:rPr>
            <w:noProof/>
            <w:webHidden/>
          </w:rPr>
          <w:instrText xml:space="preserve"> PAGEREF _Toc81762103 \h </w:instrText>
        </w:r>
      </w:ins>
      <w:r>
        <w:rPr>
          <w:noProof/>
          <w:webHidden/>
        </w:rPr>
      </w:r>
      <w:r>
        <w:rPr>
          <w:noProof/>
          <w:webHidden/>
        </w:rPr>
        <w:fldChar w:fldCharType="separate"/>
      </w:r>
      <w:ins w:id="1887" w:author="JORGE CONTRERAS ORTIZ" w:date="2021-09-05T19:17:00Z">
        <w:r>
          <w:rPr>
            <w:noProof/>
            <w:webHidden/>
          </w:rPr>
          <w:t>60</w:t>
        </w:r>
        <w:r>
          <w:rPr>
            <w:noProof/>
            <w:webHidden/>
          </w:rPr>
          <w:fldChar w:fldCharType="end"/>
        </w:r>
        <w:r w:rsidRPr="00EE3F07">
          <w:rPr>
            <w:rStyle w:val="Hipervnculo"/>
            <w:noProof/>
          </w:rPr>
          <w:fldChar w:fldCharType="end"/>
        </w:r>
      </w:ins>
    </w:p>
    <w:p w14:paraId="5305D7D9" w14:textId="0730CEBA" w:rsidR="00257E99" w:rsidRDefault="00257E99">
      <w:pPr>
        <w:pStyle w:val="Tabladeilustraciones"/>
        <w:tabs>
          <w:tab w:val="right" w:leader="dot" w:pos="8494"/>
        </w:tabs>
        <w:rPr>
          <w:ins w:id="1888" w:author="JORGE CONTRERAS ORTIZ" w:date="2021-09-05T19:17:00Z"/>
          <w:rFonts w:asciiTheme="minorHAnsi" w:eastAsiaTheme="minorEastAsia" w:hAnsiTheme="minorHAnsi" w:cstheme="minorBidi"/>
          <w:noProof/>
          <w:lang w:eastAsia="es-ES"/>
        </w:rPr>
      </w:pPr>
      <w:ins w:id="1889"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104"</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12 Sintaxis comandos KSH</w:t>
        </w:r>
        <w:r>
          <w:rPr>
            <w:noProof/>
            <w:webHidden/>
          </w:rPr>
          <w:tab/>
        </w:r>
        <w:r>
          <w:rPr>
            <w:noProof/>
            <w:webHidden/>
          </w:rPr>
          <w:fldChar w:fldCharType="begin"/>
        </w:r>
        <w:r>
          <w:rPr>
            <w:noProof/>
            <w:webHidden/>
          </w:rPr>
          <w:instrText xml:space="preserve"> PAGEREF _Toc81762104 \h </w:instrText>
        </w:r>
      </w:ins>
      <w:r>
        <w:rPr>
          <w:noProof/>
          <w:webHidden/>
        </w:rPr>
      </w:r>
      <w:r>
        <w:rPr>
          <w:noProof/>
          <w:webHidden/>
        </w:rPr>
        <w:fldChar w:fldCharType="separate"/>
      </w:r>
      <w:ins w:id="1890" w:author="JORGE CONTRERAS ORTIZ" w:date="2021-09-05T19:17:00Z">
        <w:r>
          <w:rPr>
            <w:noProof/>
            <w:webHidden/>
          </w:rPr>
          <w:t>61</w:t>
        </w:r>
        <w:r>
          <w:rPr>
            <w:noProof/>
            <w:webHidden/>
          </w:rPr>
          <w:fldChar w:fldCharType="end"/>
        </w:r>
        <w:r w:rsidRPr="00EE3F07">
          <w:rPr>
            <w:rStyle w:val="Hipervnculo"/>
            <w:noProof/>
          </w:rPr>
          <w:fldChar w:fldCharType="end"/>
        </w:r>
      </w:ins>
    </w:p>
    <w:p w14:paraId="223675DA" w14:textId="43C5E0C4" w:rsidR="00257E99" w:rsidRDefault="00257E99">
      <w:pPr>
        <w:pStyle w:val="Tabladeilustraciones"/>
        <w:tabs>
          <w:tab w:val="right" w:leader="dot" w:pos="8494"/>
        </w:tabs>
        <w:rPr>
          <w:ins w:id="1891" w:author="JORGE CONTRERAS ORTIZ" w:date="2021-09-05T19:17:00Z"/>
          <w:rFonts w:asciiTheme="minorHAnsi" w:eastAsiaTheme="minorEastAsia" w:hAnsiTheme="minorHAnsi" w:cstheme="minorBidi"/>
          <w:noProof/>
          <w:lang w:eastAsia="es-ES"/>
        </w:rPr>
      </w:pPr>
      <w:ins w:id="1892"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105"</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13 Formato del Paquete</w:t>
        </w:r>
        <w:r>
          <w:rPr>
            <w:noProof/>
            <w:webHidden/>
          </w:rPr>
          <w:tab/>
        </w:r>
        <w:r>
          <w:rPr>
            <w:noProof/>
            <w:webHidden/>
          </w:rPr>
          <w:fldChar w:fldCharType="begin"/>
        </w:r>
        <w:r>
          <w:rPr>
            <w:noProof/>
            <w:webHidden/>
          </w:rPr>
          <w:instrText xml:space="preserve"> PAGEREF _Toc81762105 \h </w:instrText>
        </w:r>
      </w:ins>
      <w:r>
        <w:rPr>
          <w:noProof/>
          <w:webHidden/>
        </w:rPr>
      </w:r>
      <w:r>
        <w:rPr>
          <w:noProof/>
          <w:webHidden/>
        </w:rPr>
        <w:fldChar w:fldCharType="separate"/>
      </w:r>
      <w:ins w:id="1893" w:author="JORGE CONTRERAS ORTIZ" w:date="2021-09-05T19:17:00Z">
        <w:r>
          <w:rPr>
            <w:noProof/>
            <w:webHidden/>
          </w:rPr>
          <w:t>65</w:t>
        </w:r>
        <w:r>
          <w:rPr>
            <w:noProof/>
            <w:webHidden/>
          </w:rPr>
          <w:fldChar w:fldCharType="end"/>
        </w:r>
        <w:r w:rsidRPr="00EE3F07">
          <w:rPr>
            <w:rStyle w:val="Hipervnculo"/>
            <w:noProof/>
          </w:rPr>
          <w:fldChar w:fldCharType="end"/>
        </w:r>
      </w:ins>
    </w:p>
    <w:p w14:paraId="1E53F3C1" w14:textId="1559F6B8" w:rsidR="00257E99" w:rsidRDefault="00257E99">
      <w:pPr>
        <w:pStyle w:val="Tabladeilustraciones"/>
        <w:tabs>
          <w:tab w:val="right" w:leader="dot" w:pos="8494"/>
        </w:tabs>
        <w:rPr>
          <w:ins w:id="1894" w:author="JORGE CONTRERAS ORTIZ" w:date="2021-09-05T19:17:00Z"/>
          <w:rFonts w:asciiTheme="minorHAnsi" w:eastAsiaTheme="minorEastAsia" w:hAnsiTheme="minorHAnsi" w:cstheme="minorBidi"/>
          <w:noProof/>
          <w:lang w:eastAsia="es-ES"/>
        </w:rPr>
      </w:pPr>
      <w:ins w:id="1895"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106"</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14 Bits Byte Type</w:t>
        </w:r>
        <w:r>
          <w:rPr>
            <w:noProof/>
            <w:webHidden/>
          </w:rPr>
          <w:tab/>
        </w:r>
        <w:r>
          <w:rPr>
            <w:noProof/>
            <w:webHidden/>
          </w:rPr>
          <w:fldChar w:fldCharType="begin"/>
        </w:r>
        <w:r>
          <w:rPr>
            <w:noProof/>
            <w:webHidden/>
          </w:rPr>
          <w:instrText xml:space="preserve"> PAGEREF _Toc81762106 \h </w:instrText>
        </w:r>
      </w:ins>
      <w:r>
        <w:rPr>
          <w:noProof/>
          <w:webHidden/>
        </w:rPr>
      </w:r>
      <w:r>
        <w:rPr>
          <w:noProof/>
          <w:webHidden/>
        </w:rPr>
        <w:fldChar w:fldCharType="separate"/>
      </w:r>
      <w:ins w:id="1896" w:author="JORGE CONTRERAS ORTIZ" w:date="2021-09-05T19:17:00Z">
        <w:r>
          <w:rPr>
            <w:noProof/>
            <w:webHidden/>
          </w:rPr>
          <w:t>65</w:t>
        </w:r>
        <w:r>
          <w:rPr>
            <w:noProof/>
            <w:webHidden/>
          </w:rPr>
          <w:fldChar w:fldCharType="end"/>
        </w:r>
        <w:r w:rsidRPr="00EE3F07">
          <w:rPr>
            <w:rStyle w:val="Hipervnculo"/>
            <w:noProof/>
          </w:rPr>
          <w:fldChar w:fldCharType="end"/>
        </w:r>
      </w:ins>
    </w:p>
    <w:p w14:paraId="15BAF880" w14:textId="09EE0637" w:rsidR="00257E99" w:rsidRDefault="00257E99">
      <w:pPr>
        <w:pStyle w:val="Tabladeilustraciones"/>
        <w:tabs>
          <w:tab w:val="right" w:leader="dot" w:pos="8494"/>
        </w:tabs>
        <w:rPr>
          <w:ins w:id="1897" w:author="JORGE CONTRERAS ORTIZ" w:date="2021-09-05T19:17:00Z"/>
          <w:rFonts w:asciiTheme="minorHAnsi" w:eastAsiaTheme="minorEastAsia" w:hAnsiTheme="minorHAnsi" w:cstheme="minorBidi"/>
          <w:noProof/>
          <w:lang w:eastAsia="es-ES"/>
        </w:rPr>
      </w:pPr>
      <w:ins w:id="1898"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107"</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15 Significado Bits Byte Type</w:t>
        </w:r>
        <w:r>
          <w:rPr>
            <w:noProof/>
            <w:webHidden/>
          </w:rPr>
          <w:tab/>
        </w:r>
        <w:r>
          <w:rPr>
            <w:noProof/>
            <w:webHidden/>
          </w:rPr>
          <w:fldChar w:fldCharType="begin"/>
        </w:r>
        <w:r>
          <w:rPr>
            <w:noProof/>
            <w:webHidden/>
          </w:rPr>
          <w:instrText xml:space="preserve"> PAGEREF _Toc81762107 \h </w:instrText>
        </w:r>
      </w:ins>
      <w:r>
        <w:rPr>
          <w:noProof/>
          <w:webHidden/>
        </w:rPr>
      </w:r>
      <w:r>
        <w:rPr>
          <w:noProof/>
          <w:webHidden/>
        </w:rPr>
        <w:fldChar w:fldCharType="separate"/>
      </w:r>
      <w:ins w:id="1899" w:author="JORGE CONTRERAS ORTIZ" w:date="2021-09-05T19:17:00Z">
        <w:r>
          <w:rPr>
            <w:noProof/>
            <w:webHidden/>
          </w:rPr>
          <w:t>66</w:t>
        </w:r>
        <w:r>
          <w:rPr>
            <w:noProof/>
            <w:webHidden/>
          </w:rPr>
          <w:fldChar w:fldCharType="end"/>
        </w:r>
        <w:r w:rsidRPr="00EE3F07">
          <w:rPr>
            <w:rStyle w:val="Hipervnculo"/>
            <w:noProof/>
          </w:rPr>
          <w:fldChar w:fldCharType="end"/>
        </w:r>
      </w:ins>
    </w:p>
    <w:p w14:paraId="4FF5BD02" w14:textId="40DC019E" w:rsidR="0098005E" w:rsidRPr="00791D37" w:rsidDel="005B42F0" w:rsidRDefault="0098005E" w:rsidP="00791D37">
      <w:pPr>
        <w:pStyle w:val="Tabladeilustraciones"/>
        <w:rPr>
          <w:del w:id="1900" w:author="JORGE CONTRERAS ORTIZ" w:date="2021-09-04T09:25:00Z"/>
          <w:rFonts w:eastAsiaTheme="minorEastAsia"/>
          <w:noProof/>
          <w:lang w:eastAsia="es-ES"/>
        </w:rPr>
      </w:pPr>
      <w:del w:id="1901" w:author="JORGE CONTRERAS ORTIZ" w:date="2021-09-04T09:25:00Z">
        <w:r w:rsidRPr="005B42F0" w:rsidDel="005B42F0">
          <w:rPr>
            <w:rPrChange w:id="1902" w:author="JORGE CONTRERAS ORTIZ" w:date="2021-09-04T09:25:00Z">
              <w:rPr>
                <w:rStyle w:val="Hipervnculo"/>
                <w:noProof/>
              </w:rPr>
            </w:rPrChange>
          </w:rPr>
          <w:delText>Tabla 1 Abreviaturas y Acrónimos</w:delText>
        </w:r>
        <w:r w:rsidRPr="00791D37" w:rsidDel="005B42F0">
          <w:rPr>
            <w:noProof/>
            <w:webHidden/>
          </w:rPr>
          <w:tab/>
          <w:delText>10</w:delText>
        </w:r>
      </w:del>
    </w:p>
    <w:p w14:paraId="2160C647" w14:textId="3DCDDEDE" w:rsidR="0098005E" w:rsidRPr="00791D37" w:rsidDel="005B42F0" w:rsidRDefault="0098005E" w:rsidP="00791D37">
      <w:pPr>
        <w:pStyle w:val="Tabladeilustraciones"/>
        <w:rPr>
          <w:del w:id="1903" w:author="JORGE CONTRERAS ORTIZ" w:date="2021-09-04T09:25:00Z"/>
          <w:rFonts w:eastAsiaTheme="minorEastAsia"/>
          <w:noProof/>
          <w:lang w:eastAsia="es-ES"/>
        </w:rPr>
      </w:pPr>
      <w:del w:id="1904" w:author="JORGE CONTRERAS ORTIZ" w:date="2021-09-04T09:25:00Z">
        <w:r w:rsidRPr="005B42F0" w:rsidDel="005B42F0">
          <w:rPr>
            <w:rPrChange w:id="1905" w:author="JORGE CONTRERAS ORTIZ" w:date="2021-09-04T09:25:00Z">
              <w:rPr>
                <w:rStyle w:val="Hipervnculo"/>
                <w:i/>
                <w:iCs/>
                <w:noProof/>
              </w:rPr>
            </w:rPrChange>
          </w:rPr>
          <w:delText xml:space="preserve">Tabla 2 Diferencias M2M – IoT </w:delText>
        </w:r>
        <w:r w:rsidRPr="005B42F0" w:rsidDel="005B42F0">
          <w:rPr>
            <w:rPrChange w:id="1906" w:author="JORGE CONTRERAS ORTIZ" w:date="2021-09-04T09:25:00Z">
              <w:rPr>
                <w:rStyle w:val="Hipervnculo"/>
                <w:iCs/>
                <w:noProof/>
              </w:rPr>
            </w:rPrChange>
          </w:rPr>
          <w:delText>[2]</w:delText>
        </w:r>
        <w:r w:rsidRPr="00791D37" w:rsidDel="005B42F0">
          <w:rPr>
            <w:noProof/>
            <w:webHidden/>
          </w:rPr>
          <w:tab/>
          <w:delText>19</w:delText>
        </w:r>
      </w:del>
    </w:p>
    <w:p w14:paraId="18A34F63" w14:textId="704F6C79" w:rsidR="0098005E" w:rsidRPr="00791D37" w:rsidDel="005B42F0" w:rsidRDefault="0098005E" w:rsidP="00791D37">
      <w:pPr>
        <w:pStyle w:val="Tabladeilustraciones"/>
        <w:rPr>
          <w:del w:id="1907" w:author="JORGE CONTRERAS ORTIZ" w:date="2021-09-04T09:25:00Z"/>
          <w:rFonts w:eastAsiaTheme="minorEastAsia"/>
          <w:noProof/>
          <w:lang w:eastAsia="es-ES"/>
        </w:rPr>
      </w:pPr>
      <w:del w:id="1908" w:author="JORGE CONTRERAS ORTIZ" w:date="2021-09-04T09:25:00Z">
        <w:r w:rsidRPr="005B42F0" w:rsidDel="005B42F0">
          <w:rPr>
            <w:rPrChange w:id="1909" w:author="JORGE CONTRERAS ORTIZ" w:date="2021-09-04T09:25:00Z">
              <w:rPr>
                <w:rStyle w:val="Hipervnculo"/>
                <w:i/>
                <w:iCs/>
                <w:noProof/>
              </w:rPr>
            </w:rPrChange>
          </w:rPr>
          <w:delText>Tabla 3 MAC Layer Frame</w:delText>
        </w:r>
        <w:r w:rsidRPr="00791D37" w:rsidDel="005B42F0">
          <w:rPr>
            <w:noProof/>
            <w:webHidden/>
          </w:rPr>
          <w:tab/>
          <w:delText>37</w:delText>
        </w:r>
      </w:del>
    </w:p>
    <w:p w14:paraId="4C294847" w14:textId="26ABA477" w:rsidR="0098005E" w:rsidRPr="00791D37" w:rsidDel="005B42F0" w:rsidRDefault="0098005E" w:rsidP="00791D37">
      <w:pPr>
        <w:pStyle w:val="Tabladeilustraciones"/>
        <w:rPr>
          <w:del w:id="1910" w:author="JORGE CONTRERAS ORTIZ" w:date="2021-09-04T09:25:00Z"/>
          <w:rFonts w:eastAsiaTheme="minorEastAsia"/>
          <w:noProof/>
          <w:lang w:eastAsia="es-ES"/>
        </w:rPr>
      </w:pPr>
      <w:del w:id="1911" w:author="JORGE CONTRERAS ORTIZ" w:date="2021-09-04T09:25:00Z">
        <w:r w:rsidRPr="005B42F0" w:rsidDel="005B42F0">
          <w:rPr>
            <w:rPrChange w:id="1912" w:author="JORGE CONTRERAS ORTIZ" w:date="2021-09-04T09:25:00Z">
              <w:rPr>
                <w:rStyle w:val="Hipervnculo"/>
                <w:i/>
                <w:iCs/>
                <w:noProof/>
              </w:rPr>
            </w:rPrChange>
          </w:rPr>
          <w:delText>Tabla 4 Servicios KBRNT1</w:delText>
        </w:r>
        <w:r w:rsidRPr="00791D37" w:rsidDel="005B42F0">
          <w:rPr>
            <w:noProof/>
            <w:webHidden/>
          </w:rPr>
          <w:tab/>
          <w:delText>61</w:delText>
        </w:r>
      </w:del>
    </w:p>
    <w:p w14:paraId="66C6B849" w14:textId="06C0894C" w:rsidR="0098005E" w:rsidRPr="00791D37" w:rsidDel="005B42F0" w:rsidRDefault="0098005E" w:rsidP="00791D37">
      <w:pPr>
        <w:pStyle w:val="Tabladeilustraciones"/>
        <w:rPr>
          <w:del w:id="1913" w:author="JORGE CONTRERAS ORTIZ" w:date="2021-09-04T09:25:00Z"/>
          <w:rFonts w:eastAsiaTheme="minorEastAsia"/>
          <w:noProof/>
          <w:lang w:eastAsia="es-ES"/>
        </w:rPr>
      </w:pPr>
      <w:del w:id="1914" w:author="JORGE CONTRERAS ORTIZ" w:date="2021-09-04T09:25:00Z">
        <w:r w:rsidRPr="005B42F0" w:rsidDel="005B42F0">
          <w:rPr>
            <w:rPrChange w:id="1915" w:author="JORGE CONTRERAS ORTIZ" w:date="2021-09-04T09:25:00Z">
              <w:rPr>
                <w:rStyle w:val="Hipervnculo"/>
                <w:i/>
                <w:iCs/>
                <w:noProof/>
              </w:rPr>
            </w:rPrChange>
          </w:rPr>
          <w:delText>Tabla 5 Comandos Servicio KiBRA</w:delText>
        </w:r>
        <w:r w:rsidRPr="00791D37" w:rsidDel="005B42F0">
          <w:rPr>
            <w:noProof/>
            <w:webHidden/>
          </w:rPr>
          <w:tab/>
          <w:delText>62</w:delText>
        </w:r>
      </w:del>
    </w:p>
    <w:p w14:paraId="7098C952" w14:textId="60EE2359" w:rsidR="0098005E" w:rsidRPr="00791D37" w:rsidDel="005B42F0" w:rsidRDefault="0098005E" w:rsidP="00791D37">
      <w:pPr>
        <w:pStyle w:val="Tabladeilustraciones"/>
        <w:rPr>
          <w:del w:id="1916" w:author="JORGE CONTRERAS ORTIZ" w:date="2021-09-04T09:25:00Z"/>
          <w:rFonts w:eastAsiaTheme="minorEastAsia"/>
          <w:noProof/>
          <w:lang w:eastAsia="es-ES"/>
        </w:rPr>
      </w:pPr>
      <w:del w:id="1917" w:author="JORGE CONTRERAS ORTIZ" w:date="2021-09-04T09:25:00Z">
        <w:r w:rsidRPr="005B42F0" w:rsidDel="005B42F0">
          <w:rPr>
            <w:rPrChange w:id="1918" w:author="JORGE CONTRERAS ORTIZ" w:date="2021-09-04T09:25:00Z">
              <w:rPr>
                <w:rStyle w:val="Hipervnculo"/>
                <w:i/>
                <w:iCs/>
                <w:noProof/>
              </w:rPr>
            </w:rPrChange>
          </w:rPr>
          <w:delText>Tabla 6 Servicio Ajenti</w:delText>
        </w:r>
        <w:r w:rsidRPr="00791D37" w:rsidDel="005B42F0">
          <w:rPr>
            <w:noProof/>
            <w:webHidden/>
          </w:rPr>
          <w:tab/>
          <w:delText>62</w:delText>
        </w:r>
      </w:del>
    </w:p>
    <w:p w14:paraId="307031D8" w14:textId="0B535D1B" w:rsidR="0098005E" w:rsidRPr="00791D37" w:rsidDel="005B42F0" w:rsidRDefault="0098005E" w:rsidP="00791D37">
      <w:pPr>
        <w:pStyle w:val="Tabladeilustraciones"/>
        <w:rPr>
          <w:del w:id="1919" w:author="JORGE CONTRERAS ORTIZ" w:date="2021-09-04T09:25:00Z"/>
          <w:rFonts w:eastAsiaTheme="minorEastAsia"/>
          <w:noProof/>
          <w:lang w:eastAsia="es-ES"/>
        </w:rPr>
      </w:pPr>
      <w:del w:id="1920" w:author="JORGE CONTRERAS ORTIZ" w:date="2021-09-04T09:25:00Z">
        <w:r w:rsidRPr="005B42F0" w:rsidDel="005B42F0">
          <w:rPr>
            <w:rPrChange w:id="1921" w:author="JORGE CONTRERAS ORTIZ" w:date="2021-09-04T09:25:00Z">
              <w:rPr>
                <w:rStyle w:val="Hipervnculo"/>
                <w:i/>
                <w:iCs/>
                <w:noProof/>
              </w:rPr>
            </w:rPrChange>
          </w:rPr>
          <w:delText>Tabla 7 Listar dispositivos con dfu-util</w:delText>
        </w:r>
        <w:r w:rsidRPr="00791D37" w:rsidDel="005B42F0">
          <w:rPr>
            <w:noProof/>
            <w:webHidden/>
          </w:rPr>
          <w:tab/>
          <w:delText>67</w:delText>
        </w:r>
      </w:del>
    </w:p>
    <w:p w14:paraId="5B350A67" w14:textId="7DFEE327" w:rsidR="0098005E" w:rsidRPr="00791D37" w:rsidDel="005B42F0" w:rsidRDefault="0098005E" w:rsidP="00791D37">
      <w:pPr>
        <w:pStyle w:val="Tabladeilustraciones"/>
        <w:rPr>
          <w:del w:id="1922" w:author="JORGE CONTRERAS ORTIZ" w:date="2021-09-04T09:25:00Z"/>
          <w:rFonts w:eastAsiaTheme="minorEastAsia"/>
          <w:noProof/>
          <w:lang w:eastAsia="es-ES"/>
        </w:rPr>
      </w:pPr>
      <w:del w:id="1923" w:author="JORGE CONTRERAS ORTIZ" w:date="2021-09-04T09:25:00Z">
        <w:r w:rsidRPr="005B42F0" w:rsidDel="005B42F0">
          <w:rPr>
            <w:rPrChange w:id="1924" w:author="JORGE CONTRERAS ORTIZ" w:date="2021-09-04T09:25:00Z">
              <w:rPr>
                <w:rStyle w:val="Hipervnculo"/>
                <w:i/>
                <w:iCs/>
                <w:noProof/>
              </w:rPr>
            </w:rPrChange>
          </w:rPr>
          <w:delText>Tabla 8 Actualizar Firmware en dispositivos KTWM102</w:delText>
        </w:r>
        <w:r w:rsidRPr="00791D37" w:rsidDel="005B42F0">
          <w:rPr>
            <w:noProof/>
            <w:webHidden/>
          </w:rPr>
          <w:tab/>
          <w:delText>68</w:delText>
        </w:r>
      </w:del>
    </w:p>
    <w:p w14:paraId="1CDCF094" w14:textId="34FA6220" w:rsidR="0098005E" w:rsidRPr="00791D37" w:rsidDel="005B42F0" w:rsidRDefault="0098005E" w:rsidP="00791D37">
      <w:pPr>
        <w:pStyle w:val="Tabladeilustraciones"/>
        <w:rPr>
          <w:del w:id="1925" w:author="JORGE CONTRERAS ORTIZ" w:date="2021-09-04T09:25:00Z"/>
          <w:rFonts w:eastAsiaTheme="minorEastAsia"/>
          <w:noProof/>
          <w:lang w:eastAsia="es-ES"/>
        </w:rPr>
      </w:pPr>
      <w:del w:id="1926" w:author="JORGE CONTRERAS ORTIZ" w:date="2021-09-04T09:25:00Z">
        <w:r w:rsidRPr="005B42F0" w:rsidDel="005B42F0">
          <w:rPr>
            <w:rPrChange w:id="1927" w:author="JORGE CONTRERAS ORTIZ" w:date="2021-09-04T09:25:00Z">
              <w:rPr>
                <w:rStyle w:val="Hipervnculo"/>
                <w:i/>
                <w:iCs/>
                <w:noProof/>
              </w:rPr>
            </w:rPrChange>
          </w:rPr>
          <w:delText>Tabla 9 Comando para listar Puertos Serie en Sistemas Linux</w:delText>
        </w:r>
        <w:r w:rsidRPr="00791D37" w:rsidDel="005B42F0">
          <w:rPr>
            <w:noProof/>
            <w:webHidden/>
          </w:rPr>
          <w:tab/>
          <w:delText>72</w:delText>
        </w:r>
      </w:del>
    </w:p>
    <w:p w14:paraId="63062B77" w14:textId="3BAB590F" w:rsidR="0098005E" w:rsidRPr="00791D37" w:rsidDel="005B42F0" w:rsidRDefault="0098005E" w:rsidP="00791D37">
      <w:pPr>
        <w:pStyle w:val="Tabladeilustraciones"/>
        <w:rPr>
          <w:del w:id="1928" w:author="JORGE CONTRERAS ORTIZ" w:date="2021-09-04T09:25:00Z"/>
          <w:rFonts w:eastAsiaTheme="minorEastAsia"/>
          <w:noProof/>
          <w:lang w:eastAsia="es-ES"/>
        </w:rPr>
      </w:pPr>
      <w:del w:id="1929" w:author="JORGE CONTRERAS ORTIZ" w:date="2021-09-04T09:25:00Z">
        <w:r w:rsidRPr="005B42F0" w:rsidDel="005B42F0">
          <w:rPr>
            <w:rPrChange w:id="1930" w:author="JORGE CONTRERAS ORTIZ" w:date="2021-09-04T09:25:00Z">
              <w:rPr>
                <w:rStyle w:val="Hipervnculo"/>
                <w:i/>
                <w:iCs/>
                <w:noProof/>
              </w:rPr>
            </w:rPrChange>
          </w:rPr>
          <w:delText>Tabla 10 Comando para listar Puertos Serie en Sistemas en MAC OS</w:delText>
        </w:r>
        <w:r w:rsidRPr="00791D37" w:rsidDel="005B42F0">
          <w:rPr>
            <w:noProof/>
            <w:webHidden/>
          </w:rPr>
          <w:tab/>
          <w:delText>72</w:delText>
        </w:r>
      </w:del>
    </w:p>
    <w:p w14:paraId="7EBE5BED" w14:textId="0707452F" w:rsidR="0098005E" w:rsidRPr="00791D37" w:rsidDel="005B42F0" w:rsidRDefault="0098005E" w:rsidP="00791D37">
      <w:pPr>
        <w:pStyle w:val="Tabladeilustraciones"/>
        <w:rPr>
          <w:del w:id="1931" w:author="JORGE CONTRERAS ORTIZ" w:date="2021-09-04T09:25:00Z"/>
          <w:rFonts w:eastAsiaTheme="minorEastAsia"/>
          <w:noProof/>
          <w:lang w:eastAsia="es-ES"/>
        </w:rPr>
      </w:pPr>
      <w:del w:id="1932" w:author="JORGE CONTRERAS ORTIZ" w:date="2021-09-04T09:25:00Z">
        <w:r w:rsidRPr="005B42F0" w:rsidDel="005B42F0">
          <w:rPr>
            <w:rPrChange w:id="1933" w:author="JORGE CONTRERAS ORTIZ" w:date="2021-09-04T09:25:00Z">
              <w:rPr>
                <w:rStyle w:val="Hipervnculo"/>
                <w:noProof/>
              </w:rPr>
            </w:rPrChange>
          </w:rPr>
          <w:delText>Tabla 11 Abrir terminal Picocom en Linux / MAC Os</w:delText>
        </w:r>
        <w:r w:rsidRPr="00791D37" w:rsidDel="005B42F0">
          <w:rPr>
            <w:noProof/>
            <w:webHidden/>
          </w:rPr>
          <w:tab/>
          <w:delText>73</w:delText>
        </w:r>
      </w:del>
    </w:p>
    <w:p w14:paraId="67D9A249" w14:textId="2AA00A68" w:rsidR="0098005E" w:rsidRPr="00791D37" w:rsidDel="005B42F0" w:rsidRDefault="0098005E" w:rsidP="00791D37">
      <w:pPr>
        <w:pStyle w:val="Tabladeilustraciones"/>
        <w:rPr>
          <w:del w:id="1934" w:author="JORGE CONTRERAS ORTIZ" w:date="2021-09-04T09:25:00Z"/>
          <w:rFonts w:eastAsiaTheme="minorEastAsia"/>
          <w:noProof/>
          <w:lang w:eastAsia="es-ES"/>
        </w:rPr>
      </w:pPr>
      <w:del w:id="1935" w:author="JORGE CONTRERAS ORTIZ" w:date="2021-09-04T09:25:00Z">
        <w:r w:rsidRPr="005B42F0" w:rsidDel="005B42F0">
          <w:rPr>
            <w:rPrChange w:id="1936" w:author="JORGE CONTRERAS ORTIZ" w:date="2021-09-04T09:25:00Z">
              <w:rPr>
                <w:rStyle w:val="Hipervnculo"/>
                <w:noProof/>
              </w:rPr>
            </w:rPrChange>
          </w:rPr>
          <w:delText>Tabla 12 Sintaxis comandos KSH</w:delText>
        </w:r>
        <w:r w:rsidRPr="00791D37" w:rsidDel="005B42F0">
          <w:rPr>
            <w:noProof/>
            <w:webHidden/>
          </w:rPr>
          <w:tab/>
          <w:delText>74</w:delText>
        </w:r>
      </w:del>
    </w:p>
    <w:p w14:paraId="2333A8DB" w14:textId="201C1CE4" w:rsidR="0098005E" w:rsidRPr="00791D37" w:rsidDel="005B42F0" w:rsidRDefault="0098005E" w:rsidP="00791D37">
      <w:pPr>
        <w:pStyle w:val="Tabladeilustraciones"/>
        <w:rPr>
          <w:del w:id="1937" w:author="JORGE CONTRERAS ORTIZ" w:date="2021-09-04T09:25:00Z"/>
          <w:rFonts w:eastAsiaTheme="minorEastAsia"/>
          <w:noProof/>
          <w:lang w:eastAsia="es-ES"/>
        </w:rPr>
      </w:pPr>
      <w:del w:id="1938" w:author="JORGE CONTRERAS ORTIZ" w:date="2021-09-04T09:25:00Z">
        <w:r w:rsidRPr="005B42F0" w:rsidDel="005B42F0">
          <w:rPr>
            <w:rPrChange w:id="1939" w:author="JORGE CONTRERAS ORTIZ" w:date="2021-09-04T09:25:00Z">
              <w:rPr>
                <w:rStyle w:val="Hipervnculo"/>
                <w:noProof/>
              </w:rPr>
            </w:rPrChange>
          </w:rPr>
          <w:delText>Tabla 13 Formato del Paquete</w:delText>
        </w:r>
        <w:r w:rsidRPr="00791D37" w:rsidDel="005B42F0">
          <w:rPr>
            <w:noProof/>
            <w:webHidden/>
          </w:rPr>
          <w:tab/>
          <w:delText>78</w:delText>
        </w:r>
      </w:del>
    </w:p>
    <w:p w14:paraId="0FE1A756" w14:textId="5FFDBFFC" w:rsidR="0098005E" w:rsidRPr="00791D37" w:rsidDel="005B42F0" w:rsidRDefault="0098005E" w:rsidP="00791D37">
      <w:pPr>
        <w:pStyle w:val="Tabladeilustraciones"/>
        <w:rPr>
          <w:del w:id="1940" w:author="JORGE CONTRERAS ORTIZ" w:date="2021-09-04T09:25:00Z"/>
          <w:rFonts w:eastAsiaTheme="minorEastAsia"/>
          <w:noProof/>
          <w:lang w:eastAsia="es-ES"/>
        </w:rPr>
      </w:pPr>
      <w:del w:id="1941" w:author="JORGE CONTRERAS ORTIZ" w:date="2021-09-04T09:25:00Z">
        <w:r w:rsidRPr="005B42F0" w:rsidDel="005B42F0">
          <w:rPr>
            <w:rPrChange w:id="1942" w:author="JORGE CONTRERAS ORTIZ" w:date="2021-09-04T09:25:00Z">
              <w:rPr>
                <w:rStyle w:val="Hipervnculo"/>
                <w:noProof/>
              </w:rPr>
            </w:rPrChange>
          </w:rPr>
          <w:delText>Tabla 14 Bits Byte Type</w:delText>
        </w:r>
        <w:r w:rsidRPr="00791D37" w:rsidDel="005B42F0">
          <w:rPr>
            <w:noProof/>
            <w:webHidden/>
          </w:rPr>
          <w:tab/>
          <w:delText>78</w:delText>
        </w:r>
      </w:del>
    </w:p>
    <w:p w14:paraId="5EDD568C" w14:textId="0709BF9B" w:rsidR="0098005E" w:rsidRPr="00791D37" w:rsidDel="005B42F0" w:rsidRDefault="0098005E" w:rsidP="00791D37">
      <w:pPr>
        <w:pStyle w:val="Tabladeilustraciones"/>
        <w:rPr>
          <w:del w:id="1943" w:author="JORGE CONTRERAS ORTIZ" w:date="2021-09-04T09:25:00Z"/>
          <w:rFonts w:eastAsiaTheme="minorEastAsia"/>
          <w:noProof/>
          <w:lang w:eastAsia="es-ES"/>
        </w:rPr>
      </w:pPr>
      <w:del w:id="1944" w:author="JORGE CONTRERAS ORTIZ" w:date="2021-09-04T09:25:00Z">
        <w:r w:rsidRPr="005B42F0" w:rsidDel="005B42F0">
          <w:rPr>
            <w:rPrChange w:id="1945" w:author="JORGE CONTRERAS ORTIZ" w:date="2021-09-04T09:25:00Z">
              <w:rPr>
                <w:rStyle w:val="Hipervnculo"/>
                <w:noProof/>
              </w:rPr>
            </w:rPrChange>
          </w:rPr>
          <w:delText>Tabla 15 Significado Bits Byte Type</w:delText>
        </w:r>
        <w:r w:rsidRPr="00791D37" w:rsidDel="005B42F0">
          <w:rPr>
            <w:noProof/>
            <w:webHidden/>
          </w:rPr>
          <w:tab/>
          <w:delText>79</w:delText>
        </w:r>
      </w:del>
    </w:p>
    <w:p w14:paraId="0FB95EAA" w14:textId="6C4E1D90" w:rsidR="00DA3B27" w:rsidRPr="00791D37" w:rsidRDefault="00B62082" w:rsidP="00791D37">
      <w:pPr>
        <w:rPr>
          <w:rFonts w:eastAsiaTheme="majorEastAsia"/>
          <w:color w:val="2F5496" w:themeColor="accent1" w:themeShade="BF"/>
          <w:sz w:val="36"/>
        </w:rPr>
      </w:pPr>
      <w:r w:rsidRPr="00791D37">
        <w:fldChar w:fldCharType="end"/>
      </w:r>
      <w:r w:rsidR="00DA3B27" w:rsidRPr="00791D37">
        <w:br w:type="page"/>
      </w:r>
    </w:p>
    <w:p w14:paraId="0CB215D2" w14:textId="483BBB78" w:rsidR="00DA3B27" w:rsidRPr="00791D37" w:rsidRDefault="00DA3B27" w:rsidP="00791D37">
      <w:pPr>
        <w:pStyle w:val="Ttulo1"/>
      </w:pPr>
      <w:bookmarkStart w:id="1946" w:name="_Toc81499327"/>
      <w:bookmarkStart w:id="1947" w:name="_Toc81765186"/>
      <w:r w:rsidRPr="00791D37">
        <w:lastRenderedPageBreak/>
        <w:t>CÓDIGOS</w:t>
      </w:r>
      <w:bookmarkEnd w:id="1946"/>
      <w:bookmarkEnd w:id="1947"/>
    </w:p>
    <w:p w14:paraId="1B8DE3CD" w14:textId="77777777" w:rsidR="00434554" w:rsidRDefault="00434554" w:rsidP="00791D37">
      <w:pPr>
        <w:rPr>
          <w:ins w:id="1948" w:author="JORGE CONTRERAS ORTIZ" w:date="2021-09-04T09:12:00Z"/>
        </w:rPr>
      </w:pPr>
    </w:p>
    <w:p w14:paraId="4A063BF3" w14:textId="77777777" w:rsidR="00434554" w:rsidRDefault="00434554" w:rsidP="00791D37">
      <w:pPr>
        <w:rPr>
          <w:ins w:id="1949" w:author="JORGE CONTRERAS ORTIZ" w:date="2021-09-04T09:12:00Z"/>
        </w:rPr>
        <w:sectPr w:rsidR="00434554" w:rsidSect="00675D4D">
          <w:footerReference w:type="default" r:id="rId10"/>
          <w:pgSz w:w="11906" w:h="16838"/>
          <w:pgMar w:top="1417" w:right="1701" w:bottom="1417" w:left="1701" w:header="708" w:footer="708" w:gutter="0"/>
          <w:pgNumType w:fmt="upperRoman" w:start="1"/>
          <w:cols w:space="708"/>
          <w:docGrid w:linePitch="360"/>
        </w:sectPr>
      </w:pPr>
    </w:p>
    <w:p w14:paraId="3693D31F" w14:textId="5CE14AFA" w:rsidR="00DA3B27" w:rsidRPr="00791D37" w:rsidRDefault="00DA3B27" w:rsidP="00791D37">
      <w:pPr>
        <w:rPr>
          <w:rFonts w:eastAsiaTheme="majorEastAsia"/>
          <w:color w:val="2F5496" w:themeColor="accent1" w:themeShade="BF"/>
          <w:sz w:val="36"/>
        </w:rPr>
      </w:pPr>
      <w:r w:rsidRPr="00791D37">
        <w:br w:type="page"/>
      </w:r>
    </w:p>
    <w:p w14:paraId="69C34E84" w14:textId="77777777" w:rsidR="00DA3B27" w:rsidRPr="00791D37" w:rsidRDefault="00DA3B27" w:rsidP="00791D37">
      <w:pPr>
        <w:pStyle w:val="Ttulo1"/>
        <w:numPr>
          <w:ilvl w:val="0"/>
          <w:numId w:val="1"/>
        </w:numPr>
      </w:pPr>
      <w:bookmarkStart w:id="1955" w:name="_Toc81499328"/>
      <w:bookmarkStart w:id="1956" w:name="_Toc81765187"/>
      <w:commentRangeStart w:id="1957"/>
      <w:r w:rsidRPr="00791D37">
        <w:lastRenderedPageBreak/>
        <w:t>INTRODUCCIÓN</w:t>
      </w:r>
      <w:commentRangeEnd w:id="1957"/>
      <w:r w:rsidRPr="00791D37">
        <w:rPr>
          <w:rStyle w:val="Refdecomentario"/>
          <w:rFonts w:eastAsiaTheme="minorHAnsi"/>
          <w:color w:val="auto"/>
        </w:rPr>
        <w:commentReference w:id="1957"/>
      </w:r>
      <w:r w:rsidRPr="00791D37">
        <w:t xml:space="preserve"> Y OBJETIVOS DEL TRABAJO</w:t>
      </w:r>
      <w:bookmarkEnd w:id="1955"/>
      <w:bookmarkEnd w:id="1956"/>
    </w:p>
    <w:p w14:paraId="04A80030" w14:textId="77777777" w:rsidR="00DA3B27" w:rsidRPr="00791D37" w:rsidRDefault="00DA3B27" w:rsidP="00791D37"/>
    <w:p w14:paraId="1E5E8582" w14:textId="792AD244" w:rsidR="00B5329E" w:rsidRPr="00791D37" w:rsidRDefault="00B5329E" w:rsidP="00B5329E">
      <w:pPr>
        <w:rPr>
          <w:ins w:id="1958" w:author="JORGE CONTRERAS ORTIZ" w:date="2021-09-05T14:08:00Z"/>
        </w:rPr>
      </w:pPr>
      <w:ins w:id="1959" w:author="JORGE CONTRERAS ORTIZ" w:date="2021-09-05T14:08:00Z">
        <w:r>
          <w:t xml:space="preserve">Este proyecto surge debido a la aparición de las nuevas tecnologías de comunicaciones y su implementación dentro de la tecnología IoT. Este proyecto incluye la implementación en la plataforma </w:t>
        </w:r>
      </w:ins>
      <w:ins w:id="1960" w:author="JORGE CONTRERAS ORTIZ" w:date="2021-09-05T20:12:00Z">
        <w:r w:rsidR="004E60C8">
          <w:t>Cookie</w:t>
        </w:r>
      </w:ins>
      <w:ins w:id="1961" w:author="JORGE CONTRERAS ORTIZ" w:date="2021-09-05T14:08:00Z">
        <w:r>
          <w:t xml:space="preserve"> para WSN de la tecnología Thread.</w:t>
        </w:r>
      </w:ins>
    </w:p>
    <w:p w14:paraId="2B349B34" w14:textId="3843BFD4" w:rsidR="00B5329E" w:rsidRPr="00791D37" w:rsidRDefault="00B5329E" w:rsidP="00B5329E">
      <w:pPr>
        <w:rPr>
          <w:ins w:id="1962" w:author="JORGE CONTRERAS ORTIZ" w:date="2021-09-05T14:08:00Z"/>
        </w:rPr>
      </w:pPr>
      <w:ins w:id="1963" w:author="JORGE CONTRERAS ORTIZ" w:date="2021-09-05T14:08:00Z">
        <w:r>
          <w:t>La motivación principal de este proyecto es la implementación hardware de</w:t>
        </w:r>
        <w:r w:rsidRPr="00791D37">
          <w:t xml:space="preserve"> la tecnología THREAD </w:t>
        </w:r>
        <w:r>
          <w:t>en</w:t>
        </w:r>
        <w:r w:rsidRPr="00791D37">
          <w:t xml:space="preserve"> la plataforma </w:t>
        </w:r>
      </w:ins>
      <w:ins w:id="1964" w:author="JORGE CONTRERAS ORTIZ" w:date="2021-09-05T20:12:00Z">
        <w:r w:rsidR="004E60C8">
          <w:t>Cookie</w:t>
        </w:r>
      </w:ins>
      <w:ins w:id="1965" w:author="JORGE CONTRERAS ORTIZ" w:date="2021-09-05T14:08:00Z">
        <w:r w:rsidRPr="00791D37">
          <w:t>s, dotando a dicha plataforma de una nueva capa Hardware de Comunicaciones</w:t>
        </w:r>
        <w:r>
          <w:t>, analizando también la viabilidad de esta implementación</w:t>
        </w:r>
        <w:r w:rsidRPr="00791D37">
          <w:t xml:space="preserve">. Para esto, se comenzará con una primera analítica y/o exploración de la propia tecnología, analizando sus ventajas e inconvenientes frente a otras tecnologías existentes hoy en día, al igual que un primer análisis del protocolo mediante un kit de evaluación que integra la tecnología THREAD y un microcontrolador. Una vez hecha la primera toma de contacto con la tecnología THREAD, se realizará un diseño Hardware para su implementación en la plataforma </w:t>
        </w:r>
      </w:ins>
      <w:ins w:id="1966" w:author="JORGE CONTRERAS ORTIZ" w:date="2021-09-05T20:12:00Z">
        <w:r w:rsidR="004E60C8">
          <w:t>Cookie</w:t>
        </w:r>
      </w:ins>
      <w:ins w:id="1967" w:author="JORGE CONTRERAS ORTIZ" w:date="2021-09-05T14:08:00Z">
        <w:r w:rsidRPr="00791D37">
          <w:t>s. Una vez verificado el Hardware diseñado, se pasará al análisis más en profundidad del protocolo THREAD mediante diferentes pruebas de conectividad, envío de datos y estabilidad.</w:t>
        </w:r>
      </w:ins>
    </w:p>
    <w:p w14:paraId="1C32DE9A" w14:textId="77777777" w:rsidR="00B5329E" w:rsidRPr="00791D37" w:rsidRDefault="00B5329E" w:rsidP="00B5329E">
      <w:pPr>
        <w:rPr>
          <w:ins w:id="1968" w:author="JORGE CONTRERAS ORTIZ" w:date="2021-09-05T14:08:00Z"/>
        </w:rPr>
      </w:pPr>
      <w:ins w:id="1969" w:author="JORGE CONTRERAS ORTIZ" w:date="2021-09-05T14:08:00Z">
        <w:r w:rsidRPr="00791D37">
          <w:t xml:space="preserve">Los objetivos más en específico </w:t>
        </w:r>
        <w:commentRangeStart w:id="1970"/>
        <w:r w:rsidRPr="00791D37">
          <w:t>de este proyecto han sido:</w:t>
        </w:r>
        <w:commentRangeEnd w:id="1970"/>
        <w:r w:rsidRPr="00791D37">
          <w:rPr>
            <w:rStyle w:val="Refdecomentario"/>
          </w:rPr>
          <w:commentReference w:id="1970"/>
        </w:r>
      </w:ins>
    </w:p>
    <w:p w14:paraId="66928313" w14:textId="77777777" w:rsidR="00B5329E" w:rsidRPr="00791D37" w:rsidRDefault="00B5329E" w:rsidP="00B5329E">
      <w:pPr>
        <w:pStyle w:val="Prrafodelista"/>
        <w:numPr>
          <w:ilvl w:val="0"/>
          <w:numId w:val="2"/>
        </w:numPr>
        <w:rPr>
          <w:ins w:id="1971" w:author="JORGE CONTRERAS ORTIZ" w:date="2021-09-05T14:08:00Z"/>
          <w:rFonts w:eastAsiaTheme="majorEastAsia"/>
          <w:color w:val="2F5496" w:themeColor="accent1" w:themeShade="BF"/>
          <w:sz w:val="36"/>
          <w:szCs w:val="36"/>
        </w:rPr>
      </w:pPr>
      <w:ins w:id="1972" w:author="JORGE CONTRERAS ORTIZ" w:date="2021-09-05T14:08:00Z">
        <w:r w:rsidRPr="00791D37">
          <w:t>Manejo de los Evaluation Dongles USB (dispositivos KTDG102) de KIRALE, como primera interacción con el protocolo de comandos utilizado, tanto comandos KSH, a través de la herramienta KiTools, como comandos KBI, a través de puerto UART con un microcontrolador.</w:t>
        </w:r>
      </w:ins>
    </w:p>
    <w:p w14:paraId="1DBB5489" w14:textId="77777777" w:rsidR="00B5329E" w:rsidRPr="00791D37" w:rsidRDefault="00B5329E" w:rsidP="00B5329E">
      <w:pPr>
        <w:pStyle w:val="Prrafodelista"/>
        <w:numPr>
          <w:ilvl w:val="0"/>
          <w:numId w:val="2"/>
        </w:numPr>
        <w:rPr>
          <w:ins w:id="1973" w:author="JORGE CONTRERAS ORTIZ" w:date="2021-09-05T14:08:00Z"/>
          <w:rFonts w:eastAsiaTheme="majorEastAsia"/>
          <w:color w:val="2F5496" w:themeColor="accent1" w:themeShade="BF"/>
          <w:sz w:val="36"/>
          <w:szCs w:val="36"/>
        </w:rPr>
      </w:pPr>
      <w:ins w:id="1974" w:author="JORGE CONTRERAS ORTIZ" w:date="2021-09-05T14:08:00Z">
        <w:r w:rsidRPr="00791D37">
          <w:t>Creación de una red con los módulos KTDG102 disponibles por comandos KBI, probando las diferentes configuraciones posibles, creando el procedimiento de configuración para crear o unirse a una red y el posterior envío de mensajes UDP entre ambos nodos a través de Sockets.</w:t>
        </w:r>
      </w:ins>
    </w:p>
    <w:p w14:paraId="36A6BD13" w14:textId="77777777" w:rsidR="00B5329E" w:rsidRPr="00791D37" w:rsidRDefault="00B5329E" w:rsidP="00B5329E">
      <w:pPr>
        <w:pStyle w:val="Prrafodelista"/>
        <w:numPr>
          <w:ilvl w:val="0"/>
          <w:numId w:val="2"/>
        </w:numPr>
        <w:rPr>
          <w:ins w:id="1975" w:author="JORGE CONTRERAS ORTIZ" w:date="2021-09-05T14:08:00Z"/>
          <w:rFonts w:eastAsiaTheme="majorEastAsia"/>
          <w:color w:val="2F5496" w:themeColor="accent1" w:themeShade="BF"/>
          <w:sz w:val="36"/>
          <w:szCs w:val="36"/>
        </w:rPr>
      </w:pPr>
      <w:ins w:id="1976" w:author="JORGE CONTRERAS ORTIZ" w:date="2021-09-05T14:08:00Z">
        <w:r w:rsidRPr="00791D37">
          <w:t>Diseño de PCB para integrar el dispositivo KTWM102 a la plataforma de la Cookie.</w:t>
        </w:r>
      </w:ins>
    </w:p>
    <w:p w14:paraId="35B0494F" w14:textId="77777777" w:rsidR="00B5329E" w:rsidRPr="00791D37" w:rsidRDefault="00B5329E" w:rsidP="00B5329E">
      <w:pPr>
        <w:pStyle w:val="Prrafodelista"/>
        <w:numPr>
          <w:ilvl w:val="0"/>
          <w:numId w:val="2"/>
        </w:numPr>
        <w:rPr>
          <w:ins w:id="1977" w:author="JORGE CONTRERAS ORTIZ" w:date="2021-09-05T14:08:00Z"/>
          <w:rFonts w:eastAsiaTheme="majorEastAsia"/>
          <w:color w:val="2F5496" w:themeColor="accent1" w:themeShade="BF"/>
          <w:sz w:val="36"/>
          <w:szCs w:val="36"/>
        </w:rPr>
      </w:pPr>
      <w:ins w:id="1978" w:author="JORGE CONTRERAS ORTIZ" w:date="2021-09-05T14:08:00Z">
        <w:r w:rsidRPr="00791D37">
          <w:t>Configuración y conectividad del nodo Border Router a la red externa.</w:t>
        </w:r>
      </w:ins>
    </w:p>
    <w:p w14:paraId="46F93982" w14:textId="77777777" w:rsidR="00B5329E" w:rsidRPr="00791D37" w:rsidRDefault="00B5329E" w:rsidP="00B5329E">
      <w:pPr>
        <w:pStyle w:val="Prrafodelista"/>
        <w:numPr>
          <w:ilvl w:val="0"/>
          <w:numId w:val="2"/>
        </w:numPr>
        <w:rPr>
          <w:ins w:id="1979" w:author="JORGE CONTRERAS ORTIZ" w:date="2021-09-05T14:08:00Z"/>
          <w:rFonts w:eastAsiaTheme="majorEastAsia"/>
          <w:color w:val="2F5496" w:themeColor="accent1" w:themeShade="BF"/>
          <w:sz w:val="36"/>
          <w:szCs w:val="36"/>
        </w:rPr>
      </w:pPr>
      <w:ins w:id="1980" w:author="JORGE CONTRERAS ORTIZ" w:date="2021-09-05T14:08:00Z">
        <w:r w:rsidRPr="00791D37">
          <w:t>Creación de una red THREAD integrando los nodos Dongle USB junto con el BR.</w:t>
        </w:r>
      </w:ins>
    </w:p>
    <w:p w14:paraId="622019F3" w14:textId="77777777" w:rsidR="00B5329E" w:rsidRPr="00791D37" w:rsidRDefault="00B5329E" w:rsidP="00B5329E">
      <w:pPr>
        <w:pStyle w:val="Prrafodelista"/>
        <w:numPr>
          <w:ilvl w:val="0"/>
          <w:numId w:val="2"/>
        </w:numPr>
        <w:rPr>
          <w:ins w:id="1981" w:author="JORGE CONTRERAS ORTIZ" w:date="2021-09-05T14:08:00Z"/>
          <w:rFonts w:eastAsiaTheme="majorEastAsia"/>
          <w:color w:val="2F5496" w:themeColor="accent1" w:themeShade="BF"/>
          <w:sz w:val="36"/>
          <w:szCs w:val="36"/>
        </w:rPr>
      </w:pPr>
      <w:ins w:id="1982" w:author="JORGE CONTRERAS ORTIZ" w:date="2021-09-05T14:08:00Z">
        <w:r w:rsidRPr="00791D37">
          <w:t>Conectividad entre un nodo de la red THREAD y un punto de la red externa, como un PC, a través del Border Router.</w:t>
        </w:r>
      </w:ins>
    </w:p>
    <w:p w14:paraId="0490646F" w14:textId="77777777" w:rsidR="00B5329E" w:rsidRPr="00791D37" w:rsidRDefault="00B5329E" w:rsidP="00B5329E">
      <w:pPr>
        <w:pStyle w:val="Prrafodelista"/>
        <w:numPr>
          <w:ilvl w:val="0"/>
          <w:numId w:val="2"/>
        </w:numPr>
        <w:rPr>
          <w:ins w:id="1983" w:author="JORGE CONTRERAS ORTIZ" w:date="2021-09-05T14:08:00Z"/>
          <w:rFonts w:eastAsiaTheme="majorEastAsia"/>
          <w:color w:val="2F5496" w:themeColor="accent1" w:themeShade="BF"/>
          <w:sz w:val="36"/>
          <w:szCs w:val="36"/>
        </w:rPr>
      </w:pPr>
      <w:ins w:id="1984" w:author="JORGE CONTRERAS ORTIZ" w:date="2021-09-05T14:08:00Z">
        <w:r w:rsidRPr="00791D37">
          <w:t>Envío de mensajes UDP vía Sockets entre un PC externo y los nodos dentro de la red.</w:t>
        </w:r>
      </w:ins>
    </w:p>
    <w:p w14:paraId="3269B20B" w14:textId="77777777" w:rsidR="00B5329E" w:rsidRPr="00791D37" w:rsidRDefault="00B5329E" w:rsidP="00B5329E">
      <w:pPr>
        <w:pStyle w:val="Prrafodelista"/>
        <w:numPr>
          <w:ilvl w:val="0"/>
          <w:numId w:val="2"/>
        </w:numPr>
        <w:rPr>
          <w:ins w:id="1985" w:author="JORGE CONTRERAS ORTIZ" w:date="2021-09-05T14:08:00Z"/>
          <w:rFonts w:eastAsiaTheme="majorEastAsia"/>
          <w:color w:val="2F5496" w:themeColor="accent1" w:themeShade="BF"/>
          <w:sz w:val="36"/>
          <w:szCs w:val="36"/>
        </w:rPr>
      </w:pPr>
      <w:ins w:id="1986" w:author="JORGE CONTRERAS ORTIZ" w:date="2021-09-05T14:08:00Z">
        <w:r w:rsidRPr="00791D37">
          <w:t>Validación de la PCB diseñada e integración en la red creada anteriormente.</w:t>
        </w:r>
      </w:ins>
    </w:p>
    <w:p w14:paraId="77F86C72" w14:textId="01760FF5" w:rsidR="00DA3B27" w:rsidRPr="00791D37" w:rsidDel="00B5329E" w:rsidRDefault="0098005E">
      <w:pPr>
        <w:ind w:left="360"/>
        <w:rPr>
          <w:del w:id="1987" w:author="JORGE CONTRERAS ORTIZ" w:date="2021-09-05T14:08:00Z"/>
        </w:rPr>
        <w:pPrChange w:id="1988" w:author="JORGE CONTRERAS ORTIZ" w:date="2021-09-05T14:08:00Z">
          <w:pPr/>
        </w:pPrChange>
      </w:pPr>
      <w:del w:id="1989" w:author="JORGE CONTRERAS ORTIZ" w:date="2021-09-05T14:08:00Z">
        <w:r w:rsidRPr="00791D37" w:rsidDel="00B5329E">
          <w:delText>En este proyecto se introduce la tecnología THREAD a la plataforma Coockies, dotando a dicha plataforma de una nueva capa Hardware de Comunicaciones. Para esto, se comenzará con una primera analítica y/o exploración de la propia tecnología, analizando sus ventajas e inconvenientes frente a otras tecnologías existentes hoy en día</w:delText>
        </w:r>
        <w:r w:rsidR="00D6148E" w:rsidRPr="00791D37" w:rsidDel="00B5329E">
          <w:delText>, al igual que un primer análisis del protocolo mediante un kit de evaluación que integra la tecnología THREAD y un microcontrolador. Una vez hecha la primera toma de contacto con la tecnología THREAD, se realizará un diseño Hardware para su implementación en la plataforma Coockies. Una vez verificado el Hardware diseñado, se pasará al análisis más en profundidad del protocolo THREAD mediante diferentes pruebas de conectividad, envío de datos y estabilidad.</w:delText>
        </w:r>
      </w:del>
    </w:p>
    <w:p w14:paraId="1065500C" w14:textId="5A1E34C0" w:rsidR="00DA3B27" w:rsidRPr="00791D37" w:rsidDel="00B5329E" w:rsidRDefault="00DA3B27">
      <w:pPr>
        <w:ind w:left="360"/>
        <w:rPr>
          <w:del w:id="1990" w:author="JORGE CONTRERAS ORTIZ" w:date="2021-09-05T14:08:00Z"/>
        </w:rPr>
        <w:pPrChange w:id="1991" w:author="JORGE CONTRERAS ORTIZ" w:date="2021-09-05T14:08:00Z">
          <w:pPr/>
        </w:pPrChange>
      </w:pPr>
      <w:del w:id="1992" w:author="JORGE CONTRERAS ORTIZ" w:date="2021-09-05T14:08:00Z">
        <w:r w:rsidRPr="00791D37" w:rsidDel="00B5329E">
          <w:delText>Los objetivos</w:delText>
        </w:r>
        <w:r w:rsidR="00D6148E" w:rsidRPr="00791D37" w:rsidDel="00B5329E">
          <w:delText xml:space="preserve"> más en específico</w:delText>
        </w:r>
        <w:r w:rsidRPr="00791D37" w:rsidDel="00B5329E">
          <w:delText xml:space="preserve"> </w:delText>
        </w:r>
        <w:commentRangeStart w:id="1993"/>
        <w:r w:rsidRPr="00791D37" w:rsidDel="00B5329E">
          <w:delText>de este proyecto han sido:</w:delText>
        </w:r>
        <w:commentRangeEnd w:id="1993"/>
        <w:r w:rsidRPr="00791D37" w:rsidDel="00B5329E">
          <w:rPr>
            <w:rStyle w:val="Refdecomentario"/>
          </w:rPr>
          <w:commentReference w:id="1993"/>
        </w:r>
      </w:del>
    </w:p>
    <w:p w14:paraId="19BC8EF0" w14:textId="3CFAF09B" w:rsidR="00DA3B27" w:rsidRPr="00791D37" w:rsidDel="00B5329E" w:rsidRDefault="00DA3B27">
      <w:pPr>
        <w:ind w:left="360"/>
        <w:rPr>
          <w:del w:id="1994" w:author="JORGE CONTRERAS ORTIZ" w:date="2021-09-05T14:08:00Z"/>
          <w:rFonts w:eastAsiaTheme="majorEastAsia"/>
          <w:color w:val="2F5496" w:themeColor="accent1" w:themeShade="BF"/>
          <w:sz w:val="36"/>
          <w:szCs w:val="36"/>
        </w:rPr>
        <w:pPrChange w:id="1995" w:author="JORGE CONTRERAS ORTIZ" w:date="2021-09-05T14:08:00Z">
          <w:pPr>
            <w:pStyle w:val="Prrafodelista"/>
            <w:numPr>
              <w:numId w:val="2"/>
            </w:numPr>
            <w:ind w:hanging="360"/>
          </w:pPr>
        </w:pPrChange>
      </w:pPr>
      <w:del w:id="1996" w:author="JORGE CONTRERAS ORTIZ" w:date="2021-09-05T14:08:00Z">
        <w:r w:rsidRPr="00791D37" w:rsidDel="00B5329E">
          <w:delText>Manejo de los Evaluation Dongles USB (dispositivos KTDG102) de KIRALE, como primera interacción con el protocolo de comandos utilizado, tanto comandos KSH, a través de la herramienta KiTools, como comandos KBI, a través de puerto UART con un microcontrolador.</w:delText>
        </w:r>
      </w:del>
    </w:p>
    <w:p w14:paraId="71C457F7" w14:textId="32B3D371" w:rsidR="00DA3B27" w:rsidRPr="00791D37" w:rsidDel="00B5329E" w:rsidRDefault="00DA3B27">
      <w:pPr>
        <w:ind w:left="360"/>
        <w:rPr>
          <w:del w:id="1997" w:author="JORGE CONTRERAS ORTIZ" w:date="2021-09-05T14:08:00Z"/>
          <w:rFonts w:eastAsiaTheme="majorEastAsia"/>
          <w:color w:val="2F5496" w:themeColor="accent1" w:themeShade="BF"/>
          <w:sz w:val="36"/>
          <w:szCs w:val="36"/>
        </w:rPr>
        <w:pPrChange w:id="1998" w:author="JORGE CONTRERAS ORTIZ" w:date="2021-09-05T14:08:00Z">
          <w:pPr>
            <w:pStyle w:val="Prrafodelista"/>
            <w:numPr>
              <w:numId w:val="2"/>
            </w:numPr>
            <w:ind w:hanging="360"/>
          </w:pPr>
        </w:pPrChange>
      </w:pPr>
      <w:del w:id="1999" w:author="JORGE CONTRERAS ORTIZ" w:date="2021-09-05T14:08:00Z">
        <w:r w:rsidRPr="00791D37" w:rsidDel="00B5329E">
          <w:delText>Creación de una red con los módulos KTDG102 disponibles por comandos KBI, probando las diferentes configuraciones posibles, creando el procedimiento de configuración para crear o unirse a una red y el posterior envío de mensajes UDP entre ambos nodos a través de Sockets.</w:delText>
        </w:r>
      </w:del>
    </w:p>
    <w:p w14:paraId="146F8336" w14:textId="5E85A096" w:rsidR="00DA3B27" w:rsidRPr="00791D37" w:rsidDel="00B5329E" w:rsidRDefault="00DA3B27">
      <w:pPr>
        <w:ind w:left="360"/>
        <w:rPr>
          <w:del w:id="2000" w:author="JORGE CONTRERAS ORTIZ" w:date="2021-09-05T14:08:00Z"/>
          <w:rFonts w:eastAsiaTheme="majorEastAsia"/>
          <w:color w:val="2F5496" w:themeColor="accent1" w:themeShade="BF"/>
          <w:sz w:val="36"/>
          <w:szCs w:val="36"/>
        </w:rPr>
        <w:pPrChange w:id="2001" w:author="JORGE CONTRERAS ORTIZ" w:date="2021-09-05T14:08:00Z">
          <w:pPr>
            <w:pStyle w:val="Prrafodelista"/>
            <w:numPr>
              <w:numId w:val="2"/>
            </w:numPr>
            <w:ind w:hanging="360"/>
          </w:pPr>
        </w:pPrChange>
      </w:pPr>
      <w:del w:id="2002" w:author="JORGE CONTRERAS ORTIZ" w:date="2021-09-05T14:08:00Z">
        <w:r w:rsidRPr="00791D37" w:rsidDel="00B5329E">
          <w:delText>Diseño de PCB para integrar el dispositivo KTWM102 a la plataforma de la Cookie.</w:delText>
        </w:r>
      </w:del>
    </w:p>
    <w:p w14:paraId="1509786D" w14:textId="7596B9D9" w:rsidR="00DA3B27" w:rsidRPr="00791D37" w:rsidDel="00B5329E" w:rsidRDefault="00DA3B27">
      <w:pPr>
        <w:ind w:left="360"/>
        <w:rPr>
          <w:del w:id="2003" w:author="JORGE CONTRERAS ORTIZ" w:date="2021-09-05T14:08:00Z"/>
          <w:rFonts w:eastAsiaTheme="majorEastAsia"/>
          <w:color w:val="2F5496" w:themeColor="accent1" w:themeShade="BF"/>
          <w:sz w:val="36"/>
          <w:szCs w:val="36"/>
        </w:rPr>
        <w:pPrChange w:id="2004" w:author="JORGE CONTRERAS ORTIZ" w:date="2021-09-05T14:08:00Z">
          <w:pPr>
            <w:pStyle w:val="Prrafodelista"/>
            <w:numPr>
              <w:numId w:val="2"/>
            </w:numPr>
            <w:ind w:hanging="360"/>
          </w:pPr>
        </w:pPrChange>
      </w:pPr>
      <w:del w:id="2005" w:author="JORGE CONTRERAS ORTIZ" w:date="2021-09-05T14:08:00Z">
        <w:r w:rsidRPr="00791D37" w:rsidDel="00B5329E">
          <w:delText>Configuración y conectividad del nodo Border Router a la red externa.</w:delText>
        </w:r>
      </w:del>
    </w:p>
    <w:p w14:paraId="275D9DDA" w14:textId="5A36BFFD" w:rsidR="00DA3B27" w:rsidRPr="00791D37" w:rsidDel="00B5329E" w:rsidRDefault="00DA3B27">
      <w:pPr>
        <w:ind w:left="360"/>
        <w:rPr>
          <w:del w:id="2006" w:author="JORGE CONTRERAS ORTIZ" w:date="2021-09-05T14:08:00Z"/>
          <w:rFonts w:eastAsiaTheme="majorEastAsia"/>
          <w:color w:val="2F5496" w:themeColor="accent1" w:themeShade="BF"/>
          <w:sz w:val="36"/>
          <w:szCs w:val="36"/>
        </w:rPr>
        <w:pPrChange w:id="2007" w:author="JORGE CONTRERAS ORTIZ" w:date="2021-09-05T14:08:00Z">
          <w:pPr>
            <w:pStyle w:val="Prrafodelista"/>
            <w:numPr>
              <w:numId w:val="2"/>
            </w:numPr>
            <w:ind w:hanging="360"/>
          </w:pPr>
        </w:pPrChange>
      </w:pPr>
      <w:del w:id="2008" w:author="JORGE CONTRERAS ORTIZ" w:date="2021-09-05T14:08:00Z">
        <w:r w:rsidRPr="00791D37" w:rsidDel="00B5329E">
          <w:delText>Creación de una red THREAD integrando los nodos Dongle USB junto con el BR.</w:delText>
        </w:r>
      </w:del>
    </w:p>
    <w:p w14:paraId="4D7D8D22" w14:textId="471DFED3" w:rsidR="00DA3B27" w:rsidRPr="00791D37" w:rsidDel="00B5329E" w:rsidRDefault="00DA3B27">
      <w:pPr>
        <w:ind w:left="360"/>
        <w:rPr>
          <w:del w:id="2009" w:author="JORGE CONTRERAS ORTIZ" w:date="2021-09-05T14:08:00Z"/>
          <w:rFonts w:eastAsiaTheme="majorEastAsia"/>
          <w:color w:val="2F5496" w:themeColor="accent1" w:themeShade="BF"/>
          <w:sz w:val="36"/>
          <w:szCs w:val="36"/>
        </w:rPr>
        <w:pPrChange w:id="2010" w:author="JORGE CONTRERAS ORTIZ" w:date="2021-09-05T14:08:00Z">
          <w:pPr>
            <w:pStyle w:val="Prrafodelista"/>
            <w:numPr>
              <w:numId w:val="2"/>
            </w:numPr>
            <w:ind w:hanging="360"/>
          </w:pPr>
        </w:pPrChange>
      </w:pPr>
      <w:del w:id="2011" w:author="JORGE CONTRERAS ORTIZ" w:date="2021-09-05T14:08:00Z">
        <w:r w:rsidRPr="00791D37" w:rsidDel="00B5329E">
          <w:delText>Conectividad entre un nodo de la red THREAD y un punto de la red externa, como un PC, a través del Border Router.</w:delText>
        </w:r>
      </w:del>
    </w:p>
    <w:p w14:paraId="649C427E" w14:textId="783DE57A" w:rsidR="00DA3B27" w:rsidRPr="00791D37" w:rsidDel="00B5329E" w:rsidRDefault="00DA3B27">
      <w:pPr>
        <w:ind w:left="360"/>
        <w:rPr>
          <w:del w:id="2012" w:author="JORGE CONTRERAS ORTIZ" w:date="2021-09-05T14:08:00Z"/>
          <w:rFonts w:eastAsiaTheme="majorEastAsia"/>
          <w:color w:val="2F5496" w:themeColor="accent1" w:themeShade="BF"/>
          <w:sz w:val="36"/>
          <w:szCs w:val="36"/>
        </w:rPr>
        <w:pPrChange w:id="2013" w:author="JORGE CONTRERAS ORTIZ" w:date="2021-09-05T14:08:00Z">
          <w:pPr>
            <w:pStyle w:val="Prrafodelista"/>
            <w:numPr>
              <w:numId w:val="2"/>
            </w:numPr>
            <w:ind w:hanging="360"/>
          </w:pPr>
        </w:pPrChange>
      </w:pPr>
      <w:del w:id="2014" w:author="JORGE CONTRERAS ORTIZ" w:date="2021-09-05T14:08:00Z">
        <w:r w:rsidRPr="00791D37" w:rsidDel="00B5329E">
          <w:delText>Envío de mensajes UDP vía Sockets entre un PC externo y los nodos dentro de la red.</w:delText>
        </w:r>
      </w:del>
    </w:p>
    <w:p w14:paraId="59AFC040" w14:textId="0EC1080D" w:rsidR="00DA3B27" w:rsidRPr="00791D37" w:rsidDel="00B5329E" w:rsidRDefault="00DA3B27">
      <w:pPr>
        <w:ind w:left="360"/>
        <w:rPr>
          <w:del w:id="2015" w:author="JORGE CONTRERAS ORTIZ" w:date="2021-09-05T14:08:00Z"/>
          <w:rFonts w:eastAsiaTheme="majorEastAsia"/>
          <w:color w:val="2F5496" w:themeColor="accent1" w:themeShade="BF"/>
          <w:sz w:val="36"/>
          <w:szCs w:val="36"/>
        </w:rPr>
        <w:pPrChange w:id="2016" w:author="JORGE CONTRERAS ORTIZ" w:date="2021-09-05T14:08:00Z">
          <w:pPr>
            <w:pStyle w:val="Prrafodelista"/>
            <w:numPr>
              <w:numId w:val="2"/>
            </w:numPr>
            <w:ind w:hanging="360"/>
          </w:pPr>
        </w:pPrChange>
      </w:pPr>
      <w:del w:id="2017" w:author="JORGE CONTRERAS ORTIZ" w:date="2021-09-05T14:08:00Z">
        <w:r w:rsidRPr="00791D37" w:rsidDel="00B5329E">
          <w:delText>Validación de la PCB diseñada e integración en la red creada anteriormente.</w:delText>
        </w:r>
      </w:del>
    </w:p>
    <w:p w14:paraId="466F4758" w14:textId="5258FE44" w:rsidR="00DA3B27" w:rsidDel="00353559" w:rsidRDefault="00DA3B27" w:rsidP="00353559">
      <w:pPr>
        <w:ind w:left="360"/>
        <w:rPr>
          <w:del w:id="2018" w:author="JORGE CONTRERAS ORTIZ" w:date="2021-09-05T14:13:00Z"/>
        </w:rPr>
      </w:pPr>
      <w:del w:id="2019" w:author="JORGE CONTRERAS ORTIZ" w:date="2021-09-05T14:13:00Z">
        <w:r w:rsidRPr="00791D37" w:rsidDel="00353559">
          <w:br w:type="page"/>
        </w:r>
      </w:del>
    </w:p>
    <w:p w14:paraId="3B1F5231" w14:textId="3BA0FECA" w:rsidR="00353559" w:rsidRDefault="00353559" w:rsidP="00B5329E">
      <w:pPr>
        <w:ind w:left="360"/>
        <w:rPr>
          <w:ins w:id="2020" w:author="JORGE CONTRERAS ORTIZ" w:date="2021-09-05T14:13:00Z"/>
        </w:rPr>
      </w:pPr>
    </w:p>
    <w:p w14:paraId="2A5B4ED2" w14:textId="0BEB940D" w:rsidR="00353559" w:rsidRDefault="00353559" w:rsidP="00B5329E">
      <w:pPr>
        <w:ind w:left="360"/>
        <w:rPr>
          <w:ins w:id="2021" w:author="JORGE CONTRERAS ORTIZ" w:date="2021-09-05T14:13:00Z"/>
        </w:rPr>
      </w:pPr>
    </w:p>
    <w:p w14:paraId="679B6E51" w14:textId="50E41116" w:rsidR="00353559" w:rsidRDefault="00353559" w:rsidP="00B5329E">
      <w:pPr>
        <w:ind w:left="360"/>
        <w:rPr>
          <w:ins w:id="2022" w:author="JORGE CONTRERAS ORTIZ" w:date="2021-09-05T14:13:00Z"/>
        </w:rPr>
      </w:pPr>
    </w:p>
    <w:p w14:paraId="587055E7" w14:textId="689C61BF" w:rsidR="00353559" w:rsidRDefault="00353559" w:rsidP="00B5329E">
      <w:pPr>
        <w:ind w:left="360"/>
        <w:rPr>
          <w:ins w:id="2023" w:author="JORGE CONTRERAS ORTIZ" w:date="2021-09-05T14:13:00Z"/>
        </w:rPr>
      </w:pPr>
    </w:p>
    <w:p w14:paraId="525ECCA1" w14:textId="77777777" w:rsidR="00353559" w:rsidRPr="00791D37" w:rsidRDefault="00353559">
      <w:pPr>
        <w:ind w:left="360"/>
        <w:rPr>
          <w:ins w:id="2024" w:author="JORGE CONTRERAS ORTIZ" w:date="2021-09-05T14:13:00Z"/>
          <w:rFonts w:eastAsiaTheme="majorEastAsia"/>
          <w:color w:val="2F5496" w:themeColor="accent1" w:themeShade="BF"/>
          <w:sz w:val="36"/>
          <w:szCs w:val="36"/>
        </w:rPr>
        <w:pPrChange w:id="2025" w:author="JORGE CONTRERAS ORTIZ" w:date="2021-09-05T14:08:00Z">
          <w:pPr>
            <w:pStyle w:val="Prrafodelista"/>
            <w:numPr>
              <w:numId w:val="2"/>
            </w:numPr>
            <w:ind w:hanging="360"/>
          </w:pPr>
        </w:pPrChange>
      </w:pPr>
    </w:p>
    <w:p w14:paraId="3610CA9E" w14:textId="5A4D3666" w:rsidR="00DA3B27" w:rsidRPr="00791D37" w:rsidRDefault="00DA3B27">
      <w:pPr>
        <w:ind w:left="360"/>
        <w:rPr>
          <w:rFonts w:eastAsiaTheme="majorEastAsia"/>
          <w:color w:val="2F5496" w:themeColor="accent1" w:themeShade="BF"/>
          <w:sz w:val="32"/>
          <w:szCs w:val="32"/>
        </w:rPr>
        <w:pPrChange w:id="2026" w:author="JORGE CONTRERAS ORTIZ" w:date="2021-09-05T14:13:00Z">
          <w:pPr/>
        </w:pPrChange>
      </w:pPr>
      <w:del w:id="2027" w:author="JORGE CONTRERAS ORTIZ" w:date="2021-09-05T14:13:00Z">
        <w:r w:rsidRPr="00791D37" w:rsidDel="00353559">
          <w:br w:type="page"/>
        </w:r>
      </w:del>
    </w:p>
    <w:p w14:paraId="3D39EC76" w14:textId="4634EDA1" w:rsidR="00DA3B27" w:rsidRPr="00791D37" w:rsidRDefault="00DA3B27" w:rsidP="00791D37">
      <w:pPr>
        <w:pStyle w:val="Ttulo1"/>
        <w:numPr>
          <w:ilvl w:val="0"/>
          <w:numId w:val="1"/>
        </w:numPr>
      </w:pPr>
      <w:bookmarkStart w:id="2028" w:name="_Toc81499329"/>
      <w:bookmarkStart w:id="2029" w:name="_Toc81765188"/>
      <w:r w:rsidRPr="00791D37">
        <w:lastRenderedPageBreak/>
        <w:t>ESTADO DEL ARTE</w:t>
      </w:r>
      <w:bookmarkEnd w:id="2028"/>
      <w:bookmarkEnd w:id="2029"/>
    </w:p>
    <w:p w14:paraId="72313545" w14:textId="77777777" w:rsidR="00DA3B27" w:rsidRPr="00791D37" w:rsidRDefault="00DA3B27" w:rsidP="00791D37"/>
    <w:p w14:paraId="64D58011" w14:textId="77777777" w:rsidR="00DA3B27" w:rsidRPr="00791D37" w:rsidRDefault="00DA3B27" w:rsidP="00791D37">
      <w:r w:rsidRPr="00791D37">
        <w:t>En los últimos años, se han ido desarrollando cada vez más las tecnologías para Internet of Things, IoT. Entre estas tecnologías están las tecnologías de comunicaciones inalámbricas tanto a redes de áreas pequeñas como de áreas extensas. Estas últimas, conocidas como WAN (wide área network), son usadas como base para la gran mayoría de arquitecturas en proyectos IoT.</w:t>
      </w:r>
    </w:p>
    <w:p w14:paraId="6D9EEA82" w14:textId="0F3BD66A" w:rsidR="00DA3B27" w:rsidRPr="00791D37" w:rsidRDefault="00DA3B27" w:rsidP="00791D37">
      <w:r w:rsidRPr="00791D37">
        <w:t>E</w:t>
      </w:r>
      <w:r w:rsidR="0098005E" w:rsidRPr="00791D37">
        <w:t xml:space="preserve">ste estudio se centrará </w:t>
      </w:r>
      <w:r w:rsidRPr="00791D37">
        <w:t>en las características de una de ellas: Thread. Para esto conviene conocer mínimamente las tecnologías IoT, y en concreto, el modelo de la tipología red WAN sobre la que mejor se aplica IoT en casos de conexiones inalámbricas: LPWAN.</w:t>
      </w:r>
    </w:p>
    <w:p w14:paraId="0497715F" w14:textId="77777777" w:rsidR="00DA3B27" w:rsidRPr="00791D37" w:rsidRDefault="00DA3B27" w:rsidP="00791D37"/>
    <w:p w14:paraId="40E4EB9B" w14:textId="77777777" w:rsidR="00DA3B27" w:rsidRPr="00791D37" w:rsidRDefault="00DA3B27" w:rsidP="00791D37">
      <w:pPr>
        <w:pStyle w:val="Ttulo2"/>
      </w:pPr>
      <w:r w:rsidRPr="00791D37">
        <w:t xml:space="preserve"> </w:t>
      </w:r>
      <w:bookmarkStart w:id="2030" w:name="_Toc81499330"/>
      <w:bookmarkStart w:id="2031" w:name="_Toc81765189"/>
      <w:r w:rsidRPr="00791D37">
        <w:t>INTERNET OF THINGS (IoT)</w:t>
      </w:r>
      <w:bookmarkEnd w:id="2030"/>
      <w:bookmarkEnd w:id="2031"/>
    </w:p>
    <w:p w14:paraId="292F6596" w14:textId="77777777" w:rsidR="00DA3B27" w:rsidRPr="00791D37" w:rsidRDefault="00DA3B27" w:rsidP="00791D37"/>
    <w:p w14:paraId="1A5901E3" w14:textId="6CAABCB6" w:rsidR="00DA3B27" w:rsidRPr="00791D37" w:rsidRDefault="00DA3B27" w:rsidP="00791D37">
      <w:r w:rsidRPr="00791D37">
        <w:t xml:space="preserve">En IoT, un gran número de tecnologías inalámbricas, como el WiFi, el Bluetooth, LoRa, NB-IoT, 2G/3G/4G, etc., han sido usadas en diversas aplicaciones, conectando entre si a millones de dispositivos de manera inalámbrica. 3G y 4G son muy usados en IoT, pero no están totalmente optimizados para aplicaciones de este tipo. A pesar de esto, el 4G ha mejorado algunas de las capacidades de las redes móviles, dando a los dispositivos IoT acceso a Internet. Dentro de la conectividad 4G hay varios tipos de tecnologías como BLE, WiMaxb, LTE, Zigbee, LoRa, NB-IoT, etc. </w:t>
      </w:r>
      <w:r w:rsidRPr="00791D37">
        <w:fldChar w:fldCharType="begin" w:fldLock="1"/>
      </w:r>
      <w:r w:rsidR="00AD1498" w:rsidRPr="00791D37">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Pr="00791D37">
        <w:fldChar w:fldCharType="separate"/>
      </w:r>
      <w:r w:rsidR="00AD1498" w:rsidRPr="00791D37">
        <w:rPr>
          <w:noProof/>
        </w:rPr>
        <w:t>[1]</w:t>
      </w:r>
      <w:r w:rsidRPr="00791D37">
        <w:fldChar w:fldCharType="end"/>
      </w:r>
    </w:p>
    <w:p w14:paraId="63AA257F" w14:textId="77777777" w:rsidR="00DA3B27" w:rsidRPr="00791D37" w:rsidRDefault="00DA3B27" w:rsidP="00791D37"/>
    <w:p w14:paraId="116D76A5" w14:textId="424CFA17" w:rsidR="00DA3B27" w:rsidRPr="00791D37" w:rsidRDefault="00DA3B27" w:rsidP="00791D37">
      <w:pPr>
        <w:pStyle w:val="Ttulo3"/>
      </w:pPr>
      <w:bookmarkStart w:id="2032" w:name="_Toc81499331"/>
      <w:bookmarkStart w:id="2033" w:name="_Toc81765190"/>
      <w:r w:rsidRPr="00791D37">
        <w:t>I</w:t>
      </w:r>
      <w:r w:rsidR="005B42F0" w:rsidRPr="005B42F0">
        <w:t>NTRODUCCIÓN</w:t>
      </w:r>
      <w:r w:rsidRPr="00791D37">
        <w:t xml:space="preserve"> </w:t>
      </w:r>
      <w:r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fldChar w:fldCharType="separate"/>
      </w:r>
      <w:bookmarkEnd w:id="2032"/>
      <w:r w:rsidR="00AD1498" w:rsidRPr="00791D37">
        <w:rPr>
          <w:noProof/>
        </w:rPr>
        <w:t>[2]</w:t>
      </w:r>
      <w:bookmarkEnd w:id="2033"/>
      <w:r w:rsidRPr="00791D37">
        <w:fldChar w:fldCharType="end"/>
      </w:r>
    </w:p>
    <w:p w14:paraId="2F6D54EF" w14:textId="77777777" w:rsidR="00DA3B27" w:rsidRPr="00791D37" w:rsidRDefault="00DA3B27" w:rsidP="00791D37"/>
    <w:p w14:paraId="1060291F" w14:textId="10894809" w:rsidR="00DA3B27" w:rsidRPr="00791D37" w:rsidDel="001D4816" w:rsidRDefault="00DA3B27" w:rsidP="00791D37">
      <w:pPr>
        <w:rPr>
          <w:del w:id="2034" w:author="JORGE CONTRERAS ORTIZ" w:date="2021-09-05T15:22:00Z"/>
        </w:rPr>
      </w:pPr>
      <w:commentRangeStart w:id="2035"/>
      <w:del w:id="2036" w:author="JORGE CONTRERAS ORTIZ" w:date="2021-09-05T15:22:00Z">
        <w:r w:rsidRPr="00791D37" w:rsidDel="001D4816">
          <w:delText>Mientras que IoT ofrece muy buenas oportunidades, sigue siendo un reto pendiente el manejo de todo lo que lleva integración continua del mundo físico. Actualmente hay dos APIs para las comunicaciones IoT:</w:delText>
        </w:r>
      </w:del>
    </w:p>
    <w:p w14:paraId="54164B00" w14:textId="11E9617A" w:rsidR="00DA3B27" w:rsidRPr="00791D37" w:rsidDel="001D4816" w:rsidRDefault="00DA3B27" w:rsidP="00791D37">
      <w:pPr>
        <w:pStyle w:val="Prrafodelista"/>
        <w:numPr>
          <w:ilvl w:val="0"/>
          <w:numId w:val="2"/>
        </w:numPr>
        <w:rPr>
          <w:del w:id="2037" w:author="JORGE CONTRERAS ORTIZ" w:date="2021-09-05T15:22:00Z"/>
        </w:rPr>
      </w:pPr>
      <w:del w:id="2038" w:author="JORGE CONTRERAS ORTIZ" w:date="2021-09-05T15:22:00Z">
        <w:r w:rsidRPr="00791D37" w:rsidDel="001D4816">
          <w:delText>REST basado en API.</w:delText>
        </w:r>
      </w:del>
    </w:p>
    <w:p w14:paraId="76481670" w14:textId="2D8147FE" w:rsidR="00DA3B27" w:rsidRPr="00791D37" w:rsidDel="001D4816" w:rsidRDefault="00DA3B27" w:rsidP="00791D37">
      <w:pPr>
        <w:pStyle w:val="Prrafodelista"/>
        <w:numPr>
          <w:ilvl w:val="0"/>
          <w:numId w:val="2"/>
        </w:numPr>
        <w:rPr>
          <w:del w:id="2039" w:author="JORGE CONTRERAS ORTIZ" w:date="2021-09-05T15:22:00Z"/>
        </w:rPr>
      </w:pPr>
      <w:del w:id="2040" w:author="JORGE CONTRERAS ORTIZ" w:date="2021-09-05T15:22:00Z">
        <w:r w:rsidRPr="00791D37" w:rsidDel="001D4816">
          <w:delText>WebSocket basado en API.</w:delText>
        </w:r>
      </w:del>
    </w:p>
    <w:p w14:paraId="4691C5EA" w14:textId="53B39737" w:rsidR="00DA3B27" w:rsidRPr="00791D37" w:rsidDel="001D4816" w:rsidRDefault="00DA3B27" w:rsidP="00791D37">
      <w:pPr>
        <w:rPr>
          <w:del w:id="2041" w:author="JORGE CONTRERAS ORTIZ" w:date="2021-09-05T15:22:00Z"/>
        </w:rPr>
      </w:pPr>
    </w:p>
    <w:p w14:paraId="61628C54" w14:textId="1917F0E2" w:rsidR="00DA3B27" w:rsidDel="001D4816" w:rsidRDefault="00DA3B27" w:rsidP="00791D37">
      <w:pPr>
        <w:rPr>
          <w:del w:id="2042" w:author="JORGE CONTRERAS ORTIZ" w:date="2021-09-05T15:22:00Z"/>
        </w:rPr>
      </w:pPr>
      <w:r w:rsidRPr="00791D37">
        <w:t xml:space="preserve">IoT es un término </w:t>
      </w:r>
      <w:del w:id="2043" w:author="JORGE CONTRERAS ORTIZ" w:date="2021-09-05T15:17:00Z">
        <w:r w:rsidRPr="00791D37" w:rsidDel="001D4816">
          <w:delText>paraguas</w:delText>
        </w:r>
      </w:del>
      <w:ins w:id="2044" w:author="JORGE CONTRERAS ORTIZ" w:date="2021-09-05T15:17:00Z">
        <w:r w:rsidR="001D4816">
          <w:t>bastante amplio</w:t>
        </w:r>
      </w:ins>
      <w:r w:rsidRPr="00791D37">
        <w:t xml:space="preserve">, que </w:t>
      </w:r>
      <w:ins w:id="2045" w:author="JORGE CONTRERAS ORTIZ" w:date="2021-09-05T15:17:00Z">
        <w:r w:rsidR="001D4816">
          <w:t xml:space="preserve">incluye </w:t>
        </w:r>
      </w:ins>
      <w:del w:id="2046" w:author="JORGE CONTRERAS ORTIZ" w:date="2021-09-05T15:17:00Z">
        <w:r w:rsidRPr="00791D37" w:rsidDel="001D4816">
          <w:delText xml:space="preserve">acoge a </w:delText>
        </w:r>
      </w:del>
      <w:r w:rsidRPr="00791D37">
        <w:t>muchas tecnologías</w:t>
      </w:r>
      <w:ins w:id="2047" w:author="JORGE CONTRERAS ORTIZ" w:date="2021-09-05T15:18:00Z">
        <w:r w:rsidR="001D4816">
          <w:t xml:space="preserve"> </w:t>
        </w:r>
      </w:ins>
      <w:del w:id="2048" w:author="JORGE CONTRERAS ORTIZ" w:date="2021-09-05T15:17:00Z">
        <w:r w:rsidRPr="00791D37" w:rsidDel="001D4816">
          <w:delText xml:space="preserve"> dentro de sí</w:delText>
        </w:r>
      </w:del>
      <w:del w:id="2049" w:author="JORGE CONTRERAS ORTIZ" w:date="2021-09-05T15:18:00Z">
        <w:r w:rsidRPr="00791D37" w:rsidDel="001D4816">
          <w:delText>. Las siguientes tecnologías son ejemplos de las que dan paso al desarrollo de IoT</w:delText>
        </w:r>
      </w:del>
      <w:ins w:id="2050" w:author="JORGE CONTRERAS ORTIZ" w:date="2021-09-05T15:21:00Z">
        <w:r w:rsidR="001D4816">
          <w:t>Wireless Sensor Network, Cloud Computing, Big Data Analytics, Sistemas embebidos, Protocolos de Comunicación, etc</w:t>
        </w:r>
      </w:ins>
      <w:del w:id="2051" w:author="JORGE CONTRERAS ORTIZ" w:date="2021-09-05T15:21:00Z">
        <w:r w:rsidRPr="00791D37" w:rsidDel="001D4816">
          <w:delText>:</w:delText>
        </w:r>
      </w:del>
      <w:ins w:id="2052" w:author="JORGE CONTRERAS ORTIZ" w:date="2021-09-05T15:21:00Z">
        <w:r w:rsidR="001D4816">
          <w:t>.</w:t>
        </w:r>
      </w:ins>
    </w:p>
    <w:p w14:paraId="4680C0FA" w14:textId="77777777" w:rsidR="001D4816" w:rsidRPr="00791D37" w:rsidRDefault="001D4816" w:rsidP="00791D37">
      <w:pPr>
        <w:rPr>
          <w:ins w:id="2053" w:author="JORGE CONTRERAS ORTIZ" w:date="2021-09-05T15:22:00Z"/>
        </w:rPr>
      </w:pPr>
    </w:p>
    <w:p w14:paraId="1CAE690E" w14:textId="1FFCA3D0" w:rsidR="00DA3B27" w:rsidRPr="00791D37" w:rsidDel="001D4816" w:rsidRDefault="00DA3B27" w:rsidP="00791D37">
      <w:pPr>
        <w:pStyle w:val="Prrafodelista"/>
        <w:numPr>
          <w:ilvl w:val="0"/>
          <w:numId w:val="2"/>
        </w:numPr>
        <w:rPr>
          <w:del w:id="2054" w:author="JORGE CONTRERAS ORTIZ" w:date="2021-09-05T15:22:00Z"/>
        </w:rPr>
      </w:pPr>
      <w:del w:id="2055" w:author="JORGE CONTRERAS ORTIZ" w:date="2021-09-05T15:22:00Z">
        <w:r w:rsidRPr="00791D37" w:rsidDel="001D4816">
          <w:delText>Wireless Sensor Networks (WSN).</w:delText>
        </w:r>
      </w:del>
    </w:p>
    <w:p w14:paraId="6A00FF32" w14:textId="3EA58576" w:rsidR="00DA3B27" w:rsidRPr="00791D37" w:rsidDel="001D4816" w:rsidRDefault="00DA3B27" w:rsidP="00791D37">
      <w:pPr>
        <w:pStyle w:val="Prrafodelista"/>
        <w:numPr>
          <w:ilvl w:val="0"/>
          <w:numId w:val="2"/>
        </w:numPr>
        <w:rPr>
          <w:del w:id="2056" w:author="JORGE CONTRERAS ORTIZ" w:date="2021-09-05T15:22:00Z"/>
        </w:rPr>
      </w:pPr>
      <w:del w:id="2057" w:author="JORGE CONTRERAS ORTIZ" w:date="2021-09-05T15:22:00Z">
        <w:r w:rsidRPr="00791D37" w:rsidDel="001D4816">
          <w:delText>Cloud Computing.</w:delText>
        </w:r>
      </w:del>
    </w:p>
    <w:p w14:paraId="434B1B72" w14:textId="188509BC" w:rsidR="00DA3B27" w:rsidRPr="00791D37" w:rsidDel="001D4816" w:rsidRDefault="00DA3B27" w:rsidP="00791D37">
      <w:pPr>
        <w:pStyle w:val="Prrafodelista"/>
        <w:numPr>
          <w:ilvl w:val="0"/>
          <w:numId w:val="2"/>
        </w:numPr>
        <w:rPr>
          <w:del w:id="2058" w:author="JORGE CONTRERAS ORTIZ" w:date="2021-09-05T15:22:00Z"/>
        </w:rPr>
      </w:pPr>
      <w:del w:id="2059" w:author="JORGE CONTRERAS ORTIZ" w:date="2021-09-05T15:22:00Z">
        <w:r w:rsidRPr="00791D37" w:rsidDel="001D4816">
          <w:delText>Big Data Analytics.</w:delText>
        </w:r>
      </w:del>
    </w:p>
    <w:p w14:paraId="3368CF0A" w14:textId="3B083CA7" w:rsidR="00DA3B27" w:rsidRPr="00791D37" w:rsidDel="001D4816" w:rsidRDefault="00DA3B27" w:rsidP="00791D37">
      <w:pPr>
        <w:pStyle w:val="Prrafodelista"/>
        <w:numPr>
          <w:ilvl w:val="0"/>
          <w:numId w:val="2"/>
        </w:numPr>
        <w:rPr>
          <w:del w:id="2060" w:author="JORGE CONTRERAS ORTIZ" w:date="2021-09-05T15:22:00Z"/>
        </w:rPr>
      </w:pPr>
      <w:del w:id="2061" w:author="JORGE CONTRERAS ORTIZ" w:date="2021-09-05T15:22:00Z">
        <w:r w:rsidRPr="00791D37" w:rsidDel="001D4816">
          <w:delText>Sistemas Embebidos</w:delText>
        </w:r>
      </w:del>
    </w:p>
    <w:p w14:paraId="56DB7851" w14:textId="6009481F" w:rsidR="00DA3B27" w:rsidRPr="00791D37" w:rsidDel="001D4816" w:rsidRDefault="00DA3B27" w:rsidP="00791D37">
      <w:pPr>
        <w:pStyle w:val="Prrafodelista"/>
        <w:numPr>
          <w:ilvl w:val="0"/>
          <w:numId w:val="2"/>
        </w:numPr>
        <w:rPr>
          <w:del w:id="2062" w:author="JORGE CONTRERAS ORTIZ" w:date="2021-09-05T15:22:00Z"/>
        </w:rPr>
      </w:pPr>
      <w:del w:id="2063" w:author="JORGE CONTRERAS ORTIZ" w:date="2021-09-05T15:22:00Z">
        <w:r w:rsidRPr="00791D37" w:rsidDel="001D4816">
          <w:delText>Arquitectura y Protocolos de Seguridad</w:delText>
        </w:r>
      </w:del>
    </w:p>
    <w:p w14:paraId="3CA3926B" w14:textId="0652189B" w:rsidR="00DA3B27" w:rsidRPr="00791D37" w:rsidDel="001D4816" w:rsidRDefault="00DA3B27" w:rsidP="00791D37">
      <w:pPr>
        <w:pStyle w:val="Prrafodelista"/>
        <w:numPr>
          <w:ilvl w:val="0"/>
          <w:numId w:val="2"/>
        </w:numPr>
        <w:rPr>
          <w:del w:id="2064" w:author="JORGE CONTRERAS ORTIZ" w:date="2021-09-05T15:22:00Z"/>
        </w:rPr>
      </w:pPr>
      <w:del w:id="2065" w:author="JORGE CONTRERAS ORTIZ" w:date="2021-09-05T15:22:00Z">
        <w:r w:rsidRPr="00791D37" w:rsidDel="001D4816">
          <w:delText>Protocolos de Comunicación</w:delText>
        </w:r>
      </w:del>
    </w:p>
    <w:p w14:paraId="6A34E849" w14:textId="497B6032" w:rsidR="00DA3B27" w:rsidRPr="00791D37" w:rsidDel="001D4816" w:rsidRDefault="00DA3B27" w:rsidP="00791D37">
      <w:pPr>
        <w:pStyle w:val="Prrafodelista"/>
        <w:numPr>
          <w:ilvl w:val="0"/>
          <w:numId w:val="2"/>
        </w:numPr>
        <w:rPr>
          <w:del w:id="2066" w:author="JORGE CONTRERAS ORTIZ" w:date="2021-09-05T15:22:00Z"/>
        </w:rPr>
      </w:pPr>
      <w:del w:id="2067" w:author="JORGE CONTRERAS ORTIZ" w:date="2021-09-05T15:22:00Z">
        <w:r w:rsidRPr="00791D37" w:rsidDel="001D4816">
          <w:delText>Servicios Web.</w:delText>
        </w:r>
      </w:del>
    </w:p>
    <w:p w14:paraId="0AC03B6C" w14:textId="5F33A50A" w:rsidR="00DA3B27" w:rsidRPr="00791D37" w:rsidDel="001D4816" w:rsidRDefault="00DA3B27" w:rsidP="00791D37">
      <w:pPr>
        <w:pStyle w:val="Prrafodelista"/>
        <w:numPr>
          <w:ilvl w:val="0"/>
          <w:numId w:val="2"/>
        </w:numPr>
        <w:rPr>
          <w:del w:id="2068" w:author="JORGE CONTRERAS ORTIZ" w:date="2021-09-05T15:22:00Z"/>
        </w:rPr>
      </w:pPr>
      <w:del w:id="2069" w:author="JORGE CONTRERAS ORTIZ" w:date="2021-09-05T15:22:00Z">
        <w:r w:rsidRPr="00791D37" w:rsidDel="001D4816">
          <w:delText>Internet Móvil</w:delText>
        </w:r>
      </w:del>
    </w:p>
    <w:p w14:paraId="0BB45E3A" w14:textId="10D6BCDC" w:rsidR="00DA3B27" w:rsidRPr="00791D37" w:rsidDel="001D4816" w:rsidRDefault="00DA3B27" w:rsidP="00791D37">
      <w:pPr>
        <w:pStyle w:val="Prrafodelista"/>
        <w:numPr>
          <w:ilvl w:val="0"/>
          <w:numId w:val="2"/>
        </w:numPr>
        <w:rPr>
          <w:del w:id="2070" w:author="JORGE CONTRERAS ORTIZ" w:date="2021-09-05T15:22:00Z"/>
        </w:rPr>
      </w:pPr>
      <w:del w:id="2071" w:author="JORGE CONTRERAS ORTIZ" w:date="2021-09-05T15:22:00Z">
        <w:r w:rsidRPr="00791D37" w:rsidDel="001D4816">
          <w:delText>Motor de búsqueda semántico.</w:delText>
        </w:r>
      </w:del>
    </w:p>
    <w:p w14:paraId="218F8F32" w14:textId="51391C89" w:rsidR="00DA3B27" w:rsidRPr="00791D37" w:rsidDel="001D4816" w:rsidRDefault="00DA3B27" w:rsidP="00791D37">
      <w:pPr>
        <w:rPr>
          <w:del w:id="2072" w:author="JORGE CONTRERAS ORTIZ" w:date="2021-09-05T15:18:00Z"/>
        </w:rPr>
      </w:pPr>
    </w:p>
    <w:p w14:paraId="1B752684" w14:textId="4C4CC677" w:rsidR="00DA3B27" w:rsidRPr="00791D37" w:rsidDel="001D4816" w:rsidRDefault="00DA3B27" w:rsidP="00791D37">
      <w:pPr>
        <w:rPr>
          <w:del w:id="2073" w:author="JORGE CONTRERAS ORTIZ" w:date="2021-09-05T15:22:00Z"/>
        </w:rPr>
      </w:pPr>
      <w:del w:id="2074" w:author="JORGE CONTRERAS ORTIZ" w:date="2021-09-05T15:27:00Z">
        <w:r w:rsidRPr="00791D37" w:rsidDel="00D56C93">
          <w:delText xml:space="preserve">Dentro de todas estas tecnologías, las WSN son el corazón de IoT. </w:delText>
        </w:r>
        <w:commentRangeStart w:id="2075"/>
        <w:commentRangeEnd w:id="2075"/>
        <w:r w:rsidRPr="00791D37" w:rsidDel="00D56C93">
          <w:rPr>
            <w:rStyle w:val="Refdecomentario"/>
          </w:rPr>
          <w:commentReference w:id="2075"/>
        </w:r>
      </w:del>
    </w:p>
    <w:p w14:paraId="78535604" w14:textId="0177647F" w:rsidR="00DA3B27" w:rsidRPr="00791D37" w:rsidDel="001D4816" w:rsidRDefault="00DA3B27" w:rsidP="00791D37">
      <w:pPr>
        <w:rPr>
          <w:del w:id="2076" w:author="JORGE CONTRERAS ORTIZ" w:date="2021-09-05T15:22:00Z"/>
        </w:rPr>
      </w:pPr>
    </w:p>
    <w:p w14:paraId="636A5623" w14:textId="3866ACE1" w:rsidR="001D4816" w:rsidRDefault="00DA3B27" w:rsidP="00791D37">
      <w:pPr>
        <w:rPr>
          <w:ins w:id="2077" w:author="JORGE CONTRERAS ORTIZ" w:date="2021-09-05T15:25:00Z"/>
        </w:rPr>
      </w:pPr>
      <w:r w:rsidRPr="00791D37">
        <w:t>También existe otra tecnología</w:t>
      </w:r>
      <w:ins w:id="2078" w:author="JORGE CONTRERAS ORTIZ" w:date="2021-09-05T15:28:00Z">
        <w:r w:rsidR="00D56C93">
          <w:t>,</w:t>
        </w:r>
      </w:ins>
      <w:r w:rsidRPr="00791D37">
        <w:t xml:space="preserve"> M2M, cuya comunicación se basa en redes de dispositivos intercambiando o enviando datos sin interacción humana. Las diferencias entre M2M e IoT las indicamos </w:t>
      </w:r>
      <w:del w:id="2079" w:author="JORGE CONTRERAS ORTIZ" w:date="2021-09-05T15:23:00Z">
        <w:r w:rsidRPr="00791D37" w:rsidDel="001D4816">
          <w:delText>en esta tabla</w:delText>
        </w:r>
      </w:del>
      <w:ins w:id="2080" w:author="JORGE CONTRERAS ORTIZ" w:date="2021-09-05T15:24:00Z">
        <w:r w:rsidR="001D4816">
          <w:t>a</w:t>
        </w:r>
      </w:ins>
      <w:ins w:id="2081" w:author="JORGE CONTRERAS ORTIZ" w:date="2021-09-05T15:25:00Z">
        <w:r w:rsidR="001D4816">
          <w:t xml:space="preserve"> continuación en </w:t>
        </w:r>
        <w:r w:rsidR="001D4816">
          <w:fldChar w:fldCharType="begin"/>
        </w:r>
        <w:r w:rsidR="001D4816">
          <w:instrText xml:space="preserve"> REF _Ref81747933 \h </w:instrText>
        </w:r>
      </w:ins>
      <w:r w:rsidR="001D4816">
        <w:fldChar w:fldCharType="separate"/>
      </w:r>
      <w:ins w:id="2082" w:author="JORGE CONTRERAS ORTIZ" w:date="2021-09-05T15:25:00Z">
        <w:r w:rsidR="001D4816" w:rsidRPr="00791D37">
          <w:t xml:space="preserve">Tabla </w:t>
        </w:r>
        <w:r w:rsidR="001D4816">
          <w:rPr>
            <w:noProof/>
          </w:rPr>
          <w:t>2</w:t>
        </w:r>
        <w:r w:rsidR="001D4816">
          <w:fldChar w:fldCharType="end"/>
        </w:r>
        <w:r w:rsidR="001D4816">
          <w:t>:</w:t>
        </w:r>
      </w:ins>
      <w:del w:id="2083" w:author="JORGE CONTRERAS ORTIZ" w:date="2021-09-05T15:23:00Z">
        <w:r w:rsidRPr="00791D37" w:rsidDel="001D4816">
          <w:delText>.</w:delText>
        </w:r>
      </w:del>
    </w:p>
    <w:p w14:paraId="100F381B" w14:textId="77777777" w:rsidR="001D4816" w:rsidRPr="00791D37" w:rsidRDefault="001D4816"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0"/>
        <w:gridCol w:w="4530"/>
      </w:tblGrid>
      <w:tr w:rsidR="00DA3B27" w:rsidRPr="00791D37" w14:paraId="49B8AD46" w14:textId="77777777" w:rsidTr="008F166F">
        <w:trPr>
          <w:jc w:val="center"/>
        </w:trPr>
        <w:tc>
          <w:tcPr>
            <w:tcW w:w="4530" w:type="dxa"/>
            <w:shd w:val="clear" w:color="auto" w:fill="D9D9D9" w:themeFill="background1" w:themeFillShade="D9"/>
            <w:vAlign w:val="center"/>
          </w:tcPr>
          <w:p w14:paraId="19B6E806" w14:textId="77777777" w:rsidR="00DA3B27" w:rsidRPr="00791D37" w:rsidRDefault="00DA3B27">
            <w:pPr>
              <w:jc w:val="center"/>
              <w:pPrChange w:id="2084" w:author="JORGE CONTRERAS ORTIZ" w:date="2021-09-05T15:28:00Z">
                <w:pPr/>
              </w:pPrChange>
            </w:pPr>
            <w:r w:rsidRPr="00791D37">
              <w:t>M2M</w:t>
            </w:r>
          </w:p>
        </w:tc>
        <w:tc>
          <w:tcPr>
            <w:tcW w:w="4530" w:type="dxa"/>
            <w:shd w:val="clear" w:color="auto" w:fill="D9D9D9" w:themeFill="background1" w:themeFillShade="D9"/>
            <w:vAlign w:val="center"/>
          </w:tcPr>
          <w:p w14:paraId="18EFFC8F" w14:textId="77777777" w:rsidR="00DA3B27" w:rsidRPr="00791D37" w:rsidRDefault="00DA3B27">
            <w:pPr>
              <w:jc w:val="center"/>
              <w:pPrChange w:id="2085" w:author="JORGE CONTRERAS ORTIZ" w:date="2021-09-05T15:28:00Z">
                <w:pPr/>
              </w:pPrChange>
            </w:pPr>
            <w:r w:rsidRPr="00791D37">
              <w:t>IoT</w:t>
            </w:r>
          </w:p>
        </w:tc>
      </w:tr>
      <w:tr w:rsidR="00DA3B27" w:rsidRPr="00791D37" w14:paraId="14842654" w14:textId="77777777" w:rsidTr="008F166F">
        <w:trPr>
          <w:jc w:val="center"/>
        </w:trPr>
        <w:tc>
          <w:tcPr>
            <w:tcW w:w="4530" w:type="dxa"/>
            <w:vAlign w:val="center"/>
          </w:tcPr>
          <w:p w14:paraId="4CDC4087" w14:textId="77777777" w:rsidR="00DA3B27" w:rsidRPr="00791D37" w:rsidRDefault="00DA3B27">
            <w:pPr>
              <w:jc w:val="center"/>
              <w:pPrChange w:id="2086" w:author="JORGE CONTRERAS ORTIZ" w:date="2021-09-05T15:28:00Z">
                <w:pPr/>
              </w:pPrChange>
            </w:pPr>
            <w:r w:rsidRPr="00791D37">
              <w:t>Centrada en la capa por debajo de la capa de red.</w:t>
            </w:r>
          </w:p>
        </w:tc>
        <w:tc>
          <w:tcPr>
            <w:tcW w:w="4530" w:type="dxa"/>
            <w:vAlign w:val="center"/>
          </w:tcPr>
          <w:p w14:paraId="38A45CAD" w14:textId="77777777" w:rsidR="00DA3B27" w:rsidRPr="00791D37" w:rsidRDefault="00DA3B27">
            <w:pPr>
              <w:jc w:val="center"/>
              <w:pPrChange w:id="2087" w:author="JORGE CONTRERAS ORTIZ" w:date="2021-09-05T15:28:00Z">
                <w:pPr/>
              </w:pPrChange>
            </w:pPr>
            <w:r w:rsidRPr="00791D37">
              <w:t>Centrado en la capa por encima de la capa de red.</w:t>
            </w:r>
          </w:p>
        </w:tc>
      </w:tr>
      <w:tr w:rsidR="00DA3B27" w:rsidRPr="00791D37" w14:paraId="6B3C0794" w14:textId="77777777" w:rsidTr="008F166F">
        <w:trPr>
          <w:jc w:val="center"/>
        </w:trPr>
        <w:tc>
          <w:tcPr>
            <w:tcW w:w="4530" w:type="dxa"/>
            <w:vAlign w:val="center"/>
          </w:tcPr>
          <w:p w14:paraId="2CBF10F3" w14:textId="77777777" w:rsidR="00DA3B27" w:rsidRPr="00791D37" w:rsidRDefault="00DA3B27">
            <w:pPr>
              <w:jc w:val="center"/>
              <w:pPrChange w:id="2088" w:author="JORGE CONTRERAS ORTIZ" w:date="2021-09-05T15:28:00Z">
                <w:pPr/>
              </w:pPrChange>
            </w:pPr>
            <w:r w:rsidRPr="00791D37">
              <w:t>Sensado y actuación pueden no estar involucrados.</w:t>
            </w:r>
          </w:p>
        </w:tc>
        <w:tc>
          <w:tcPr>
            <w:tcW w:w="4530" w:type="dxa"/>
            <w:vAlign w:val="center"/>
          </w:tcPr>
          <w:p w14:paraId="38FA091A" w14:textId="77777777" w:rsidR="00DA3B27" w:rsidRPr="00791D37" w:rsidRDefault="00DA3B27">
            <w:pPr>
              <w:jc w:val="center"/>
              <w:pPrChange w:id="2089" w:author="JORGE CONTRERAS ORTIZ" w:date="2021-09-05T15:28:00Z">
                <w:pPr/>
              </w:pPrChange>
            </w:pPr>
            <w:r w:rsidRPr="00791D37">
              <w:t>Sensado y actuación pueden estar involucrados.</w:t>
            </w:r>
          </w:p>
        </w:tc>
      </w:tr>
      <w:tr w:rsidR="00DA3B27" w:rsidRPr="00791D37" w14:paraId="5700E1C3" w14:textId="77777777" w:rsidTr="008F166F">
        <w:trPr>
          <w:jc w:val="center"/>
        </w:trPr>
        <w:tc>
          <w:tcPr>
            <w:tcW w:w="4530" w:type="dxa"/>
            <w:vAlign w:val="center"/>
          </w:tcPr>
          <w:p w14:paraId="78FBB07F" w14:textId="77777777" w:rsidR="00DA3B27" w:rsidRPr="00791D37" w:rsidRDefault="00DA3B27">
            <w:pPr>
              <w:jc w:val="center"/>
              <w:pPrChange w:id="2090" w:author="JORGE CONTRERAS ORTIZ" w:date="2021-09-05T15:28:00Z">
                <w:pPr/>
              </w:pPrChange>
            </w:pPr>
            <w:r w:rsidRPr="00791D37">
              <w:t>Énfasis en hardware.</w:t>
            </w:r>
          </w:p>
        </w:tc>
        <w:tc>
          <w:tcPr>
            <w:tcW w:w="4530" w:type="dxa"/>
            <w:vAlign w:val="center"/>
          </w:tcPr>
          <w:p w14:paraId="6AAF0287" w14:textId="77777777" w:rsidR="00DA3B27" w:rsidRPr="00791D37" w:rsidRDefault="00DA3B27">
            <w:pPr>
              <w:jc w:val="center"/>
              <w:pPrChange w:id="2091" w:author="JORGE CONTRERAS ORTIZ" w:date="2021-09-05T15:28:00Z">
                <w:pPr/>
              </w:pPrChange>
            </w:pPr>
            <w:r w:rsidRPr="00791D37">
              <w:t>Énfasis en software.</w:t>
            </w:r>
          </w:p>
        </w:tc>
      </w:tr>
      <w:tr w:rsidR="00DA3B27" w:rsidRPr="00791D37" w14:paraId="0636C91D" w14:textId="77777777" w:rsidTr="008F166F">
        <w:trPr>
          <w:jc w:val="center"/>
        </w:trPr>
        <w:tc>
          <w:tcPr>
            <w:tcW w:w="4530" w:type="dxa"/>
            <w:vAlign w:val="center"/>
          </w:tcPr>
          <w:p w14:paraId="57E1E52F" w14:textId="77777777" w:rsidR="00DA3B27" w:rsidRPr="00791D37" w:rsidRDefault="00DA3B27">
            <w:pPr>
              <w:jc w:val="center"/>
              <w:pPrChange w:id="2092" w:author="JORGE CONTRERAS ORTIZ" w:date="2021-09-05T15:28:00Z">
                <w:pPr/>
              </w:pPrChange>
            </w:pPr>
            <w:r w:rsidRPr="00791D37">
              <w:t>La nube no está involucrada.</w:t>
            </w:r>
          </w:p>
        </w:tc>
        <w:tc>
          <w:tcPr>
            <w:tcW w:w="4530" w:type="dxa"/>
            <w:vAlign w:val="center"/>
          </w:tcPr>
          <w:p w14:paraId="102212C5" w14:textId="3F5E1DA3" w:rsidR="00DA3B27" w:rsidRPr="00791D37" w:rsidRDefault="00DA3B27">
            <w:pPr>
              <w:jc w:val="center"/>
              <w:pPrChange w:id="2093" w:author="JORGE CONTRERAS ORTIZ" w:date="2021-09-05T15:28:00Z">
                <w:pPr/>
              </w:pPrChange>
            </w:pPr>
            <w:r w:rsidRPr="00791D37">
              <w:t xml:space="preserve">La nube </w:t>
            </w:r>
            <w:del w:id="2094" w:author="JORGE CONTRERAS ORTIZ" w:date="2021-09-05T15:19:00Z">
              <w:r w:rsidRPr="00791D37" w:rsidDel="001D4816">
                <w:delText>esta</w:delText>
              </w:r>
            </w:del>
            <w:ins w:id="2095" w:author="JORGE CONTRERAS ORTIZ" w:date="2021-09-05T15:19:00Z">
              <w:r w:rsidR="001D4816" w:rsidRPr="00791D37">
                <w:t>está</w:t>
              </w:r>
            </w:ins>
            <w:r w:rsidRPr="00791D37">
              <w:t xml:space="preserve"> involucrada.</w:t>
            </w:r>
          </w:p>
        </w:tc>
      </w:tr>
    </w:tbl>
    <w:p w14:paraId="7ECE2430" w14:textId="36293B7A" w:rsidR="00DA3B27" w:rsidRPr="00791D37" w:rsidRDefault="00DA3B27" w:rsidP="006242EF">
      <w:pPr>
        <w:pStyle w:val="TDC3"/>
        <w:rPr>
          <w:rFonts w:eastAsiaTheme="minorHAnsi"/>
        </w:rPr>
      </w:pPr>
      <w:bookmarkStart w:id="2096" w:name="_Ref81747933"/>
      <w:bookmarkStart w:id="2097" w:name="_Toc81762094"/>
      <w:bookmarkStart w:id="2098" w:name="_Toc81499562"/>
      <w:r w:rsidRPr="00791D37">
        <w:rPr>
          <w:rFonts w:eastAsiaTheme="minorHAnsi"/>
        </w:rPr>
        <w:t xml:space="preserve">Tabla </w:t>
      </w:r>
      <w:r w:rsidR="006242EF">
        <w:rPr>
          <w:rFonts w:eastAsiaTheme="minorHAnsi"/>
        </w:rPr>
        <w:fldChar w:fldCharType="begin"/>
      </w:r>
      <w:r w:rsidR="006242EF">
        <w:rPr>
          <w:rFonts w:eastAsiaTheme="minorHAnsi"/>
        </w:rPr>
        <w:instrText xml:space="preserve"> SEQ Tabla \* ARABIC </w:instrText>
      </w:r>
      <w:r w:rsidR="006242EF">
        <w:rPr>
          <w:rFonts w:eastAsiaTheme="minorHAnsi"/>
        </w:rPr>
        <w:fldChar w:fldCharType="separate"/>
      </w:r>
      <w:r w:rsidR="003E5AE5">
        <w:rPr>
          <w:rFonts w:eastAsiaTheme="minorHAnsi"/>
          <w:noProof/>
        </w:rPr>
        <w:t>2</w:t>
      </w:r>
      <w:r w:rsidR="006242EF">
        <w:rPr>
          <w:rFonts w:eastAsiaTheme="minorHAnsi"/>
        </w:rPr>
        <w:fldChar w:fldCharType="end"/>
      </w:r>
      <w:bookmarkEnd w:id="2096"/>
      <w:r w:rsidRPr="00791D37">
        <w:rPr>
          <w:rFonts w:eastAsiaTheme="minorHAnsi"/>
        </w:rPr>
        <w:t xml:space="preserve"> Diferencias M2M – IoT </w:t>
      </w:r>
      <w:r w:rsidRPr="00791D37">
        <w:rPr>
          <w:rFonts w:eastAsiaTheme="minorHAnsi"/>
        </w:rPr>
        <w:fldChar w:fldCharType="begin" w:fldLock="1"/>
      </w:r>
      <w:r w:rsidR="00AD1498" w:rsidRPr="00791D37">
        <w:rPr>
          <w:rFonts w:eastAsiaTheme="minorHAnsi"/>
        </w:rPr>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rPr>
          <w:rFonts w:eastAsiaTheme="minorHAnsi"/>
        </w:rPr>
        <w:fldChar w:fldCharType="separate"/>
      </w:r>
      <w:bookmarkEnd w:id="2098"/>
      <w:r w:rsidR="00AD1498" w:rsidRPr="00791D37">
        <w:rPr>
          <w:rFonts w:eastAsiaTheme="minorHAnsi"/>
          <w:noProof/>
        </w:rPr>
        <w:t>[2]</w:t>
      </w:r>
      <w:bookmarkEnd w:id="2097"/>
      <w:r w:rsidRPr="00791D37">
        <w:rPr>
          <w:rFonts w:eastAsiaTheme="minorHAnsi"/>
        </w:rPr>
        <w:fldChar w:fldCharType="end"/>
      </w:r>
    </w:p>
    <w:p w14:paraId="454F50A7" w14:textId="77777777" w:rsidR="00DA3B27" w:rsidRPr="00791D37" w:rsidRDefault="00DA3B27" w:rsidP="00791D37"/>
    <w:p w14:paraId="0ED60364" w14:textId="77777777" w:rsidR="00DA3B27" w:rsidRPr="00791D37" w:rsidRDefault="00DA3B27" w:rsidP="00791D37">
      <w:r w:rsidRPr="00791D37">
        <w:lastRenderedPageBreak/>
        <w:t>A nivel de hardware hay ciertos requisitos hardware que llevan tanto al desarrollo de una infraestructura IoT como en el de redes de comunicación:</w:t>
      </w:r>
    </w:p>
    <w:p w14:paraId="434CDC4F" w14:textId="77777777" w:rsidR="00DA3B27" w:rsidRPr="00791D37" w:rsidRDefault="00DA3B27" w:rsidP="00791D37">
      <w:pPr>
        <w:pStyle w:val="Prrafodelista"/>
        <w:numPr>
          <w:ilvl w:val="0"/>
          <w:numId w:val="3"/>
        </w:numPr>
      </w:pPr>
      <w:r w:rsidRPr="00791D37">
        <w:t>Fuente de alimentación y Manejo de la alimentación.</w:t>
      </w:r>
    </w:p>
    <w:p w14:paraId="76AC9963" w14:textId="77777777" w:rsidR="00DA3B27" w:rsidRPr="00791D37" w:rsidRDefault="00DA3B27" w:rsidP="00791D37">
      <w:pPr>
        <w:pStyle w:val="Prrafodelista"/>
        <w:numPr>
          <w:ilvl w:val="0"/>
          <w:numId w:val="3"/>
        </w:numPr>
      </w:pPr>
      <w:r w:rsidRPr="00791D37">
        <w:t>Sensores o Actuadores.</w:t>
      </w:r>
    </w:p>
    <w:p w14:paraId="5685713C" w14:textId="77777777" w:rsidR="00DA3B27" w:rsidRPr="00791D37" w:rsidRDefault="00DA3B27" w:rsidP="00791D37">
      <w:pPr>
        <w:pStyle w:val="Prrafodelista"/>
        <w:numPr>
          <w:ilvl w:val="0"/>
          <w:numId w:val="3"/>
        </w:numPr>
      </w:pPr>
      <w:r w:rsidRPr="00791D37">
        <w:t>Procesador y Espacio de memoria.</w:t>
      </w:r>
    </w:p>
    <w:p w14:paraId="5855F7D1" w14:textId="77777777" w:rsidR="00DA3B27" w:rsidRPr="00791D37" w:rsidRDefault="00DA3B27" w:rsidP="00791D37">
      <w:pPr>
        <w:pStyle w:val="Prrafodelista"/>
        <w:numPr>
          <w:ilvl w:val="0"/>
          <w:numId w:val="3"/>
        </w:numPr>
      </w:pPr>
      <w:r w:rsidRPr="00791D37">
        <w:t>Comunicaciones Inalámbricas.</w:t>
      </w:r>
    </w:p>
    <w:p w14:paraId="7510F1C7" w14:textId="77777777" w:rsidR="00DA3B27" w:rsidRPr="00791D37" w:rsidRDefault="00DA3B27" w:rsidP="00791D37">
      <w:pPr>
        <w:pStyle w:val="Prrafodelista"/>
        <w:numPr>
          <w:ilvl w:val="0"/>
          <w:numId w:val="3"/>
        </w:numPr>
      </w:pPr>
      <w:r w:rsidRPr="00791D37">
        <w:t>UI/UX.</w:t>
      </w:r>
      <w:commentRangeEnd w:id="2035"/>
      <w:r w:rsidRPr="00791D37">
        <w:rPr>
          <w:rStyle w:val="Refdecomentario"/>
        </w:rPr>
        <w:commentReference w:id="2035"/>
      </w:r>
    </w:p>
    <w:p w14:paraId="26184BDE" w14:textId="77777777" w:rsidR="00DA3B27" w:rsidRPr="00791D37" w:rsidRDefault="00DA3B27" w:rsidP="00791D37"/>
    <w:p w14:paraId="0D233EC5" w14:textId="446414AC" w:rsidR="00DA3B27" w:rsidRPr="00791D37" w:rsidRDefault="005B42F0" w:rsidP="00791D37">
      <w:pPr>
        <w:pStyle w:val="Ttulo3"/>
      </w:pPr>
      <w:bookmarkStart w:id="2099" w:name="_Toc81499332"/>
      <w:bookmarkStart w:id="2100" w:name="_Toc81765191"/>
      <w:r w:rsidRPr="00791D37">
        <w:t xml:space="preserve">COMPONENTES </w:t>
      </w:r>
      <w:r w:rsidR="00DA3B27"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DA3B27" w:rsidRPr="00791D37">
        <w:fldChar w:fldCharType="separate"/>
      </w:r>
      <w:bookmarkEnd w:id="2099"/>
      <w:r w:rsidR="00AD1498" w:rsidRPr="00791D37">
        <w:rPr>
          <w:noProof/>
        </w:rPr>
        <w:t>[2]</w:t>
      </w:r>
      <w:bookmarkEnd w:id="2100"/>
      <w:r w:rsidR="00DA3B27" w:rsidRPr="00791D37">
        <w:fldChar w:fldCharType="end"/>
      </w:r>
    </w:p>
    <w:p w14:paraId="1C2BCB1C" w14:textId="77777777" w:rsidR="00DA3B27" w:rsidRPr="00791D37" w:rsidRDefault="00DA3B27" w:rsidP="00791D37"/>
    <w:p w14:paraId="571BA5D8" w14:textId="77777777" w:rsidR="00DA3B27" w:rsidRPr="00791D37" w:rsidRDefault="00DA3B27" w:rsidP="00791D37">
      <w:r w:rsidRPr="00791D37">
        <w:t>Los principales componentes funcionales de las tecnologías IoT son:</w:t>
      </w:r>
    </w:p>
    <w:p w14:paraId="5AB643E8" w14:textId="77777777" w:rsidR="00DA3B27" w:rsidRPr="00791D37" w:rsidRDefault="00DA3B27" w:rsidP="00791D37">
      <w:pPr>
        <w:pStyle w:val="Prrafodelista"/>
        <w:numPr>
          <w:ilvl w:val="0"/>
          <w:numId w:val="2"/>
        </w:numPr>
      </w:pPr>
      <w:r w:rsidRPr="00791D37">
        <w:t>Componente para la interacción y comunicación con otros IoT.</w:t>
      </w:r>
    </w:p>
    <w:p w14:paraId="1D57FF76" w14:textId="77777777" w:rsidR="00DA3B27" w:rsidRPr="00791D37" w:rsidRDefault="00DA3B27" w:rsidP="00791D37">
      <w:pPr>
        <w:pStyle w:val="Prrafodelista"/>
        <w:numPr>
          <w:ilvl w:val="0"/>
          <w:numId w:val="2"/>
        </w:numPr>
      </w:pPr>
      <w:r w:rsidRPr="00791D37">
        <w:t>Componente para operaciones de procesado y análisis de los datos.</w:t>
      </w:r>
    </w:p>
    <w:p w14:paraId="53F02616" w14:textId="77777777" w:rsidR="00DA3B27" w:rsidRPr="00791D37" w:rsidRDefault="00DA3B27" w:rsidP="00791D37">
      <w:pPr>
        <w:pStyle w:val="Prrafodelista"/>
        <w:numPr>
          <w:ilvl w:val="0"/>
          <w:numId w:val="2"/>
        </w:numPr>
      </w:pPr>
      <w:r w:rsidRPr="00791D37">
        <w:t>Componente para la interacción con internet.</w:t>
      </w:r>
    </w:p>
    <w:p w14:paraId="3EF1FA20" w14:textId="77777777" w:rsidR="00DA3B27" w:rsidRPr="00791D37" w:rsidRDefault="00DA3B27" w:rsidP="00791D37">
      <w:pPr>
        <w:pStyle w:val="Prrafodelista"/>
        <w:numPr>
          <w:ilvl w:val="0"/>
          <w:numId w:val="2"/>
        </w:numPr>
      </w:pPr>
      <w:r w:rsidRPr="00791D37">
        <w:t>Componente para el manejo de servicios Web de la aplicación.</w:t>
      </w:r>
    </w:p>
    <w:p w14:paraId="6415792F" w14:textId="77777777" w:rsidR="00DA3B27" w:rsidRPr="00791D37" w:rsidRDefault="00DA3B27" w:rsidP="00791D37">
      <w:pPr>
        <w:pStyle w:val="Prrafodelista"/>
        <w:numPr>
          <w:ilvl w:val="0"/>
          <w:numId w:val="2"/>
        </w:numPr>
      </w:pPr>
      <w:r w:rsidRPr="00791D37">
        <w:t>Componentes para la integración de los servicios de la aplicación.</w:t>
      </w:r>
    </w:p>
    <w:p w14:paraId="26D6FEEE" w14:textId="77777777" w:rsidR="00DA3B27" w:rsidRPr="00791D37" w:rsidRDefault="00DA3B27" w:rsidP="00791D37">
      <w:pPr>
        <w:pStyle w:val="Prrafodelista"/>
        <w:numPr>
          <w:ilvl w:val="0"/>
          <w:numId w:val="2"/>
        </w:numPr>
      </w:pPr>
      <w:r w:rsidRPr="00791D37">
        <w:t>Interfaz de usuario para acceder al IoT.</w:t>
      </w:r>
    </w:p>
    <w:p w14:paraId="20FEB7CB" w14:textId="77777777" w:rsidR="00DA3B27" w:rsidRPr="00791D37" w:rsidRDefault="00DA3B27" w:rsidP="00791D37"/>
    <w:p w14:paraId="66DDBD96" w14:textId="017E5C86" w:rsidR="00DA3B27" w:rsidRPr="00791D37" w:rsidRDefault="005B42F0" w:rsidP="00FE1EC4">
      <w:pPr>
        <w:pStyle w:val="Ttulo4"/>
      </w:pPr>
      <w:bookmarkStart w:id="2101" w:name="_Toc81499333"/>
      <w:bookmarkStart w:id="2102" w:name="_Toc81765192"/>
      <w:r w:rsidRPr="00791D37">
        <w:t>DISPOSITIVO</w:t>
      </w:r>
      <w:bookmarkEnd w:id="2101"/>
      <w:bookmarkEnd w:id="2102"/>
    </w:p>
    <w:p w14:paraId="63BF1156" w14:textId="77777777" w:rsidR="00DA3B27" w:rsidRPr="00791D37" w:rsidRDefault="00DA3B27" w:rsidP="00791D37"/>
    <w:p w14:paraId="3408F506" w14:textId="502595EE" w:rsidR="00DA3B27" w:rsidRPr="00791D37" w:rsidRDefault="00DA3B27" w:rsidP="00791D37">
      <w:commentRangeStart w:id="2103"/>
      <w:del w:id="2104" w:author="JORGE CONTRERAS ORTIZ" w:date="2021-09-04T09:29:00Z">
        <w:r w:rsidRPr="00791D37" w:rsidDel="005B42F0">
          <w:delText xml:space="preserve">Los </w:delText>
        </w:r>
      </w:del>
      <w:ins w:id="2105" w:author="JORGE CONTRERAS ORTIZ" w:date="2021-09-04T09:29:00Z">
        <w:r w:rsidR="005B42F0">
          <w:t>Cada</w:t>
        </w:r>
        <w:r w:rsidR="005B42F0" w:rsidRPr="00791D37">
          <w:t xml:space="preserve"> </w:t>
        </w:r>
      </w:ins>
      <w:r w:rsidRPr="00791D37">
        <w:t>dispositivo</w:t>
      </w:r>
      <w:del w:id="2106" w:author="JORGE CONTRERAS ORTIZ" w:date="2021-09-04T09:29:00Z">
        <w:r w:rsidRPr="00791D37" w:rsidDel="005B42F0">
          <w:delText>s</w:delText>
        </w:r>
      </w:del>
      <w:r w:rsidRPr="00791D37">
        <w:t xml:space="preserve"> IoT </w:t>
      </w:r>
      <w:del w:id="2107" w:author="JORGE CONTRERAS ORTIZ" w:date="2021-09-04T09:29:00Z">
        <w:r w:rsidRPr="00791D37" w:rsidDel="005B42F0">
          <w:delText>tienen identidades únicas</w:delText>
        </w:r>
      </w:del>
      <w:ins w:id="2108" w:author="JORGE CONTRERAS ORTIZ" w:date="2021-09-04T09:29:00Z">
        <w:r w:rsidR="005B42F0">
          <w:t>tiene una identidad única que lo hace distinguible respecto al resto</w:t>
        </w:r>
      </w:ins>
      <w:r w:rsidRPr="00791D37">
        <w:t>. Es un dispositivo</w:t>
      </w:r>
      <w:ins w:id="2109" w:author="JORGE CONTRERAS ORTIZ" w:date="2021-09-04T09:31:00Z">
        <w:r w:rsidR="005B42F0">
          <w:t xml:space="preserve"> </w:t>
        </w:r>
      </w:ins>
      <w:ins w:id="2110" w:author="JORGE CONTRERAS ORTIZ" w:date="2021-09-05T15:43:00Z">
        <w:r w:rsidR="00A83557">
          <w:t>que</w:t>
        </w:r>
      </w:ins>
      <w:del w:id="2111" w:author="JORGE CONTRERAS ORTIZ" w:date="2021-09-04T09:31:00Z">
        <w:r w:rsidRPr="00791D37" w:rsidDel="005B42F0">
          <w:delText xml:space="preserve"> </w:delText>
        </w:r>
      </w:del>
      <w:del w:id="2112" w:author="JORGE CONTRERAS ORTIZ" w:date="2021-09-04T09:30:00Z">
        <w:r w:rsidRPr="00791D37" w:rsidDel="005B42F0">
          <w:delText xml:space="preserve">físico </w:delText>
        </w:r>
      </w:del>
      <w:del w:id="2113" w:author="JORGE CONTRERAS ORTIZ" w:date="2021-09-05T15:43:00Z">
        <w:r w:rsidRPr="00791D37" w:rsidDel="00A83557">
          <w:delText>que está</w:delText>
        </w:r>
      </w:del>
      <w:ins w:id="2114" w:author="JORGE CONTRERAS ORTIZ" w:date="2021-09-05T15:33:00Z">
        <w:r w:rsidR="00D56C93">
          <w:t xml:space="preserve"> cuenta con</w:t>
        </w:r>
      </w:ins>
      <w:del w:id="2115" w:author="JORGE CONTRERAS ORTIZ" w:date="2021-09-05T15:33:00Z">
        <w:r w:rsidRPr="00791D37" w:rsidDel="00D56C93">
          <w:delText xml:space="preserve"> </w:delText>
        </w:r>
      </w:del>
      <w:del w:id="2116" w:author="JORGE CONTRERAS ORTIZ" w:date="2021-09-04T09:30:00Z">
        <w:r w:rsidRPr="00791D37" w:rsidDel="005B42F0">
          <w:delText xml:space="preserve">embebido </w:delText>
        </w:r>
      </w:del>
      <w:ins w:id="2117" w:author="JORGE CONTRERAS ORTIZ" w:date="2021-09-05T15:33:00Z">
        <w:r w:rsidR="00D56C93">
          <w:t xml:space="preserve"> </w:t>
        </w:r>
      </w:ins>
      <w:del w:id="2118" w:author="JORGE CONTRERAS ORTIZ" w:date="2021-09-04T09:31:00Z">
        <w:r w:rsidRPr="00791D37" w:rsidDel="005B42F0">
          <w:delText>con sensores, actuadores, electrónica, software,</w:delText>
        </w:r>
      </w:del>
      <w:ins w:id="2119" w:author="JORGE CONTRERAS ORTIZ" w:date="2021-09-04T09:31:00Z">
        <w:r w:rsidR="005B42F0">
          <w:t xml:space="preserve">sistemas hardware y software </w:t>
        </w:r>
      </w:ins>
      <w:ins w:id="2120" w:author="JORGE CONTRERAS ORTIZ" w:date="2021-09-05T15:43:00Z">
        <w:r w:rsidR="00A83557">
          <w:t xml:space="preserve"> y se conecta </w:t>
        </w:r>
      </w:ins>
      <w:ins w:id="2121" w:author="JORGE CONTRERAS ORTIZ" w:date="2021-09-04T09:31:00Z">
        <w:r w:rsidR="005B42F0">
          <w:t>a</w:t>
        </w:r>
      </w:ins>
      <w:r w:rsidRPr="00791D37">
        <w:t xml:space="preserve"> una red de </w:t>
      </w:r>
      <w:del w:id="2122" w:author="JORGE CONTRERAS ORTIZ" w:date="2021-09-05T15:43:00Z">
        <w:r w:rsidRPr="00791D37" w:rsidDel="00A83557">
          <w:delText xml:space="preserve">conectividad </w:delText>
        </w:r>
      </w:del>
      <w:r w:rsidRPr="00791D37">
        <w:t xml:space="preserve">con otros </w:t>
      </w:r>
      <w:del w:id="2123" w:author="JORGE CONTRERAS ORTIZ" w:date="2021-09-05T15:43:00Z">
        <w:r w:rsidRPr="00791D37" w:rsidDel="00A83557">
          <w:delText xml:space="preserve">objetos </w:delText>
        </w:r>
      </w:del>
      <w:ins w:id="2124" w:author="JORGE CONTRERAS ORTIZ" w:date="2021-09-05T15:43:00Z">
        <w:r w:rsidR="00A83557">
          <w:t>dispositivos</w:t>
        </w:r>
        <w:r w:rsidR="00A83557" w:rsidRPr="00791D37">
          <w:t xml:space="preserve"> </w:t>
        </w:r>
      </w:ins>
      <w:r w:rsidRPr="00791D37">
        <w:t xml:space="preserve">con los que intercambiar datos. </w:t>
      </w:r>
      <w:del w:id="2125" w:author="JORGE CONTRERAS ORTIZ" w:date="2021-09-05T15:44:00Z">
        <w:r w:rsidRPr="00791D37" w:rsidDel="00A83557">
          <w:delText xml:space="preserve">Se </w:delText>
        </w:r>
      </w:del>
      <w:ins w:id="2126" w:author="JORGE CONTRERAS ORTIZ" w:date="2021-09-05T15:44:00Z">
        <w:r w:rsidR="00A83557">
          <w:t>Estos dispositivos</w:t>
        </w:r>
        <w:r w:rsidR="00A83557" w:rsidRPr="00791D37">
          <w:t xml:space="preserve"> </w:t>
        </w:r>
      </w:ins>
      <w:r w:rsidRPr="00791D37">
        <w:t xml:space="preserve">realizan tareas como sensorizado, actuación </w:t>
      </w:r>
      <w:del w:id="2127" w:author="JORGE CONTRERAS ORTIZ" w:date="2021-09-05T15:45:00Z">
        <w:r w:rsidRPr="00791D37" w:rsidDel="00A83557">
          <w:delText xml:space="preserve">y </w:delText>
        </w:r>
      </w:del>
      <w:ins w:id="2128" w:author="JORGE CONTRERAS ORTIZ" w:date="2021-09-05T15:45:00Z">
        <w:r w:rsidR="00A83557">
          <w:t>o</w:t>
        </w:r>
        <w:r w:rsidR="00A83557" w:rsidRPr="00791D37">
          <w:t xml:space="preserve"> </w:t>
        </w:r>
      </w:ins>
      <w:r w:rsidRPr="00791D37">
        <w:t xml:space="preserve">monitorización de manera remota. </w:t>
      </w:r>
      <w:del w:id="2129" w:author="JORGE CONTRERAS ORTIZ" w:date="2021-09-04T09:32:00Z">
        <w:r w:rsidRPr="00791D37" w:rsidDel="005B42F0">
          <w:delText xml:space="preserve">Hay mucha variedad de dispositivos, pero todos se pueden reducir a dos tipos: dispositivos estándar o dispositivos restringido. </w:delText>
        </w:r>
      </w:del>
      <w:r w:rsidRPr="00791D37">
        <w:t>Los datos son intercambiados con otros dispositivos y aplicaciones, incluso enviando esos datos a servidores centralizados o aplicaciones basadas en procesamiento de datos en la nube.</w:t>
      </w:r>
    </w:p>
    <w:p w14:paraId="56ACA66B" w14:textId="1F412A9E" w:rsidR="00DA3B27" w:rsidRPr="00791D37" w:rsidRDefault="00DA3B27" w:rsidP="00791D37">
      <w:r w:rsidRPr="00791D37">
        <w:t xml:space="preserve">Los dispositivos restringidos son pequeños, </w:t>
      </w:r>
      <w:del w:id="2130" w:author="JORGE CONTRERAS ORTIZ" w:date="2021-09-05T15:47:00Z">
        <w:r w:rsidRPr="00791D37" w:rsidDel="00A83557">
          <w:delText>al igual que sus</w:delText>
        </w:r>
      </w:del>
      <w:ins w:id="2131" w:author="JORGE CONTRERAS ORTIZ" w:date="2021-09-05T15:47:00Z">
        <w:r w:rsidR="00A83557">
          <w:t xml:space="preserve">por lo que sus características son limitadas </w:t>
        </w:r>
      </w:ins>
      <w:del w:id="2132" w:author="JORGE CONTRERAS ORTIZ" w:date="2021-09-05T15:47:00Z">
        <w:r w:rsidRPr="00791D37" w:rsidDel="00A83557">
          <w:delText xml:space="preserve"> capacidades</w:delText>
        </w:r>
      </w:del>
      <w:del w:id="2133" w:author="JORGE CONTRERAS ORTIZ" w:date="2021-09-05T15:46:00Z">
        <w:r w:rsidRPr="00791D37" w:rsidDel="00A83557">
          <w:delText xml:space="preserve"> de cómputo</w:delText>
        </w:r>
      </w:del>
      <w:del w:id="2134" w:author="JORGE CONTRERAS ORTIZ" w:date="2021-09-05T15:47:00Z">
        <w:r w:rsidRPr="00791D37" w:rsidDel="00A83557">
          <w:delText>, memoria y otras características</w:delText>
        </w:r>
      </w:del>
      <w:ins w:id="2135" w:author="JORGE CONTRERAS ORTIZ" w:date="2021-09-05T15:47:00Z">
        <w:r w:rsidR="00A83557">
          <w:t>y</w:t>
        </w:r>
      </w:ins>
      <w:ins w:id="2136" w:author="JORGE CONTRERAS ORTIZ" w:date="2021-09-05T15:45:00Z">
        <w:r w:rsidR="00A83557">
          <w:t xml:space="preserve"> </w:t>
        </w:r>
      </w:ins>
      <w:del w:id="2137" w:author="JORGE CONTRERAS ORTIZ" w:date="2021-09-05T15:45:00Z">
        <w:r w:rsidRPr="00791D37" w:rsidDel="00A83557">
          <w:delText xml:space="preserve">. Estos pequeños dispositivos restringidos </w:delText>
        </w:r>
      </w:del>
      <w:r w:rsidRPr="00791D37">
        <w:t xml:space="preserve">necesitan de un dispositivo que haga de Gateaway para poder conectarse a </w:t>
      </w:r>
      <w:del w:id="2138" w:author="JORGE CONTRERAS ORTIZ" w:date="2021-09-05T15:45:00Z">
        <w:r w:rsidRPr="00791D37" w:rsidDel="00A83557">
          <w:delText xml:space="preserve">la </w:delText>
        </w:r>
      </w:del>
      <w:ins w:id="2139" w:author="JORGE CONTRERAS ORTIZ" w:date="2021-09-05T15:47:00Z">
        <w:r w:rsidR="003F4166">
          <w:t>servidores extern</w:t>
        </w:r>
      </w:ins>
      <w:ins w:id="2140" w:author="JORGE CONTRERAS ORTIZ" w:date="2021-09-05T15:48:00Z">
        <w:r w:rsidR="003F4166">
          <w:t>os a la red</w:t>
        </w:r>
      </w:ins>
      <w:del w:id="2141" w:author="JORGE CONTRERAS ORTIZ" w:date="2021-09-05T15:47:00Z">
        <w:r w:rsidRPr="00791D37" w:rsidDel="003F4166">
          <w:delText>plataforma de la nube</w:delText>
        </w:r>
      </w:del>
      <w:r w:rsidRPr="00791D37">
        <w:t>.</w:t>
      </w:r>
    </w:p>
    <w:p w14:paraId="38793C66" w14:textId="77777777" w:rsidR="00DA3B27" w:rsidRPr="00791D37" w:rsidRDefault="00DA3B27" w:rsidP="00791D37">
      <w:r w:rsidRPr="00791D37">
        <w:t>Los dispositivos estándar son similares a pequeños ordenadores y dirigen los datos directamente a la nube de la red sin necesidad de un Gateaway.</w:t>
      </w:r>
    </w:p>
    <w:p w14:paraId="1E0EF39E" w14:textId="77777777" w:rsidR="00DA3B27" w:rsidRPr="00791D37" w:rsidRDefault="00DA3B27" w:rsidP="00791D37"/>
    <w:p w14:paraId="3EA4B0B7" w14:textId="16A5DD3C" w:rsidR="00DA3B27" w:rsidRPr="00791D37" w:rsidRDefault="003F4166" w:rsidP="00FE1EC4">
      <w:pPr>
        <w:pStyle w:val="Ttulo4"/>
      </w:pPr>
      <w:bookmarkStart w:id="2142" w:name="_Toc81499334"/>
      <w:bookmarkStart w:id="2143" w:name="_Toc81765193"/>
      <w:r w:rsidRPr="00791D37">
        <w:t>RED LOCAL</w:t>
      </w:r>
      <w:bookmarkEnd w:id="2142"/>
      <w:bookmarkEnd w:id="2143"/>
    </w:p>
    <w:p w14:paraId="4F1C3EC9" w14:textId="643D101A" w:rsidR="00DA3B27" w:rsidDel="003F4166" w:rsidRDefault="00DA3B27" w:rsidP="00791D37">
      <w:pPr>
        <w:rPr>
          <w:del w:id="2144" w:author="JORGE CONTRERAS ORTIZ" w:date="2021-09-05T15:56:00Z"/>
        </w:rPr>
      </w:pPr>
    </w:p>
    <w:p w14:paraId="159FADDC" w14:textId="77777777" w:rsidR="003F4166" w:rsidRPr="00791D37" w:rsidRDefault="003F4166" w:rsidP="00791D37">
      <w:pPr>
        <w:rPr>
          <w:ins w:id="2145" w:author="JORGE CONTRERAS ORTIZ" w:date="2021-09-05T15:56:00Z"/>
        </w:rPr>
      </w:pPr>
    </w:p>
    <w:p w14:paraId="09A18ADA" w14:textId="6F88610C" w:rsidR="00DA3B27" w:rsidRPr="00791D37" w:rsidRDefault="00DA3B27" w:rsidP="00791D37">
      <w:del w:id="2146" w:author="JORGE CONTRERAS ORTIZ" w:date="2021-09-05T15:56:00Z">
        <w:r w:rsidRPr="00791D37" w:rsidDel="003F4166">
          <w:delText>Como se ha comentado anteriormente, IoT es una red de dispositivos interconectados y se generarán una gran cantidad de datos. Estas</w:delText>
        </w:r>
      </w:del>
      <w:ins w:id="2147" w:author="JORGE CONTRERAS ORTIZ" w:date="2021-09-05T15:56:00Z">
        <w:r w:rsidR="003F4166">
          <w:t>Las</w:t>
        </w:r>
      </w:ins>
      <w:r w:rsidRPr="00791D37">
        <w:t xml:space="preserve"> redes </w:t>
      </w:r>
      <w:ins w:id="2148" w:author="JORGE CONTRERAS ORTIZ" w:date="2021-09-05T15:56:00Z">
        <w:r w:rsidR="003F4166">
          <w:t xml:space="preserve">IoT </w:t>
        </w:r>
      </w:ins>
      <w:r w:rsidRPr="00791D37">
        <w:t xml:space="preserve">son usadas para transmitir las señales </w:t>
      </w:r>
      <w:del w:id="2149" w:author="JORGE CONTRERAS ORTIZ" w:date="2021-09-05T15:55:00Z">
        <w:r w:rsidRPr="00791D37" w:rsidDel="003F4166">
          <w:delText xml:space="preserve">que se </w:delText>
        </w:r>
      </w:del>
      <w:del w:id="2150" w:author="JORGE CONTRERAS ORTIZ" w:date="2021-09-05T15:49:00Z">
        <w:r w:rsidRPr="00791D37" w:rsidDel="003F4166">
          <w:delText>recogerán posteriormente</w:delText>
        </w:r>
      </w:del>
      <w:ins w:id="2151" w:author="JORGE CONTRERAS ORTIZ" w:date="2021-09-05T15:55:00Z">
        <w:r w:rsidR="003F4166">
          <w:t>recogidas</w:t>
        </w:r>
      </w:ins>
      <w:r w:rsidRPr="00791D37">
        <w:t xml:space="preserve"> en los sensores con el resto de diferentes componentes, como los routers, puentes, LAN, WAN y MAN</w:t>
      </w:r>
      <w:ins w:id="2152" w:author="JORGE CONTRERAS ORTIZ" w:date="2021-09-05T15:56:00Z">
        <w:r w:rsidR="003F4166">
          <w:t>, por lo que se genera una gran cantidad de datos</w:t>
        </w:r>
      </w:ins>
      <w:r w:rsidRPr="00791D37">
        <w:t xml:space="preserve">. </w:t>
      </w:r>
      <w:del w:id="2153" w:author="JORGE CONTRERAS ORTIZ" w:date="2021-09-05T15:52:00Z">
        <w:r w:rsidRPr="00791D37" w:rsidDel="003F4166">
          <w:delText xml:space="preserve">Esta </w:delText>
        </w:r>
      </w:del>
      <w:ins w:id="2154" w:author="JORGE CONTRERAS ORTIZ" w:date="2021-09-05T15:52:00Z">
        <w:r w:rsidR="003F4166">
          <w:t>Para</w:t>
        </w:r>
        <w:r w:rsidR="003F4166" w:rsidRPr="00791D37">
          <w:t xml:space="preserve"> </w:t>
        </w:r>
      </w:ins>
      <w:ins w:id="2155" w:author="JORGE CONTRERAS ORTIZ" w:date="2021-09-05T15:56:00Z">
        <w:r w:rsidR="003F4166">
          <w:t xml:space="preserve">la </w:t>
        </w:r>
      </w:ins>
      <w:r w:rsidRPr="00791D37">
        <w:t xml:space="preserve">conectividad de las redes </w:t>
      </w:r>
      <w:del w:id="2156" w:author="JORGE CONTRERAS ORTIZ" w:date="2021-09-05T15:52:00Z">
        <w:r w:rsidRPr="00791D37" w:rsidDel="003F4166">
          <w:delText xml:space="preserve">para los sensores </w:delText>
        </w:r>
      </w:del>
      <w:r w:rsidRPr="00791D37">
        <w:t xml:space="preserve">se puede utilizar cualquiera de las tecnologías disponibles como el Wi-Fi, LTE, etc. Para la </w:t>
      </w:r>
      <w:del w:id="2157" w:author="JORGE CONTRERAS ORTIZ" w:date="2021-09-05T15:52:00Z">
        <w:r w:rsidRPr="00791D37" w:rsidDel="003F4166">
          <w:delText>generación de esta red</w:delText>
        </w:r>
      </w:del>
      <w:ins w:id="2158" w:author="JORGE CONTRERAS ORTIZ" w:date="2021-09-05T15:52:00Z">
        <w:r w:rsidR="003F4166">
          <w:t>elección de</w:t>
        </w:r>
      </w:ins>
      <w:ins w:id="2159" w:author="JORGE CONTRERAS ORTIZ" w:date="2021-09-05T15:53:00Z">
        <w:r w:rsidR="003F4166">
          <w:t xml:space="preserve"> esa conectividad</w:t>
        </w:r>
      </w:ins>
      <w:r w:rsidRPr="00791D37">
        <w:t xml:space="preserve"> se deben seguir las siguientes bases:</w:t>
      </w:r>
    </w:p>
    <w:p w14:paraId="15587AE8" w14:textId="77777777" w:rsidR="00DA3B27" w:rsidRPr="00791D37" w:rsidRDefault="00DA3B27" w:rsidP="00791D37">
      <w:pPr>
        <w:pStyle w:val="Prrafodelista"/>
        <w:numPr>
          <w:ilvl w:val="0"/>
          <w:numId w:val="2"/>
        </w:numPr>
      </w:pPr>
      <w:r w:rsidRPr="00791D37">
        <w:t>Alta tasa de datos.</w:t>
      </w:r>
    </w:p>
    <w:p w14:paraId="7E6FC21C" w14:textId="77777777" w:rsidR="00DA3B27" w:rsidRPr="00791D37" w:rsidRDefault="00DA3B27" w:rsidP="00791D37">
      <w:pPr>
        <w:pStyle w:val="Prrafodelista"/>
        <w:numPr>
          <w:ilvl w:val="0"/>
          <w:numId w:val="2"/>
        </w:numPr>
      </w:pPr>
      <w:r w:rsidRPr="00791D37">
        <w:t>Bajos precios en uso de datos.</w:t>
      </w:r>
    </w:p>
    <w:p w14:paraId="2076B658" w14:textId="77777777" w:rsidR="00DA3B27" w:rsidRPr="00791D37" w:rsidRDefault="00DA3B27" w:rsidP="00791D37">
      <w:pPr>
        <w:pStyle w:val="Prrafodelista"/>
        <w:numPr>
          <w:ilvl w:val="0"/>
          <w:numId w:val="2"/>
        </w:numPr>
      </w:pPr>
      <w:r w:rsidRPr="00791D37">
        <w:t>Despliegue IPV6</w:t>
      </w:r>
    </w:p>
    <w:p w14:paraId="053DFF5A" w14:textId="5E000690" w:rsidR="00DA3B27" w:rsidRPr="00791D37" w:rsidDel="003F4166" w:rsidRDefault="00DA3B27" w:rsidP="00791D37">
      <w:pPr>
        <w:rPr>
          <w:del w:id="2160" w:author="JORGE CONTRERAS ORTIZ" w:date="2021-09-05T15:57:00Z"/>
        </w:rPr>
      </w:pPr>
      <w:bookmarkStart w:id="2161" w:name="_Toc81761723"/>
      <w:bookmarkStart w:id="2162" w:name="_Toc81764062"/>
      <w:bookmarkStart w:id="2163" w:name="_Toc81765194"/>
      <w:bookmarkEnd w:id="2161"/>
      <w:bookmarkEnd w:id="2162"/>
      <w:bookmarkEnd w:id="2163"/>
    </w:p>
    <w:p w14:paraId="3679C7B5" w14:textId="7847FE58" w:rsidR="00DA3B27" w:rsidRPr="00791D37" w:rsidRDefault="001A4F03" w:rsidP="00FE1EC4">
      <w:pPr>
        <w:pStyle w:val="Ttulo4"/>
      </w:pPr>
      <w:bookmarkStart w:id="2164" w:name="_Toc81499335"/>
      <w:bookmarkStart w:id="2165" w:name="_Toc81765195"/>
      <w:r w:rsidRPr="00791D37">
        <w:t>INTERNET</w:t>
      </w:r>
      <w:bookmarkEnd w:id="2164"/>
      <w:bookmarkEnd w:id="2165"/>
    </w:p>
    <w:p w14:paraId="78EF4471" w14:textId="77777777" w:rsidR="00DA3B27" w:rsidRPr="00791D37" w:rsidRDefault="00DA3B27" w:rsidP="00791D37"/>
    <w:p w14:paraId="431FB22A" w14:textId="2D100045" w:rsidR="00DA3B27" w:rsidRPr="00791D37" w:rsidRDefault="00DA3B27" w:rsidP="00791D37">
      <w:r w:rsidRPr="00791D37">
        <w:t xml:space="preserve">El Internet es el sistema de redes de ordenadores interconectados globalmente usando el protocolo de internet para unir los diferentes dispositivos. </w:t>
      </w:r>
      <w:del w:id="2166" w:author="JORGE CONTRERAS ORTIZ" w:date="2021-09-05T16:02:00Z">
        <w:r w:rsidRPr="00791D37" w:rsidDel="001A4F03">
          <w:delText>Internet da la posibilidad de nuevos servicios, acelerando y permitiendo nuevas zonas de interacción con mensajes instantáneos y social networking, entre otros.</w:delText>
        </w:r>
        <w:commentRangeEnd w:id="2103"/>
        <w:r w:rsidRPr="00791D37" w:rsidDel="001A4F03">
          <w:rPr>
            <w:rStyle w:val="Refdecomentario"/>
          </w:rPr>
          <w:commentReference w:id="2103"/>
        </w:r>
      </w:del>
    </w:p>
    <w:p w14:paraId="3202C80E" w14:textId="77777777" w:rsidR="00DA3B27" w:rsidRPr="00791D37" w:rsidRDefault="00DA3B27" w:rsidP="00791D37"/>
    <w:p w14:paraId="2FC18FE9" w14:textId="3662EC6F" w:rsidR="00DA3B27" w:rsidRPr="00791D37" w:rsidRDefault="001A4F03" w:rsidP="00FE1EC4">
      <w:pPr>
        <w:pStyle w:val="Ttulo4"/>
      </w:pPr>
      <w:bookmarkStart w:id="2167" w:name="_Toc81499336"/>
      <w:bookmarkStart w:id="2168" w:name="_Toc81765196"/>
      <w:r w:rsidRPr="00791D37">
        <w:t>SERVICIOS BACKEND</w:t>
      </w:r>
      <w:bookmarkEnd w:id="2167"/>
      <w:bookmarkEnd w:id="2168"/>
    </w:p>
    <w:p w14:paraId="2FBABAC8" w14:textId="1D5FBF65" w:rsidR="00DA3B27" w:rsidRDefault="00DA3B27" w:rsidP="00791D37">
      <w:pPr>
        <w:rPr>
          <w:ins w:id="2169" w:author="JORGE CONTRERAS ORTIZ" w:date="2021-09-05T16:05:00Z"/>
        </w:rPr>
      </w:pPr>
    </w:p>
    <w:p w14:paraId="670004BC" w14:textId="78DFA6FD" w:rsidR="005A11AB" w:rsidRPr="00791D37" w:rsidRDefault="001A4F03" w:rsidP="005A11AB">
      <w:pPr>
        <w:rPr>
          <w:ins w:id="2170" w:author="JORGE CONTRERAS ORTIZ" w:date="2021-09-05T16:09:00Z"/>
        </w:rPr>
      </w:pPr>
      <w:ins w:id="2171" w:author="JORGE CONTRERAS ORTIZ" w:date="2021-09-05T16:05:00Z">
        <w:r>
          <w:t>Los</w:t>
        </w:r>
        <w:r w:rsidRPr="00791D37">
          <w:t xml:space="preserve"> Servicios Backend se definen como un conjunto de servicios basados en la nube que ayudan a construir la aplicación IoT o aplicación Backend. Tienen un</w:t>
        </w:r>
        <w:r>
          <w:t>a alta tase d</w:t>
        </w:r>
      </w:ins>
      <w:ins w:id="2172" w:author="JORGE CONTRERAS ORTIZ" w:date="2021-09-05T16:06:00Z">
        <w:r>
          <w:t xml:space="preserve">e </w:t>
        </w:r>
      </w:ins>
      <w:ins w:id="2173" w:author="JORGE CONTRERAS ORTIZ" w:date="2021-09-05T16:05:00Z">
        <w:r w:rsidRPr="00791D37">
          <w:t>almacenamiento de datos y una fácil gestión de usuarios</w:t>
        </w:r>
      </w:ins>
      <w:ins w:id="2174" w:author="JORGE CONTRERAS ORTIZ" w:date="2021-09-05T16:06:00Z">
        <w:r>
          <w:t xml:space="preserve">, lo que proporciona una </w:t>
        </w:r>
      </w:ins>
      <w:ins w:id="2175" w:author="JORGE CONTRERAS ORTIZ" w:date="2021-09-05T16:07:00Z">
        <w:r>
          <w:t>solución a empresas dedicadas a IoT.</w:t>
        </w:r>
      </w:ins>
      <w:ins w:id="2176" w:author="JORGE CONTRERAS ORTIZ" w:date="2021-09-05T16:05:00Z">
        <w:r w:rsidRPr="00791D37">
          <w:t xml:space="preserve"> </w:t>
        </w:r>
      </w:ins>
      <w:ins w:id="2177" w:author="JORGE CONTRERAS ORTIZ" w:date="2021-09-05T16:09:00Z">
        <w:r w:rsidR="005A11AB" w:rsidRPr="00791D37">
          <w:t xml:space="preserve">Una vez se recolectan los datos, se envían a la nube, donde se guardarán en servidores que permitirán al usuario </w:t>
        </w:r>
      </w:ins>
      <w:ins w:id="2178" w:author="JORGE CONTRERAS ORTIZ" w:date="2021-09-05T16:16:00Z">
        <w:r w:rsidR="005A11AB">
          <w:t xml:space="preserve">la computación de </w:t>
        </w:r>
      </w:ins>
      <w:ins w:id="2179" w:author="JORGE CONTRERAS ORTIZ" w:date="2021-09-05T16:17:00Z">
        <w:r w:rsidR="005A11AB">
          <w:t>dichos datos</w:t>
        </w:r>
      </w:ins>
      <w:ins w:id="2180" w:author="JORGE CONTRERAS ORTIZ" w:date="2021-09-05T16:09:00Z">
        <w:r w:rsidR="005A11AB" w:rsidRPr="00791D37">
          <w:t>.</w:t>
        </w:r>
      </w:ins>
    </w:p>
    <w:p w14:paraId="7D3E362B" w14:textId="06C28B13" w:rsidR="001A4F03" w:rsidDel="005A11AB" w:rsidRDefault="001A4F03" w:rsidP="00791D37">
      <w:pPr>
        <w:rPr>
          <w:del w:id="2181" w:author="JORGE CONTRERAS ORTIZ" w:date="2021-09-05T16:05:00Z"/>
        </w:rPr>
      </w:pPr>
    </w:p>
    <w:p w14:paraId="299C5C08" w14:textId="0FE13013" w:rsidR="00DA3B27" w:rsidRPr="00791D37" w:rsidRDefault="00DA3B27" w:rsidP="00791D37">
      <w:r w:rsidRPr="00791D37">
        <w:t xml:space="preserve">Los </w:t>
      </w:r>
      <w:ins w:id="2182" w:author="JORGE CONTRERAS ORTIZ" w:date="2021-09-05T16:10:00Z">
        <w:r w:rsidR="005A11AB">
          <w:t xml:space="preserve">principales </w:t>
        </w:r>
      </w:ins>
      <w:r w:rsidRPr="00791D37">
        <w:t xml:space="preserve">servicios </w:t>
      </w:r>
      <w:ins w:id="2183" w:author="JORGE CONTRERAS ORTIZ" w:date="2021-09-05T16:02:00Z">
        <w:r w:rsidR="001A4F03">
          <w:t xml:space="preserve">Backend </w:t>
        </w:r>
      </w:ins>
      <w:r w:rsidRPr="00791D37">
        <w:t xml:space="preserve">principales </w:t>
      </w:r>
      <w:del w:id="2184" w:author="JORGE CONTRERAS ORTIZ" w:date="2021-09-05T16:10:00Z">
        <w:r w:rsidRPr="00791D37" w:rsidDel="005A11AB">
          <w:delText>que se ofrecen</w:delText>
        </w:r>
      </w:del>
      <w:ins w:id="2185" w:author="JORGE CONTRERAS ORTIZ" w:date="2021-09-05T16:10:00Z">
        <w:r w:rsidR="005A11AB">
          <w:t>existentes</w:t>
        </w:r>
      </w:ins>
      <w:r w:rsidRPr="00791D37">
        <w:t xml:space="preserve"> son:</w:t>
      </w:r>
    </w:p>
    <w:p w14:paraId="6E835C6B" w14:textId="77777777" w:rsidR="00DA3B27" w:rsidRPr="00791D37" w:rsidRDefault="00DA3B27" w:rsidP="00791D37">
      <w:pPr>
        <w:pStyle w:val="Prrafodelista"/>
        <w:numPr>
          <w:ilvl w:val="0"/>
          <w:numId w:val="2"/>
        </w:numPr>
      </w:pPr>
      <w:r w:rsidRPr="00791D37">
        <w:t>Monitorización de dispositivos.</w:t>
      </w:r>
    </w:p>
    <w:p w14:paraId="407D79F2" w14:textId="77777777" w:rsidR="00DA3B27" w:rsidRPr="00791D37" w:rsidRDefault="00DA3B27" w:rsidP="00791D37">
      <w:pPr>
        <w:pStyle w:val="Prrafodelista"/>
        <w:numPr>
          <w:ilvl w:val="0"/>
          <w:numId w:val="2"/>
        </w:numPr>
      </w:pPr>
      <w:r w:rsidRPr="00791D37">
        <w:t>Servicios de control de dispositivos.</w:t>
      </w:r>
    </w:p>
    <w:p w14:paraId="28BC032B" w14:textId="77777777" w:rsidR="00DA3B27" w:rsidRPr="00791D37" w:rsidRDefault="00DA3B27" w:rsidP="00791D37">
      <w:pPr>
        <w:pStyle w:val="Prrafodelista"/>
        <w:numPr>
          <w:ilvl w:val="0"/>
          <w:numId w:val="2"/>
        </w:numPr>
      </w:pPr>
      <w:r w:rsidRPr="00791D37">
        <w:t>Servicios de publicación de datos.</w:t>
      </w:r>
    </w:p>
    <w:p w14:paraId="4FD262AF" w14:textId="2CC729A3" w:rsidR="00DA3B27" w:rsidRPr="00791D37" w:rsidDel="005A11AB" w:rsidRDefault="00DA3B27" w:rsidP="00675D5A">
      <w:pPr>
        <w:pStyle w:val="Prrafodelista"/>
        <w:numPr>
          <w:ilvl w:val="0"/>
          <w:numId w:val="2"/>
        </w:numPr>
        <w:rPr>
          <w:del w:id="2186" w:author="JORGE CONTRERAS ORTIZ" w:date="2021-09-05T16:10:00Z"/>
        </w:rPr>
      </w:pPr>
      <w:r w:rsidRPr="00791D37">
        <w:t>Servicios de búsqueda de datos.</w:t>
      </w:r>
    </w:p>
    <w:p w14:paraId="5520BA26" w14:textId="7567777C" w:rsidR="00DA3B27" w:rsidRPr="00791D37" w:rsidDel="001A4F03" w:rsidRDefault="00DA3B27">
      <w:pPr>
        <w:pStyle w:val="Prrafodelista"/>
        <w:numPr>
          <w:ilvl w:val="0"/>
          <w:numId w:val="2"/>
        </w:numPr>
        <w:rPr>
          <w:del w:id="2187" w:author="JORGE CONTRERAS ORTIZ" w:date="2021-09-05T16:05:00Z"/>
        </w:rPr>
        <w:pPrChange w:id="2188" w:author="JORGE CONTRERAS ORTIZ" w:date="2021-09-05T16:10:00Z">
          <w:pPr/>
        </w:pPrChange>
      </w:pPr>
      <w:del w:id="2189" w:author="JORGE CONTRERAS ORTIZ" w:date="2021-09-05T16:05:00Z">
        <w:r w:rsidRPr="00791D37" w:rsidDel="001A4F03">
          <w:delText>Estos Servicios Backend se definen como un conjunto de servicios basados en la nube que ayudan a construir la aplicación IoT o aplicación Backend. Tienen un rápido almacenamiento de datos y una fácil gestión de usuarios. Para toda estrategia de una empresa IoT es una solución bonita. La parte delantera de una solución IoT asegura al usuario final un aumento de seguridad o añadirá valor en sus vidas.</w:delText>
        </w:r>
      </w:del>
    </w:p>
    <w:p w14:paraId="63923731" w14:textId="6EBD15F3" w:rsidR="00DA3B27" w:rsidRPr="00791D37" w:rsidDel="005A11AB" w:rsidRDefault="00DA3B27">
      <w:pPr>
        <w:pStyle w:val="Prrafodelista"/>
        <w:rPr>
          <w:del w:id="2190" w:author="JORGE CONTRERAS ORTIZ" w:date="2021-09-05T16:09:00Z"/>
        </w:rPr>
        <w:pPrChange w:id="2191" w:author="JORGE CONTRERAS ORTIZ" w:date="2021-09-05T16:10:00Z">
          <w:pPr/>
        </w:pPrChange>
      </w:pPr>
      <w:del w:id="2192" w:author="JORGE CONTRERAS ORTIZ" w:date="2021-09-05T16:09:00Z">
        <w:r w:rsidRPr="00791D37" w:rsidDel="005A11AB">
          <w:delText>Una vez se recolectan los datos</w:delText>
        </w:r>
      </w:del>
      <w:del w:id="2193" w:author="JORGE CONTRERAS ORTIZ" w:date="2021-09-05T16:04:00Z">
        <w:r w:rsidRPr="00791D37" w:rsidDel="001A4F03">
          <w:delText xml:space="preserve"> con el producto</w:delText>
        </w:r>
      </w:del>
      <w:del w:id="2194" w:author="JORGE CONTRERAS ORTIZ" w:date="2021-09-05T16:09:00Z">
        <w:r w:rsidRPr="00791D37" w:rsidDel="005A11AB">
          <w:delText>, se envían a la nube, donde se guardarán en servidores que permitirán al usuario computar</w:delText>
        </w:r>
      </w:del>
      <w:del w:id="2195" w:author="JORGE CONTRERAS ORTIZ" w:date="2021-09-05T16:04:00Z">
        <w:r w:rsidRPr="00791D37" w:rsidDel="001A4F03">
          <w:delText>los</w:delText>
        </w:r>
      </w:del>
      <w:del w:id="2196" w:author="JORGE CONTRERAS ORTIZ" w:date="2021-09-05T16:09:00Z">
        <w:r w:rsidRPr="00791D37" w:rsidDel="005A11AB">
          <w:delText>.</w:delText>
        </w:r>
      </w:del>
    </w:p>
    <w:p w14:paraId="7B5C4883" w14:textId="77777777" w:rsidR="00DA3B27" w:rsidRPr="00791D37" w:rsidRDefault="00DA3B27">
      <w:pPr>
        <w:pStyle w:val="Prrafodelista"/>
        <w:pPrChange w:id="2197" w:author="JORGE CONTRERAS ORTIZ" w:date="2021-09-05T16:10:00Z">
          <w:pPr/>
        </w:pPrChange>
      </w:pPr>
    </w:p>
    <w:p w14:paraId="1E56B125" w14:textId="77777777" w:rsidR="00DA3B27" w:rsidRPr="00791D37" w:rsidRDefault="00DA3B27" w:rsidP="00791D37"/>
    <w:p w14:paraId="7ED68D1D" w14:textId="5821AF4A" w:rsidR="00DA3B27" w:rsidRPr="00791D37" w:rsidRDefault="001A4F03" w:rsidP="00FE1EC4">
      <w:pPr>
        <w:pStyle w:val="Ttulo4"/>
      </w:pPr>
      <w:bookmarkStart w:id="2198" w:name="_Toc81499337"/>
      <w:bookmarkStart w:id="2199" w:name="_Toc81765197"/>
      <w:r w:rsidRPr="00791D37">
        <w:t>APLICACIONES</w:t>
      </w:r>
      <w:bookmarkEnd w:id="2198"/>
      <w:bookmarkEnd w:id="2199"/>
    </w:p>
    <w:p w14:paraId="07F085FA" w14:textId="77777777" w:rsidR="00DA3B27" w:rsidRPr="00791D37" w:rsidRDefault="00DA3B27" w:rsidP="00791D37"/>
    <w:p w14:paraId="315085CA" w14:textId="77777777" w:rsidR="00DA3B27" w:rsidRPr="00791D37" w:rsidRDefault="00DA3B27" w:rsidP="00791D37">
      <w:r w:rsidRPr="00791D37">
        <w:t>Las principales aplicaciones para IoT son:</w:t>
      </w:r>
    </w:p>
    <w:p w14:paraId="7929522C" w14:textId="77777777" w:rsidR="00DA3B27" w:rsidRPr="00791D37" w:rsidRDefault="00DA3B27" w:rsidP="00791D37">
      <w:pPr>
        <w:pStyle w:val="Prrafodelista"/>
        <w:numPr>
          <w:ilvl w:val="0"/>
          <w:numId w:val="2"/>
        </w:numPr>
      </w:pPr>
      <w:r w:rsidRPr="00791D37">
        <w:t>Smart Home</w:t>
      </w:r>
    </w:p>
    <w:p w14:paraId="4142603D" w14:textId="77777777" w:rsidR="00DA3B27" w:rsidRPr="00791D37" w:rsidRDefault="00DA3B27" w:rsidP="00791D37">
      <w:pPr>
        <w:pStyle w:val="Prrafodelista"/>
        <w:numPr>
          <w:ilvl w:val="0"/>
          <w:numId w:val="2"/>
        </w:numPr>
      </w:pPr>
      <w:r w:rsidRPr="00791D37">
        <w:t>Accesorios</w:t>
      </w:r>
    </w:p>
    <w:p w14:paraId="2A72E08C" w14:textId="77777777" w:rsidR="00DA3B27" w:rsidRPr="00791D37" w:rsidRDefault="00DA3B27" w:rsidP="00791D37">
      <w:pPr>
        <w:pStyle w:val="Prrafodelista"/>
        <w:numPr>
          <w:ilvl w:val="0"/>
          <w:numId w:val="2"/>
        </w:numPr>
      </w:pPr>
      <w:r w:rsidRPr="00791D37">
        <w:t>Coches conectados</w:t>
      </w:r>
    </w:p>
    <w:p w14:paraId="141D3347" w14:textId="77777777" w:rsidR="00DA3B27" w:rsidRPr="00791D37" w:rsidRDefault="00DA3B27" w:rsidP="00791D37">
      <w:pPr>
        <w:pStyle w:val="Prrafodelista"/>
        <w:numPr>
          <w:ilvl w:val="0"/>
          <w:numId w:val="2"/>
        </w:numPr>
      </w:pPr>
      <w:r w:rsidRPr="00791D37">
        <w:t>Smart Cities</w:t>
      </w:r>
    </w:p>
    <w:p w14:paraId="3F44EB28" w14:textId="77777777" w:rsidR="00DA3B27" w:rsidRPr="00791D37" w:rsidRDefault="00DA3B27" w:rsidP="00791D37">
      <w:pPr>
        <w:pStyle w:val="Prrafodelista"/>
        <w:numPr>
          <w:ilvl w:val="0"/>
          <w:numId w:val="2"/>
        </w:numPr>
      </w:pPr>
      <w:r w:rsidRPr="00791D37">
        <w:t>IoT en la Agricultura</w:t>
      </w:r>
    </w:p>
    <w:p w14:paraId="51FE387E" w14:textId="77777777" w:rsidR="00DA3B27" w:rsidRPr="00791D37" w:rsidRDefault="00DA3B27" w:rsidP="00791D37"/>
    <w:p w14:paraId="20CA273F" w14:textId="1EC37655" w:rsidR="00DA3B27" w:rsidRPr="00791D37" w:rsidRDefault="00B83329" w:rsidP="00791D37">
      <w:pPr>
        <w:pStyle w:val="Ttulo3"/>
      </w:pPr>
      <w:bookmarkStart w:id="2200" w:name="_Toc81499338"/>
      <w:bookmarkStart w:id="2201" w:name="_Toc81765198"/>
      <w:r w:rsidRPr="00791D37">
        <w:t>SENSORES</w:t>
      </w:r>
      <w:bookmarkEnd w:id="2200"/>
      <w:bookmarkEnd w:id="2201"/>
    </w:p>
    <w:p w14:paraId="06505DD4" w14:textId="77777777" w:rsidR="00DA3B27" w:rsidRPr="00791D37" w:rsidRDefault="00DA3B27" w:rsidP="00791D37"/>
    <w:p w14:paraId="542C3B7F" w14:textId="77777777" w:rsidR="00DA3B27" w:rsidRPr="00791D37" w:rsidRDefault="00DA3B27" w:rsidP="00791D37">
      <w:pPr>
        <w:rPr>
          <w:b/>
          <w:bCs/>
        </w:rPr>
      </w:pPr>
      <w:r w:rsidRPr="00791D37">
        <w:t xml:space="preserve">Los sensores son el componente más importante en IoT. Es el dispositivo que se opera con baja potencia, menos energía y recursos limitados de almacenamiento. Hay dos tipos de clases de sensores, según nos fijemos en </w:t>
      </w:r>
      <w:r w:rsidRPr="00791D37">
        <w:rPr>
          <w:b/>
          <w:bCs/>
        </w:rPr>
        <w:t>el tipo de</w:t>
      </w:r>
      <w:r w:rsidRPr="00791D37">
        <w:t xml:space="preserve"> </w:t>
      </w:r>
      <w:r w:rsidRPr="00791D37">
        <w:rPr>
          <w:b/>
          <w:bCs/>
        </w:rPr>
        <w:t>salida</w:t>
      </w:r>
      <w:r w:rsidRPr="00791D37">
        <w:t xml:space="preserve"> o el </w:t>
      </w:r>
      <w:r w:rsidRPr="00791D37">
        <w:rPr>
          <w:b/>
          <w:bCs/>
        </w:rPr>
        <w:t>tipo de dato.</w:t>
      </w:r>
    </w:p>
    <w:p w14:paraId="3FF35ACB" w14:textId="77777777" w:rsidR="00DA3B27" w:rsidRPr="00791D37" w:rsidRDefault="00DA3B27" w:rsidP="00791D37">
      <w:r w:rsidRPr="00791D37">
        <w:t xml:space="preserve">Según el </w:t>
      </w:r>
      <w:r w:rsidRPr="00791D37">
        <w:rPr>
          <w:b/>
          <w:bCs/>
        </w:rPr>
        <w:t>tipo de salida</w:t>
      </w:r>
      <w:r w:rsidRPr="00791D37">
        <w:t xml:space="preserve"> tenemos las siguientes clases de sensores:</w:t>
      </w:r>
    </w:p>
    <w:p w14:paraId="75EEE78C" w14:textId="3B18D7A5" w:rsidR="00DA3B27" w:rsidRPr="002129C6" w:rsidDel="002129C6" w:rsidRDefault="00DA3B27" w:rsidP="002129C6">
      <w:pPr>
        <w:pStyle w:val="Prrafodelista"/>
        <w:numPr>
          <w:ilvl w:val="0"/>
          <w:numId w:val="4"/>
        </w:numPr>
        <w:rPr>
          <w:del w:id="2202" w:author="JORGE CONTRERAS ORTIZ" w:date="2021-09-05T16:17:00Z"/>
          <w:b/>
          <w:bCs/>
          <w:rPrChange w:id="2203" w:author="JORGE CONTRERAS ORTIZ" w:date="2021-09-05T16:25:00Z">
            <w:rPr>
              <w:del w:id="2204" w:author="JORGE CONTRERAS ORTIZ" w:date="2021-09-05T16:17:00Z"/>
            </w:rPr>
          </w:rPrChange>
        </w:rPr>
      </w:pPr>
      <w:r w:rsidRPr="005A11AB">
        <w:rPr>
          <w:b/>
          <w:bCs/>
        </w:rPr>
        <w:t xml:space="preserve">Sensores Analógicos: </w:t>
      </w:r>
      <w:r w:rsidRPr="00791D37">
        <w:t>Estos sensores generan</w:t>
      </w:r>
      <w:ins w:id="2205" w:author="JORGE CONTRERAS ORTIZ" w:date="2021-09-05T16:18:00Z">
        <w:r w:rsidR="005B41E7">
          <w:t xml:space="preserve"> como salida</w:t>
        </w:r>
      </w:ins>
      <w:r w:rsidRPr="00791D37">
        <w:t xml:space="preserve"> una señal continua</w:t>
      </w:r>
      <w:del w:id="2206" w:author="JORGE CONTRERAS ORTIZ" w:date="2021-09-05T16:18:00Z">
        <w:r w:rsidRPr="00791D37" w:rsidDel="005B41E7">
          <w:delText xml:space="preserve"> de salida</w:delText>
        </w:r>
      </w:del>
      <w:r w:rsidRPr="00791D37">
        <w:t xml:space="preserve">. </w:t>
      </w:r>
      <w:del w:id="2207" w:author="JORGE CONTRERAS ORTIZ" w:date="2021-09-05T16:19:00Z">
        <w:r w:rsidRPr="00791D37" w:rsidDel="005B41E7">
          <w:delText xml:space="preserve">Sensores de este tipo son como los acelerómetros, sensor de presión, de sonido, de temperatura, etc. </w:delText>
        </w:r>
      </w:del>
      <w:r w:rsidRPr="00791D37">
        <w:t>Sensores que captan cantidades analógicas y que son continuas en la naturaleza</w:t>
      </w:r>
      <w:ins w:id="2208" w:author="JORGE CONTRERAS ORTIZ" w:date="2021-09-05T16:18:00Z">
        <w:r w:rsidR="005B41E7">
          <w:t xml:space="preserve">, como pueden ser los acelerómetros, barómetros, </w:t>
        </w:r>
      </w:ins>
      <w:ins w:id="2209" w:author="JORGE CONTRERAS ORTIZ" w:date="2021-09-05T16:19:00Z">
        <w:r w:rsidR="005B41E7">
          <w:t>sensores de sonido, temperatura, etc.</w:t>
        </w:r>
      </w:ins>
      <w:ins w:id="2210" w:author="JORGE CONTRERAS ORTIZ" w:date="2021-09-05T16:25:00Z">
        <w:r w:rsidR="002129C6">
          <w:t xml:space="preserve"> </w:t>
        </w:r>
      </w:ins>
      <w:del w:id="2211" w:author="JORGE CONTRERAS ORTIZ" w:date="2021-09-05T16:18:00Z">
        <w:r w:rsidRPr="00791D37" w:rsidDel="005B41E7">
          <w:delText>.</w:delText>
        </w:r>
      </w:del>
    </w:p>
    <w:p w14:paraId="4315B06E" w14:textId="77777777" w:rsidR="002129C6" w:rsidRPr="002129C6" w:rsidRDefault="002129C6">
      <w:pPr>
        <w:pStyle w:val="Prrafodelista"/>
        <w:numPr>
          <w:ilvl w:val="0"/>
          <w:numId w:val="4"/>
        </w:numPr>
        <w:rPr>
          <w:ins w:id="2212" w:author="JORGE CONTRERAS ORTIZ" w:date="2021-09-05T16:25:00Z"/>
          <w:b/>
          <w:bCs/>
          <w:rPrChange w:id="2213" w:author="JORGE CONTRERAS ORTIZ" w:date="2021-09-05T16:24:00Z">
            <w:rPr>
              <w:ins w:id="2214" w:author="JORGE CONTRERAS ORTIZ" w:date="2021-09-05T16:25:00Z"/>
            </w:rPr>
          </w:rPrChange>
        </w:rPr>
      </w:pPr>
    </w:p>
    <w:p w14:paraId="6935E2D6" w14:textId="77777777" w:rsidR="00DA3B27" w:rsidRPr="002129C6" w:rsidRDefault="00DA3B27">
      <w:pPr>
        <w:pStyle w:val="Prrafodelista"/>
        <w:rPr>
          <w:b/>
          <w:bCs/>
          <w:rPrChange w:id="2215" w:author="JORGE CONTRERAS ORTIZ" w:date="2021-09-05T16:24:00Z">
            <w:rPr/>
          </w:rPrChange>
        </w:rPr>
        <w:pPrChange w:id="2216" w:author="JORGE CONTRERAS ORTIZ" w:date="2021-09-05T16:25:00Z">
          <w:pPr/>
        </w:pPrChange>
      </w:pPr>
    </w:p>
    <w:p w14:paraId="534C2B0B" w14:textId="477A49A0" w:rsidR="00DA3B27" w:rsidRPr="00791D37" w:rsidRDefault="00DA3B27" w:rsidP="00791D37">
      <w:pPr>
        <w:pStyle w:val="Prrafodelista"/>
        <w:numPr>
          <w:ilvl w:val="0"/>
          <w:numId w:val="4"/>
        </w:numPr>
        <w:rPr>
          <w:b/>
          <w:bCs/>
        </w:rPr>
      </w:pPr>
      <w:r w:rsidRPr="00791D37">
        <w:rPr>
          <w:b/>
          <w:bCs/>
        </w:rPr>
        <w:t xml:space="preserve">Sensores Digitales: </w:t>
      </w:r>
      <w:del w:id="2217" w:author="JORGE CONTRERAS ORTIZ" w:date="2021-09-05T16:23:00Z">
        <w:r w:rsidRPr="00791D37" w:rsidDel="002129C6">
          <w:delText xml:space="preserve">Son usados para medidas analíticas generalmente. </w:delText>
        </w:r>
      </w:del>
      <w:r w:rsidRPr="00791D37">
        <w:t xml:space="preserve">Producen una salida binaria, un “1” lógico o un “0” lógico, son valores discretos que pueden ser un solo “bit” (transmisión serie) o un conjunto de bits </w:t>
      </w:r>
      <w:r w:rsidRPr="00791D37">
        <w:lastRenderedPageBreak/>
        <w:t>formando un único “byte” de salida (transmisión paralela)</w:t>
      </w:r>
      <w:ins w:id="2218" w:author="JORGE CONTRERAS ORTIZ" w:date="2021-09-05T16:23:00Z">
        <w:r w:rsidR="002129C6">
          <w:t>. Por esto, se usan por lo general para medidas analíticas.</w:t>
        </w:r>
      </w:ins>
      <w:del w:id="2219" w:author="JORGE CONTRERAS ORTIZ" w:date="2021-09-05T16:22:00Z">
        <w:r w:rsidRPr="00791D37" w:rsidDel="002129C6">
          <w:delText>.</w:delText>
        </w:r>
      </w:del>
    </w:p>
    <w:p w14:paraId="2C1C3624" w14:textId="77777777" w:rsidR="00DA3B27" w:rsidRPr="00791D37" w:rsidRDefault="00DA3B27" w:rsidP="00791D37">
      <w:r w:rsidRPr="00791D37">
        <w:t xml:space="preserve">Por otro lado, según el </w:t>
      </w:r>
      <w:r w:rsidRPr="00791D37">
        <w:rPr>
          <w:b/>
          <w:bCs/>
        </w:rPr>
        <w:t>tipo de dato</w:t>
      </w:r>
      <w:r w:rsidRPr="00791D37">
        <w:t xml:space="preserve"> tenemos las siguientes clases de sensores:</w:t>
      </w:r>
    </w:p>
    <w:p w14:paraId="5155C131" w14:textId="5C64A29C" w:rsidR="00DA3B27" w:rsidRPr="00791D37" w:rsidDel="002129C6" w:rsidRDefault="00DA3B27" w:rsidP="00791D37">
      <w:pPr>
        <w:pStyle w:val="Prrafodelista"/>
        <w:numPr>
          <w:ilvl w:val="0"/>
          <w:numId w:val="5"/>
        </w:numPr>
        <w:rPr>
          <w:del w:id="2220" w:author="JORGE CONTRERAS ORTIZ" w:date="2021-09-05T16:25:00Z"/>
          <w:b/>
          <w:bCs/>
        </w:rPr>
      </w:pPr>
      <w:r w:rsidRPr="002129C6">
        <w:rPr>
          <w:b/>
          <w:bCs/>
        </w:rPr>
        <w:t xml:space="preserve">Sensores escalares: </w:t>
      </w:r>
      <w:r w:rsidRPr="00791D37">
        <w:t xml:space="preserve">La señal de salida </w:t>
      </w:r>
      <w:del w:id="2221" w:author="JORGE CONTRERAS ORTIZ" w:date="2021-09-05T16:26:00Z">
        <w:r w:rsidRPr="00791D37" w:rsidDel="002129C6">
          <w:delText>generada por el sensor</w:delText>
        </w:r>
      </w:del>
      <w:ins w:id="2222" w:author="JORGE CONTRERAS ORTIZ" w:date="2021-09-05T16:26:00Z">
        <w:r w:rsidR="002129C6">
          <w:t>generada</w:t>
        </w:r>
      </w:ins>
      <w:del w:id="2223" w:author="JORGE CONTRERAS ORTIZ" w:date="2021-09-05T16:26:00Z">
        <w:r w:rsidRPr="00791D37" w:rsidDel="002129C6">
          <w:delText>,</w:delText>
        </w:r>
      </w:del>
      <w:r w:rsidRPr="00791D37">
        <w:t xml:space="preserve"> </w:t>
      </w:r>
      <w:del w:id="2224" w:author="JORGE CONTRERAS ORTIZ" w:date="2021-09-05T16:26:00Z">
        <w:r w:rsidRPr="00791D37" w:rsidDel="002129C6">
          <w:delText xml:space="preserve">o el voltaje, </w:delText>
        </w:r>
      </w:del>
      <w:r w:rsidRPr="00791D37">
        <w:t xml:space="preserve">es proporcional a la magnitud que se está midiendo. </w:t>
      </w:r>
      <w:del w:id="2225" w:author="JORGE CONTRERAS ORTIZ" w:date="2021-09-05T16:24:00Z">
        <w:r w:rsidRPr="00791D37" w:rsidDel="002129C6">
          <w:delText xml:space="preserve">Mediciones </w:delText>
        </w:r>
      </w:del>
      <w:ins w:id="2226" w:author="JORGE CONTRERAS ORTIZ" w:date="2021-09-05T16:24:00Z">
        <w:r w:rsidR="002129C6">
          <w:t>Medidas</w:t>
        </w:r>
        <w:r w:rsidR="002129C6" w:rsidRPr="00791D37">
          <w:t xml:space="preserve"> </w:t>
        </w:r>
      </w:ins>
      <w:r w:rsidRPr="00791D37">
        <w:t xml:space="preserve">físicas como temperatura, presión, etc., son magnitudes escalares cuyo valor es suficiente información. Dichas </w:t>
      </w:r>
      <w:del w:id="2227" w:author="JORGE CONTRERAS ORTIZ" w:date="2021-09-05T16:24:00Z">
        <w:r w:rsidRPr="00791D37" w:rsidDel="002129C6">
          <w:delText xml:space="preserve">mediciones </w:delText>
        </w:r>
      </w:del>
      <w:ins w:id="2228" w:author="JORGE CONTRERAS ORTIZ" w:date="2021-09-05T16:24:00Z">
        <w:r w:rsidR="002129C6">
          <w:t>medidas</w:t>
        </w:r>
        <w:r w:rsidR="002129C6" w:rsidRPr="00791D37">
          <w:t xml:space="preserve"> </w:t>
        </w:r>
      </w:ins>
      <w:r w:rsidRPr="00791D37">
        <w:t>también variarán respondiendo proporcionalmente a los cambios en la medida realizada.</w:t>
      </w:r>
    </w:p>
    <w:p w14:paraId="61E164E4" w14:textId="3A02E470" w:rsidR="00DA3B27" w:rsidRDefault="002129C6" w:rsidP="00791D37">
      <w:pPr>
        <w:pStyle w:val="Prrafodelista"/>
        <w:numPr>
          <w:ilvl w:val="0"/>
          <w:numId w:val="5"/>
        </w:numPr>
        <w:rPr>
          <w:ins w:id="2229" w:author="JORGE CONTRERAS ORTIZ" w:date="2021-09-05T16:25:00Z"/>
        </w:rPr>
      </w:pPr>
      <w:ins w:id="2230" w:author="JORGE CONTRERAS ORTIZ" w:date="2021-09-05T16:25:00Z">
        <w:r>
          <w:t xml:space="preserve"> </w:t>
        </w:r>
      </w:ins>
    </w:p>
    <w:p w14:paraId="1C0279AD" w14:textId="77777777" w:rsidR="002129C6" w:rsidRPr="00791D37" w:rsidRDefault="002129C6">
      <w:pPr>
        <w:pStyle w:val="Prrafodelista"/>
        <w:pPrChange w:id="2231" w:author="JORGE CONTRERAS ORTIZ" w:date="2021-09-05T16:25:00Z">
          <w:pPr/>
        </w:pPrChange>
      </w:pPr>
    </w:p>
    <w:p w14:paraId="1EE874D8" w14:textId="0D02B017" w:rsidR="00DA3B27" w:rsidRPr="00791D37" w:rsidRDefault="00DA3B27" w:rsidP="00791D37">
      <w:pPr>
        <w:pStyle w:val="Prrafodelista"/>
        <w:numPr>
          <w:ilvl w:val="0"/>
          <w:numId w:val="5"/>
        </w:numPr>
      </w:pPr>
      <w:r w:rsidRPr="00791D37">
        <w:rPr>
          <w:b/>
          <w:bCs/>
        </w:rPr>
        <w:t xml:space="preserve">Sensores vectoriales: </w:t>
      </w:r>
      <w:del w:id="2232" w:author="JORGE CONTRERAS ORTIZ" w:date="2021-09-05T16:28:00Z">
        <w:r w:rsidRPr="00791D37" w:rsidDel="002129C6">
          <w:delText>Se produce una señal de salida, o voltaje,</w:delText>
        </w:r>
      </w:del>
      <w:ins w:id="2233" w:author="JORGE CONTRERAS ORTIZ" w:date="2021-09-05T16:28:00Z">
        <w:r w:rsidR="002129C6">
          <w:t>La señal de salida generada es</w:t>
        </w:r>
      </w:ins>
      <w:r w:rsidRPr="00791D37">
        <w:t xml:space="preserve"> proporcional</w:t>
      </w:r>
      <w:del w:id="2234" w:author="JORGE CONTRERAS ORTIZ" w:date="2021-09-05T16:28:00Z">
        <w:r w:rsidRPr="00791D37" w:rsidDel="002129C6">
          <w:delText>es</w:delText>
        </w:r>
      </w:del>
      <w:r w:rsidRPr="00791D37">
        <w:t xml:space="preserve"> tanto a la magnitud medida como la orientación de lo que se mide. Ejemplos de esto pueden ser imágenes, sonido, velocidad, aceleración, orientación, etc., medidas de las cuales solo el valor o magnitud no da una información completa. Por ejemplo, un cuerpo con una aceleración, puede tener una aceleración en sus tres ejes, por lo que una información completa sería la aceleración de los 3 ejes, no solo la magnitud del vector resultante de los 3 ejes.</w:t>
      </w:r>
    </w:p>
    <w:p w14:paraId="56D7392A" w14:textId="77777777" w:rsidR="00DA3B27" w:rsidRPr="00791D37" w:rsidRDefault="00DA3B27" w:rsidP="00791D37">
      <w:pPr>
        <w:pStyle w:val="Prrafodelista"/>
      </w:pPr>
    </w:p>
    <w:p w14:paraId="19B8F107" w14:textId="77777777" w:rsidR="00DA3B27" w:rsidRPr="00791D37" w:rsidRDefault="00DA3B27" w:rsidP="00791D37"/>
    <w:p w14:paraId="67035B2E" w14:textId="49C5D3B0" w:rsidR="00DA3B27" w:rsidRPr="00791D37" w:rsidRDefault="00B83329" w:rsidP="00791D37">
      <w:pPr>
        <w:pStyle w:val="Ttulo3"/>
      </w:pPr>
      <w:bookmarkStart w:id="2235" w:name="_Toc81499339"/>
      <w:bookmarkStart w:id="2236" w:name="_Toc81765199"/>
      <w:r w:rsidRPr="00791D37">
        <w:t xml:space="preserve">ARQUITECTURA </w:t>
      </w:r>
      <w:r w:rsidR="00DA3B27" w:rsidRPr="00791D37">
        <w:fldChar w:fldCharType="begin" w:fldLock="1"/>
      </w:r>
      <w:r w:rsidR="00AD1498" w:rsidRPr="00791D37">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DA3B27" w:rsidRPr="00791D37">
        <w:fldChar w:fldCharType="separate"/>
      </w:r>
      <w:bookmarkEnd w:id="2235"/>
      <w:r w:rsidR="00AD1498" w:rsidRPr="00791D37">
        <w:rPr>
          <w:noProof/>
        </w:rPr>
        <w:t>[3]</w:t>
      </w:r>
      <w:bookmarkEnd w:id="2236"/>
      <w:r w:rsidR="00DA3B27" w:rsidRPr="00791D37">
        <w:fldChar w:fldCharType="end"/>
      </w:r>
    </w:p>
    <w:p w14:paraId="06CDD20D" w14:textId="77777777" w:rsidR="00DA3B27" w:rsidRPr="00791D37" w:rsidRDefault="00DA3B27" w:rsidP="00791D37"/>
    <w:p w14:paraId="20FFE423" w14:textId="77777777" w:rsidR="00DA3B27" w:rsidRPr="00791D37" w:rsidRDefault="00DA3B27" w:rsidP="00791D37">
      <w:r w:rsidRPr="00791D37">
        <w:t>La arquitectura de las tecnologías IoT es una arquitectura orientada al servicio (SOA por sus siglas en inglés). A continuación, se explicará una arquitectura SOA de cuatro capas, la cuál se ha pensado desde el punto de vista de las funcionalidades.</w:t>
      </w:r>
    </w:p>
    <w:p w14:paraId="13DFDB06" w14:textId="77777777" w:rsidR="00DA3B27" w:rsidRPr="00791D37" w:rsidRDefault="00DA3B27" w:rsidP="00791D37">
      <w:r w:rsidRPr="00791D37">
        <w:t xml:space="preserve">Este diseño se compone de las capas de Sensorizado, Red, Servicio e Interfaz. </w:t>
      </w:r>
    </w:p>
    <w:p w14:paraId="0DE23386" w14:textId="77777777" w:rsidR="00DA3B27" w:rsidRPr="00791D37" w:rsidRDefault="00DA3B27" w:rsidP="00791D37"/>
    <w:p w14:paraId="39DF53F4" w14:textId="67E69128" w:rsidR="00DA3B27" w:rsidRPr="00791D37" w:rsidRDefault="00260047" w:rsidP="00FE1EC4">
      <w:pPr>
        <w:pStyle w:val="Ttulo4"/>
      </w:pPr>
      <w:bookmarkStart w:id="2237" w:name="_Toc81499340"/>
      <w:bookmarkStart w:id="2238" w:name="_Toc81765200"/>
      <w:r w:rsidRPr="00791D37">
        <w:t>CAPA DE SENSORIZADO</w:t>
      </w:r>
      <w:bookmarkEnd w:id="2237"/>
      <w:bookmarkEnd w:id="2238"/>
    </w:p>
    <w:p w14:paraId="47A47AED" w14:textId="77777777" w:rsidR="00DA3B27" w:rsidRPr="00791D37" w:rsidRDefault="00DA3B27" w:rsidP="00791D37"/>
    <w:p w14:paraId="0C0CB449" w14:textId="135B90C3" w:rsidR="00DA3B27" w:rsidRPr="00791D37" w:rsidRDefault="00DA3B27" w:rsidP="00791D37">
      <w:del w:id="2239" w:author="JORGE CONTRERAS ORTIZ" w:date="2021-09-05T16:34:00Z">
        <w:r w:rsidRPr="00791D37" w:rsidDel="00260047">
          <w:delText xml:space="preserve">IoT puede considerarse una red física globalmente interconectada, en la cual, las cosas pueden ser conectadas o ser controladas remotamente. </w:delText>
        </w:r>
      </w:del>
      <w:r w:rsidRPr="00791D37">
        <w:t>Cada vez más dispositivos cuentan con equipamiento de RFID o sensores inteligentes, por lo que la conectividad cada vez es más sencilla. En esta capa, los sistemas inalámbricos inteligentes con sensores, toman las medidas e intercambian la información con diferentes dispositivos. Esto ayuda a identificar cambios en el ambiente.</w:t>
      </w:r>
    </w:p>
    <w:p w14:paraId="5E6D145B" w14:textId="77777777" w:rsidR="00DA3B27" w:rsidRPr="00791D37" w:rsidRDefault="00DA3B27" w:rsidP="00791D37"/>
    <w:p w14:paraId="19B2DDF9" w14:textId="72CB2DF1" w:rsidR="00DA3B27" w:rsidRPr="00791D37" w:rsidRDefault="00260047" w:rsidP="00FE1EC4">
      <w:pPr>
        <w:pStyle w:val="Ttulo4"/>
      </w:pPr>
      <w:bookmarkStart w:id="2240" w:name="_Toc81499341"/>
      <w:bookmarkStart w:id="2241" w:name="_Toc81765201"/>
      <w:r w:rsidRPr="00791D37">
        <w:t>CAPA DE RED</w:t>
      </w:r>
      <w:bookmarkEnd w:id="2240"/>
      <w:bookmarkEnd w:id="2241"/>
    </w:p>
    <w:p w14:paraId="7DFA570B" w14:textId="77777777" w:rsidR="00DA3B27" w:rsidRPr="00791D37" w:rsidRDefault="00DA3B27" w:rsidP="00791D37"/>
    <w:p w14:paraId="07EA4D0A" w14:textId="134636DD" w:rsidR="00DA3B27" w:rsidRPr="00791D37" w:rsidRDefault="00DA3B27" w:rsidP="00791D37">
      <w:r w:rsidRPr="00791D37">
        <w:t xml:space="preserve">La función de esta capa es la de </w:t>
      </w:r>
      <w:del w:id="2242" w:author="JORGE CONTRERAS ORTIZ" w:date="2021-09-05T16:36:00Z">
        <w:r w:rsidRPr="00791D37" w:rsidDel="00260047">
          <w:delText>conectar todo entre sí</w:delText>
        </w:r>
      </w:del>
      <w:ins w:id="2243" w:author="JORGE CONTRERAS ORTIZ" w:date="2021-09-05T16:36:00Z">
        <w:r w:rsidR="00260047">
          <w:t>interconectar to</w:t>
        </w:r>
      </w:ins>
      <w:ins w:id="2244" w:author="JORGE CONTRERAS ORTIZ" w:date="2021-09-05T16:37:00Z">
        <w:r w:rsidR="00260047">
          <w:t>do</w:t>
        </w:r>
      </w:ins>
      <w:ins w:id="2245" w:author="JORGE CONTRERAS ORTIZ" w:date="2021-09-05T16:38:00Z">
        <w:r w:rsidR="00260047">
          <w:t xml:space="preserve"> entre sí</w:t>
        </w:r>
      </w:ins>
      <w:r w:rsidRPr="00791D37">
        <w:t xml:space="preserve"> y permitir el envío de información </w:t>
      </w:r>
      <w:ins w:id="2246" w:author="JORGE CONTRERAS ORTIZ" w:date="2021-09-05T16:38:00Z">
        <w:r w:rsidR="00260047">
          <w:t>con otros</w:t>
        </w:r>
      </w:ins>
      <w:del w:id="2247" w:author="JORGE CONTRERAS ORTIZ" w:date="2021-09-05T16:38:00Z">
        <w:r w:rsidRPr="00791D37" w:rsidDel="00260047">
          <w:delText>entre</w:delText>
        </w:r>
      </w:del>
      <w:r w:rsidRPr="00791D37">
        <w:t xml:space="preserve"> dispositivos. Además, es capaz de añadir información sobre las infraestructuras IT existentes. En la arquitectura SOA de IoT, los servicios, aportados por los dispositivos, son desplegados en </w:t>
      </w:r>
      <w:del w:id="2248" w:author="JORGE CONTRERAS ORTIZ" w:date="2021-09-05T16:39:00Z">
        <w:r w:rsidRPr="00791D37" w:rsidDel="00260047">
          <w:delText>redes heterogéneas</w:delText>
        </w:r>
      </w:del>
      <w:ins w:id="2249" w:author="JORGE CONTRERAS ORTIZ" w:date="2021-09-05T16:39:00Z">
        <w:r w:rsidR="00260047">
          <w:t xml:space="preserve">una red </w:t>
        </w:r>
      </w:ins>
      <w:ins w:id="2250" w:author="JORGE CONTRERAS ORTIZ" w:date="2021-09-05T16:40:00Z">
        <w:r w:rsidR="00260047">
          <w:t>heterogénea</w:t>
        </w:r>
      </w:ins>
      <w:r w:rsidRPr="00791D37">
        <w:t xml:space="preserve"> y </w:t>
      </w:r>
      <w:ins w:id="2251" w:author="JORGE CONTRERAS ORTIZ" w:date="2021-09-05T16:41:00Z">
        <w:r w:rsidR="00260047">
          <w:t xml:space="preserve">se provee de </w:t>
        </w:r>
      </w:ins>
      <w:del w:id="2252" w:author="JORGE CONTRERAS ORTIZ" w:date="2021-09-05T16:41:00Z">
        <w:r w:rsidRPr="00791D37" w:rsidDel="00260047">
          <w:delText xml:space="preserve">los dispositivos </w:delText>
        </w:r>
      </w:del>
      <w:del w:id="2253" w:author="JORGE CONTRERAS ORTIZ" w:date="2021-09-05T16:40:00Z">
        <w:r w:rsidRPr="00791D37" w:rsidDel="00260047">
          <w:delText>relacionados se introducen en el</w:delText>
        </w:r>
      </w:del>
      <w:del w:id="2254" w:author="JORGE CONTRERAS ORTIZ" w:date="2021-09-05T16:41:00Z">
        <w:r w:rsidRPr="00791D37" w:rsidDel="00260047">
          <w:delText xml:space="preserve"> </w:delText>
        </w:r>
      </w:del>
      <w:r w:rsidRPr="00791D37">
        <w:t>servicio de Internet</w:t>
      </w:r>
      <w:ins w:id="2255" w:author="JORGE CONTRERAS ORTIZ" w:date="2021-09-05T16:41:00Z">
        <w:r w:rsidR="00260047">
          <w:t xml:space="preserve"> a todos los dispositivos.</w:t>
        </w:r>
      </w:ins>
      <w:del w:id="2256" w:author="JORGE CONTRERAS ORTIZ" w:date="2021-09-05T16:41:00Z">
        <w:r w:rsidRPr="00791D37" w:rsidDel="00260047">
          <w:delText>.</w:delText>
        </w:r>
      </w:del>
    </w:p>
    <w:p w14:paraId="0A89747C" w14:textId="2B82ECA4" w:rsidR="00154AE0" w:rsidRDefault="00DA3B27" w:rsidP="00791D37">
      <w:pPr>
        <w:rPr>
          <w:ins w:id="2257" w:author="JORGE CONTRERAS ORTIZ" w:date="2021-09-05T16:43:00Z"/>
        </w:rPr>
      </w:pPr>
      <w:r w:rsidRPr="00791D37">
        <w:t xml:space="preserve">Este proceso puede involucrar el manejo y control de QoS (Quality of Service) para así cumplir con los requerimientos de los usuarios y/o aplicaciones. Por otro lado, </w:t>
      </w:r>
      <w:del w:id="2258" w:author="JORGE CONTRERAS ORTIZ" w:date="2021-09-05T16:42:00Z">
        <w:r w:rsidRPr="00791D37" w:rsidDel="00154AE0">
          <w:delText>es importante que se automatice el encontrar y mapear los dispositivos</w:delText>
        </w:r>
      </w:del>
      <w:del w:id="2259" w:author="JORGE CONTRERAS ORTIZ" w:date="2021-09-05T16:41:00Z">
        <w:r w:rsidRPr="00791D37" w:rsidDel="00154AE0">
          <w:delText xml:space="preserve"> o “cosas”</w:delText>
        </w:r>
      </w:del>
      <w:del w:id="2260" w:author="JORGE CONTRERAS ORTIZ" w:date="2021-09-05T16:42:00Z">
        <w:r w:rsidRPr="00791D37" w:rsidDel="00154AE0">
          <w:delText xml:space="preserve"> para una </w:delText>
        </w:r>
      </w:del>
      <w:del w:id="2261" w:author="JORGE CONTRERAS ORTIZ" w:date="2021-09-05T16:41:00Z">
        <w:r w:rsidRPr="00791D37" w:rsidDel="00154AE0">
          <w:delText>dinámica red cambiante</w:delText>
        </w:r>
      </w:del>
      <w:ins w:id="2262" w:author="JORGE CONTRERAS ORTIZ" w:date="2021-09-05T16:42:00Z">
        <w:r w:rsidR="00154AE0">
          <w:t xml:space="preserve">en </w:t>
        </w:r>
      </w:ins>
      <w:ins w:id="2263" w:author="JORGE CONTRERAS ORTIZ" w:date="2021-09-05T16:43:00Z">
        <w:r w:rsidR="00154AE0">
          <w:t>las redes dinámicas, es importante la automatización de la búsqueda y mapeamiento de dispositivos.</w:t>
        </w:r>
      </w:ins>
    </w:p>
    <w:p w14:paraId="76798740" w14:textId="222DD014" w:rsidR="00260047" w:rsidRDefault="00DA3B27" w:rsidP="00791D37">
      <w:pPr>
        <w:rPr>
          <w:ins w:id="2264" w:author="JORGE CONTRERAS ORTIZ" w:date="2021-09-05T16:36:00Z"/>
        </w:rPr>
      </w:pPr>
      <w:del w:id="2265" w:author="JORGE CONTRERAS ORTIZ" w:date="2021-09-05T16:43:00Z">
        <w:r w:rsidRPr="00791D37" w:rsidDel="00154AE0">
          <w:lastRenderedPageBreak/>
          <w:delText xml:space="preserve">. </w:delText>
        </w:r>
      </w:del>
      <w:r w:rsidRPr="00791D37">
        <w:t>Estos dispositivos necesitan que se les asigne un rol automáticamente, para desplegar, manejar y organizar (scheduling) comportamientos de los dispositivos y ser capaces de cambiar de rol en cualquier momento según</w:t>
      </w:r>
      <w:ins w:id="2266" w:author="JORGE CONTRERAS ORTIZ" w:date="2021-09-05T16:42:00Z">
        <w:r w:rsidR="00154AE0">
          <w:t xml:space="preserve"> se</w:t>
        </w:r>
      </w:ins>
      <w:r w:rsidRPr="00791D37">
        <w:t xml:space="preserve"> necesite. Esto </w:t>
      </w:r>
      <w:ins w:id="2267" w:author="JORGE CONTRERAS ORTIZ" w:date="2021-09-05T16:44:00Z">
        <w:r w:rsidR="00154AE0">
          <w:t xml:space="preserve">permite </w:t>
        </w:r>
      </w:ins>
      <w:del w:id="2268" w:author="JORGE CONTRERAS ORTIZ" w:date="2021-09-05T16:44:00Z">
        <w:r w:rsidRPr="00791D37" w:rsidDel="00154AE0">
          <w:delText xml:space="preserve">habilita </w:delText>
        </w:r>
      </w:del>
      <w:r w:rsidRPr="00791D37">
        <w:t xml:space="preserve">a los dispositivos </w:t>
      </w:r>
      <w:del w:id="2269" w:author="JORGE CONTRERAS ORTIZ" w:date="2021-09-05T16:44:00Z">
        <w:r w:rsidRPr="00791D37" w:rsidDel="00154AE0">
          <w:delText xml:space="preserve">para </w:delText>
        </w:r>
      </w:del>
      <w:r w:rsidRPr="00791D37">
        <w:t xml:space="preserve">colaborar en la realización de las distintas tareas. </w:t>
      </w:r>
    </w:p>
    <w:p w14:paraId="429A3ED7" w14:textId="2F46A587" w:rsidR="00DA3B27" w:rsidRPr="00791D37" w:rsidRDefault="00DA3B27" w:rsidP="00791D37">
      <w:r w:rsidRPr="00791D37">
        <w:t>Para diseñar esta capa, los diseñadores necesitan:</w:t>
      </w:r>
    </w:p>
    <w:p w14:paraId="32699F83" w14:textId="77777777" w:rsidR="00DA3B27" w:rsidRPr="00791D37" w:rsidRDefault="00DA3B27" w:rsidP="00791D37">
      <w:pPr>
        <w:pStyle w:val="Prrafodelista"/>
        <w:numPr>
          <w:ilvl w:val="0"/>
          <w:numId w:val="2"/>
        </w:numPr>
      </w:pPr>
      <w:r w:rsidRPr="00791D37">
        <w:t>Tecnologías de gestión de redes para redes heterogéneas.</w:t>
      </w:r>
    </w:p>
    <w:p w14:paraId="19194387" w14:textId="77777777" w:rsidR="00DA3B27" w:rsidRPr="00791D37" w:rsidRDefault="00DA3B27" w:rsidP="00791D37">
      <w:pPr>
        <w:pStyle w:val="Prrafodelista"/>
        <w:numPr>
          <w:ilvl w:val="0"/>
          <w:numId w:val="2"/>
        </w:numPr>
      </w:pPr>
      <w:r w:rsidRPr="00791D37">
        <w:t>Eficiencia energética.</w:t>
      </w:r>
    </w:p>
    <w:p w14:paraId="79404AD6" w14:textId="77777777" w:rsidR="00DA3B27" w:rsidRPr="00791D37" w:rsidRDefault="00DA3B27" w:rsidP="00791D37">
      <w:pPr>
        <w:pStyle w:val="Prrafodelista"/>
        <w:numPr>
          <w:ilvl w:val="0"/>
          <w:numId w:val="2"/>
        </w:numPr>
      </w:pPr>
      <w:r w:rsidRPr="00791D37">
        <w:t>Requerimientos QoS.</w:t>
      </w:r>
    </w:p>
    <w:p w14:paraId="3283E7CF" w14:textId="77777777" w:rsidR="00DA3B27" w:rsidRPr="00791D37" w:rsidRDefault="00DA3B27" w:rsidP="00791D37">
      <w:pPr>
        <w:pStyle w:val="Prrafodelista"/>
        <w:numPr>
          <w:ilvl w:val="0"/>
          <w:numId w:val="2"/>
        </w:numPr>
      </w:pPr>
      <w:r w:rsidRPr="00791D37">
        <w:t>Procesamiento de datos y señales.</w:t>
      </w:r>
    </w:p>
    <w:p w14:paraId="0960B19E" w14:textId="77777777" w:rsidR="00DA3B27" w:rsidRPr="00791D37" w:rsidRDefault="00DA3B27" w:rsidP="00791D37">
      <w:pPr>
        <w:pStyle w:val="Prrafodelista"/>
        <w:numPr>
          <w:ilvl w:val="0"/>
          <w:numId w:val="2"/>
        </w:numPr>
      </w:pPr>
      <w:r w:rsidRPr="00791D37">
        <w:t>Seguridad.</w:t>
      </w:r>
    </w:p>
    <w:p w14:paraId="5D8A9D77" w14:textId="77777777" w:rsidR="00DA3B27" w:rsidRPr="00791D37" w:rsidRDefault="00DA3B27" w:rsidP="00791D37">
      <w:pPr>
        <w:pStyle w:val="Prrafodelista"/>
        <w:numPr>
          <w:ilvl w:val="0"/>
          <w:numId w:val="2"/>
        </w:numPr>
      </w:pPr>
      <w:r w:rsidRPr="00791D37">
        <w:t>Privacidad.</w:t>
      </w:r>
    </w:p>
    <w:p w14:paraId="29C7B85F" w14:textId="77777777" w:rsidR="00DA3B27" w:rsidRPr="00791D37" w:rsidRDefault="00DA3B27" w:rsidP="00791D37"/>
    <w:p w14:paraId="6DF8DBB1" w14:textId="5E924873" w:rsidR="00DA3B27" w:rsidRPr="00791D37" w:rsidRDefault="00154AE0" w:rsidP="00FE1EC4">
      <w:pPr>
        <w:pStyle w:val="Ttulo4"/>
      </w:pPr>
      <w:bookmarkStart w:id="2270" w:name="_Toc81499342"/>
      <w:bookmarkStart w:id="2271" w:name="_Toc81765202"/>
      <w:r w:rsidRPr="00791D37">
        <w:t>CAPA DE SERVICIO</w:t>
      </w:r>
      <w:bookmarkEnd w:id="2270"/>
      <w:bookmarkEnd w:id="2271"/>
    </w:p>
    <w:p w14:paraId="7F110491" w14:textId="77777777" w:rsidR="00DA3B27" w:rsidRPr="00791D37" w:rsidRDefault="00DA3B27" w:rsidP="00791D37"/>
    <w:p w14:paraId="4AE924D6" w14:textId="77777777" w:rsidR="00DA3B27" w:rsidRPr="00791D37" w:rsidRDefault="00DA3B27" w:rsidP="00791D37">
      <w:r w:rsidRPr="00791D37">
        <w:t>Esta capa se apoya en la tecnología del Middleware que aporta funcionalidades para integrar de manera correcta servicios y aplicaciones en IoT. La tecnología Middleware provee a IoT con una plataforma coste-eficiencia, donde pueden ser reusadas las plataformas Hardware and Software. La principal actividad de esta capa implica las especificaciones de servicio para middleware. Una capa de servicio bien diseñada será capaz de identificar los requerimientos comunes de aplicación y dar APIs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6D3710D0" w14:textId="71C9E065" w:rsidR="00DA3B27" w:rsidDel="00154AE0" w:rsidRDefault="00DA3B27" w:rsidP="00791D37">
      <w:pPr>
        <w:pStyle w:val="Prrafodelista"/>
        <w:numPr>
          <w:ilvl w:val="0"/>
          <w:numId w:val="2"/>
        </w:numPr>
        <w:rPr>
          <w:del w:id="2272" w:author="JORGE CONTRERAS ORTIZ" w:date="2021-09-05T16:46:00Z"/>
        </w:rPr>
      </w:pPr>
      <w:r w:rsidRPr="00EA0B9B">
        <w:rPr>
          <w:b/>
          <w:bCs/>
          <w:rPrChange w:id="2273" w:author="JORGE CONTRERAS ORTIZ" w:date="2021-09-05T16:52:00Z">
            <w:rPr/>
          </w:rPrChange>
        </w:rPr>
        <w:t>Descubrimiento de Servicio</w:t>
      </w:r>
      <w:r w:rsidRPr="00791D37">
        <w:t>: Encontrar objetos que puedan aportar los servicios requeridos y la información deseada de manera eficiente.</w:t>
      </w:r>
    </w:p>
    <w:p w14:paraId="68B26CB6" w14:textId="77777777" w:rsidR="00154AE0" w:rsidRPr="00791D37" w:rsidRDefault="00154AE0" w:rsidP="00791D37">
      <w:pPr>
        <w:pStyle w:val="Prrafodelista"/>
        <w:numPr>
          <w:ilvl w:val="0"/>
          <w:numId w:val="2"/>
        </w:numPr>
        <w:rPr>
          <w:ins w:id="2274" w:author="JORGE CONTRERAS ORTIZ" w:date="2021-09-05T16:46:00Z"/>
        </w:rPr>
      </w:pPr>
    </w:p>
    <w:p w14:paraId="748CEB0E" w14:textId="77777777" w:rsidR="00DA3B27" w:rsidRPr="00791D37" w:rsidRDefault="00DA3B27">
      <w:pPr>
        <w:pStyle w:val="Prrafodelista"/>
        <w:pPrChange w:id="2275" w:author="JORGE CONTRERAS ORTIZ" w:date="2021-09-05T16:46:00Z">
          <w:pPr/>
        </w:pPrChange>
      </w:pPr>
    </w:p>
    <w:p w14:paraId="5D225CB7" w14:textId="526B9842" w:rsidR="00DA3B27" w:rsidDel="00154AE0" w:rsidRDefault="00DA3B27">
      <w:pPr>
        <w:pStyle w:val="Prrafodelista"/>
        <w:numPr>
          <w:ilvl w:val="0"/>
          <w:numId w:val="2"/>
        </w:numPr>
        <w:rPr>
          <w:del w:id="2276" w:author="JORGE CONTRERAS ORTIZ" w:date="2021-09-05T16:46:00Z"/>
        </w:rPr>
      </w:pPr>
      <w:r w:rsidRPr="00EA0B9B">
        <w:rPr>
          <w:b/>
          <w:bCs/>
          <w:rPrChange w:id="2277" w:author="JORGE CONTRERAS ORTIZ" w:date="2021-09-05T16:52:00Z">
            <w:rPr/>
          </w:rPrChange>
        </w:rPr>
        <w:t>Composición de Servicio</w:t>
      </w:r>
      <w:r w:rsidRPr="00791D37">
        <w:t>: Habilita la interacción entre los dispositivos conectados. Esta fase es para hacer el scheduling, u organización, o recrear servicios más ajustados de cara a conseguir la manera más fiable de lograr los requerimientos.</w:t>
      </w:r>
    </w:p>
    <w:p w14:paraId="5ABAB44F" w14:textId="77777777" w:rsidR="00154AE0" w:rsidRPr="00791D37" w:rsidRDefault="00154AE0">
      <w:pPr>
        <w:pStyle w:val="Prrafodelista"/>
        <w:numPr>
          <w:ilvl w:val="0"/>
          <w:numId w:val="2"/>
        </w:numPr>
        <w:rPr>
          <w:ins w:id="2278" w:author="JORGE CONTRERAS ORTIZ" w:date="2021-09-05T16:46:00Z"/>
        </w:rPr>
      </w:pPr>
    </w:p>
    <w:p w14:paraId="0A4BB03A" w14:textId="77777777" w:rsidR="00DA3B27" w:rsidRPr="00791D37" w:rsidRDefault="00DA3B27">
      <w:pPr>
        <w:pStyle w:val="Prrafodelista"/>
        <w:pPrChange w:id="2279" w:author="JORGE CONTRERAS ORTIZ" w:date="2021-09-05T16:46:00Z">
          <w:pPr/>
        </w:pPrChange>
      </w:pPr>
    </w:p>
    <w:p w14:paraId="14B44916" w14:textId="292602DA" w:rsidR="00DA3B27" w:rsidDel="00154AE0" w:rsidRDefault="00DA3B27">
      <w:pPr>
        <w:pStyle w:val="Prrafodelista"/>
        <w:numPr>
          <w:ilvl w:val="0"/>
          <w:numId w:val="2"/>
        </w:numPr>
        <w:rPr>
          <w:del w:id="2280" w:author="JORGE CONTRERAS ORTIZ" w:date="2021-09-05T16:46:00Z"/>
        </w:rPr>
      </w:pPr>
      <w:r w:rsidRPr="00EA0B9B">
        <w:rPr>
          <w:b/>
          <w:bCs/>
          <w:rPrChange w:id="2281" w:author="JORGE CONTRERAS ORTIZ" w:date="2021-09-05T16:52:00Z">
            <w:rPr/>
          </w:rPrChange>
        </w:rPr>
        <w:t>Gestión de la confianza</w:t>
      </w:r>
      <w:r w:rsidRPr="00791D37">
        <w:t>: Buscando un mecanismo de confianza que pueda evaluar y usar la información aportada por los otros servicios para crear un sistema de confianza.</w:t>
      </w:r>
    </w:p>
    <w:p w14:paraId="013823E4" w14:textId="77777777" w:rsidR="00154AE0" w:rsidRPr="00791D37" w:rsidRDefault="00154AE0">
      <w:pPr>
        <w:pStyle w:val="Prrafodelista"/>
        <w:numPr>
          <w:ilvl w:val="0"/>
          <w:numId w:val="2"/>
        </w:numPr>
        <w:rPr>
          <w:ins w:id="2282" w:author="JORGE CONTRERAS ORTIZ" w:date="2021-09-05T16:46:00Z"/>
        </w:rPr>
      </w:pPr>
    </w:p>
    <w:p w14:paraId="63648451" w14:textId="77777777" w:rsidR="00DA3B27" w:rsidRPr="00791D37" w:rsidRDefault="00DA3B27">
      <w:pPr>
        <w:pStyle w:val="Prrafodelista"/>
        <w:pPrChange w:id="2283" w:author="JORGE CONTRERAS ORTIZ" w:date="2021-09-05T16:46:00Z">
          <w:pPr/>
        </w:pPrChange>
      </w:pPr>
    </w:p>
    <w:p w14:paraId="22350187" w14:textId="77777777" w:rsidR="00DA3B27" w:rsidRPr="00791D37" w:rsidRDefault="00DA3B27" w:rsidP="00791D37">
      <w:pPr>
        <w:pStyle w:val="Prrafodelista"/>
        <w:numPr>
          <w:ilvl w:val="0"/>
          <w:numId w:val="2"/>
        </w:numPr>
      </w:pPr>
      <w:r w:rsidRPr="00EA0B9B">
        <w:rPr>
          <w:b/>
          <w:bCs/>
          <w:rPrChange w:id="2284" w:author="JORGE CONTRERAS ORTIZ" w:date="2021-09-05T16:52:00Z">
            <w:rPr/>
          </w:rPrChange>
        </w:rPr>
        <w:t>Servicio APIs</w:t>
      </w:r>
      <w:r w:rsidRPr="00791D37">
        <w:t>: Apoyando la interacción entre los servicios requeridos en IoT.</w:t>
      </w:r>
    </w:p>
    <w:p w14:paraId="6688534F" w14:textId="77777777" w:rsidR="00DA3B27" w:rsidRPr="00791D37" w:rsidRDefault="00DA3B27" w:rsidP="00791D37"/>
    <w:p w14:paraId="16F0F18B" w14:textId="77777777" w:rsidR="00DA3B27" w:rsidRPr="00791D37" w:rsidRDefault="00DA3B27" w:rsidP="00791D37"/>
    <w:p w14:paraId="346F0DEE" w14:textId="511FC0EB" w:rsidR="00DA3B27" w:rsidRPr="00791D37" w:rsidRDefault="00154AE0" w:rsidP="00FE1EC4">
      <w:pPr>
        <w:pStyle w:val="Ttulo4"/>
      </w:pPr>
      <w:bookmarkStart w:id="2285" w:name="_Toc81499343"/>
      <w:bookmarkStart w:id="2286" w:name="_Toc81765203"/>
      <w:r w:rsidRPr="00791D37">
        <w:t>CAPA DE INTERFAZ</w:t>
      </w:r>
      <w:bookmarkEnd w:id="2285"/>
      <w:bookmarkEnd w:id="2286"/>
    </w:p>
    <w:p w14:paraId="2376324A" w14:textId="77777777" w:rsidR="00DA3B27" w:rsidRPr="00791D37" w:rsidRDefault="00DA3B27" w:rsidP="00791D37"/>
    <w:p w14:paraId="0873F7A9" w14:textId="34F2C1E8" w:rsidR="00DA3B27" w:rsidRPr="00791D37" w:rsidRDefault="00DA3B27" w:rsidP="00791D37">
      <w:r w:rsidRPr="00791D37">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w:t>
      </w:r>
      <w:del w:id="2287" w:author="JORGE CONTRERAS ORTIZ" w:date="2021-09-05T16:58:00Z">
        <w:r w:rsidRPr="00791D37" w:rsidDel="00EA0B9B">
          <w:delText>dificultoso</w:delText>
        </w:r>
      </w:del>
      <w:ins w:id="2288" w:author="JORGE CONTRERAS ORTIZ" w:date="2021-09-05T16:58:00Z">
        <w:r w:rsidR="00EA0B9B">
          <w:t>complejo</w:t>
        </w:r>
      </w:ins>
      <w:r w:rsidRPr="00791D37">
        <w:t xml:space="preserve">. Va </w:t>
      </w:r>
      <w:del w:id="2289" w:author="JORGE CONTRERAS ORTIZ" w:date="2021-09-05T16:58:00Z">
        <w:r w:rsidRPr="00791D37" w:rsidDel="00EA0B9B">
          <w:delText xml:space="preserve">apareciendo </w:delText>
        </w:r>
      </w:del>
      <w:ins w:id="2290" w:author="JORGE CONTRERAS ORTIZ" w:date="2021-09-05T16:58:00Z">
        <w:r w:rsidR="00EA0B9B">
          <w:t>surgiendo</w:t>
        </w:r>
        <w:r w:rsidR="00EA0B9B" w:rsidRPr="00791D37">
          <w:t xml:space="preserve"> </w:t>
        </w:r>
      </w:ins>
      <w:r w:rsidRPr="00791D37">
        <w:t xml:space="preserve">la necesidad de una capa de Interfaz que simplifique la gestión y la interconexión </w:t>
      </w:r>
      <w:r w:rsidRPr="00791D37">
        <w:lastRenderedPageBreak/>
        <w:t>de los distintos dispositivos. Un perfil de interfaz (InterFace Profile, IFP) puede ser visto con un subconjunto de los estándares de servicios que ayudan a la interacción con aplicaciones dentro de la red. Los perfiles de interfaz son usados para describir las especificaciones entre las aplicaciones y los servicios. Los servicios, en su respectiva capa, corren en una limitada red de infraestructuras para encontrar eficientemente nuevos servicios para una aplicación y conectarlos a la red.</w:t>
      </w:r>
    </w:p>
    <w:p w14:paraId="63F0B967" w14:textId="77777777" w:rsidR="00DA3B27" w:rsidRPr="00791D37" w:rsidRDefault="00DA3B27" w:rsidP="00791D37">
      <w:r w:rsidRPr="00791D37">
        <w:t>Tradicionalmente, la capa de servicio daba una API universal a las aplicaciones. Sin embargo, con los nuevos resultados de investigaciones sobre SOA-IoT, se ha visto que el Proceso de provisionamiento de servicios (SPP de sus siglas en inglés) puede también dar una interacción efectiva entre aplicaciones y servicios. El SPP empieza haciendo una “consulta de tipos” que envía una petición a los servicios con un formato WSDL genérico y usan un mecanismo de búsqueda para encontrar servicios potenciales. Basados en el contexto de aplicación y la información QoS, todas las instancias de servicios se clasifican y un mecanismo de provisionamiento según demanda se usará para identificar los servicios que encajen con los requerimientos de la aplicación. Finalmente se evalúa el proceso.</w:t>
      </w:r>
    </w:p>
    <w:p w14:paraId="2505884D" w14:textId="77777777" w:rsidR="00DA3B27" w:rsidRPr="00791D37" w:rsidRDefault="00DA3B27" w:rsidP="00791D37"/>
    <w:p w14:paraId="604AAA51" w14:textId="1AA804E1" w:rsidR="00DA3B27" w:rsidRPr="00791D37" w:rsidRDefault="00DA3B27" w:rsidP="00791D37">
      <w:pPr>
        <w:pStyle w:val="Ttulo2"/>
      </w:pPr>
      <w:bookmarkStart w:id="2291" w:name="_Toc81499344"/>
      <w:bookmarkStart w:id="2292" w:name="_Toc81765204"/>
      <w:r w:rsidRPr="00791D37">
        <w:t xml:space="preserve">6LoWPAN </w:t>
      </w:r>
      <w:r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791D37">
        <w:fldChar w:fldCharType="separate"/>
      </w:r>
      <w:bookmarkEnd w:id="2291"/>
      <w:r w:rsidR="00AD1498" w:rsidRPr="00791D37">
        <w:rPr>
          <w:noProof/>
        </w:rPr>
        <w:t>[4]</w:t>
      </w:r>
      <w:bookmarkEnd w:id="2292"/>
      <w:r w:rsidRPr="00791D37">
        <w:fldChar w:fldCharType="end"/>
      </w:r>
    </w:p>
    <w:p w14:paraId="2B74D60B" w14:textId="77777777" w:rsidR="00DA3B27" w:rsidRPr="00791D37" w:rsidRDefault="00DA3B27" w:rsidP="00791D37"/>
    <w:p w14:paraId="3C443E0F" w14:textId="77777777" w:rsidR="00DA3B27" w:rsidRPr="00791D37" w:rsidRDefault="00DA3B27" w:rsidP="00791D37">
      <w:r w:rsidRPr="00791D37">
        <w:t>Muchas de las soluciones patentadas, como ZigBee,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210DAC07" w14:textId="77777777" w:rsidR="00DA3B27" w:rsidRPr="00791D37" w:rsidRDefault="00DA3B27" w:rsidP="00791D37">
      <w:r w:rsidRPr="00791D37">
        <w:rPr>
          <w:b/>
          <w:bCs/>
        </w:rPr>
        <w:t xml:space="preserve">6LoWPAN </w:t>
      </w:r>
      <w:r w:rsidRPr="00791D37">
        <w:t>consigue vencer estos problemas gracias al uso de IPV6, en dispositivos integrados de bajo consumo y procesamiento limitado, sobre redes inalámbricas de bajo ancho de banda.</w:t>
      </w:r>
    </w:p>
    <w:p w14:paraId="248D5592" w14:textId="77777777" w:rsidR="00DA3B27" w:rsidRPr="00791D37" w:rsidRDefault="00DA3B27" w:rsidP="00791D37"/>
    <w:p w14:paraId="5D189163" w14:textId="55F3C740" w:rsidR="00DA3B27" w:rsidRPr="00791D37" w:rsidRDefault="00257A8F" w:rsidP="00791D37">
      <w:pPr>
        <w:pStyle w:val="Ttulo3"/>
      </w:pPr>
      <w:bookmarkStart w:id="2293" w:name="_Toc81499345"/>
      <w:bookmarkStart w:id="2294" w:name="_Ref81655481"/>
      <w:bookmarkStart w:id="2295" w:name="_Toc81765205"/>
      <w:r w:rsidRPr="00791D37">
        <w:t>SIGNIFICADO</w:t>
      </w:r>
      <w:r w:rsidR="00DA3B27" w:rsidRPr="00791D37">
        <w:t xml:space="preserve"> 6LoWPAN </w:t>
      </w:r>
      <w:r w:rsidR="00DA3B27"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DA3B27" w:rsidRPr="00791D37">
        <w:fldChar w:fldCharType="separate"/>
      </w:r>
      <w:bookmarkEnd w:id="2293"/>
      <w:r w:rsidR="00AD1498" w:rsidRPr="00791D37">
        <w:rPr>
          <w:noProof/>
        </w:rPr>
        <w:t>[4]</w:t>
      </w:r>
      <w:bookmarkEnd w:id="2295"/>
      <w:r w:rsidR="00DA3B27" w:rsidRPr="00791D37">
        <w:fldChar w:fldCharType="end"/>
      </w:r>
      <w:bookmarkEnd w:id="2294"/>
    </w:p>
    <w:p w14:paraId="128E6A85" w14:textId="77777777" w:rsidR="00DA3B27" w:rsidRPr="00791D37" w:rsidRDefault="00DA3B27" w:rsidP="00791D37"/>
    <w:p w14:paraId="7C9924D6" w14:textId="77777777" w:rsidR="00DA3B27" w:rsidRPr="00791D37" w:rsidRDefault="00DA3B27" w:rsidP="00791D37">
      <w:r w:rsidRPr="00791D37">
        <w:t>6LoWPAN es la abreviación de IPv6 over Low power Wireless Personal Area Networks</w:t>
      </w:r>
    </w:p>
    <w:p w14:paraId="1A27329C" w14:textId="77777777" w:rsidR="00DA3B27" w:rsidRPr="00791D37" w:rsidRDefault="00DA3B27" w:rsidP="00791D37">
      <w:r w:rsidRPr="00791D37">
        <w:t>Vayamos ahora a desglosar por partes:</w:t>
      </w:r>
    </w:p>
    <w:p w14:paraId="6CCD50BA" w14:textId="77777777" w:rsidR="00DA3B27" w:rsidRPr="00791D37" w:rsidRDefault="00DA3B27" w:rsidP="00791D37">
      <w:pPr>
        <w:pStyle w:val="Prrafodelista"/>
        <w:numPr>
          <w:ilvl w:val="0"/>
          <w:numId w:val="6"/>
        </w:numPr>
      </w:pPr>
      <w:r w:rsidRPr="00791D37">
        <w:t>6 en 6LoWPAN</w:t>
      </w:r>
    </w:p>
    <w:p w14:paraId="1B9EE968" w14:textId="77777777" w:rsidR="00DA3B27" w:rsidRPr="00791D37" w:rsidRDefault="00DA3B27" w:rsidP="00791D37">
      <w:r w:rsidRPr="00791D37">
        <w:t xml:space="preserve">El </w:t>
      </w:r>
      <w:r w:rsidRPr="00791D37">
        <w:rPr>
          <w:b/>
          <w:bCs/>
        </w:rPr>
        <w:t>6</w:t>
      </w:r>
      <w:r w:rsidRPr="00791D37">
        <w:t xml:space="preserve"> se debe a que este sistema está basado en IPv6. IPv6 es el nuevo Protocolo de Internet, y será el que termine reemplazando a IPv4, debido a que este se está llegando al límite de su rango de direcciones IP posibles.</w:t>
      </w:r>
    </w:p>
    <w:p w14:paraId="3A6CFBBF" w14:textId="77777777" w:rsidR="00DA3B27" w:rsidRPr="00791D37" w:rsidRDefault="00DA3B27" w:rsidP="00791D37">
      <w:pPr>
        <w:rPr>
          <w:b/>
          <w:bCs/>
        </w:rPr>
      </w:pPr>
      <w:r w:rsidRPr="00791D37">
        <w:t xml:space="preserve">Mientras que </w:t>
      </w:r>
      <w:r w:rsidRPr="00791D37">
        <w:rPr>
          <w:b/>
          <w:bCs/>
        </w:rPr>
        <w:t>IPv4</w:t>
      </w:r>
      <w:r w:rsidRPr="00791D37">
        <w:t xml:space="preserve"> ofrece </w:t>
      </w:r>
      <w:r w:rsidRPr="00791D37">
        <w:rPr>
          <w:b/>
          <w:bCs/>
        </w:rPr>
        <w:t>2</w:t>
      </w:r>
      <w:r w:rsidRPr="00791D37">
        <w:rPr>
          <w:b/>
          <w:bCs/>
          <w:vertAlign w:val="superscript"/>
        </w:rPr>
        <w:t>32</w:t>
      </w:r>
      <w:r w:rsidRPr="00791D37">
        <w:t xml:space="preserve"> direcciones (4,294,967,296 direcciones posibles IP en Internet), </w:t>
      </w:r>
      <w:r w:rsidRPr="00791D37">
        <w:rPr>
          <w:b/>
          <w:bCs/>
        </w:rPr>
        <w:t>IPv6</w:t>
      </w:r>
      <w:r w:rsidRPr="00791D37">
        <w:t xml:space="preserve"> ofrece </w:t>
      </w:r>
      <w:r w:rsidRPr="00791D37">
        <w:rPr>
          <w:b/>
          <w:bCs/>
        </w:rPr>
        <w:t>2</w:t>
      </w:r>
      <w:r w:rsidRPr="00791D37">
        <w:rPr>
          <w:b/>
          <w:bCs/>
          <w:vertAlign w:val="superscript"/>
        </w:rPr>
        <w:t>128</w:t>
      </w:r>
      <w:r w:rsidRPr="00791D37">
        <w:t xml:space="preserve"> direcciones posibles (3.4x10</w:t>
      </w:r>
      <w:r w:rsidRPr="00791D37">
        <w:rPr>
          <w:vertAlign w:val="superscript"/>
        </w:rPr>
        <w:t>38</w:t>
      </w:r>
      <w:r w:rsidRPr="00791D37">
        <w:t xml:space="preserve"> direcciones).</w:t>
      </w:r>
    </w:p>
    <w:p w14:paraId="02029460" w14:textId="77777777" w:rsidR="00DA3B27" w:rsidRPr="00791D37" w:rsidRDefault="00DA3B27" w:rsidP="00791D37">
      <w:pPr>
        <w:pStyle w:val="Prrafodelista"/>
        <w:numPr>
          <w:ilvl w:val="0"/>
          <w:numId w:val="6"/>
        </w:numPr>
      </w:pPr>
      <w:r w:rsidRPr="00791D37">
        <w:t>Lo en 6LoWPAN</w:t>
      </w:r>
    </w:p>
    <w:p w14:paraId="3802CD04" w14:textId="77777777" w:rsidR="00DA3B27" w:rsidRPr="00791D37" w:rsidRDefault="00DA3B27" w:rsidP="00791D37">
      <w:r w:rsidRPr="00791D37">
        <w:rPr>
          <w:b/>
        </w:rPr>
        <w:t>Lo</w:t>
      </w:r>
      <w:r w:rsidRPr="00791D37">
        <w:t xml:space="preserve"> se debe a Low Power o baja potencia. Usualmente las comunicaciones IP van contrarias a un bajo consumo de potencia. Pero se ha logrado gracias a los sensores inalámbricos y un gran desarrollo, llegar a reducir bastante el consumo.</w:t>
      </w:r>
    </w:p>
    <w:p w14:paraId="5E7FD763" w14:textId="77777777" w:rsidR="00DA3B27" w:rsidRPr="00791D37" w:rsidRDefault="00DA3B27" w:rsidP="00791D37">
      <w:pPr>
        <w:pStyle w:val="Prrafodelista"/>
        <w:numPr>
          <w:ilvl w:val="0"/>
          <w:numId w:val="6"/>
        </w:numPr>
      </w:pPr>
      <w:r w:rsidRPr="00791D37">
        <w:t>WPAN en 6LoWPAN</w:t>
      </w:r>
    </w:p>
    <w:p w14:paraId="6976E600" w14:textId="77777777" w:rsidR="00DA3B27" w:rsidRPr="00791D37" w:rsidRDefault="00DA3B27" w:rsidP="00791D37">
      <w:r w:rsidRPr="00791D37">
        <w:rPr>
          <w:b/>
          <w:bCs/>
          <w:lang w:val="en-GB"/>
        </w:rPr>
        <w:lastRenderedPageBreak/>
        <w:t>WPAN</w:t>
      </w:r>
      <w:r w:rsidRPr="00791D37">
        <w:rPr>
          <w:lang w:val="en-GB"/>
        </w:rPr>
        <w:t xml:space="preserve"> corresponde a Wireless Personal Area Networks. </w:t>
      </w:r>
      <w:r w:rsidRPr="00791D37">
        <w:t>Una WPAN es la red personal en área que conecta los dispositivos de una persona. Un ejemplo de este tipo de redes son las redes Bluetooth, usadas para conectar, por ejemplo, los smartphones con cascos o auriculares Bluetooth, o incluso con un sistema de manos libres.</w:t>
      </w:r>
    </w:p>
    <w:p w14:paraId="11628391" w14:textId="77777777" w:rsidR="00DA3B27" w:rsidRPr="00791D37" w:rsidRDefault="00DA3B27" w:rsidP="00791D37">
      <w:r w:rsidRPr="00791D37">
        <w:t>En 6LoWPAN se pueden crear redes en mallas, incluyendo una mayor distancia. Debido al uso de 868/915 MHz en vez de 2400 MHz, la cobertura dentro de edificios es mucho mayor.</w:t>
      </w:r>
    </w:p>
    <w:p w14:paraId="0B5E04EE" w14:textId="77777777" w:rsidR="00DA3B27" w:rsidRPr="00791D37" w:rsidRDefault="00DA3B27" w:rsidP="00791D37"/>
    <w:p w14:paraId="30EFDB3B" w14:textId="4D6FC66C" w:rsidR="00DA3B27" w:rsidRPr="00791D37" w:rsidRDefault="00DC6100" w:rsidP="00791D37">
      <w:pPr>
        <w:pStyle w:val="Ttulo3"/>
      </w:pPr>
      <w:bookmarkStart w:id="2296" w:name="_Toc81499346"/>
      <w:bookmarkStart w:id="2297" w:name="_Toc81765206"/>
      <w:r w:rsidRPr="00DC6100">
        <w:t xml:space="preserve">PILA DE PROTOCOLOS DE </w:t>
      </w:r>
      <w:r w:rsidR="00DA3B27" w:rsidRPr="00791D37">
        <w:t xml:space="preserve">6LoWPAN </w:t>
      </w:r>
      <w:r w:rsidR="00DA3B27"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DA3B27" w:rsidRPr="00791D37">
        <w:fldChar w:fldCharType="separate"/>
      </w:r>
      <w:bookmarkEnd w:id="2296"/>
      <w:r w:rsidR="00AD1498" w:rsidRPr="00791D37">
        <w:rPr>
          <w:noProof/>
        </w:rPr>
        <w:t>[4]–[6]</w:t>
      </w:r>
      <w:bookmarkEnd w:id="2297"/>
      <w:r w:rsidR="00DA3B27" w:rsidRPr="00791D37">
        <w:fldChar w:fldCharType="end"/>
      </w:r>
    </w:p>
    <w:p w14:paraId="7CBA25D2" w14:textId="77777777" w:rsidR="00DA3B27" w:rsidRPr="00791D37" w:rsidRDefault="00DA3B27" w:rsidP="00791D37"/>
    <w:p w14:paraId="0C49DCC2" w14:textId="7795C476" w:rsidR="00DA3B27" w:rsidRPr="00791D37" w:rsidRDefault="00DA3B27" w:rsidP="00791D37">
      <w:r w:rsidRPr="00791D37">
        <w:t xml:space="preserve">El concepto básico de la pila del 6LoWPAN, </w:t>
      </w:r>
      <w:ins w:id="2298" w:author="JORGE CONTRERAS ORTIZ" w:date="2021-09-04T13:43:00Z">
        <w:r w:rsidR="00F92885">
          <w:t xml:space="preserve">se muestra a continuación en </w:t>
        </w:r>
        <w:r w:rsidR="00F92885">
          <w:fldChar w:fldCharType="begin"/>
        </w:r>
        <w:r w:rsidR="00F92885">
          <w:instrText xml:space="preserve"> REF _Ref81655480 \h </w:instrText>
        </w:r>
      </w:ins>
      <w:r w:rsidR="00F92885">
        <w:fldChar w:fldCharType="separate"/>
      </w:r>
      <w:ins w:id="2299" w:author="JORGE CONTRERAS ORTIZ" w:date="2021-09-04T14:47:00Z">
        <w:r w:rsidR="003E5AE5" w:rsidRPr="00791D37">
          <w:t xml:space="preserve">Ilustración </w:t>
        </w:r>
        <w:r w:rsidR="003E5AE5">
          <w:rPr>
            <w:noProof/>
          </w:rPr>
          <w:t>1</w:t>
        </w:r>
      </w:ins>
      <w:ins w:id="2300" w:author="JORGE CONTRERAS ORTIZ" w:date="2021-09-04T13:43:00Z">
        <w:r w:rsidR="00F92885">
          <w:fldChar w:fldCharType="end"/>
        </w:r>
      </w:ins>
      <w:del w:id="2301" w:author="JORGE CONTRERAS ORTIZ" w:date="2021-09-04T13:43:00Z">
        <w:r w:rsidRPr="00791D37" w:rsidDel="00F92885">
          <w:delText>lo ilustramos en la siguiente imagen</w:delText>
        </w:r>
      </w:del>
      <w:r w:rsidRPr="00791D37">
        <w:t>:</w:t>
      </w:r>
    </w:p>
    <w:p w14:paraId="08A6AE82" w14:textId="77777777" w:rsidR="00DA3B27" w:rsidRPr="00791D37" w:rsidRDefault="00DA3B27" w:rsidP="00791D37">
      <w:r w:rsidRPr="00791D37">
        <w:tab/>
      </w:r>
    </w:p>
    <w:p w14:paraId="7D817542" w14:textId="77777777" w:rsidR="00DA3B27" w:rsidRPr="00791D37" w:rsidRDefault="00DA3B27" w:rsidP="00F21168">
      <w:pPr>
        <w:jc w:val="center"/>
      </w:pPr>
      <w:r w:rsidRPr="00791D37">
        <w:rPr>
          <w:noProof/>
        </w:rPr>
        <w:drawing>
          <wp:inline distT="0" distB="0" distL="0" distR="0" wp14:anchorId="2FC331A5" wp14:editId="6F11CBAE">
            <wp:extent cx="3952875" cy="3246677"/>
            <wp:effectExtent l="0" t="0" r="0" b="0"/>
            <wp:docPr id="3" name="Imagen 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abla&#10;&#10;Descripción generada automáticament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58157" cy="3251016"/>
                    </a:xfrm>
                    <a:prstGeom prst="rect">
                      <a:avLst/>
                    </a:prstGeom>
                    <a:noFill/>
                    <a:ln>
                      <a:noFill/>
                    </a:ln>
                  </pic:spPr>
                </pic:pic>
              </a:graphicData>
            </a:graphic>
          </wp:inline>
        </w:drawing>
      </w:r>
    </w:p>
    <w:p w14:paraId="6A7C627B" w14:textId="1A8C4CCD" w:rsidR="00DA3B27" w:rsidRPr="00F21168" w:rsidRDefault="00DA3B27" w:rsidP="00F21168">
      <w:pPr>
        <w:pStyle w:val="Descripcin"/>
        <w:jc w:val="center"/>
      </w:pPr>
      <w:bookmarkStart w:id="2302" w:name="_Ref81655480"/>
      <w:bookmarkStart w:id="2303" w:name="_Toc81499576"/>
      <w:bookmarkStart w:id="2304" w:name="_Toc81499811"/>
      <w:bookmarkStart w:id="2305" w:name="_Toc81765333"/>
      <w:r w:rsidRPr="00791D37">
        <w:t xml:space="preserve">Ilustración </w:t>
      </w:r>
      <w:r w:rsidRPr="00F21168">
        <w:fldChar w:fldCharType="begin"/>
      </w:r>
      <w:r w:rsidRPr="00791D37">
        <w:instrText xml:space="preserve"> SEQ Ilustración \* ARABIC </w:instrText>
      </w:r>
      <w:r w:rsidRPr="00F21168">
        <w:fldChar w:fldCharType="separate"/>
      </w:r>
      <w:r w:rsidR="009C65A7">
        <w:rPr>
          <w:noProof/>
        </w:rPr>
        <w:t>1</w:t>
      </w:r>
      <w:r w:rsidRPr="00F21168">
        <w:fldChar w:fldCharType="end"/>
      </w:r>
      <w:bookmarkEnd w:id="2302"/>
      <w:r w:rsidRPr="00791D37">
        <w:t xml:space="preserve"> Estructura Básica 6LoWPAN </w:t>
      </w:r>
      <w:r w:rsidRPr="00F21168">
        <w:fldChar w:fldCharType="begin" w:fldLock="1"/>
      </w:r>
      <w:r w:rsidR="00AD1498" w:rsidRPr="00791D37">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rsidRPr="00F21168">
        <w:fldChar w:fldCharType="separate"/>
      </w:r>
      <w:bookmarkEnd w:id="2303"/>
      <w:bookmarkEnd w:id="2304"/>
      <w:r w:rsidR="00AD1498" w:rsidRPr="00791D37">
        <w:rPr>
          <w:noProof/>
        </w:rPr>
        <w:t>[6]</w:t>
      </w:r>
      <w:bookmarkEnd w:id="2305"/>
      <w:r w:rsidRPr="00F21168">
        <w:fldChar w:fldCharType="end"/>
      </w:r>
    </w:p>
    <w:p w14:paraId="40DAEC1D" w14:textId="77777777" w:rsidR="00DA3B27" w:rsidRPr="00791D37" w:rsidRDefault="00DA3B27" w:rsidP="00791D37">
      <w:r w:rsidRPr="00791D37">
        <w:t>LoWPAN es una capa de adaptación. Aquí el sistema operativo es una parte clave del desarrollo en 6LoWPAN, en términos de la huella en memoria y en funcionalidad.</w:t>
      </w:r>
    </w:p>
    <w:p w14:paraId="29A0EFCD" w14:textId="0FD419F8" w:rsidR="00DA3B27" w:rsidRPr="00791D37" w:rsidRDefault="00DA3B27" w:rsidP="00791D37">
      <w:r w:rsidRPr="00791D37">
        <w:t xml:space="preserve">Gracias a </w:t>
      </w:r>
      <w:del w:id="2306" w:author="JORGE CONTRERAS ORTIZ" w:date="2021-09-05T17:40:00Z">
        <w:r w:rsidRPr="00791D37" w:rsidDel="00257A8F">
          <w:delText xml:space="preserve">los esfuerzos de los diferentes equipos de trabajo en la investigación de la </w:delText>
        </w:r>
      </w:del>
      <w:ins w:id="2307" w:author="JORGE CONTRERAS ORTIZ" w:date="2021-09-05T17:40:00Z">
        <w:r w:rsidR="00257A8F">
          <w:t xml:space="preserve">desarrolladores de la </w:t>
        </w:r>
      </w:ins>
      <w:r w:rsidRPr="00791D37">
        <w:t>suite con el protocolo IPv6 basada en el estándar IEEE 802.15.4, se consigue crear una red 6LoWPAN autoorganizada con protocolo de enrutamiento.</w:t>
      </w:r>
    </w:p>
    <w:p w14:paraId="1E1C4818" w14:textId="08E5F988" w:rsidR="00DA3B27" w:rsidRPr="00791D37" w:rsidRDefault="00DA3B27" w:rsidP="00791D37">
      <w:r w:rsidRPr="00791D37">
        <w:t xml:space="preserve">La tecnología de las capas bajas de 6LoWPAN </w:t>
      </w:r>
      <w:ins w:id="2308" w:author="JORGE CONTRERAS ORTIZ" w:date="2021-09-05T17:44:00Z">
        <w:r w:rsidR="00DC6100">
          <w:t xml:space="preserve">se </w:t>
        </w:r>
      </w:ins>
      <w:r w:rsidRPr="00791D37">
        <w:t>apoya</w:t>
      </w:r>
      <w:ins w:id="2309" w:author="JORGE CONTRERAS ORTIZ" w:date="2021-09-05T17:44:00Z">
        <w:r w:rsidR="00DC6100">
          <w:t xml:space="preserve"> en</w:t>
        </w:r>
      </w:ins>
      <w:del w:id="2310" w:author="JORGE CONTRERAS ORTIZ" w:date="2021-09-05T17:44:00Z">
        <w:r w:rsidRPr="00791D37" w:rsidDel="00DC6100">
          <w:delText>n</w:delText>
        </w:r>
      </w:del>
      <w:r w:rsidRPr="00791D37">
        <w:t xml:space="preserve"> el estándar IEEE 802.15.4 de las capas física (PHY) y MAC. Uno de los problemas se encuentra en el tamaño de la Payload de la capa MAC en IPv6, ya que esta es mayor de lo que la capa baja de 6LoWPAN puede soportar. Para una buena conectividad entre las capas MAC y de red se recomienda añadir una capa de adaptación (LoWPAN) entre medias de las dos capas. Esta capa de adaptación se encargaría de la compresión de la cabecera, la fragmentación, el reensamblaje y el reenvío de la ruta de la red enmallada.</w:t>
      </w:r>
    </w:p>
    <w:p w14:paraId="3E06722C" w14:textId="77777777" w:rsidR="00DA3B27" w:rsidRPr="00791D37" w:rsidRDefault="00DA3B27" w:rsidP="00791D37"/>
    <w:p w14:paraId="1856D755" w14:textId="6C486C7F" w:rsidR="00DA3B27" w:rsidRPr="00791D37" w:rsidRDefault="00DC6100" w:rsidP="00791D37">
      <w:pPr>
        <w:pStyle w:val="Ttulo3"/>
      </w:pPr>
      <w:bookmarkStart w:id="2311" w:name="_Toc81499347"/>
      <w:bookmarkStart w:id="2312" w:name="_Toc81765207"/>
      <w:r w:rsidRPr="00791D37">
        <w:lastRenderedPageBreak/>
        <w:t xml:space="preserve">PRINCIPALES CARACTERÍSTICAS DE </w:t>
      </w:r>
      <w:r w:rsidR="00DA3B27" w:rsidRPr="00791D37">
        <w:t xml:space="preserve">6LoWPAN </w:t>
      </w:r>
      <w:r w:rsidR="00DA3B27"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A3B27" w:rsidRPr="00791D37">
        <w:fldChar w:fldCharType="separate"/>
      </w:r>
      <w:bookmarkEnd w:id="2311"/>
      <w:r w:rsidR="00AD1498" w:rsidRPr="00791D37">
        <w:rPr>
          <w:noProof/>
        </w:rPr>
        <w:t>[7]</w:t>
      </w:r>
      <w:bookmarkEnd w:id="2312"/>
      <w:r w:rsidR="00DA3B27" w:rsidRPr="00791D37">
        <w:fldChar w:fldCharType="end"/>
      </w:r>
    </w:p>
    <w:p w14:paraId="568F8715" w14:textId="77777777" w:rsidR="00DA3B27" w:rsidRPr="00791D37" w:rsidRDefault="00DA3B27" w:rsidP="00791D37"/>
    <w:p w14:paraId="5B3E1B1A" w14:textId="424C86CE" w:rsidR="00DA3B27" w:rsidRPr="00791D37" w:rsidRDefault="00DA3B27" w:rsidP="00791D37">
      <w:r w:rsidRPr="00791D37">
        <w:t>Como se ha indicado tanto e</w:t>
      </w:r>
      <w:del w:id="2313" w:author="JORGE CONTRERAS ORTIZ" w:date="2021-09-04T13:44:00Z">
        <w:r w:rsidRPr="00791D37" w:rsidDel="00E915C0">
          <w:delText xml:space="preserve">n </w:delText>
        </w:r>
      </w:del>
      <w:ins w:id="2314" w:author="JORGE CONTRERAS ORTIZ" w:date="2021-09-04T13:44:00Z">
        <w:r w:rsidR="00E915C0">
          <w:t xml:space="preserve">n </w:t>
        </w:r>
        <w:r w:rsidR="00E915C0">
          <w:fldChar w:fldCharType="begin"/>
        </w:r>
        <w:r w:rsidR="00E915C0">
          <w:instrText xml:space="preserve"> REF _Ref81655481 \w \h </w:instrText>
        </w:r>
      </w:ins>
      <w:r w:rsidR="00E915C0">
        <w:fldChar w:fldCharType="separate"/>
      </w:r>
      <w:ins w:id="2315" w:author="JORGE CONTRERAS ORTIZ" w:date="2021-09-04T14:47:00Z">
        <w:r w:rsidR="003E5AE5">
          <w:t>2.2.1</w:t>
        </w:r>
      </w:ins>
      <w:ins w:id="2316" w:author="JORGE CONTRERAS ORTIZ" w:date="2021-09-04T13:44:00Z">
        <w:r w:rsidR="00E915C0">
          <w:fldChar w:fldCharType="end"/>
        </w:r>
        <w:r w:rsidR="00E915C0">
          <w:t xml:space="preserve"> </w:t>
        </w:r>
      </w:ins>
      <w:del w:id="2317" w:author="JORGE CONTRERAS ORTIZ" w:date="2021-09-04T13:44:00Z">
        <w:r w:rsidRPr="00791D37" w:rsidDel="00F92885">
          <w:delText xml:space="preserve">el apartado anterior </w:delText>
        </w:r>
      </w:del>
      <w:r w:rsidRPr="00791D37">
        <w:t xml:space="preserve">como en </w:t>
      </w:r>
      <w:ins w:id="2318" w:author="JORGE CONTRERAS ORTIZ" w:date="2021-09-04T13:43:00Z">
        <w:r w:rsidR="00F92885">
          <w:fldChar w:fldCharType="begin"/>
        </w:r>
        <w:r w:rsidR="00F92885">
          <w:instrText xml:space="preserve"> REF _Ref81655480 \h </w:instrText>
        </w:r>
      </w:ins>
      <w:ins w:id="2319" w:author="JORGE CONTRERAS ORTIZ" w:date="2021-09-04T13:43:00Z">
        <w:r w:rsidR="00F92885">
          <w:fldChar w:fldCharType="separate"/>
        </w:r>
      </w:ins>
      <w:ins w:id="2320" w:author="JORGE CONTRERAS ORTIZ" w:date="2021-09-04T14:47:00Z">
        <w:r w:rsidR="003E5AE5" w:rsidRPr="00791D37">
          <w:t xml:space="preserve">Ilustración </w:t>
        </w:r>
        <w:r w:rsidR="003E5AE5">
          <w:rPr>
            <w:noProof/>
          </w:rPr>
          <w:t>1</w:t>
        </w:r>
      </w:ins>
      <w:ins w:id="2321" w:author="JORGE CONTRERAS ORTIZ" w:date="2021-09-04T13:43:00Z">
        <w:r w:rsidR="00F92885">
          <w:fldChar w:fldCharType="end"/>
        </w:r>
      </w:ins>
      <w:del w:id="2322" w:author="JORGE CONTRERAS ORTIZ" w:date="2021-09-04T13:43:00Z">
        <w:r w:rsidRPr="00791D37" w:rsidDel="00F92885">
          <w:rPr>
            <w:i/>
            <w:iCs/>
          </w:rPr>
          <w:delText>Ilustración 1</w:delText>
        </w:r>
      </w:del>
      <w:r w:rsidRPr="00791D37">
        <w:rPr>
          <w:i/>
          <w:iCs/>
        </w:rPr>
        <w:t>,</w:t>
      </w:r>
      <w:r w:rsidRPr="00791D37">
        <w:t xml:space="preserve"> 6LoWPAN es una capa de adaptación IoT IPv6, la </w:t>
      </w:r>
      <w:del w:id="2323" w:author="JORGE CONTRERAS ORTIZ" w:date="2021-09-04T13:44:00Z">
        <w:r w:rsidRPr="00791D37" w:rsidDel="00E915C0">
          <w:delText>cuál</w:delText>
        </w:r>
      </w:del>
      <w:ins w:id="2324" w:author="JORGE CONTRERAS ORTIZ" w:date="2021-09-04T13:44:00Z">
        <w:r w:rsidR="00E915C0" w:rsidRPr="00791D37">
          <w:t>cual</w:t>
        </w:r>
      </w:ins>
      <w:r w:rsidRPr="00791D37">
        <w:t xml:space="preserve"> está sobre el estándar IEEE 802.15.4. </w:t>
      </w:r>
    </w:p>
    <w:p w14:paraId="78A2928D" w14:textId="77777777" w:rsidR="00DA3B27" w:rsidRPr="00791D37" w:rsidRDefault="00DA3B27" w:rsidP="00791D37">
      <w:r w:rsidRPr="00791D37">
        <w:t>Este estándar es un estándar de WPAN de baja potencia y baja velocidad que usa CSMA/CA y con una configuración típica con un rango de 10 a 100 m y una tasa de rango de datos sin procesar de 2 a 250 KBits/s, estando en la banda de 2.4 GHz ISM. Este estándar también permite trabajar en la banda de 900MhHz (banda sub-G), aportando hasta unos pocos kilómetros de rango, pero bajando la tasa de datos.</w:t>
      </w:r>
    </w:p>
    <w:p w14:paraId="0FDD30D3" w14:textId="77777777" w:rsidR="00DA3B27" w:rsidRPr="00791D37" w:rsidRDefault="00DA3B27" w:rsidP="00791D37"/>
    <w:p w14:paraId="33A6BD09" w14:textId="2CE22825" w:rsidR="00DA3B27" w:rsidRPr="00791D37" w:rsidRDefault="00DC6100" w:rsidP="00FE1EC4">
      <w:pPr>
        <w:pStyle w:val="Ttulo4"/>
      </w:pPr>
      <w:bookmarkStart w:id="2325" w:name="_Toc81499348"/>
      <w:bookmarkStart w:id="2326" w:name="_Toc81765208"/>
      <w:r w:rsidRPr="00791D37">
        <w:t>COMPRESIÓN DE CABECERA</w:t>
      </w:r>
      <w:bookmarkEnd w:id="2325"/>
      <w:bookmarkEnd w:id="2326"/>
    </w:p>
    <w:p w14:paraId="1EAEC675" w14:textId="77777777" w:rsidR="00DA3B27" w:rsidRPr="00791D37" w:rsidRDefault="00DA3B27" w:rsidP="00791D37"/>
    <w:p w14:paraId="32003538" w14:textId="77777777" w:rsidR="00DA3B27" w:rsidRPr="00791D37" w:rsidRDefault="00DA3B27" w:rsidP="00791D37">
      <w:r w:rsidRPr="00791D37">
        <w:t>Para una transmisión eficiente de paquetes IPv6 a través de los enlaces IEEE 802.15.4, se necesitará una capa de adaptación, la cual comprimirá la cabecera de 40 a 7 bytes. Cabeceras de extensión IPv6 se comprimirán de igual manera, como las cabeceras UDP.</w:t>
      </w:r>
    </w:p>
    <w:p w14:paraId="4D068075" w14:textId="77777777" w:rsidR="00DA3B27" w:rsidRPr="00791D37" w:rsidRDefault="00DA3B27" w:rsidP="00791D37"/>
    <w:p w14:paraId="0D7ADD8D" w14:textId="68D5EF02" w:rsidR="00DA3B27" w:rsidRPr="00791D37" w:rsidRDefault="00DC6100" w:rsidP="00FE1EC4">
      <w:pPr>
        <w:pStyle w:val="Ttulo4"/>
      </w:pPr>
      <w:bookmarkStart w:id="2327" w:name="_Toc81499349"/>
      <w:bookmarkStart w:id="2328" w:name="_Toc81765209"/>
      <w:r w:rsidRPr="00791D37">
        <w:t>ENRUTAMIENTO</w:t>
      </w:r>
      <w:bookmarkEnd w:id="2327"/>
      <w:bookmarkEnd w:id="2328"/>
    </w:p>
    <w:p w14:paraId="3D9223EB" w14:textId="77777777" w:rsidR="00DA3B27" w:rsidRPr="00791D37" w:rsidRDefault="00DA3B27" w:rsidP="00791D37"/>
    <w:p w14:paraId="2A78C2F7" w14:textId="77777777" w:rsidR="00DA3B27" w:rsidRPr="00791D37" w:rsidRDefault="00DA3B27" w:rsidP="00791D37">
      <w:r w:rsidRPr="00791D37">
        <w:t xml:space="preserve">Debido a las limitaciones de las redes 6LoWPAN, la mayoría de los protocolos de enrutamiento en IPv6 no son compatibles, por lo que se ha desarrollado un nuevo protocolo de enrutamiento para 6LoWPAN: </w:t>
      </w:r>
      <w:r w:rsidRPr="00791D37">
        <w:rPr>
          <w:b/>
          <w:bCs/>
        </w:rPr>
        <w:t>IPv6 Routing Protocol for Low Power and Lossy Networks (RPL).</w:t>
      </w:r>
    </w:p>
    <w:p w14:paraId="75DC5A57" w14:textId="33DB5782" w:rsidR="00DA3B27" w:rsidRPr="00791D37" w:rsidRDefault="00DA3B27" w:rsidP="00791D37">
      <w:r w:rsidRPr="00791D37">
        <w:t xml:space="preserve">Debido a que las redes con </w:t>
      </w:r>
      <w:del w:id="2329" w:author="JORGE CONTRERAS ORTIZ" w:date="2021-09-05T17:58:00Z">
        <w:r w:rsidRPr="00791D37" w:rsidDel="00FD2A2F">
          <w:delText>perdidas</w:delText>
        </w:r>
      </w:del>
      <w:ins w:id="2330" w:author="JORGE CONTRERAS ORTIZ" w:date="2021-09-05T17:58:00Z">
        <w:r w:rsidR="00FD2A2F" w:rsidRPr="00791D37">
          <w:t>pérdidas</w:t>
        </w:r>
      </w:ins>
      <w:r w:rsidRPr="00791D37">
        <w:t xml:space="preserve"> (Lossy Networks) no tienen topologías predefinidas, RPL organiza una topología como un Gráfico Acíclico Directo (DAG) particionado en uno o más DAGs Orientados a Destino (DODAGs).</w:t>
      </w:r>
    </w:p>
    <w:p w14:paraId="2182A8EE" w14:textId="50016351" w:rsidR="00DA3B27" w:rsidRPr="00791D37" w:rsidRDefault="00DA3B27" w:rsidP="00791D37">
      <w:r w:rsidRPr="00791D37">
        <w:t xml:space="preserve">También, </w:t>
      </w:r>
      <w:commentRangeStart w:id="2331"/>
      <w:r w:rsidRPr="00791D37">
        <w:t>RPL está pensado para ser usado en redes con bastantes nodos</w:t>
      </w:r>
      <w:commentRangeEnd w:id="2331"/>
      <w:r w:rsidRPr="00791D37">
        <w:rPr>
          <w:rStyle w:val="Refdecomentario"/>
        </w:rPr>
        <w:commentReference w:id="2331"/>
      </w:r>
      <w:r w:rsidRPr="00791D37">
        <w:t xml:space="preserve">, los cuales tendrán recursos limitados y las redes estarán “manejadas” por uno o pocos “supernodos” o </w:t>
      </w:r>
      <w:ins w:id="2332" w:author="JORGE CONTRERAS ORTIZ" w:date="2021-09-05T17:59:00Z">
        <w:r w:rsidR="00FD2A2F">
          <w:t>B</w:t>
        </w:r>
      </w:ins>
      <w:del w:id="2333" w:author="JORGE CONTRERAS ORTIZ" w:date="2021-09-05T17:59:00Z">
        <w:r w:rsidRPr="00791D37" w:rsidDel="00FD2A2F">
          <w:delText>b</w:delText>
        </w:r>
      </w:del>
      <w:r w:rsidRPr="00791D37">
        <w:t xml:space="preserve">order </w:t>
      </w:r>
      <w:ins w:id="2334" w:author="JORGE CONTRERAS ORTIZ" w:date="2021-09-05T17:59:00Z">
        <w:r w:rsidR="00FD2A2F">
          <w:t>R</w:t>
        </w:r>
      </w:ins>
      <w:del w:id="2335" w:author="JORGE CONTRERAS ORTIZ" w:date="2021-09-05T17:59:00Z">
        <w:r w:rsidRPr="00791D37" w:rsidDel="00FD2A2F">
          <w:delText>r</w:delText>
        </w:r>
      </w:del>
      <w:r w:rsidRPr="00791D37">
        <w:t>outers en el caso de 6LoWPAN.</w:t>
      </w:r>
    </w:p>
    <w:p w14:paraId="2C97668A" w14:textId="06AA93E5" w:rsidR="00DA3B27" w:rsidRPr="00791D37" w:rsidDel="00FD2A2F" w:rsidRDefault="00DA3B27" w:rsidP="00791D37">
      <w:pPr>
        <w:rPr>
          <w:del w:id="2336" w:author="JORGE CONTRERAS ORTIZ" w:date="2021-09-05T17:59:00Z"/>
        </w:rPr>
      </w:pPr>
    </w:p>
    <w:p w14:paraId="474578D3" w14:textId="77777777" w:rsidR="00DA3B27" w:rsidRPr="00791D37" w:rsidRDefault="00DA3B27" w:rsidP="00791D37"/>
    <w:p w14:paraId="4F391570" w14:textId="6EEC9F5D" w:rsidR="00DA3B27" w:rsidRPr="00791D37" w:rsidRDefault="00FD2A2F" w:rsidP="00FE1EC4">
      <w:pPr>
        <w:pStyle w:val="Ttulo4"/>
      </w:pPr>
      <w:bookmarkStart w:id="2337" w:name="_Toc81499350"/>
      <w:bookmarkStart w:id="2338" w:name="_Toc81765210"/>
      <w:r w:rsidRPr="00791D37">
        <w:t>SEGURIDAD</w:t>
      </w:r>
      <w:bookmarkEnd w:id="2337"/>
      <w:bookmarkEnd w:id="2338"/>
    </w:p>
    <w:p w14:paraId="5BF83AE9" w14:textId="77777777" w:rsidR="00DA3B27" w:rsidRPr="00791D37" w:rsidRDefault="00DA3B27" w:rsidP="00791D37"/>
    <w:p w14:paraId="5CF8D296" w14:textId="77777777" w:rsidR="00DA3B27" w:rsidRPr="00791D37" w:rsidRDefault="00DA3B27" w:rsidP="00791D37">
      <w:r w:rsidRPr="00791D37">
        <w:t>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seguridad end-to-end. Para asegurar dicha seguridad end-to-end, como en Internet, se necesita añadir medidas en las capas altas como en las capas de red y de aplicación.</w:t>
      </w:r>
    </w:p>
    <w:p w14:paraId="50B3AB71" w14:textId="77777777" w:rsidR="00DA3B27" w:rsidRPr="00791D37" w:rsidRDefault="00DA3B27" w:rsidP="00791D37">
      <w:r w:rsidRPr="00791D37">
        <w:t>Para la capa de red, se ha propuesto el protocolo IPSec adaptado para soportar 6LoWPAN y prometiendo seguridad end-to-end.</w:t>
      </w:r>
    </w:p>
    <w:p w14:paraId="17C4FDEC" w14:textId="77777777" w:rsidR="00DA3B27" w:rsidRPr="00791D37" w:rsidRDefault="00DA3B27" w:rsidP="00791D37">
      <w:r w:rsidRPr="00791D37">
        <w:t xml:space="preserve">En la capa de aplicación, el protocolo principal como candidato es el DTLS o </w:t>
      </w:r>
      <w:r w:rsidRPr="00791D37">
        <w:rPr>
          <w:i/>
          <w:iCs/>
        </w:rPr>
        <w:t>Datagram Transport Layer Security</w:t>
      </w:r>
      <w:r w:rsidRPr="00791D37">
        <w:t>. Al contrario de TLS, que trabaja en TCP, DTLS trabaja en UDP, el cuál es adecuado para redes limitadas como es el caso de 6LoWPAN.</w:t>
      </w:r>
    </w:p>
    <w:p w14:paraId="7B4E017A" w14:textId="58F87B40" w:rsidR="00DA3B27" w:rsidRDefault="00DA3B27" w:rsidP="00791D37">
      <w:pPr>
        <w:rPr>
          <w:ins w:id="2339" w:author="JORGE CONTRERAS ORTIZ" w:date="2021-09-05T17:59:00Z"/>
        </w:rPr>
      </w:pPr>
    </w:p>
    <w:p w14:paraId="4F9D35E4" w14:textId="77777777" w:rsidR="00FD2A2F" w:rsidRPr="00791D37" w:rsidRDefault="00FD2A2F" w:rsidP="00791D37"/>
    <w:p w14:paraId="7A9B8EBE" w14:textId="68439C38" w:rsidR="00DA3B27" w:rsidRPr="00791D37" w:rsidRDefault="00FD2A2F" w:rsidP="00FE1EC4">
      <w:pPr>
        <w:pStyle w:val="Ttulo4"/>
      </w:pPr>
      <w:bookmarkStart w:id="2340" w:name="_Toc81499351"/>
      <w:bookmarkStart w:id="2341" w:name="_Toc81765211"/>
      <w:r w:rsidRPr="00791D37">
        <w:t>PROTOCOLOS DE APLICACIÓN</w:t>
      </w:r>
      <w:bookmarkEnd w:id="2340"/>
      <w:bookmarkEnd w:id="2341"/>
    </w:p>
    <w:p w14:paraId="3CBFFEBE" w14:textId="77777777" w:rsidR="00DA3B27" w:rsidRPr="00791D37" w:rsidRDefault="00DA3B27" w:rsidP="00791D37"/>
    <w:p w14:paraId="2C9C9245" w14:textId="77777777" w:rsidR="00DA3B27" w:rsidRPr="00791D37" w:rsidRDefault="00DA3B27" w:rsidP="00791D37">
      <w:r w:rsidRPr="00791D37">
        <w:t>Actualmente hay muchos protocolos de aplicación disponibles para 6LoWPAN, pero los dos más populares son Constrained Applicacion Protocol (CoAP) y Message Queuing Telemetry Transport-Sensor Network MQTT-SN.</w:t>
      </w:r>
    </w:p>
    <w:p w14:paraId="0DA43357" w14:textId="77777777" w:rsidR="00DA3B27" w:rsidRPr="00791D37" w:rsidRDefault="00DA3B27" w:rsidP="00791D37">
      <w:r w:rsidRPr="00791D37">
        <w:t>Debido a la popularidad de los servicios web, se desarrolló CoAP como un HTTP ligero para 6LoWPAN. Al ser dispositivos con limitaciones, se usa UDP con un sistema propio de retransmisión basado en mensajes.  Se usa UDP en vez de TCP debido al menos uso de recursos. CoAP tiene arquitectura REST, debido a que requiere muchos menos recursos y permite a los desarrolladores Web programar para IoT. Entre CoAP y HTTP es fácil traducir mediante dispositivos proxy. CoAP también permite trabajar con medidas de seguridad como DTLS.</w:t>
      </w:r>
    </w:p>
    <w:p w14:paraId="6F525503" w14:textId="77777777" w:rsidR="00DA3B27" w:rsidRPr="00791D37" w:rsidRDefault="00DA3B27" w:rsidP="00791D37">
      <w:r w:rsidRPr="00791D37">
        <w:t>MQTT-SN, usa igualmente UDP, pero al contrario que CoAP, MQTT es un protocolo ligero de publicador-suscriptor. Este sistema desengancha productores y consumidores, por lo que es necesario un intermediario.</w:t>
      </w:r>
    </w:p>
    <w:p w14:paraId="44944E13" w14:textId="77777777" w:rsidR="00DA3B27" w:rsidRPr="00791D37" w:rsidRDefault="00DA3B27" w:rsidP="00791D37"/>
    <w:p w14:paraId="0883FDA8" w14:textId="787257F5" w:rsidR="00DA3B27" w:rsidRPr="00791D37" w:rsidRDefault="00387F22" w:rsidP="00791D37">
      <w:pPr>
        <w:pStyle w:val="Ttulo3"/>
      </w:pPr>
      <w:bookmarkStart w:id="2342" w:name="_Toc81499352"/>
      <w:bookmarkStart w:id="2343" w:name="_Toc81765212"/>
      <w:r w:rsidRPr="00791D37">
        <w:t>RETOS DE</w:t>
      </w:r>
      <w:r w:rsidR="00DA3B27" w:rsidRPr="00791D37">
        <w:t xml:space="preserve"> 6LoWPAN</w:t>
      </w:r>
      <w:bookmarkEnd w:id="2342"/>
      <w:bookmarkEnd w:id="2343"/>
    </w:p>
    <w:p w14:paraId="4AA6C5D6" w14:textId="77777777" w:rsidR="00DA3B27" w:rsidRPr="00791D37" w:rsidRDefault="00DA3B27" w:rsidP="00791D37"/>
    <w:p w14:paraId="7B00783B" w14:textId="6F15B718" w:rsidR="00DA3B27" w:rsidRPr="00791D37" w:rsidRDefault="00DA3B27" w:rsidP="00791D37">
      <w:r w:rsidRPr="00791D37">
        <w:t xml:space="preserve">Debido a las limitaciones de recursos que tienen los nodos, </w:t>
      </w:r>
      <w:del w:id="2344" w:author="JORGE CONTRERAS ORTIZ" w:date="2021-09-05T18:03:00Z">
        <w:r w:rsidRPr="00791D37" w:rsidDel="00387F22">
          <w:delText xml:space="preserve">como </w:delText>
        </w:r>
      </w:del>
      <w:ins w:id="2345" w:author="JORGE CONTRERAS ORTIZ" w:date="2021-09-05T18:03:00Z">
        <w:r w:rsidR="00387F22">
          <w:t>tanto</w:t>
        </w:r>
        <w:r w:rsidR="00387F22" w:rsidRPr="00791D37">
          <w:t xml:space="preserve"> </w:t>
        </w:r>
      </w:ins>
      <w:r w:rsidRPr="00791D37">
        <w:t xml:space="preserve">de energía, </w:t>
      </w:r>
      <w:ins w:id="2346" w:author="JORGE CONTRERAS ORTIZ" w:date="2021-09-05T18:03:00Z">
        <w:r w:rsidR="00387F22">
          <w:t xml:space="preserve">como de </w:t>
        </w:r>
      </w:ins>
      <w:r w:rsidRPr="00791D37">
        <w:t xml:space="preserve">memoria </w:t>
      </w:r>
      <w:ins w:id="2347" w:author="JORGE CONTRERAS ORTIZ" w:date="2021-09-05T18:03:00Z">
        <w:r w:rsidR="00387F22">
          <w:t xml:space="preserve">y de </w:t>
        </w:r>
      </w:ins>
      <w:del w:id="2348" w:author="JORGE CONTRERAS ORTIZ" w:date="2021-09-05T18:03:00Z">
        <w:r w:rsidRPr="00791D37" w:rsidDel="00387F22">
          <w:delText xml:space="preserve">y </w:delText>
        </w:r>
      </w:del>
      <w:r w:rsidRPr="00791D37">
        <w:t>potencia de procesamiento, hay varios retos a la hora del diseño e implementación de 6LoWPAN, puesto que este implementa IPv6. Algunos de los principales retos son:</w:t>
      </w:r>
    </w:p>
    <w:p w14:paraId="5C11794D" w14:textId="2F1E0CA8" w:rsidR="00DA3B27" w:rsidRPr="00387F22" w:rsidRDefault="00DA3B27" w:rsidP="00791D37">
      <w:pPr>
        <w:pStyle w:val="Prrafodelista"/>
        <w:numPr>
          <w:ilvl w:val="0"/>
          <w:numId w:val="7"/>
        </w:numPr>
        <w:rPr>
          <w:ins w:id="2349" w:author="JORGE CONTRERAS ORTIZ" w:date="2021-09-05T18:03:00Z"/>
          <w:b/>
          <w:bCs/>
          <w:rPrChange w:id="2350" w:author="JORGE CONTRERAS ORTIZ" w:date="2021-09-05T18:03:00Z">
            <w:rPr>
              <w:ins w:id="2351" w:author="JORGE CONTRERAS ORTIZ" w:date="2021-09-05T18:03:00Z"/>
            </w:rPr>
          </w:rPrChange>
        </w:rPr>
      </w:pPr>
      <w:r w:rsidRPr="00791D37">
        <w:rPr>
          <w:b/>
          <w:bCs/>
        </w:rPr>
        <w:t xml:space="preserve">Sobrecarga de cabecera: </w:t>
      </w:r>
      <w:r w:rsidRPr="00791D37">
        <w:t>La capa de enlace en 6LoWPAN tiene una Unidad Máxima de Transferencia (MTU) de 127 bytes, mientras que la MTU de IPv6 es de al menos 1280 bytes con una cabecera de 40 bytes. Esto implica que transmitir directamente los paquetes IPv6 es ineficiente debido al alto ratio cabecera/payload y se generan frecuentes fragmentaciones y desfragmentaciones.</w:t>
      </w:r>
    </w:p>
    <w:p w14:paraId="2ED8431A" w14:textId="77777777" w:rsidR="00387F22" w:rsidRPr="00791D37" w:rsidRDefault="00387F22">
      <w:pPr>
        <w:pStyle w:val="Prrafodelista"/>
        <w:rPr>
          <w:b/>
          <w:bCs/>
        </w:rPr>
        <w:pPrChange w:id="2352" w:author="JORGE CONTRERAS ORTIZ" w:date="2021-09-05T18:03:00Z">
          <w:pPr>
            <w:pStyle w:val="Prrafodelista"/>
            <w:numPr>
              <w:numId w:val="7"/>
            </w:numPr>
            <w:ind w:hanging="360"/>
          </w:pPr>
        </w:pPrChange>
      </w:pPr>
    </w:p>
    <w:p w14:paraId="2EC68BFC" w14:textId="25E145B7" w:rsidR="00387F22" w:rsidRPr="00387F22" w:rsidRDefault="00DA3B27" w:rsidP="00387F22">
      <w:pPr>
        <w:pStyle w:val="Prrafodelista"/>
        <w:numPr>
          <w:ilvl w:val="0"/>
          <w:numId w:val="7"/>
        </w:numPr>
        <w:rPr>
          <w:ins w:id="2353" w:author="JORGE CONTRERAS ORTIZ" w:date="2021-09-05T18:04:00Z"/>
          <w:b/>
          <w:bCs/>
          <w:rPrChange w:id="2354" w:author="JORGE CONTRERAS ORTIZ" w:date="2021-09-05T18:04:00Z">
            <w:rPr>
              <w:ins w:id="2355" w:author="JORGE CONTRERAS ORTIZ" w:date="2021-09-05T18:04:00Z"/>
            </w:rPr>
          </w:rPrChange>
        </w:rPr>
      </w:pPr>
      <w:r w:rsidRPr="00791D37">
        <w:rPr>
          <w:b/>
          <w:bCs/>
        </w:rPr>
        <w:t>Neighbo</w:t>
      </w:r>
      <w:ins w:id="2356" w:author="JORGE CONTRERAS ORTIZ" w:date="2021-09-05T18:05:00Z">
        <w:r w:rsidR="00387F22">
          <w:rPr>
            <w:b/>
            <w:bCs/>
          </w:rPr>
          <w:t>u</w:t>
        </w:r>
      </w:ins>
      <w:r w:rsidRPr="00791D37">
        <w:rPr>
          <w:b/>
          <w:bCs/>
        </w:rPr>
        <w:t xml:space="preserve">r Discovery Protocol: </w:t>
      </w:r>
      <w:r w:rsidRPr="00791D37">
        <w:t xml:space="preserve">IPv6 usa este protocolo NDP, el cual se encarga de reconocer a los diferentes </w:t>
      </w:r>
      <w:del w:id="2357" w:author="JORGE CONTRERAS ORTIZ" w:date="2021-09-05T18:05:00Z">
        <w:r w:rsidRPr="00791D37" w:rsidDel="00387F22">
          <w:delText xml:space="preserve">equipos </w:delText>
        </w:r>
      </w:del>
      <w:ins w:id="2358" w:author="JORGE CONTRERAS ORTIZ" w:date="2021-09-05T18:05:00Z">
        <w:r w:rsidR="00387F22">
          <w:t>dispositivos</w:t>
        </w:r>
        <w:r w:rsidR="00387F22" w:rsidRPr="00791D37">
          <w:t xml:space="preserve"> </w:t>
        </w:r>
      </w:ins>
      <w:r w:rsidRPr="00791D37">
        <w:t xml:space="preserve">cercanos en la red, para configurarse solo combinando la información del prefijo de la red con el mensaje de anuncio del router y el ID del host de la dirección de su capa de enlace. Esto formará una dirección de 128 bytes. NDP ayuda bastante en 6LoWPAN debido a que simplifica enormemente la asignación de direcciones IP a muchos dispositivos. A pesar de esto, el protocolo está aún en proceso de </w:t>
      </w:r>
      <w:del w:id="2359" w:author="JORGE CONTRERAS ORTIZ" w:date="2021-09-05T18:05:00Z">
        <w:r w:rsidRPr="00791D37" w:rsidDel="00387F22">
          <w:delText xml:space="preserve">adaptarse </w:delText>
        </w:r>
      </w:del>
      <w:ins w:id="2360" w:author="JORGE CONTRERAS ORTIZ" w:date="2021-09-05T18:05:00Z">
        <w:r w:rsidR="00387F22">
          <w:t>adaptación</w:t>
        </w:r>
        <w:r w:rsidR="00387F22" w:rsidRPr="00791D37">
          <w:t xml:space="preserve"> </w:t>
        </w:r>
      </w:ins>
      <w:r w:rsidRPr="00791D37">
        <w:t>para redes limitada</w:t>
      </w:r>
      <w:ins w:id="2361" w:author="JORGE CONTRERAS ORTIZ" w:date="2021-09-05T18:04:00Z">
        <w:r w:rsidR="00387F22">
          <w:t>s.</w:t>
        </w:r>
      </w:ins>
      <w:del w:id="2362" w:author="JORGE CONTRERAS ORTIZ" w:date="2021-09-05T18:04:00Z">
        <w:r w:rsidRPr="00791D37" w:rsidDel="00387F22">
          <w:delText>s.</w:delText>
        </w:r>
      </w:del>
    </w:p>
    <w:p w14:paraId="2A0CB1EA" w14:textId="77777777" w:rsidR="00387F22" w:rsidRPr="00387F22" w:rsidRDefault="00387F22">
      <w:pPr>
        <w:pStyle w:val="Prrafodelista"/>
        <w:rPr>
          <w:b/>
          <w:bCs/>
          <w:rPrChange w:id="2363" w:author="JORGE CONTRERAS ORTIZ" w:date="2021-09-05T18:03:00Z">
            <w:rPr/>
          </w:rPrChange>
        </w:rPr>
        <w:pPrChange w:id="2364" w:author="JORGE CONTRERAS ORTIZ" w:date="2021-09-05T18:04:00Z">
          <w:pPr>
            <w:pStyle w:val="Prrafodelista"/>
            <w:numPr>
              <w:numId w:val="7"/>
            </w:numPr>
            <w:ind w:hanging="360"/>
          </w:pPr>
        </w:pPrChange>
      </w:pPr>
    </w:p>
    <w:p w14:paraId="0A08E6C1" w14:textId="427C7D10" w:rsidR="00DA3B27" w:rsidRPr="00387F22" w:rsidRDefault="00DA3B27" w:rsidP="00791D37">
      <w:pPr>
        <w:pStyle w:val="Prrafodelista"/>
        <w:numPr>
          <w:ilvl w:val="0"/>
          <w:numId w:val="7"/>
        </w:numPr>
        <w:rPr>
          <w:ins w:id="2365" w:author="JORGE CONTRERAS ORTIZ" w:date="2021-09-05T18:03:00Z"/>
          <w:b/>
          <w:bCs/>
          <w:rPrChange w:id="2366" w:author="JORGE CONTRERAS ORTIZ" w:date="2021-09-05T18:03:00Z">
            <w:rPr>
              <w:ins w:id="2367" w:author="JORGE CONTRERAS ORTIZ" w:date="2021-09-05T18:03:00Z"/>
            </w:rPr>
          </w:rPrChange>
        </w:rPr>
      </w:pPr>
      <w:r w:rsidRPr="00791D37">
        <w:rPr>
          <w:b/>
          <w:bCs/>
        </w:rPr>
        <w:t xml:space="preserve">Redes con pérdidas: </w:t>
      </w:r>
      <w:r w:rsidRPr="00791D37">
        <w:t>Debido a la movilidad, las interferencias, etc, estas limitadas redes, con enlaces inalámbricos, no son muy fiables. Esto implica un reto en el enrutamiento debido a que se requiere una relativamente estable y lentamente variable topología de red.</w:t>
      </w:r>
    </w:p>
    <w:p w14:paraId="3CD6A594" w14:textId="77777777" w:rsidR="00387F22" w:rsidRPr="00791D37" w:rsidRDefault="00387F22">
      <w:pPr>
        <w:pStyle w:val="Prrafodelista"/>
        <w:rPr>
          <w:b/>
          <w:bCs/>
        </w:rPr>
        <w:pPrChange w:id="2368" w:author="JORGE CONTRERAS ORTIZ" w:date="2021-09-05T18:03:00Z">
          <w:pPr>
            <w:pStyle w:val="Prrafodelista"/>
            <w:numPr>
              <w:numId w:val="7"/>
            </w:numPr>
            <w:ind w:hanging="360"/>
          </w:pPr>
        </w:pPrChange>
      </w:pPr>
    </w:p>
    <w:p w14:paraId="12892BF2" w14:textId="77777777" w:rsidR="00DA3B27" w:rsidRPr="00791D37" w:rsidRDefault="00DA3B27" w:rsidP="00791D37">
      <w:pPr>
        <w:pStyle w:val="Prrafodelista"/>
        <w:numPr>
          <w:ilvl w:val="0"/>
          <w:numId w:val="7"/>
        </w:numPr>
        <w:rPr>
          <w:b/>
          <w:bCs/>
        </w:rPr>
      </w:pPr>
      <w:r w:rsidRPr="00791D37">
        <w:rPr>
          <w:b/>
          <w:bCs/>
        </w:rPr>
        <w:lastRenderedPageBreak/>
        <w:t xml:space="preserve">Seguridad: </w:t>
      </w:r>
      <w:r w:rsidRPr="00791D37">
        <w:t>En todo tipo de redes, la seguridad siempre es un asunto importante. En redes estándar TCP/IP, se usa seguridad end-to-end, como es el caso de IPSec en la capa de red o en Transport Layer Security (TLS) en la capa de aplicación.</w:t>
      </w:r>
    </w:p>
    <w:p w14:paraId="33678E60" w14:textId="77777777" w:rsidR="00DA3B27" w:rsidRPr="00791D37" w:rsidRDefault="00DA3B27" w:rsidP="00791D37"/>
    <w:p w14:paraId="26CDB9D7" w14:textId="78E69960" w:rsidR="00DA3B27" w:rsidRPr="00791D37" w:rsidRDefault="00387F22" w:rsidP="00791D37">
      <w:pPr>
        <w:pStyle w:val="Ttulo3"/>
      </w:pPr>
      <w:bookmarkStart w:id="2369" w:name="_Toc81499353"/>
      <w:bookmarkStart w:id="2370" w:name="_Toc81765213"/>
      <w:r w:rsidRPr="00791D37">
        <w:t xml:space="preserve">IMPLEMENTACIONES Y APLICACIONES PARA </w:t>
      </w:r>
      <w:r w:rsidR="00DA3B27" w:rsidRPr="00791D37">
        <w:t xml:space="preserve">6LoWPAN </w:t>
      </w:r>
      <w:r w:rsidR="00DA3B27"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DA3B27" w:rsidRPr="00791D37">
        <w:fldChar w:fldCharType="separate"/>
      </w:r>
      <w:bookmarkEnd w:id="2369"/>
      <w:r w:rsidR="00AD1498" w:rsidRPr="00791D37">
        <w:rPr>
          <w:noProof/>
        </w:rPr>
        <w:t>[5], [7]</w:t>
      </w:r>
      <w:bookmarkEnd w:id="2370"/>
      <w:r w:rsidR="00DA3B27" w:rsidRPr="00791D37">
        <w:fldChar w:fldCharType="end"/>
      </w:r>
    </w:p>
    <w:p w14:paraId="3D5F3317" w14:textId="77777777" w:rsidR="00DA3B27" w:rsidRPr="00791D37" w:rsidRDefault="00DA3B27" w:rsidP="00791D37"/>
    <w:p w14:paraId="0837C5DC" w14:textId="77777777" w:rsidR="00DA3B27" w:rsidRPr="00791D37" w:rsidRDefault="00DA3B27" w:rsidP="00791D37">
      <w:r w:rsidRPr="00791D37">
        <w:t>Actualmente, hay numerosas implementaciones de código abierto para 6LoWPAN. Las más populares son: Contiki, TinyOs, Linux y Thread (en especial el software OpenThread desarrollado por Google).</w:t>
      </w:r>
    </w:p>
    <w:p w14:paraId="5EAE4DDB" w14:textId="77777777" w:rsidR="00DA3B27" w:rsidRPr="00791D37" w:rsidRDefault="00DA3B27" w:rsidP="00791D37"/>
    <w:p w14:paraId="5FEDA898" w14:textId="77777777" w:rsidR="00DA3B27" w:rsidRPr="00791D37" w:rsidRDefault="00DA3B27" w:rsidP="00FE1EC4">
      <w:pPr>
        <w:pStyle w:val="Ttulo4"/>
      </w:pPr>
      <w:bookmarkStart w:id="2371" w:name="_Toc81499354"/>
      <w:bookmarkStart w:id="2372" w:name="_Toc81765214"/>
      <w:r w:rsidRPr="00791D37">
        <w:t>Contiki</w:t>
      </w:r>
      <w:bookmarkEnd w:id="2371"/>
      <w:bookmarkEnd w:id="2372"/>
    </w:p>
    <w:p w14:paraId="3B69A77C" w14:textId="77777777" w:rsidR="00DA3B27" w:rsidRPr="00791D37" w:rsidRDefault="00DA3B27" w:rsidP="00791D37"/>
    <w:p w14:paraId="5F4B18D6" w14:textId="0E41CB63" w:rsidR="00DA3B27" w:rsidRPr="00791D37" w:rsidRDefault="00DA3B27" w:rsidP="00791D37">
      <w:r w:rsidRPr="00791D37">
        <w:t xml:space="preserve">Contiki es un sistema operativo hibrido basado en Unix. </w:t>
      </w:r>
      <w:del w:id="2373" w:author="JORGE CONTRERAS ORTIZ" w:date="2021-09-05T18:06:00Z">
        <w:r w:rsidRPr="00791D37" w:rsidDel="00387F22">
          <w:delText>Contiki e</w:delText>
        </w:r>
      </w:del>
      <w:ins w:id="2374" w:author="JORGE CONTRERAS ORTIZ" w:date="2021-09-05T18:07:00Z">
        <w:r w:rsidR="00387F22">
          <w:t>E</w:t>
        </w:r>
      </w:ins>
      <w:r w:rsidRPr="00791D37">
        <w:t>s de código abierto, muy portable y con capacidad de multitarea y control de eventos</w:t>
      </w:r>
      <w:del w:id="2375" w:author="JORGE CONTRERAS ORTIZ" w:date="2021-09-05T18:12:00Z">
        <w:r w:rsidRPr="00791D37" w:rsidDel="00E558C7">
          <w:delText>, el cuál</w:delText>
        </w:r>
      </w:del>
      <w:ins w:id="2376" w:author="JORGE CONTRERAS ORTIZ" w:date="2021-09-05T18:12:00Z">
        <w:r w:rsidR="00E558C7">
          <w:t xml:space="preserve">. </w:t>
        </w:r>
      </w:ins>
      <w:del w:id="2377" w:author="JORGE CONTRERAS ORTIZ" w:date="2021-09-05T18:12:00Z">
        <w:r w:rsidRPr="00791D37" w:rsidDel="00E558C7">
          <w:delText xml:space="preserve"> fue pensado</w:delText>
        </w:r>
      </w:del>
      <w:ins w:id="2378" w:author="JORGE CONTRERAS ORTIZ" w:date="2021-09-05T18:12:00Z">
        <w:r w:rsidR="00E558C7">
          <w:t>Ha sido diseñado</w:t>
        </w:r>
      </w:ins>
      <w:r w:rsidRPr="00791D37">
        <w:t xml:space="preserve"> para una eficiencia en memoria en sistemas de redes embebidos y redes de sensores inalámbricos. Puede estar en nodos con capacidades de memoria tan baja como 20 KB en RAM y 100 KB en ROM. </w:t>
      </w:r>
      <w:del w:id="2379" w:author="JORGE CONTRERAS ORTIZ" w:date="2021-09-05T18:07:00Z">
        <w:r w:rsidRPr="00791D37" w:rsidDel="00387F22">
          <w:delText xml:space="preserve">Contiki </w:delText>
        </w:r>
      </w:del>
      <w:ins w:id="2380" w:author="JORGE CONTRERAS ORTIZ" w:date="2021-09-05T18:07:00Z">
        <w:r w:rsidR="00387F22">
          <w:t>También</w:t>
        </w:r>
        <w:r w:rsidR="00387F22" w:rsidRPr="00791D37">
          <w:t xml:space="preserve"> </w:t>
        </w:r>
      </w:ins>
      <w:r w:rsidRPr="00791D37">
        <w:t>permite comunicaciones IP, pudiendo tanto IPv4 e IPv6.</w:t>
      </w:r>
    </w:p>
    <w:p w14:paraId="5F04ACF2" w14:textId="2FF87E06" w:rsidR="00DA3B27" w:rsidRPr="00791D37" w:rsidRDefault="00DA3B27" w:rsidP="00791D37">
      <w:r w:rsidRPr="00791D37">
        <w:t xml:space="preserve">Gracias a la multitarea y manejo de eventos, se soporta una carga dinámica y reemplazamiento de servicios o programas individualmente. La arquitectura utilizada es la mostrada </w:t>
      </w:r>
      <w:del w:id="2381" w:author="JORGE CONTRERAS ORTIZ" w:date="2021-09-05T18:13:00Z">
        <w:r w:rsidRPr="00791D37" w:rsidDel="00E558C7">
          <w:delText>en la siguiente imagen</w:delText>
        </w:r>
      </w:del>
      <w:ins w:id="2382" w:author="JORGE CONTRERAS ORTIZ" w:date="2021-09-05T18:13:00Z">
        <w:r w:rsidR="00E558C7">
          <w:t xml:space="preserve">a continuación en </w:t>
        </w:r>
        <w:r w:rsidR="00E558C7">
          <w:fldChar w:fldCharType="begin"/>
        </w:r>
        <w:r w:rsidR="00E558C7">
          <w:instrText xml:space="preserve"> REF _Ref81758054 \h </w:instrText>
        </w:r>
      </w:ins>
      <w:r w:rsidR="00E558C7">
        <w:fldChar w:fldCharType="separate"/>
      </w:r>
      <w:ins w:id="2383" w:author="JORGE CONTRERAS ORTIZ" w:date="2021-09-05T18:13:00Z">
        <w:r w:rsidR="00E558C7">
          <w:t xml:space="preserve">Ilustración </w:t>
        </w:r>
        <w:r w:rsidR="00E558C7">
          <w:rPr>
            <w:noProof/>
          </w:rPr>
          <w:t>2</w:t>
        </w:r>
        <w:r w:rsidR="00E558C7">
          <w:fldChar w:fldCharType="end"/>
        </w:r>
      </w:ins>
      <w:r w:rsidRPr="00791D37">
        <w:t xml:space="preserve">: </w:t>
      </w:r>
    </w:p>
    <w:p w14:paraId="1E54557E" w14:textId="77777777" w:rsidR="00F21168" w:rsidRDefault="00DA3B27" w:rsidP="00F21168">
      <w:pPr>
        <w:keepNext/>
        <w:jc w:val="center"/>
      </w:pPr>
      <w:r w:rsidRPr="00791D37">
        <w:rPr>
          <w:noProof/>
        </w:rPr>
        <w:drawing>
          <wp:inline distT="0" distB="0" distL="0" distR="0" wp14:anchorId="32D5CF93" wp14:editId="4F89118B">
            <wp:extent cx="2753960" cy="2924089"/>
            <wp:effectExtent l="0" t="0" r="8890" b="0"/>
            <wp:docPr id="2" name="Imagen 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abla&#10;&#10;Descripción generada automáticamente"/>
                    <pic:cNvPicPr/>
                  </pic:nvPicPr>
                  <pic:blipFill>
                    <a:blip r:embed="rId16"/>
                    <a:stretch>
                      <a:fillRect/>
                    </a:stretch>
                  </pic:blipFill>
                  <pic:spPr>
                    <a:xfrm>
                      <a:off x="0" y="0"/>
                      <a:ext cx="2790854" cy="2963262"/>
                    </a:xfrm>
                    <a:prstGeom prst="rect">
                      <a:avLst/>
                    </a:prstGeom>
                  </pic:spPr>
                </pic:pic>
              </a:graphicData>
            </a:graphic>
          </wp:inline>
        </w:drawing>
      </w:r>
    </w:p>
    <w:p w14:paraId="516BACA2" w14:textId="6E008C73" w:rsidR="00DA3B27" w:rsidRPr="00791D37" w:rsidRDefault="00F21168" w:rsidP="00F21168">
      <w:pPr>
        <w:pStyle w:val="Descripcin"/>
        <w:jc w:val="center"/>
      </w:pPr>
      <w:bookmarkStart w:id="2384" w:name="_Ref81758054"/>
      <w:bookmarkStart w:id="2385" w:name="_Toc81765334"/>
      <w:r>
        <w:t xml:space="preserve">Ilustración </w:t>
      </w:r>
      <w:fldSimple w:instr=" SEQ Ilustración \* ARABIC ">
        <w:r w:rsidR="009C65A7">
          <w:rPr>
            <w:noProof/>
          </w:rPr>
          <w:t>2</w:t>
        </w:r>
      </w:fldSimple>
      <w:bookmarkEnd w:id="2384"/>
      <w:r>
        <w:t xml:space="preserve"> </w:t>
      </w:r>
      <w:r w:rsidRPr="00B83026">
        <w:t>Arquitectura en Contiki</w:t>
      </w:r>
      <w:r>
        <w:t xml:space="preserve"> </w:t>
      </w:r>
      <w:r>
        <w:fldChar w:fldCharType="begin" w:fldLock="1"/>
      </w:r>
      <w:r w:rsidR="006242EF">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fldChar w:fldCharType="separate"/>
      </w:r>
      <w:r w:rsidRPr="00F21168">
        <w:rPr>
          <w:i w:val="0"/>
          <w:noProof/>
        </w:rPr>
        <w:t>[7]</w:t>
      </w:r>
      <w:bookmarkEnd w:id="2385"/>
      <w:r>
        <w:fldChar w:fldCharType="end"/>
      </w:r>
    </w:p>
    <w:p w14:paraId="2ACAB232" w14:textId="6B0785A4" w:rsidR="00DA3B27" w:rsidRPr="00791D37" w:rsidDel="00E558C7" w:rsidRDefault="00DA3B27" w:rsidP="006242EF">
      <w:pPr>
        <w:pStyle w:val="TDC3"/>
        <w:rPr>
          <w:del w:id="2386" w:author="JORGE CONTRERAS ORTIZ" w:date="2021-09-05T18:14:00Z"/>
          <w:rFonts w:eastAsiaTheme="minorHAnsi"/>
        </w:rPr>
      </w:pPr>
    </w:p>
    <w:p w14:paraId="3D22FEDB" w14:textId="77777777" w:rsidR="00DA3B27" w:rsidRPr="00791D37" w:rsidRDefault="00DA3B27" w:rsidP="00791D37"/>
    <w:p w14:paraId="0297F779" w14:textId="77777777" w:rsidR="00DA3B27" w:rsidRPr="00791D37" w:rsidRDefault="00DA3B27" w:rsidP="00791D37"/>
    <w:p w14:paraId="1AFD7D41" w14:textId="78482533" w:rsidR="00DA3B27" w:rsidRPr="00791D37" w:rsidRDefault="00E558C7" w:rsidP="00FE1EC4">
      <w:pPr>
        <w:pStyle w:val="Ttulo4"/>
      </w:pPr>
      <w:bookmarkStart w:id="2387" w:name="_Toc81499355"/>
      <w:bookmarkStart w:id="2388" w:name="_Toc81765215"/>
      <w:r w:rsidRPr="00791D37">
        <w:t>TINY</w:t>
      </w:r>
      <w:r w:rsidR="00DA3B27" w:rsidRPr="00791D37">
        <w:t>OS</w:t>
      </w:r>
      <w:bookmarkEnd w:id="2387"/>
      <w:bookmarkEnd w:id="2388"/>
    </w:p>
    <w:p w14:paraId="09BAE51C" w14:textId="77777777" w:rsidR="00DA3B27" w:rsidRPr="00791D37" w:rsidRDefault="00DA3B27" w:rsidP="00791D37"/>
    <w:p w14:paraId="61F41A05" w14:textId="77777777" w:rsidR="00DA3B27" w:rsidRPr="00791D37" w:rsidRDefault="00DA3B27" w:rsidP="00791D37">
      <w:r w:rsidRPr="00791D37">
        <w:lastRenderedPageBreak/>
        <w:t xml:space="preserve">Otro sistema basado en Unix, pensado para dispositivos limitados y de baja potencia. </w:t>
      </w:r>
      <w:r w:rsidRPr="006242EF">
        <w:rPr>
          <w:lang w:val="en-US"/>
        </w:rPr>
        <w:t>TinyOs 2.X soporta 6LoWPAN gracias a BLIP (</w:t>
      </w:r>
      <w:r w:rsidRPr="006242EF">
        <w:rPr>
          <w:i/>
          <w:iCs/>
          <w:lang w:val="en-US"/>
        </w:rPr>
        <w:t xml:space="preserve">Berkeley Low-power IP stack). </w:t>
      </w:r>
      <w:r w:rsidRPr="00791D37">
        <w:t xml:space="preserve">BLIP es la pila de 6LoWPAN más avanzada en cuanto a funcionalidades. Implementa las características básicas definidas en RFC4844, como compresión de la cabecera, fragmentación y direccionamiento, incluyendo también ICMPv6 y paquetes UDP. BLIP implementa también </w:t>
      </w:r>
      <w:r w:rsidRPr="00791D37">
        <w:rPr>
          <w:i/>
          <w:iCs/>
        </w:rPr>
        <w:t>Descubrimiento de vecinos o Neighbor Discovery</w:t>
      </w:r>
      <w:r w:rsidRPr="00791D37">
        <w:t xml:space="preserve">, en una versión reducida, configurar una dirección local de enlace en el arranque de los nodos y una dirección global si se recibe el anuncio del enrutador. </w:t>
      </w:r>
    </w:p>
    <w:p w14:paraId="6C970A28" w14:textId="77777777" w:rsidR="00DA3B27" w:rsidRPr="00791D37" w:rsidRDefault="00DA3B27" w:rsidP="00791D37">
      <w:r w:rsidRPr="00791D37">
        <w:t>En comparación con versiones anteriores, BLIP soporta redes de malla.</w:t>
      </w:r>
    </w:p>
    <w:p w14:paraId="796D8049" w14:textId="77777777" w:rsidR="00DA3B27" w:rsidRPr="00791D37" w:rsidRDefault="00DA3B27" w:rsidP="00791D37"/>
    <w:p w14:paraId="1D1EF8CE" w14:textId="1E3A6E5B" w:rsidR="007E2B99" w:rsidRPr="00791D37" w:rsidRDefault="00E558C7" w:rsidP="00FE1EC4">
      <w:pPr>
        <w:pStyle w:val="Ttulo4"/>
      </w:pPr>
      <w:bookmarkStart w:id="2389" w:name="_Toc81499356"/>
      <w:bookmarkStart w:id="2390" w:name="_Toc81765216"/>
      <w:r w:rsidRPr="00791D37">
        <w:t>THREAD</w:t>
      </w:r>
      <w:bookmarkEnd w:id="2389"/>
      <w:bookmarkEnd w:id="2390"/>
    </w:p>
    <w:p w14:paraId="459A8F96" w14:textId="4AC9D7D5" w:rsidR="00B62082" w:rsidRPr="00791D37" w:rsidRDefault="00B62082" w:rsidP="00791D37"/>
    <w:p w14:paraId="3C69D67A" w14:textId="5702BC4B" w:rsidR="00E42FF4" w:rsidRPr="00791D37" w:rsidRDefault="00E42FF4" w:rsidP="00791D37">
      <w:r w:rsidRPr="00791D37">
        <w:t>Este protocolo es un estándar abierto para las comunicaciones inalámbricas dispositivo a dispositivo</w:t>
      </w:r>
      <w:r w:rsidR="00D46385" w:rsidRPr="00791D37">
        <w:t xml:space="preserve"> desarrollado por empresas como Samsung, Google y otras empresas. Este protocolo se basa en 6LoWPAN y en IPv6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w:t>
      </w:r>
      <w:del w:id="2391" w:author="JORGE CONTRERAS ORTIZ" w:date="2021-09-05T18:14:00Z">
        <w:r w:rsidR="00D46385" w:rsidRPr="00791D37" w:rsidDel="00E558C7">
          <w:delText>.</w:delText>
        </w:r>
      </w:del>
    </w:p>
    <w:p w14:paraId="0BB7A1AA" w14:textId="55FB0707" w:rsidR="00E558C7" w:rsidRDefault="00D46385" w:rsidP="00791D37">
      <w:pPr>
        <w:rPr>
          <w:ins w:id="2392" w:author="JORGE CONTRERAS ORTIZ" w:date="2021-09-05T18:15:00Z"/>
        </w:rPr>
      </w:pPr>
      <w:r w:rsidRPr="00791D37">
        <w:t xml:space="preserve">Al ser el protocolo elegido </w:t>
      </w:r>
      <w:del w:id="2393" w:author="JORGE CONTRERAS ORTIZ" w:date="2021-09-05T18:15:00Z">
        <w:r w:rsidRPr="00791D37" w:rsidDel="00E558C7">
          <w:delText xml:space="preserve">lo </w:delText>
        </w:r>
      </w:del>
      <w:del w:id="2394" w:author="JORGE CONTRERAS ORTIZ" w:date="2021-09-05T18:14:00Z">
        <w:r w:rsidRPr="00791D37" w:rsidDel="00E558C7">
          <w:delText xml:space="preserve">comentaremos </w:delText>
        </w:r>
      </w:del>
      <w:ins w:id="2395" w:author="JORGE CONTRERAS ORTIZ" w:date="2021-09-05T18:14:00Z">
        <w:r w:rsidR="00E558C7">
          <w:t>se explicará y analizará</w:t>
        </w:r>
        <w:r w:rsidR="00E558C7" w:rsidRPr="00791D37">
          <w:t xml:space="preserve"> </w:t>
        </w:r>
      </w:ins>
      <w:r w:rsidRPr="00791D37">
        <w:t>más en profundidad en</w:t>
      </w:r>
      <w:ins w:id="2396" w:author="JORGE CONTRERAS ORTIZ" w:date="2021-09-04T13:51:00Z">
        <w:r w:rsidR="00E915C0">
          <w:t xml:space="preserve"> el apartado</w:t>
        </w:r>
      </w:ins>
      <w:r w:rsidRPr="00791D37">
        <w:t xml:space="preserve"> </w:t>
      </w:r>
      <w:r w:rsidR="00B62082" w:rsidRPr="00791D37">
        <w:t xml:space="preserve"> </w:t>
      </w:r>
      <w:ins w:id="2397" w:author="JORGE CONTRERAS ORTIZ" w:date="2021-09-04T13:50:00Z">
        <w:r w:rsidR="00E915C0">
          <w:fldChar w:fldCharType="begin"/>
        </w:r>
        <w:r w:rsidR="00E915C0">
          <w:instrText xml:space="preserve"> REF _Ref81655865 \w \h </w:instrText>
        </w:r>
      </w:ins>
      <w:r w:rsidR="00E915C0">
        <w:fldChar w:fldCharType="separate"/>
      </w:r>
      <w:ins w:id="2398" w:author="JORGE CONTRERAS ORTIZ" w:date="2021-09-04T14:47:00Z">
        <w:r w:rsidR="003E5AE5">
          <w:t>2.3</w:t>
        </w:r>
      </w:ins>
      <w:ins w:id="2399" w:author="JORGE CONTRERAS ORTIZ" w:date="2021-09-04T13:50:00Z">
        <w:r w:rsidR="00E915C0">
          <w:fldChar w:fldCharType="end"/>
        </w:r>
      </w:ins>
      <w:ins w:id="2400" w:author="JORGE CONTRERAS ORTIZ" w:date="2021-09-05T18:14:00Z">
        <w:r w:rsidR="00E558C7">
          <w:t xml:space="preserve"> </w:t>
        </w:r>
        <w:r w:rsidR="00E558C7">
          <w:fldChar w:fldCharType="begin"/>
        </w:r>
        <w:r w:rsidR="00E558C7">
          <w:instrText xml:space="preserve"> REF _Ref81758097 \h </w:instrText>
        </w:r>
      </w:ins>
      <w:r w:rsidR="00E558C7">
        <w:fldChar w:fldCharType="separate"/>
      </w:r>
      <w:ins w:id="2401" w:author="JORGE CONTRERAS ORTIZ" w:date="2021-09-05T18:14:00Z">
        <w:r w:rsidR="00E558C7">
          <w:t>THREAD</w:t>
        </w:r>
        <w:r w:rsidR="00E558C7">
          <w:fldChar w:fldCharType="end"/>
        </w:r>
      </w:ins>
      <w:ins w:id="2402" w:author="JORGE CONTRERAS ORTIZ" w:date="2021-09-05T18:15:00Z">
        <w:r w:rsidR="00E558C7">
          <w:t xml:space="preserve">. </w:t>
        </w:r>
      </w:ins>
    </w:p>
    <w:p w14:paraId="7E6D4B3E" w14:textId="0442A4C4" w:rsidR="00B62082" w:rsidDel="00E558C7" w:rsidRDefault="00B62082" w:rsidP="00791D37">
      <w:pPr>
        <w:rPr>
          <w:del w:id="2403" w:author="JORGE CONTRERAS ORTIZ" w:date="2021-09-04T13:47:00Z"/>
        </w:rPr>
      </w:pPr>
      <w:del w:id="2404" w:author="JORGE CONTRERAS ORTIZ" w:date="2021-09-04T13:50:00Z">
        <w:r w:rsidRPr="00791D37" w:rsidDel="00E915C0">
          <w:rPr>
            <w:rFonts w:eastAsiaTheme="majorEastAsia"/>
            <w:color w:val="2F5496" w:themeColor="accent1" w:themeShade="BF"/>
            <w:sz w:val="28"/>
            <w:szCs w:val="26"/>
          </w:rPr>
          <w:fldChar w:fldCharType="begin"/>
        </w:r>
        <w:r w:rsidRPr="00E915C0" w:rsidDel="00E915C0">
          <w:rPr>
            <w:rFonts w:eastAsiaTheme="majorEastAsia"/>
            <w:color w:val="2F5496" w:themeColor="accent1" w:themeShade="BF"/>
            <w:sz w:val="28"/>
            <w:szCs w:val="26"/>
          </w:rPr>
          <w:delInstrText xml:space="preserve"> HYPERLINK  \l "_THREAD" </w:delInstrText>
        </w:r>
        <w:r w:rsidRPr="00791D37" w:rsidDel="00E915C0">
          <w:rPr>
            <w:rFonts w:eastAsiaTheme="majorEastAsia"/>
            <w:color w:val="2F5496" w:themeColor="accent1" w:themeShade="BF"/>
            <w:sz w:val="28"/>
            <w:szCs w:val="26"/>
          </w:rPr>
          <w:fldChar w:fldCharType="separate"/>
        </w:r>
        <w:r w:rsidRPr="00791D37" w:rsidDel="00E915C0">
          <w:rPr>
            <w:rFonts w:eastAsiaTheme="majorEastAsia"/>
            <w:color w:val="2F5496" w:themeColor="accent1" w:themeShade="BF"/>
          </w:rPr>
          <w:delText>aparta</w:delText>
        </w:r>
      </w:del>
      <w:ins w:id="2405" w:author="JORGE CONTRERAS ORTIZ" w:date="2021-09-05T18:15:00Z">
        <w:r w:rsidR="00E558C7">
          <w:t>dffd</w:t>
        </w:r>
      </w:ins>
      <w:del w:id="2406" w:author="JORGE CONTRERAS ORTIZ" w:date="2021-09-04T13:50:00Z">
        <w:r w:rsidRPr="00791D37" w:rsidDel="00E915C0">
          <w:rPr>
            <w:rFonts w:eastAsiaTheme="majorEastAsia"/>
            <w:color w:val="2F5496" w:themeColor="accent1" w:themeShade="BF"/>
          </w:rPr>
          <w:delText>do 2.3.</w:delText>
        </w:r>
      </w:del>
    </w:p>
    <w:p w14:paraId="5FED1FE2" w14:textId="77777777" w:rsidR="00E558C7" w:rsidRDefault="00E558C7" w:rsidP="00791D37">
      <w:pPr>
        <w:rPr>
          <w:ins w:id="2407" w:author="JORGE CONTRERAS ORTIZ" w:date="2021-09-05T18:15:00Z"/>
        </w:rPr>
      </w:pPr>
    </w:p>
    <w:p w14:paraId="2F26234A" w14:textId="77777777" w:rsidR="00E558C7" w:rsidRDefault="00E558C7" w:rsidP="00791D37">
      <w:pPr>
        <w:rPr>
          <w:ins w:id="2408" w:author="JORGE CONTRERAS ORTIZ" w:date="2021-09-05T18:15:00Z"/>
        </w:rPr>
      </w:pPr>
    </w:p>
    <w:p w14:paraId="1B8AF1C1" w14:textId="77777777" w:rsidR="00E558C7" w:rsidRDefault="00E558C7" w:rsidP="00791D37">
      <w:pPr>
        <w:rPr>
          <w:ins w:id="2409" w:author="JORGE CONTRERAS ORTIZ" w:date="2021-09-05T18:15:00Z"/>
        </w:rPr>
      </w:pPr>
    </w:p>
    <w:p w14:paraId="0217FA4F" w14:textId="77777777" w:rsidR="00E558C7" w:rsidRPr="00791D37" w:rsidRDefault="00E558C7" w:rsidP="00791D37">
      <w:pPr>
        <w:rPr>
          <w:ins w:id="2410" w:author="JORGE CONTRERAS ORTIZ" w:date="2021-09-05T18:15:00Z"/>
          <w:rFonts w:eastAsiaTheme="majorEastAsia"/>
          <w:color w:val="2F5496" w:themeColor="accent1" w:themeShade="BF"/>
          <w:sz w:val="28"/>
          <w:szCs w:val="26"/>
        </w:rPr>
      </w:pPr>
    </w:p>
    <w:p w14:paraId="41EC82E8" w14:textId="3BFD22F6" w:rsidR="00B62082" w:rsidRPr="00791D37" w:rsidDel="00E915C0" w:rsidRDefault="00B62082" w:rsidP="00791D37">
      <w:pPr>
        <w:rPr>
          <w:del w:id="2411" w:author="JORGE CONTRERAS ORTIZ" w:date="2021-09-04T13:50:00Z"/>
        </w:rPr>
      </w:pPr>
      <w:del w:id="2412" w:author="JORGE CONTRERAS ORTIZ" w:date="2021-09-04T13:47:00Z">
        <w:r w:rsidRPr="00791D37" w:rsidDel="00E915C0">
          <w:br w:type="page"/>
        </w:r>
      </w:del>
    </w:p>
    <w:p w14:paraId="5A7D5EB3" w14:textId="43B598C8" w:rsidR="00E915C0" w:rsidRPr="00791D37" w:rsidDel="00E915C0" w:rsidRDefault="00B62082" w:rsidP="00791D37">
      <w:pPr>
        <w:rPr>
          <w:ins w:id="2413" w:author="JORGE CONTRERAS ORTIZ" w:date="2021-09-04T13:50:00Z"/>
          <w:del w:id="2414" w:author="JORGE CONTRERAS ORTIZ" w:date="2021-09-04T13:47:00Z"/>
          <w:rFonts w:eastAsiaTheme="majorEastAsia"/>
          <w:color w:val="2F5496" w:themeColor="accent1" w:themeShade="BF"/>
          <w:sz w:val="28"/>
          <w:szCs w:val="26"/>
        </w:rPr>
      </w:pPr>
      <w:bookmarkStart w:id="2415" w:name="_THREAD"/>
      <w:bookmarkStart w:id="2416" w:name="_Toc81499357"/>
      <w:bookmarkEnd w:id="2415"/>
      <w:del w:id="2417" w:author="JORGE CONTRERAS ORTIZ" w:date="2021-09-04T13:50:00Z">
        <w:r w:rsidRPr="00791D37" w:rsidDel="00E915C0">
          <w:delText>TH</w:delText>
        </w:r>
        <w:r w:rsidRPr="00791D37" w:rsidDel="00E915C0">
          <w:fldChar w:fldCharType="end"/>
        </w:r>
      </w:del>
    </w:p>
    <w:p w14:paraId="16A6D45E" w14:textId="77777777" w:rsidR="00E915C0" w:rsidRPr="00791D37" w:rsidRDefault="00E915C0" w:rsidP="00791D37">
      <w:pPr>
        <w:rPr>
          <w:ins w:id="2418" w:author="JORGE CONTRERAS ORTIZ" w:date="2021-09-04T13:50:00Z"/>
        </w:rPr>
      </w:pPr>
      <w:ins w:id="2419" w:author="JORGE CONTRERAS ORTIZ" w:date="2021-09-04T13:50:00Z">
        <w:del w:id="2420" w:author="JORGE CONTRERAS ORTIZ" w:date="2021-09-04T13:47:00Z">
          <w:r w:rsidRPr="00791D37" w:rsidDel="00E915C0">
            <w:br w:type="page"/>
          </w:r>
        </w:del>
      </w:ins>
    </w:p>
    <w:p w14:paraId="2966E203" w14:textId="1E31DD52" w:rsidR="00B62082" w:rsidRPr="00791D37" w:rsidRDefault="00E915C0" w:rsidP="00791D37">
      <w:pPr>
        <w:pStyle w:val="Ttulo2"/>
      </w:pPr>
      <w:bookmarkStart w:id="2421" w:name="_Ref81758097"/>
      <w:bookmarkStart w:id="2422" w:name="_Ref81655865"/>
      <w:bookmarkStart w:id="2423" w:name="_Toc81765217"/>
      <w:ins w:id="2424" w:author="JORGE CONTRERAS ORTIZ" w:date="2021-09-04T13:50:00Z">
        <w:r>
          <w:t>THR</w:t>
        </w:r>
      </w:ins>
      <w:ins w:id="2425" w:author="JORGE CONTRERAS ORTIZ" w:date="2021-09-04T13:51:00Z">
        <w:r>
          <w:t>EAD</w:t>
        </w:r>
      </w:ins>
      <w:bookmarkEnd w:id="2421"/>
      <w:bookmarkEnd w:id="2423"/>
      <w:commentRangeStart w:id="2426"/>
      <w:commentRangeEnd w:id="2426"/>
      <w:del w:id="2427" w:author="JORGE CONTRERAS ORTIZ" w:date="2021-09-04T13:50:00Z">
        <w:r w:rsidR="00B62082" w:rsidRPr="00791D37" w:rsidDel="00E915C0">
          <w:rPr>
            <w:rStyle w:val="Refdecomentario"/>
            <w:rFonts w:eastAsiaTheme="minorHAnsi"/>
            <w:color w:val="auto"/>
          </w:rPr>
          <w:commentReference w:id="2426"/>
        </w:r>
        <w:r w:rsidR="00B62082" w:rsidRPr="00791D37" w:rsidDel="00E915C0">
          <w:delText>READ</w:delText>
        </w:r>
      </w:del>
      <w:bookmarkEnd w:id="2416"/>
      <w:bookmarkEnd w:id="2422"/>
      <w:r w:rsidR="00B62082" w:rsidRPr="00791D37">
        <w:t xml:space="preserve"> </w:t>
      </w:r>
    </w:p>
    <w:p w14:paraId="6AF95DDC" w14:textId="77777777" w:rsidR="00B62082" w:rsidRPr="00791D37" w:rsidRDefault="00B62082" w:rsidP="00791D37"/>
    <w:p w14:paraId="7B92B9C7" w14:textId="5BC38212" w:rsidR="00B62082" w:rsidRPr="00791D37" w:rsidRDefault="00B62082" w:rsidP="00791D37">
      <w:r w:rsidRPr="00791D37">
        <w:t>Thread es una especificación IoT gratuita, con redes en malla, basada en 6LoWPAN y en IPv6</w:t>
      </w:r>
      <w:r w:rsidR="00D46385" w:rsidRPr="00791D37">
        <w:t xml:space="preserve">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 xml:space="preserve">. </w:t>
      </w:r>
      <w:r w:rsidRPr="00791D37">
        <w:t xml:space="preserve">Esta ha sido desarrollada por empresas como Samsung, Google y muchas otras grandes compañías. Como se indica en la especificación THREAD </w:t>
      </w:r>
      <w:r w:rsidRPr="00791D37">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791D37">
        <w:fldChar w:fldCharType="separate"/>
      </w:r>
      <w:r w:rsidR="00AD1498" w:rsidRPr="00791D37">
        <w:rPr>
          <w:noProof/>
        </w:rPr>
        <w:t>[9]</w:t>
      </w:r>
      <w:r w:rsidRPr="00791D37">
        <w:fldChar w:fldCharType="end"/>
      </w:r>
      <w:r w:rsidRPr="00791D37">
        <w:t xml:space="preserve">, este protocolo es un estándar abierto para comunicaciones inalámbricas dispositivo a dispositivo, económico, de baja potencia y fiable. </w:t>
      </w:r>
      <w:r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Pr="00791D37">
        <w:fldChar w:fldCharType="separate"/>
      </w:r>
      <w:r w:rsidR="00AD1498" w:rsidRPr="00791D37">
        <w:rPr>
          <w:noProof/>
        </w:rPr>
        <w:t>[7]</w:t>
      </w:r>
      <w:r w:rsidRPr="00791D37">
        <w:fldChar w:fldCharType="end"/>
      </w:r>
    </w:p>
    <w:p w14:paraId="46EE070C" w14:textId="122764E4" w:rsidR="00B62082" w:rsidRPr="00791D37" w:rsidRDefault="00E558C7" w:rsidP="00791D37">
      <w:pPr>
        <w:pStyle w:val="Ttulo3"/>
      </w:pPr>
      <w:bookmarkStart w:id="2428" w:name="_Toc81499358"/>
      <w:bookmarkStart w:id="2429" w:name="_Toc81765218"/>
      <w:r w:rsidRPr="00791D37">
        <w:t xml:space="preserve">INTRODUCCIÓN A REDES </w:t>
      </w:r>
      <w:r w:rsidR="00B62082" w:rsidRPr="00791D37">
        <w:t xml:space="preserve">THREAD </w:t>
      </w:r>
      <w:r w:rsidR="00B62082"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B62082" w:rsidRPr="00791D37">
        <w:fldChar w:fldCharType="separate"/>
      </w:r>
      <w:bookmarkEnd w:id="2428"/>
      <w:r w:rsidR="00AD1498" w:rsidRPr="00791D37">
        <w:rPr>
          <w:noProof/>
        </w:rPr>
        <w:t>[8], [10]–[12]</w:t>
      </w:r>
      <w:bookmarkEnd w:id="2429"/>
      <w:r w:rsidR="00B62082" w:rsidRPr="00791D37">
        <w:fldChar w:fldCharType="end"/>
      </w:r>
    </w:p>
    <w:p w14:paraId="349125A9" w14:textId="77777777" w:rsidR="00B62082" w:rsidRPr="00791D37" w:rsidRDefault="00B62082" w:rsidP="00791D37"/>
    <w:p w14:paraId="3F5E971E" w14:textId="77777777" w:rsidR="00B62082" w:rsidRPr="00791D37" w:rsidRDefault="00B62082" w:rsidP="00791D37">
      <w:r w:rsidRPr="00791D37">
        <w:t>Thread está específicamente diseñado para ambientes donde es necesario o deseado una red basada en comunicaciones IP y, además, se permite una variedad de capas de aplicación a ser usadas.</w:t>
      </w:r>
    </w:p>
    <w:p w14:paraId="2AD821C2" w14:textId="65659941" w:rsidR="00B62082" w:rsidRPr="00791D37" w:rsidRDefault="00B62082" w:rsidP="00791D37">
      <w:r w:rsidRPr="00791D37">
        <w:t xml:space="preserve">Las características generales del protocolo y las redes Thread son </w:t>
      </w:r>
      <w:r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Pr="00791D37">
        <w:fldChar w:fldCharType="separate"/>
      </w:r>
      <w:r w:rsidR="00AD1498" w:rsidRPr="00791D37">
        <w:rPr>
          <w:noProof/>
        </w:rPr>
        <w:t>[10]</w:t>
      </w:r>
      <w:r w:rsidRPr="00791D37">
        <w:fldChar w:fldCharType="end"/>
      </w:r>
      <w:r w:rsidRPr="00791D37">
        <w:t>:</w:t>
      </w:r>
    </w:p>
    <w:p w14:paraId="4093CA5F" w14:textId="0800BCDB" w:rsidR="00B62082" w:rsidRPr="00791D37" w:rsidRDefault="00B62082" w:rsidP="00791D37">
      <w:pPr>
        <w:pStyle w:val="Prrafodelista"/>
        <w:numPr>
          <w:ilvl w:val="0"/>
          <w:numId w:val="9"/>
        </w:numPr>
      </w:pPr>
      <w:r w:rsidRPr="00791D37">
        <w:rPr>
          <w:b/>
          <w:bCs/>
        </w:rPr>
        <w:t xml:space="preserve">Simplicidad. </w:t>
      </w:r>
      <w:r w:rsidRPr="00791D37">
        <w:t xml:space="preserve">La instalación de la red, la puesta en marcha y la operativa son muy simples. Esto se debe a que los protocolos fluidos para formar, unir y mantener una red Thread permiten una autoconfiguración y arreglar problemas de enrutado </w:t>
      </w:r>
      <w:del w:id="2430" w:author="JORGE CONTRERAS ORTIZ" w:date="2021-09-05T18:18:00Z">
        <w:r w:rsidRPr="00791D37" w:rsidDel="00E558C7">
          <w:delText>a la vez que ocurren</w:delText>
        </w:r>
      </w:del>
      <w:ins w:id="2431" w:author="JORGE CONTRERAS ORTIZ" w:date="2021-09-05T18:18:00Z">
        <w:r w:rsidR="00E558C7">
          <w:t>en tiempo real</w:t>
        </w:r>
      </w:ins>
      <w:r w:rsidRPr="00791D37">
        <w:t>.</w:t>
      </w:r>
    </w:p>
    <w:p w14:paraId="00C76F83" w14:textId="77777777" w:rsidR="00B62082" w:rsidRPr="00791D37" w:rsidRDefault="00B62082" w:rsidP="00791D37">
      <w:pPr>
        <w:pStyle w:val="Prrafodelista"/>
        <w:numPr>
          <w:ilvl w:val="0"/>
          <w:numId w:val="9"/>
        </w:numPr>
      </w:pPr>
      <w:r w:rsidRPr="00791D37">
        <w:rPr>
          <w:b/>
          <w:bCs/>
        </w:rPr>
        <w:t>Seguridad.</w:t>
      </w:r>
      <w:r w:rsidRPr="00791D37">
        <w:t xml:space="preserve"> No se permite unirse a dispositivos a una red Thread si no están autorizados. Todas las comunicaciones están encriptadas y seguras.</w:t>
      </w:r>
    </w:p>
    <w:p w14:paraId="7E0DB5A0" w14:textId="77777777" w:rsidR="00B62082" w:rsidRPr="00791D37" w:rsidRDefault="00B62082" w:rsidP="00791D37">
      <w:pPr>
        <w:pStyle w:val="Prrafodelista"/>
        <w:numPr>
          <w:ilvl w:val="0"/>
          <w:numId w:val="9"/>
        </w:numPr>
      </w:pPr>
      <w:r w:rsidRPr="00791D37">
        <w:rPr>
          <w:b/>
          <w:bCs/>
        </w:rPr>
        <w:t xml:space="preserve">Redes pequeñas y grandes. </w:t>
      </w:r>
      <w:r w:rsidRPr="00791D37">
        <w:t>La cantidad de nodos conectados puede variar entre unos pocos y cientos de dispositivos comunicándose sin problemas. Esto se debe a que la capa de red está diseñada para optimizar el uso de la red en función del uso esperado.</w:t>
      </w:r>
    </w:p>
    <w:p w14:paraId="6EFDAE70" w14:textId="534D8E29" w:rsidR="00B62082" w:rsidRPr="00791D37" w:rsidRDefault="00B62082" w:rsidP="00791D37">
      <w:pPr>
        <w:pStyle w:val="Prrafodelista"/>
        <w:numPr>
          <w:ilvl w:val="0"/>
          <w:numId w:val="9"/>
        </w:numPr>
      </w:pPr>
      <w:r w:rsidRPr="00791D37">
        <w:rPr>
          <w:b/>
          <w:bCs/>
        </w:rPr>
        <w:t>Rango.</w:t>
      </w:r>
      <w:r w:rsidRPr="00791D37">
        <w:t xml:space="preserve"> Los </w:t>
      </w:r>
      <w:del w:id="2432" w:author="JORGE CONTRERAS ORTIZ" w:date="2021-09-05T18:17:00Z">
        <w:r w:rsidRPr="00791D37" w:rsidDel="00E558C7">
          <w:delText xml:space="preserve">típicos </w:delText>
        </w:r>
      </w:del>
      <w:r w:rsidRPr="00791D37">
        <w:t xml:space="preserve">dispositivos </w:t>
      </w:r>
      <w:ins w:id="2433" w:author="JORGE CONTRERAS ORTIZ" w:date="2021-09-05T18:17:00Z">
        <w:r w:rsidR="00E558C7">
          <w:t xml:space="preserve">comunes dispuestos </w:t>
        </w:r>
      </w:ins>
      <w:del w:id="2434" w:author="JORGE CONTRERAS ORTIZ" w:date="2021-09-05T18:17:00Z">
        <w:r w:rsidRPr="00791D37" w:rsidDel="00E558C7">
          <w:delText>junto con</w:delText>
        </w:r>
      </w:del>
      <w:ins w:id="2435" w:author="JORGE CONTRERAS ORTIZ" w:date="2021-09-05T18:17:00Z">
        <w:r w:rsidR="00E558C7">
          <w:t>en</w:t>
        </w:r>
      </w:ins>
      <w:r w:rsidRPr="00791D37">
        <w:t xml:space="preserve"> una red en malla pueden dar rango suficiente para cubrir una casa. La tecnología de propagación del espectro, se usa en la capa física para tener una buena inmunidad a interferencias.</w:t>
      </w:r>
    </w:p>
    <w:p w14:paraId="1519F90C" w14:textId="77777777" w:rsidR="00B62082" w:rsidRPr="00791D37" w:rsidRDefault="00B62082" w:rsidP="00791D37">
      <w:pPr>
        <w:pStyle w:val="Prrafodelista"/>
        <w:numPr>
          <w:ilvl w:val="0"/>
          <w:numId w:val="9"/>
        </w:numPr>
      </w:pPr>
      <w:r w:rsidRPr="00791D37">
        <w:rPr>
          <w:b/>
          <w:bCs/>
        </w:rPr>
        <w:lastRenderedPageBreak/>
        <w:t>Sin fallos.</w:t>
      </w:r>
      <w:r w:rsidRPr="00791D37">
        <w:t xml:space="preserve"> La pila del protocolo está diseñada para dar operar segura y fiablemente incluso con fallos o perdidas en dispositivos individualmente.</w:t>
      </w:r>
    </w:p>
    <w:p w14:paraId="20740CAA" w14:textId="77777777" w:rsidR="00B62082" w:rsidRPr="00791D37" w:rsidRDefault="00B62082" w:rsidP="00791D37">
      <w:pPr>
        <w:pStyle w:val="Prrafodelista"/>
        <w:numPr>
          <w:ilvl w:val="0"/>
          <w:numId w:val="9"/>
        </w:numPr>
      </w:pPr>
      <w:r w:rsidRPr="00791D37">
        <w:rPr>
          <w:b/>
          <w:bCs/>
        </w:rPr>
        <w:t>Baja potencia.</w:t>
      </w:r>
      <w:r w:rsidRPr="00791D37">
        <w:t xml:space="preserve"> Los dispositivos suelen operar durante años con baterías tipo AA gracias al uso de un ciclo duty ajustado.</w:t>
      </w:r>
    </w:p>
    <w:p w14:paraId="1F169E4A" w14:textId="77777777" w:rsidR="00B62082" w:rsidRPr="00791D37" w:rsidRDefault="00B62082" w:rsidP="00791D37">
      <w:r w:rsidRPr="00791D37">
        <w:br w:type="page"/>
      </w:r>
    </w:p>
    <w:p w14:paraId="41C35021" w14:textId="6D5F9065" w:rsidR="00B62082" w:rsidRDefault="00F547F4" w:rsidP="00791D37">
      <w:pPr>
        <w:pStyle w:val="Ttulo3"/>
        <w:rPr>
          <w:ins w:id="2436" w:author="JORGE CONTRERAS ORTIZ" w:date="2021-09-04T13:51:00Z"/>
          <w:noProof/>
        </w:rPr>
      </w:pPr>
      <w:bookmarkStart w:id="2437" w:name="_Tipos_de_dispositivos"/>
      <w:bookmarkStart w:id="2438" w:name="_Toc81499359"/>
      <w:bookmarkStart w:id="2439" w:name="_Toc81765219"/>
      <w:bookmarkEnd w:id="2437"/>
      <w:r w:rsidRPr="00791D37">
        <w:rPr>
          <w:noProof/>
        </w:rPr>
        <w:lastRenderedPageBreak/>
        <w:t>TIPOS DE DISPOSITIVOS</w:t>
      </w:r>
      <w:commentRangeStart w:id="2440"/>
      <w:commentRangeEnd w:id="2440"/>
      <w:r w:rsidR="00B62082" w:rsidRPr="00791D37">
        <w:rPr>
          <w:rStyle w:val="Refdecomentario"/>
          <w:rFonts w:eastAsiaTheme="minorHAnsi"/>
          <w:color w:val="auto"/>
        </w:rPr>
        <w:commentReference w:id="2440"/>
      </w:r>
      <w:bookmarkEnd w:id="2438"/>
      <w:bookmarkEnd w:id="2439"/>
    </w:p>
    <w:p w14:paraId="3A21969E" w14:textId="77777777" w:rsidR="00E915C0" w:rsidRPr="00E915C0" w:rsidRDefault="00E915C0">
      <w:pPr>
        <w:rPr>
          <w:rPrChange w:id="2441" w:author="JORGE CONTRERAS ORTIZ" w:date="2021-09-04T13:51:00Z">
            <w:rPr>
              <w:noProof/>
            </w:rPr>
          </w:rPrChange>
        </w:rPr>
        <w:pPrChange w:id="2442" w:author="JORGE CONTRERAS ORTIZ" w:date="2021-09-04T13:51:00Z">
          <w:pPr>
            <w:pStyle w:val="Ttulo3"/>
          </w:pPr>
        </w:pPrChange>
      </w:pPr>
    </w:p>
    <w:p w14:paraId="29CB4442" w14:textId="421A431E" w:rsidR="00F547F4" w:rsidDel="00F547F4" w:rsidRDefault="00B62082">
      <w:pPr>
        <w:rPr>
          <w:del w:id="2443" w:author="JORGE CONTRERAS ORTIZ" w:date="2021-09-05T18:23:00Z"/>
          <w:noProof/>
        </w:rPr>
      </w:pPr>
      <w:r w:rsidRPr="00791D37">
        <w:rPr>
          <w:noProof/>
        </w:rPr>
        <w:t xml:space="preserve">En estas redes, hay 2 clasificaciones </w:t>
      </w:r>
      <w:del w:id="2444" w:author="JORGE CONTRERAS ORTIZ" w:date="2021-09-05T18:19:00Z">
        <w:r w:rsidRPr="00791D37" w:rsidDel="00E558C7">
          <w:rPr>
            <w:noProof/>
          </w:rPr>
          <w:delText>para los posibles</w:delText>
        </w:r>
      </w:del>
      <w:ins w:id="2445" w:author="JORGE CONTRERAS ORTIZ" w:date="2021-09-05T18:19:00Z">
        <w:r w:rsidR="00E558C7">
          <w:rPr>
            <w:noProof/>
          </w:rPr>
          <w:t>de</w:t>
        </w:r>
      </w:ins>
      <w:r w:rsidRPr="00791D37">
        <w:rPr>
          <w:noProof/>
        </w:rPr>
        <w:t xml:space="preserve"> tipos de nodos que puede haber en la propia red</w:t>
      </w:r>
      <w:ins w:id="2446" w:author="JORGE CONTRERAS ORTIZ" w:date="2021-09-05T18:19:00Z">
        <w:r w:rsidR="00E558C7">
          <w:rPr>
            <w:noProof/>
          </w:rPr>
          <w:t xml:space="preserve"> según veamos por topología o por funcionalidad</w:t>
        </w:r>
      </w:ins>
      <w:r w:rsidRPr="00791D37">
        <w:rPr>
          <w:noProof/>
        </w:rPr>
        <w:t>.</w:t>
      </w:r>
    </w:p>
    <w:p w14:paraId="7296B258" w14:textId="77777777" w:rsidR="00F547F4" w:rsidRDefault="00F547F4" w:rsidP="00791D37">
      <w:pPr>
        <w:rPr>
          <w:ins w:id="2447" w:author="JORGE CONTRERAS ORTIZ" w:date="2021-09-05T18:24:00Z"/>
          <w:noProof/>
        </w:rPr>
      </w:pPr>
    </w:p>
    <w:p w14:paraId="180CD2C1" w14:textId="58FCBACA" w:rsidR="00B62082" w:rsidRPr="00791D37" w:rsidRDefault="00B62082" w:rsidP="00791D37">
      <w:pPr>
        <w:rPr>
          <w:noProof/>
        </w:rPr>
      </w:pPr>
      <w:r w:rsidRPr="00791D37">
        <w:rPr>
          <w:noProof/>
        </w:rPr>
        <w:t xml:space="preserve">Para una topología básica tendríamos los siguientes tipos de dispositivos: </w:t>
      </w:r>
      <w:r w:rsidRPr="00791D37">
        <w:rPr>
          <w:noProof/>
        </w:rPr>
        <w:fldChar w:fldCharType="begin" w:fldLock="1"/>
      </w:r>
      <w:r w:rsidR="00AD1498" w:rsidRPr="00791D37">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Pr="00791D37">
        <w:rPr>
          <w:noProof/>
        </w:rPr>
        <w:fldChar w:fldCharType="separate"/>
      </w:r>
      <w:r w:rsidR="00AD1498" w:rsidRPr="00791D37">
        <w:rPr>
          <w:noProof/>
        </w:rPr>
        <w:t>[8], [10]</w:t>
      </w:r>
      <w:r w:rsidRPr="00791D37">
        <w:rPr>
          <w:noProof/>
        </w:rPr>
        <w:fldChar w:fldCharType="end"/>
      </w:r>
    </w:p>
    <w:p w14:paraId="3EFDE372" w14:textId="3AA9787A" w:rsidR="00B62082" w:rsidRDefault="00B62082" w:rsidP="00791D37">
      <w:pPr>
        <w:pStyle w:val="Prrafodelista"/>
        <w:numPr>
          <w:ilvl w:val="0"/>
          <w:numId w:val="10"/>
        </w:numPr>
        <w:rPr>
          <w:ins w:id="2448" w:author="JORGE CONTRERAS ORTIZ" w:date="2021-09-05T18:36:00Z"/>
        </w:rPr>
      </w:pPr>
      <w:bookmarkStart w:id="2449" w:name="BR"/>
      <w:r w:rsidRPr="00791D37">
        <w:rPr>
          <w:b/>
          <w:bCs/>
        </w:rPr>
        <w:t>Border Routers</w:t>
      </w:r>
      <w:bookmarkEnd w:id="2449"/>
      <w:r w:rsidRPr="00791D37">
        <w:rPr>
          <w:b/>
          <w:bCs/>
        </w:rPr>
        <w:t xml:space="preserve">. </w:t>
      </w:r>
      <w:r w:rsidRPr="00791D37">
        <w:t>Es un router específico que da conectividad desde redes 802.15.4 a redes adyacentes en otras capas físicas, como Wi-Fi o Ethernet</w:t>
      </w:r>
      <w:ins w:id="2450" w:author="JORGE CONTRERAS ORTIZ" w:date="2021-09-05T18:36:00Z">
        <w:r w:rsidR="00BD51E1">
          <w:t xml:space="preserve">, pudiendo dotar de </w:t>
        </w:r>
      </w:ins>
      <w:ins w:id="2451" w:author="JORGE CONTRERAS ORTIZ" w:date="2021-09-05T18:42:00Z">
        <w:r w:rsidR="00845295">
          <w:t xml:space="preserve">conectividad a </w:t>
        </w:r>
      </w:ins>
      <w:ins w:id="2452" w:author="JORGE CONTRERAS ORTIZ" w:date="2021-09-05T18:36:00Z">
        <w:r w:rsidR="00BD51E1">
          <w:t>Internet a la red Thread creada</w:t>
        </w:r>
      </w:ins>
      <w:r w:rsidRPr="00791D37">
        <w:t>. Da servicio a los dispositivos dentro de la red, incluyendo servicio de enrutamiento para operaciones fuera de red.</w:t>
      </w:r>
    </w:p>
    <w:p w14:paraId="409B0818" w14:textId="77777777" w:rsidR="00BD51E1" w:rsidRPr="00791D37" w:rsidRDefault="00BD51E1">
      <w:pPr>
        <w:pStyle w:val="Prrafodelista"/>
        <w:pPrChange w:id="2453" w:author="JORGE CONTRERAS ORTIZ" w:date="2021-09-05T18:36:00Z">
          <w:pPr>
            <w:pStyle w:val="Prrafodelista"/>
            <w:numPr>
              <w:numId w:val="10"/>
            </w:numPr>
            <w:ind w:hanging="360"/>
          </w:pPr>
        </w:pPrChange>
      </w:pPr>
    </w:p>
    <w:p w14:paraId="2D0B6222" w14:textId="1692571D" w:rsidR="00B62082" w:rsidRDefault="00B62082" w:rsidP="00791D37">
      <w:pPr>
        <w:pStyle w:val="Prrafodelista"/>
        <w:numPr>
          <w:ilvl w:val="0"/>
          <w:numId w:val="10"/>
        </w:numPr>
        <w:rPr>
          <w:ins w:id="2454" w:author="JORGE CONTRERAS ORTIZ" w:date="2021-09-05T18:36:00Z"/>
        </w:rPr>
      </w:pPr>
      <w:bookmarkStart w:id="2455" w:name="R"/>
      <w:r w:rsidRPr="00791D37">
        <w:rPr>
          <w:b/>
          <w:bCs/>
        </w:rPr>
        <w:t>Routers</w:t>
      </w:r>
      <w:bookmarkEnd w:id="2455"/>
      <w:r w:rsidRPr="00791D37">
        <w:rPr>
          <w:b/>
          <w:bCs/>
        </w:rPr>
        <w:t>.</w:t>
      </w:r>
      <w:r w:rsidRPr="00791D37">
        <w:t xml:space="preserve"> Estos se encargan de dar servicios de enrutamiento a los distintos dispositivos de red</w:t>
      </w:r>
      <w:ins w:id="2456" w:author="JORGE CONTRERAS ORTIZ" w:date="2021-09-04T11:21:00Z">
        <w:r w:rsidR="00B83329">
          <w:t xml:space="preserve"> y de proporcionar los </w:t>
        </w:r>
      </w:ins>
      <w:del w:id="2457" w:author="JORGE CONTRERAS ORTIZ" w:date="2021-09-04T11:21:00Z">
        <w:r w:rsidRPr="00791D37" w:rsidDel="00B83329">
          <w:delText xml:space="preserve">. También se encargan de </w:delText>
        </w:r>
      </w:del>
      <w:r w:rsidRPr="00791D37">
        <w:t>servicios de seguridad</w:t>
      </w:r>
      <w:del w:id="2458" w:author="JORGE CONTRERAS ORTIZ" w:date="2021-09-04T11:21:00Z">
        <w:r w:rsidRPr="00791D37" w:rsidDel="00B83329">
          <w:delText xml:space="preserve"> y de unión a los diferentes dispositivos que quieran unirse a la red</w:delText>
        </w:r>
      </w:del>
      <w:r w:rsidRPr="00791D37">
        <w:t xml:space="preserve">. Estos routers, no están pensados para un modo </w:t>
      </w:r>
      <w:del w:id="2459" w:author="JORGE CONTRERAS ORTIZ" w:date="2021-09-04T11:20:00Z">
        <w:r w:rsidRPr="00791D37" w:rsidDel="00B83329">
          <w:delText>“dormido”</w:delText>
        </w:r>
        <w:r w:rsidR="00363231" w:rsidRPr="00791D37" w:rsidDel="00B83329">
          <w:delText xml:space="preserve"> o </w:delText>
        </w:r>
      </w:del>
      <w:r w:rsidR="00363231" w:rsidRPr="00791D37">
        <w:t>de bajo consumo</w:t>
      </w:r>
      <w:r w:rsidRPr="00791D37">
        <w:t xml:space="preserve">. </w:t>
      </w:r>
      <w:r w:rsidR="00363231" w:rsidRPr="00791D37">
        <w:t>A su vez, p</w:t>
      </w:r>
      <w:r w:rsidRPr="00791D37">
        <w:t>ueden degradar su funcionalidad y convertirse en REEDs (Router-Eligible End Devices).</w:t>
      </w:r>
    </w:p>
    <w:p w14:paraId="0724B793" w14:textId="77777777" w:rsidR="00BD51E1" w:rsidRPr="00791D37" w:rsidRDefault="00BD51E1">
      <w:pPr>
        <w:pStyle w:val="Prrafodelista"/>
        <w:pPrChange w:id="2460" w:author="JORGE CONTRERAS ORTIZ" w:date="2021-09-05T18:36:00Z">
          <w:pPr>
            <w:pStyle w:val="Prrafodelista"/>
            <w:numPr>
              <w:numId w:val="10"/>
            </w:numPr>
            <w:ind w:hanging="360"/>
          </w:pPr>
        </w:pPrChange>
      </w:pPr>
    </w:p>
    <w:p w14:paraId="28C08466" w14:textId="132BB009" w:rsidR="00B62082" w:rsidRDefault="00B62082" w:rsidP="00791D37">
      <w:pPr>
        <w:pStyle w:val="Prrafodelista"/>
        <w:numPr>
          <w:ilvl w:val="0"/>
          <w:numId w:val="10"/>
        </w:numPr>
        <w:rPr>
          <w:ins w:id="2461" w:author="JORGE CONTRERAS ORTIZ" w:date="2021-09-05T18:36:00Z"/>
        </w:rPr>
      </w:pPr>
      <w:bookmarkStart w:id="2462" w:name="REEDs"/>
      <w:r w:rsidRPr="00791D37">
        <w:rPr>
          <w:b/>
          <w:bCs/>
        </w:rPr>
        <w:t>Router-Eligible End Devices</w:t>
      </w:r>
      <w:bookmarkEnd w:id="2462"/>
      <w:r w:rsidRPr="00791D37">
        <w:rPr>
          <w:b/>
          <w:bCs/>
        </w:rPr>
        <w:t xml:space="preserve">. </w:t>
      </w:r>
      <w:r w:rsidRPr="00791D37">
        <w:t xml:space="preserve">Estos </w:t>
      </w:r>
      <w:r w:rsidR="00363231" w:rsidRPr="00791D37">
        <w:t>dispositivos</w:t>
      </w:r>
      <w:r w:rsidRPr="00791D37">
        <w:t xml:space="preserve"> pueden convertirse en Routers</w:t>
      </w:r>
      <w:r w:rsidR="00363231" w:rsidRPr="00791D37">
        <w:t xml:space="preserve"> </w:t>
      </w:r>
      <w:r w:rsidRPr="00791D37">
        <w:t xml:space="preserve">acorde a la topología o condiciones de la red, </w:t>
      </w:r>
      <w:r w:rsidR="00363231" w:rsidRPr="00791D37">
        <w:t xml:space="preserve">pero </w:t>
      </w:r>
      <w:r w:rsidRPr="00791D37">
        <w:t>no actúan como Routers. Estos dispositivos, por lo general, no reenvían mensajes ni dan servicios de unión y seguridad para otros dispositivos dentro de la red Thread</w:t>
      </w:r>
      <w:r w:rsidR="00363231" w:rsidRPr="00791D37">
        <w:t xml:space="preserve"> mientras no se conviertan a routers</w:t>
      </w:r>
      <w:r w:rsidRPr="00791D37">
        <w:t xml:space="preserve">. </w:t>
      </w:r>
      <w:r w:rsidR="00363231" w:rsidRPr="00791D37">
        <w:t>Este</w:t>
      </w:r>
      <w:r w:rsidRPr="00791D37">
        <w:t xml:space="preserve"> cambió a Routers es manejado por la propia red automáticamente sin necesidad de </w:t>
      </w:r>
      <w:r w:rsidR="00363231" w:rsidRPr="00791D37">
        <w:t>ser manejado por ningún usuario</w:t>
      </w:r>
      <w:r w:rsidRPr="00791D37">
        <w:t>.</w:t>
      </w:r>
    </w:p>
    <w:p w14:paraId="0E0D0BCF" w14:textId="77777777" w:rsidR="00BD51E1" w:rsidRPr="00791D37" w:rsidRDefault="00BD51E1">
      <w:pPr>
        <w:pStyle w:val="Prrafodelista"/>
        <w:pPrChange w:id="2463" w:author="JORGE CONTRERAS ORTIZ" w:date="2021-09-05T18:36:00Z">
          <w:pPr>
            <w:pStyle w:val="Prrafodelista"/>
            <w:numPr>
              <w:numId w:val="10"/>
            </w:numPr>
            <w:ind w:hanging="360"/>
          </w:pPr>
        </w:pPrChange>
      </w:pPr>
    </w:p>
    <w:p w14:paraId="7CA412EB" w14:textId="09B51734" w:rsidR="00B62082" w:rsidRPr="00791D37" w:rsidDel="00E558C7" w:rsidRDefault="00B62082" w:rsidP="00791D37">
      <w:pPr>
        <w:pStyle w:val="Prrafodelista"/>
        <w:numPr>
          <w:ilvl w:val="0"/>
          <w:numId w:val="10"/>
        </w:numPr>
        <w:rPr>
          <w:del w:id="2464" w:author="JORGE CONTRERAS ORTIZ" w:date="2021-09-05T18:21:00Z"/>
        </w:rPr>
      </w:pPr>
      <w:bookmarkStart w:id="2465" w:name="SED"/>
      <w:r w:rsidRPr="00E558C7">
        <w:rPr>
          <w:b/>
          <w:bCs/>
        </w:rPr>
        <w:t>Sleepy End Devices</w:t>
      </w:r>
      <w:bookmarkEnd w:id="2465"/>
      <w:r w:rsidRPr="00E558C7">
        <w:rPr>
          <w:b/>
          <w:bCs/>
        </w:rPr>
        <w:t xml:space="preserve">. </w:t>
      </w:r>
      <w:r w:rsidRPr="00791D37">
        <w:t xml:space="preserve">Son </w:t>
      </w:r>
      <w:del w:id="2466" w:author="JORGE CONTRERAS ORTIZ" w:date="2021-09-05T18:21:00Z">
        <w:r w:rsidRPr="00791D37" w:rsidDel="00E558C7">
          <w:delText xml:space="preserve">dispositivos </w:delText>
        </w:r>
      </w:del>
      <w:del w:id="2467" w:author="JORGE CONTRERAS ORTIZ" w:date="2021-09-05T18:20:00Z">
        <w:r w:rsidRPr="00791D37" w:rsidDel="00E558C7">
          <w:delText>anfitriones o Host de la red</w:delText>
        </w:r>
      </w:del>
      <w:del w:id="2468" w:author="JORGE CONTRERAS ORTIZ" w:date="2021-09-05T18:21:00Z">
        <w:r w:rsidRPr="00791D37" w:rsidDel="00E558C7">
          <w:delText>.</w:delText>
        </w:r>
      </w:del>
      <w:ins w:id="2469" w:author="JORGE CONTRERAS ORTIZ" w:date="2021-09-05T18:21:00Z">
        <w:r w:rsidR="00E558C7">
          <w:t>dispositivos más sencillos.</w:t>
        </w:r>
      </w:ins>
      <w:r w:rsidRPr="00791D37">
        <w:t xml:space="preserve"> Solo se pueden comunicar a través de su </w:t>
      </w:r>
      <w:del w:id="2470" w:author="JORGE CONTRERAS ORTIZ" w:date="2021-09-05T18:21:00Z">
        <w:r w:rsidRPr="00791D37" w:rsidDel="00E558C7">
          <w:delText xml:space="preserve">Router </w:delText>
        </w:r>
      </w:del>
      <w:ins w:id="2471" w:author="JORGE CONTRERAS ORTIZ" w:date="2021-09-05T18:21:00Z">
        <w:r w:rsidR="00E558C7">
          <w:t>nodo o router</w:t>
        </w:r>
        <w:r w:rsidR="00E558C7" w:rsidRPr="00791D37">
          <w:t xml:space="preserve"> </w:t>
        </w:r>
      </w:ins>
      <w:r w:rsidRPr="00791D37">
        <w:t>Padre, y no pueden reenviar mensajes para otros dispositivos. Pueden operar con muy bajo consumo ya que receptor está desactivado y solo se despierta periódicamente para comunicarse con su padre.</w:t>
      </w:r>
    </w:p>
    <w:p w14:paraId="3D76C7B8" w14:textId="77777777" w:rsidR="00B62082" w:rsidRPr="00791D37" w:rsidRDefault="00B62082">
      <w:pPr>
        <w:pStyle w:val="Prrafodelista"/>
        <w:numPr>
          <w:ilvl w:val="0"/>
          <w:numId w:val="10"/>
        </w:numPr>
        <w:pPrChange w:id="2472" w:author="JORGE CONTRERAS ORTIZ" w:date="2021-09-05T18:21:00Z">
          <w:pPr/>
        </w:pPrChange>
      </w:pPr>
    </w:p>
    <w:p w14:paraId="10D8AB8C" w14:textId="77777777" w:rsidR="00B62082" w:rsidRPr="00791D37" w:rsidRDefault="00B62082" w:rsidP="00791D37">
      <w:r w:rsidRPr="00791D37">
        <w:t>Desde el punto de vista de funcionalidad, se podrían agrupar los dispositivos Thread en dos diferentes tipos, y dentro de cada tipo, cada dispositivo puede adoptar ciertos roles. Estos dos principales tipos son:</w:t>
      </w:r>
    </w:p>
    <w:p w14:paraId="6339DB32" w14:textId="68CE9F9E" w:rsidR="00B62082" w:rsidRDefault="00B62082" w:rsidP="00791D37">
      <w:pPr>
        <w:pStyle w:val="Prrafodelista"/>
        <w:numPr>
          <w:ilvl w:val="0"/>
          <w:numId w:val="11"/>
        </w:numPr>
        <w:rPr>
          <w:ins w:id="2473" w:author="JORGE CONTRERAS ORTIZ" w:date="2021-09-05T18:36:00Z"/>
        </w:rPr>
      </w:pPr>
      <w:r w:rsidRPr="00791D37">
        <w:rPr>
          <w:b/>
          <w:bCs/>
        </w:rPr>
        <w:t xml:space="preserve">Full Thread Device (FTD). </w:t>
      </w:r>
      <w:r w:rsidRPr="00791D37">
        <w:t>Puede comunicarse con otros dispositivos bidireccionalmente y con los nodos hijos (MTD) unidos a él. Estos dispositivos pueden adquirir los siguientes roles:</w:t>
      </w:r>
    </w:p>
    <w:p w14:paraId="59CE4DE8" w14:textId="77777777" w:rsidR="00BD51E1" w:rsidRPr="00791D37" w:rsidRDefault="00BD51E1">
      <w:pPr>
        <w:pStyle w:val="Prrafodelista"/>
        <w:pPrChange w:id="2474" w:author="JORGE CONTRERAS ORTIZ" w:date="2021-09-05T18:36:00Z">
          <w:pPr>
            <w:pStyle w:val="Prrafodelista"/>
            <w:numPr>
              <w:numId w:val="11"/>
            </w:numPr>
            <w:ind w:hanging="360"/>
          </w:pPr>
        </w:pPrChange>
      </w:pPr>
    </w:p>
    <w:p w14:paraId="3D9AF5FD" w14:textId="6F16B0B9" w:rsidR="00B62082" w:rsidRDefault="00B62082" w:rsidP="00791D37">
      <w:pPr>
        <w:pStyle w:val="Prrafodelista"/>
        <w:numPr>
          <w:ilvl w:val="1"/>
          <w:numId w:val="11"/>
        </w:numPr>
        <w:rPr>
          <w:ins w:id="2475" w:author="JORGE CONTRERAS ORTIZ" w:date="2021-09-05T18:36:00Z"/>
        </w:rPr>
      </w:pPr>
      <w:r w:rsidRPr="00791D37">
        <w:rPr>
          <w:b/>
          <w:bCs/>
        </w:rPr>
        <w:t>Leader:</w:t>
      </w:r>
      <w:r w:rsidRPr="00791D37">
        <w:t xml:space="preserve"> Es el dispositivo Thread responsable del manejo de la asignación de ID de router. Es el único dispositivo en una partición de red Thread que actúa como árbitro central y distribuidor del estado de configuración de la red.</w:t>
      </w:r>
    </w:p>
    <w:p w14:paraId="5486AE94" w14:textId="77777777" w:rsidR="00BD51E1" w:rsidRPr="00791D37" w:rsidRDefault="00BD51E1">
      <w:pPr>
        <w:pStyle w:val="Prrafodelista"/>
        <w:ind w:left="1440"/>
        <w:pPrChange w:id="2476" w:author="JORGE CONTRERAS ORTIZ" w:date="2021-09-05T18:36:00Z">
          <w:pPr>
            <w:pStyle w:val="Prrafodelista"/>
            <w:numPr>
              <w:ilvl w:val="1"/>
              <w:numId w:val="11"/>
            </w:numPr>
            <w:ind w:left="1440" w:hanging="360"/>
          </w:pPr>
        </w:pPrChange>
      </w:pPr>
    </w:p>
    <w:p w14:paraId="7CDBC92B" w14:textId="4DE449E4" w:rsidR="00B62082" w:rsidRDefault="00B62082" w:rsidP="00791D37">
      <w:pPr>
        <w:pStyle w:val="Prrafodelista"/>
        <w:numPr>
          <w:ilvl w:val="1"/>
          <w:numId w:val="11"/>
        </w:numPr>
        <w:rPr>
          <w:ins w:id="2477" w:author="JORGE CONTRERAS ORTIZ" w:date="2021-09-05T18:36:00Z"/>
        </w:rPr>
      </w:pPr>
      <w:r w:rsidRPr="00791D37">
        <w:rPr>
          <w:b/>
          <w:bCs/>
        </w:rPr>
        <w:t xml:space="preserve">Border Router. </w:t>
      </w:r>
      <w:del w:id="2478" w:author="JORGE CONTRERAS ORTIZ" w:date="2021-09-05T18:22:00Z">
        <w:r w:rsidRPr="00791D37" w:rsidDel="00E558C7">
          <w:rPr>
            <w:b/>
            <w:bCs/>
          </w:rPr>
          <w:delText>(</w:delText>
        </w:r>
        <w:r w:rsidRPr="00791D37" w:rsidDel="00E558C7">
          <w:delText>Misma funcionalidad comentada en la primera clasificación.)</w:delText>
        </w:r>
      </w:del>
      <w:ins w:id="2479" w:author="JORGE CONTRERAS ORTIZ" w:date="2021-09-05T18:27:00Z">
        <w:r w:rsidR="00F547F4">
          <w:t xml:space="preserve">Funcionalidad descrita en </w:t>
        </w:r>
      </w:ins>
      <w:ins w:id="2480" w:author="JORGE CONTRERAS ORTIZ" w:date="2021-09-05T18:26:00Z">
        <w:r w:rsidR="00F547F4">
          <w:fldChar w:fldCharType="begin"/>
        </w:r>
        <w:r w:rsidR="00F547F4">
          <w:instrText xml:space="preserve"> REF BR \h </w:instrText>
        </w:r>
      </w:ins>
      <w:r w:rsidR="00F547F4">
        <w:fldChar w:fldCharType="separate"/>
      </w:r>
      <w:ins w:id="2481" w:author="JORGE CONTRERAS ORTIZ" w:date="2021-09-05T18:26:00Z">
        <w:r w:rsidR="00F547F4" w:rsidRPr="00791D37">
          <w:rPr>
            <w:b/>
            <w:bCs/>
          </w:rPr>
          <w:t>Border Routers</w:t>
        </w:r>
        <w:r w:rsidR="00F547F4">
          <w:fldChar w:fldCharType="end"/>
        </w:r>
      </w:ins>
      <w:ins w:id="2482" w:author="JORGE CONTRERAS ORTIZ" w:date="2021-09-05T18:27:00Z">
        <w:r w:rsidR="00F547F4">
          <w:t>.</w:t>
        </w:r>
      </w:ins>
    </w:p>
    <w:p w14:paraId="49F39FC5" w14:textId="77777777" w:rsidR="00BD51E1" w:rsidRPr="00791D37" w:rsidRDefault="00BD51E1">
      <w:pPr>
        <w:pStyle w:val="Prrafodelista"/>
        <w:ind w:left="1440"/>
        <w:pPrChange w:id="2483" w:author="JORGE CONTRERAS ORTIZ" w:date="2021-09-05T18:36:00Z">
          <w:pPr>
            <w:pStyle w:val="Prrafodelista"/>
            <w:numPr>
              <w:ilvl w:val="1"/>
              <w:numId w:val="11"/>
            </w:numPr>
            <w:ind w:left="1440" w:hanging="360"/>
          </w:pPr>
        </w:pPrChange>
      </w:pPr>
    </w:p>
    <w:p w14:paraId="16C163CB" w14:textId="6BB007A7" w:rsidR="00B62082" w:rsidRDefault="00B62082" w:rsidP="00791D37">
      <w:pPr>
        <w:pStyle w:val="Prrafodelista"/>
        <w:numPr>
          <w:ilvl w:val="1"/>
          <w:numId w:val="11"/>
        </w:numPr>
        <w:rPr>
          <w:ins w:id="2484" w:author="JORGE CONTRERAS ORTIZ" w:date="2021-09-05T18:37:00Z"/>
        </w:rPr>
      </w:pPr>
      <w:r w:rsidRPr="00791D37">
        <w:rPr>
          <w:b/>
          <w:bCs/>
        </w:rPr>
        <w:t>Active Router.</w:t>
      </w:r>
      <w:r w:rsidRPr="00791D37">
        <w:t xml:space="preserve"> </w:t>
      </w:r>
      <w:ins w:id="2485" w:author="JORGE CONTRERAS ORTIZ" w:date="2021-09-05T18:27:00Z">
        <w:r w:rsidR="00F547F4">
          <w:t xml:space="preserve">Funcionalidad descrita en </w:t>
        </w:r>
        <w:r w:rsidR="00F547F4">
          <w:fldChar w:fldCharType="begin"/>
        </w:r>
        <w:r w:rsidR="00F547F4">
          <w:instrText xml:space="preserve"> REF R \h </w:instrText>
        </w:r>
      </w:ins>
      <w:r w:rsidR="00F547F4">
        <w:fldChar w:fldCharType="separate"/>
      </w:r>
      <w:ins w:id="2486" w:author="JORGE CONTRERAS ORTIZ" w:date="2021-09-05T18:27:00Z">
        <w:r w:rsidR="00F547F4" w:rsidRPr="00791D37">
          <w:rPr>
            <w:b/>
            <w:bCs/>
          </w:rPr>
          <w:t>Routers</w:t>
        </w:r>
        <w:r w:rsidR="00F547F4">
          <w:fldChar w:fldCharType="end"/>
        </w:r>
        <w:r w:rsidR="00F547F4">
          <w:t>.</w:t>
        </w:r>
      </w:ins>
      <w:del w:id="2487" w:author="JORGE CONTRERAS ORTIZ" w:date="2021-09-05T18:26:00Z">
        <w:r w:rsidRPr="00791D37" w:rsidDel="00F547F4">
          <w:delText>(Misma funcionalidad comentada en la primera clasificación.)</w:delText>
        </w:r>
      </w:del>
    </w:p>
    <w:p w14:paraId="5B226F67" w14:textId="77777777" w:rsidR="00BD51E1" w:rsidRPr="00791D37" w:rsidRDefault="00BD51E1">
      <w:pPr>
        <w:pStyle w:val="Prrafodelista"/>
        <w:ind w:left="1440"/>
        <w:pPrChange w:id="2488" w:author="JORGE CONTRERAS ORTIZ" w:date="2021-09-05T18:37:00Z">
          <w:pPr>
            <w:pStyle w:val="Prrafodelista"/>
            <w:numPr>
              <w:ilvl w:val="1"/>
              <w:numId w:val="11"/>
            </w:numPr>
            <w:ind w:left="1440" w:hanging="360"/>
          </w:pPr>
        </w:pPrChange>
      </w:pPr>
    </w:p>
    <w:p w14:paraId="141E2F40" w14:textId="43804D6E" w:rsidR="00B62082" w:rsidRDefault="00B62082" w:rsidP="00791D37">
      <w:pPr>
        <w:pStyle w:val="Prrafodelista"/>
        <w:numPr>
          <w:ilvl w:val="1"/>
          <w:numId w:val="11"/>
        </w:numPr>
        <w:rPr>
          <w:ins w:id="2489" w:author="JORGE CONTRERAS ORTIZ" w:date="2021-09-05T18:37:00Z"/>
        </w:rPr>
      </w:pPr>
      <w:r w:rsidRPr="00791D37">
        <w:rPr>
          <w:b/>
          <w:bCs/>
        </w:rPr>
        <w:t>REEDs.</w:t>
      </w:r>
      <w:r w:rsidRPr="00791D37">
        <w:t xml:space="preserve"> </w:t>
      </w:r>
      <w:del w:id="2490" w:author="JORGE CONTRERAS ORTIZ" w:date="2021-09-05T18:27:00Z">
        <w:r w:rsidRPr="00791D37" w:rsidDel="00F547F4">
          <w:delText>(Misma funcionalidad comentada en la primera clasificación.)</w:delText>
        </w:r>
      </w:del>
      <w:ins w:id="2491" w:author="JORGE CONTRERAS ORTIZ" w:date="2021-09-05T18:27:00Z">
        <w:r w:rsidR="00F547F4">
          <w:t xml:space="preserve">Funcionalidad descrita en </w:t>
        </w:r>
        <w:r w:rsidR="00F547F4">
          <w:fldChar w:fldCharType="begin"/>
        </w:r>
        <w:r w:rsidR="00F547F4">
          <w:instrText xml:space="preserve"> REF REEDs \h </w:instrText>
        </w:r>
      </w:ins>
      <w:r w:rsidR="00F547F4">
        <w:fldChar w:fldCharType="separate"/>
      </w:r>
      <w:ins w:id="2492" w:author="JORGE CONTRERAS ORTIZ" w:date="2021-09-05T18:27:00Z">
        <w:r w:rsidR="00F547F4" w:rsidRPr="00791D37">
          <w:rPr>
            <w:b/>
            <w:bCs/>
          </w:rPr>
          <w:t>Router-Eligible End Devices</w:t>
        </w:r>
        <w:r w:rsidR="00F547F4">
          <w:fldChar w:fldCharType="end"/>
        </w:r>
        <w:r w:rsidR="00F547F4">
          <w:t xml:space="preserve">. </w:t>
        </w:r>
      </w:ins>
      <w:del w:id="2493" w:author="JORGE CONTRERAS ORTIZ" w:date="2021-09-05T18:27:00Z">
        <w:r w:rsidRPr="00791D37" w:rsidDel="00F547F4">
          <w:delText xml:space="preserve"> </w:delText>
        </w:r>
      </w:del>
      <w:r w:rsidRPr="00791D37">
        <w:t>Pueden tener varios nodos hijos y mantener enlaces con los Routers vecinos.</w:t>
      </w:r>
    </w:p>
    <w:p w14:paraId="7940B493" w14:textId="77777777" w:rsidR="00BD51E1" w:rsidRDefault="00BD51E1">
      <w:pPr>
        <w:pStyle w:val="Prrafodelista"/>
        <w:rPr>
          <w:ins w:id="2494" w:author="JORGE CONTRERAS ORTIZ" w:date="2021-09-05T18:37:00Z"/>
        </w:rPr>
        <w:pPrChange w:id="2495" w:author="JORGE CONTRERAS ORTIZ" w:date="2021-09-05T18:37:00Z">
          <w:pPr>
            <w:pStyle w:val="Prrafodelista"/>
            <w:numPr>
              <w:ilvl w:val="1"/>
              <w:numId w:val="11"/>
            </w:numPr>
            <w:ind w:left="1440" w:hanging="360"/>
          </w:pPr>
        </w:pPrChange>
      </w:pPr>
    </w:p>
    <w:p w14:paraId="2C2742F6" w14:textId="77777777" w:rsidR="00BD51E1" w:rsidRPr="00791D37" w:rsidRDefault="00BD51E1">
      <w:pPr>
        <w:pStyle w:val="Prrafodelista"/>
        <w:ind w:left="1440"/>
        <w:pPrChange w:id="2496" w:author="JORGE CONTRERAS ORTIZ" w:date="2021-09-05T18:37:00Z">
          <w:pPr>
            <w:pStyle w:val="Prrafodelista"/>
            <w:numPr>
              <w:ilvl w:val="1"/>
              <w:numId w:val="11"/>
            </w:numPr>
            <w:ind w:left="1440" w:hanging="360"/>
          </w:pPr>
        </w:pPrChange>
      </w:pPr>
    </w:p>
    <w:p w14:paraId="65076F2F" w14:textId="657BD8AC" w:rsidR="00B62082" w:rsidRDefault="00B62082" w:rsidP="00791D37">
      <w:pPr>
        <w:pStyle w:val="Prrafodelista"/>
        <w:numPr>
          <w:ilvl w:val="1"/>
          <w:numId w:val="11"/>
        </w:numPr>
        <w:rPr>
          <w:ins w:id="2497" w:author="JORGE CONTRERAS ORTIZ" w:date="2021-09-05T18:37:00Z"/>
        </w:rPr>
      </w:pPr>
      <w:r w:rsidRPr="00791D37">
        <w:rPr>
          <w:b/>
          <w:bCs/>
        </w:rPr>
        <w:lastRenderedPageBreak/>
        <w:t>Full End Device (FED).</w:t>
      </w:r>
      <w:r w:rsidRPr="00791D37">
        <w:t xml:space="preserve"> Es un FTD normal, que siempre actuará como un Dispositivo Final (End Device – ED). Un dispositivo FED nunca pedirá convertirse en Router, como haría un REED.</w:t>
      </w:r>
    </w:p>
    <w:p w14:paraId="5B341A58" w14:textId="77777777" w:rsidR="00BD51E1" w:rsidRPr="00791D37" w:rsidRDefault="00BD51E1">
      <w:pPr>
        <w:pStyle w:val="Prrafodelista"/>
        <w:ind w:left="1440"/>
        <w:pPrChange w:id="2498" w:author="JORGE CONTRERAS ORTIZ" w:date="2021-09-05T18:37:00Z">
          <w:pPr>
            <w:pStyle w:val="Prrafodelista"/>
            <w:numPr>
              <w:ilvl w:val="1"/>
              <w:numId w:val="11"/>
            </w:numPr>
            <w:ind w:left="1440" w:hanging="360"/>
          </w:pPr>
        </w:pPrChange>
      </w:pPr>
    </w:p>
    <w:p w14:paraId="69413C1B" w14:textId="78E39654" w:rsidR="00B62082" w:rsidRDefault="00B62082" w:rsidP="00791D37">
      <w:pPr>
        <w:pStyle w:val="Prrafodelista"/>
        <w:numPr>
          <w:ilvl w:val="0"/>
          <w:numId w:val="11"/>
        </w:numPr>
        <w:rPr>
          <w:ins w:id="2499" w:author="JORGE CONTRERAS ORTIZ" w:date="2021-09-05T18:37:00Z"/>
        </w:rPr>
      </w:pPr>
      <w:r w:rsidRPr="00791D37">
        <w:rPr>
          <w:b/>
          <w:bCs/>
        </w:rPr>
        <w:t>Minimal Thread Device (MTD).</w:t>
      </w:r>
      <w:r w:rsidRPr="00791D37">
        <w:t xml:space="preserve"> Estos dispositivos solo pueden comunicar con el padre FTD al que están unidos. Los roles que pueden adquirir son:</w:t>
      </w:r>
    </w:p>
    <w:p w14:paraId="4E0B1817" w14:textId="77777777" w:rsidR="00BD51E1" w:rsidRPr="00791D37" w:rsidRDefault="00BD51E1">
      <w:pPr>
        <w:pStyle w:val="Prrafodelista"/>
        <w:pPrChange w:id="2500" w:author="JORGE CONTRERAS ORTIZ" w:date="2021-09-05T18:37:00Z">
          <w:pPr>
            <w:pStyle w:val="Prrafodelista"/>
            <w:numPr>
              <w:numId w:val="11"/>
            </w:numPr>
            <w:ind w:hanging="360"/>
          </w:pPr>
        </w:pPrChange>
      </w:pPr>
    </w:p>
    <w:p w14:paraId="06ABD671" w14:textId="1AA802B3" w:rsidR="00B62082" w:rsidRDefault="00B62082" w:rsidP="00791D37">
      <w:pPr>
        <w:pStyle w:val="Prrafodelista"/>
        <w:numPr>
          <w:ilvl w:val="1"/>
          <w:numId w:val="11"/>
        </w:numPr>
        <w:rPr>
          <w:ins w:id="2501" w:author="JORGE CONTRERAS ORTIZ" w:date="2021-09-05T18:37:00Z"/>
        </w:rPr>
      </w:pPr>
      <w:r w:rsidRPr="00791D37">
        <w:rPr>
          <w:b/>
          <w:bCs/>
        </w:rPr>
        <w:t>Minimal End Device (MED).</w:t>
      </w:r>
      <w:r w:rsidRPr="00791D37">
        <w:t xml:space="preserve"> Es un dispositivo MTD cuyo receptor está habilitado todo el tiempo y puede comunicarse con su nodo padre en cualquier momento.</w:t>
      </w:r>
    </w:p>
    <w:p w14:paraId="3A7C466C" w14:textId="77777777" w:rsidR="00BD51E1" w:rsidRPr="00791D37" w:rsidRDefault="00BD51E1">
      <w:pPr>
        <w:pStyle w:val="Prrafodelista"/>
        <w:ind w:left="1440"/>
        <w:pPrChange w:id="2502" w:author="JORGE CONTRERAS ORTIZ" w:date="2021-09-05T18:37:00Z">
          <w:pPr>
            <w:pStyle w:val="Prrafodelista"/>
            <w:numPr>
              <w:ilvl w:val="1"/>
              <w:numId w:val="11"/>
            </w:numPr>
            <w:ind w:left="1440" w:hanging="360"/>
          </w:pPr>
        </w:pPrChange>
      </w:pPr>
    </w:p>
    <w:p w14:paraId="094E5F7B" w14:textId="1D677E36" w:rsidR="00B62082" w:rsidRPr="00791D37" w:rsidDel="00F547F4" w:rsidRDefault="00B62082" w:rsidP="00791D37">
      <w:pPr>
        <w:pStyle w:val="Prrafodelista"/>
        <w:numPr>
          <w:ilvl w:val="1"/>
          <w:numId w:val="11"/>
        </w:numPr>
        <w:rPr>
          <w:del w:id="2503" w:author="JORGE CONTRERAS ORTIZ" w:date="2021-09-05T18:28:00Z"/>
        </w:rPr>
      </w:pPr>
      <w:r w:rsidRPr="00F547F4">
        <w:rPr>
          <w:b/>
          <w:bCs/>
        </w:rPr>
        <w:t>Sleepy End Device.</w:t>
      </w:r>
      <w:r w:rsidRPr="00791D37">
        <w:t xml:space="preserve"> </w:t>
      </w:r>
      <w:ins w:id="2504" w:author="JORGE CONTRERAS ORTIZ" w:date="2021-09-05T18:28:00Z">
        <w:r w:rsidR="00F547F4">
          <w:t xml:space="preserve">Funcionalidad descrita en </w:t>
        </w:r>
        <w:r w:rsidR="00F547F4">
          <w:fldChar w:fldCharType="begin"/>
        </w:r>
        <w:r w:rsidR="00F547F4">
          <w:instrText xml:space="preserve"> REF SED \h </w:instrText>
        </w:r>
      </w:ins>
      <w:r w:rsidR="00F547F4">
        <w:fldChar w:fldCharType="separate"/>
      </w:r>
      <w:ins w:id="2505" w:author="JORGE CONTRERAS ORTIZ" w:date="2021-09-05T18:28:00Z">
        <w:r w:rsidR="00F547F4" w:rsidRPr="00E558C7">
          <w:rPr>
            <w:b/>
            <w:bCs/>
          </w:rPr>
          <w:t>Sleepy End Devices</w:t>
        </w:r>
        <w:r w:rsidR="00F547F4">
          <w:fldChar w:fldCharType="end"/>
        </w:r>
        <w:r w:rsidR="00F547F4">
          <w:t>.</w:t>
        </w:r>
      </w:ins>
      <w:del w:id="2506" w:author="JORGE CONTRERAS ORTIZ" w:date="2021-09-05T18:28:00Z">
        <w:r w:rsidRPr="00791D37" w:rsidDel="00F547F4">
          <w:rPr>
            <w:b/>
            <w:bCs/>
          </w:rPr>
          <w:delText>(</w:delText>
        </w:r>
        <w:r w:rsidRPr="00791D37" w:rsidDel="00F547F4">
          <w:delText xml:space="preserve">Misma funcionalidad comentada en la primera clasificación.) </w:delText>
        </w:r>
      </w:del>
    </w:p>
    <w:p w14:paraId="1EB1AE87" w14:textId="77777777" w:rsidR="00B62082" w:rsidRPr="00791D37" w:rsidRDefault="00B62082" w:rsidP="00791D37">
      <w:pPr>
        <w:pStyle w:val="Prrafodelista"/>
        <w:numPr>
          <w:ilvl w:val="1"/>
          <w:numId w:val="11"/>
        </w:numPr>
      </w:pPr>
    </w:p>
    <w:p w14:paraId="21813767" w14:textId="77777777" w:rsidR="00B62082" w:rsidRPr="00791D37" w:rsidRDefault="00B62082" w:rsidP="00F21168">
      <w:pPr>
        <w:jc w:val="center"/>
      </w:pPr>
      <w:r w:rsidRPr="00791D37">
        <w:rPr>
          <w:noProof/>
        </w:rPr>
        <w:drawing>
          <wp:inline distT="0" distB="0" distL="0" distR="0" wp14:anchorId="0DBDB4CB" wp14:editId="41CD84CC">
            <wp:extent cx="2622164" cy="2702560"/>
            <wp:effectExtent l="0" t="0" r="6985" b="2540"/>
            <wp:docPr id="1" name="Imagen 1"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Gráfico&#10;&#10;Descripción generada automáticamente"/>
                    <pic:cNvPicPr/>
                  </pic:nvPicPr>
                  <pic:blipFill>
                    <a:blip r:embed="rId17"/>
                    <a:stretch>
                      <a:fillRect/>
                    </a:stretch>
                  </pic:blipFill>
                  <pic:spPr>
                    <a:xfrm>
                      <a:off x="0" y="0"/>
                      <a:ext cx="2669087" cy="2750922"/>
                    </a:xfrm>
                    <a:prstGeom prst="rect">
                      <a:avLst/>
                    </a:prstGeom>
                  </pic:spPr>
                </pic:pic>
              </a:graphicData>
            </a:graphic>
          </wp:inline>
        </w:drawing>
      </w:r>
    </w:p>
    <w:p w14:paraId="75373365" w14:textId="14706C79" w:rsidR="00B62082" w:rsidRPr="00791D37" w:rsidRDefault="00B62082" w:rsidP="00F21168">
      <w:pPr>
        <w:pStyle w:val="Descripcin"/>
        <w:jc w:val="center"/>
      </w:pPr>
      <w:bookmarkStart w:id="2507" w:name="_Toc81499578"/>
      <w:bookmarkStart w:id="2508" w:name="_Toc81499813"/>
      <w:bookmarkStart w:id="2509" w:name="_Toc81765335"/>
      <w:r w:rsidRPr="00791D37">
        <w:t xml:space="preserve">Ilustración </w:t>
      </w:r>
      <w:r w:rsidRPr="00F21168">
        <w:fldChar w:fldCharType="begin"/>
      </w:r>
      <w:r w:rsidRPr="00791D37">
        <w:instrText xml:space="preserve"> SEQ Ilustración \* ARABIC </w:instrText>
      </w:r>
      <w:r w:rsidRPr="00F21168">
        <w:fldChar w:fldCharType="separate"/>
      </w:r>
      <w:r w:rsidR="009C65A7">
        <w:rPr>
          <w:noProof/>
        </w:rPr>
        <w:t>3</w:t>
      </w:r>
      <w:r w:rsidRPr="00F21168">
        <w:fldChar w:fldCharType="end"/>
      </w:r>
      <w:r w:rsidRPr="00791D37">
        <w:t xml:space="preserve"> Ejemplo de una topología de Red Thread en malla </w:t>
      </w:r>
      <w:r w:rsidRPr="00F21168">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F21168">
        <w:fldChar w:fldCharType="separate"/>
      </w:r>
      <w:bookmarkEnd w:id="2507"/>
      <w:bookmarkEnd w:id="2508"/>
      <w:r w:rsidR="00AD1498" w:rsidRPr="00791D37">
        <w:rPr>
          <w:noProof/>
        </w:rPr>
        <w:t>[9]</w:t>
      </w:r>
      <w:bookmarkEnd w:id="2509"/>
      <w:r w:rsidRPr="00F21168">
        <w:fldChar w:fldCharType="end"/>
      </w:r>
      <w:r w:rsidRPr="00791D37">
        <w:t xml:space="preserve"> </w:t>
      </w:r>
    </w:p>
    <w:p w14:paraId="61BBA6BF" w14:textId="77777777" w:rsidR="00B62082" w:rsidRPr="00791D37" w:rsidRDefault="00B62082" w:rsidP="00791D37"/>
    <w:p w14:paraId="76F8CD5E" w14:textId="05C907C6" w:rsidR="00B62082" w:rsidRPr="00791D37" w:rsidRDefault="00B62082" w:rsidP="00791D37">
      <w:r w:rsidRPr="00791D37">
        <w:t xml:space="preserve">Un Router o un Border Router </w:t>
      </w:r>
      <w:del w:id="2510" w:author="JORGE CONTRERAS ORTIZ" w:date="2021-09-05T18:30:00Z">
        <w:r w:rsidRPr="00791D37" w:rsidDel="00F547F4">
          <w:delText xml:space="preserve">puede </w:delText>
        </w:r>
      </w:del>
      <w:ins w:id="2511" w:author="JORGE CONTRERAS ORTIZ" w:date="2021-09-05T18:30:00Z">
        <w:r w:rsidR="00F547F4">
          <w:t>podrá</w:t>
        </w:r>
        <w:r w:rsidR="00F547F4" w:rsidRPr="00791D37">
          <w:t xml:space="preserve"> </w:t>
        </w:r>
      </w:ins>
      <w:r w:rsidRPr="00791D37">
        <w:t xml:space="preserve">asumir el rol de líder para ciertas funciones dentro de la red Thread. Este líder </w:t>
      </w:r>
      <w:del w:id="2512" w:author="JORGE CONTRERAS ORTIZ" w:date="2021-09-05T18:29:00Z">
        <w:r w:rsidRPr="00791D37" w:rsidDel="00F547F4">
          <w:delText xml:space="preserve">tendrá </w:delText>
        </w:r>
      </w:del>
      <w:ins w:id="2513" w:author="JORGE CONTRERAS ORTIZ" w:date="2021-09-05T18:29:00Z">
        <w:r w:rsidR="00F547F4">
          <w:t>deberá</w:t>
        </w:r>
      </w:ins>
      <w:del w:id="2514" w:author="JORGE CONTRERAS ORTIZ" w:date="2021-09-05T18:29:00Z">
        <w:r w:rsidRPr="00791D37" w:rsidDel="00F547F4">
          <w:delText>que</w:delText>
        </w:r>
      </w:del>
      <w:ins w:id="2515" w:author="JORGE CONTRERAS ORTIZ" w:date="2021-09-05T18:29:00Z">
        <w:r w:rsidR="00F547F4">
          <w:t xml:space="preserve"> </w:t>
        </w:r>
      </w:ins>
      <w:del w:id="2516" w:author="JORGE CONTRERAS ORTIZ" w:date="2021-09-05T18:29:00Z">
        <w:r w:rsidRPr="00791D37" w:rsidDel="00F547F4">
          <w:delText xml:space="preserve"> </w:delText>
        </w:r>
      </w:del>
      <w:r w:rsidRPr="00791D37">
        <w:t xml:space="preserve">tomar decisiones dentro de la red, como asignar las direcciones de los Routers y permitir nuevas solicitudes de Routers. Si el nodo Líder </w:t>
      </w:r>
      <w:del w:id="2517" w:author="JORGE CONTRERAS ORTIZ" w:date="2021-09-05T18:30:00Z">
        <w:r w:rsidRPr="00791D37" w:rsidDel="00F547F4">
          <w:delText xml:space="preserve">se </w:delText>
        </w:r>
      </w:del>
      <w:r w:rsidRPr="00791D37">
        <w:t>falla</w:t>
      </w:r>
      <w:ins w:id="2518" w:author="JORGE CONTRERAS ORTIZ" w:date="2021-09-05T18:30:00Z">
        <w:r w:rsidR="00F547F4">
          <w:t>ra</w:t>
        </w:r>
      </w:ins>
      <w:r w:rsidRPr="00791D37">
        <w:t>, un nodo Router o Border Router asumirá ese rol de manera automática, asegurando así ningún punto singular de fallo.</w:t>
      </w:r>
    </w:p>
    <w:p w14:paraId="41EB8323" w14:textId="77777777" w:rsidR="00B62082" w:rsidRPr="00791D37" w:rsidRDefault="00B62082" w:rsidP="00791D37"/>
    <w:p w14:paraId="0312B674" w14:textId="625A04D3" w:rsidR="00B62082" w:rsidRPr="00791D37" w:rsidRDefault="00F547F4" w:rsidP="00791D37">
      <w:pPr>
        <w:pStyle w:val="Ttulo3"/>
      </w:pPr>
      <w:bookmarkStart w:id="2519" w:name="_Toc81499360"/>
      <w:bookmarkStart w:id="2520" w:name="_Toc81765220"/>
      <w:r w:rsidRPr="00791D37">
        <w:t>PROTOCOLO THREAD</w:t>
      </w:r>
      <w:bookmarkEnd w:id="2519"/>
      <w:bookmarkEnd w:id="2520"/>
      <w:r w:rsidRPr="00791D37">
        <w:t xml:space="preserve"> </w:t>
      </w:r>
    </w:p>
    <w:p w14:paraId="7FEE205B" w14:textId="77777777" w:rsidR="00B62082" w:rsidRPr="00791D37" w:rsidRDefault="00B62082" w:rsidP="00791D37"/>
    <w:p w14:paraId="6D5C474F" w14:textId="77F5704B" w:rsidR="00B62082" w:rsidRPr="00791D37" w:rsidRDefault="00B62082" w:rsidP="00791D37">
      <w:r w:rsidRPr="00791D37">
        <w:t xml:space="preserve">En este apartado </w:t>
      </w:r>
      <w:del w:id="2521" w:author="JORGE CONTRERAS ORTIZ" w:date="2021-09-05T18:30:00Z">
        <w:r w:rsidRPr="00791D37" w:rsidDel="00F547F4">
          <w:delText xml:space="preserve">describiremos </w:delText>
        </w:r>
      </w:del>
      <w:ins w:id="2522" w:author="JORGE CONTRERAS ORTIZ" w:date="2021-09-05T18:30:00Z">
        <w:r w:rsidR="00F547F4">
          <w:t>se describirá</w:t>
        </w:r>
        <w:r w:rsidR="00F547F4" w:rsidRPr="00791D37">
          <w:t xml:space="preserve"> </w:t>
        </w:r>
      </w:ins>
      <w:r w:rsidRPr="00791D37">
        <w:t>la pila del protocolo Thread con las diferentes capas que la integran, las cuales podemos ver en</w:t>
      </w:r>
      <w:ins w:id="2523" w:author="JORGE CONTRERAS ORTIZ" w:date="2021-09-05T18:29:00Z">
        <w:r w:rsidR="00F547F4">
          <w:t xml:space="preserve"> </w:t>
        </w:r>
        <w:r w:rsidR="00F547F4">
          <w:fldChar w:fldCharType="begin"/>
        </w:r>
        <w:r w:rsidR="00F547F4">
          <w:instrText xml:space="preserve"> REF _Ref81758997 \h </w:instrText>
        </w:r>
      </w:ins>
      <w:r w:rsidR="00F547F4">
        <w:fldChar w:fldCharType="separate"/>
      </w:r>
      <w:ins w:id="2524" w:author="JORGE CONTRERAS ORTIZ" w:date="2021-09-05T18:29:00Z">
        <w:r w:rsidR="00F547F4">
          <w:t xml:space="preserve">Ilustración </w:t>
        </w:r>
        <w:r w:rsidR="00F547F4">
          <w:rPr>
            <w:noProof/>
          </w:rPr>
          <w:t>4</w:t>
        </w:r>
        <w:r w:rsidR="00F547F4">
          <w:fldChar w:fldCharType="end"/>
        </w:r>
      </w:ins>
      <w:del w:id="2525" w:author="JORGE CONTRERAS ORTIZ" w:date="2021-09-05T18:29:00Z">
        <w:r w:rsidRPr="00791D37" w:rsidDel="00F547F4">
          <w:delText xml:space="preserve"> </w:delText>
        </w:r>
        <w:r w:rsidRPr="00791D37" w:rsidDel="00F547F4">
          <w:rPr>
            <w:i/>
            <w:iCs/>
          </w:rPr>
          <w:delText>Ilustración 4</w:delText>
        </w:r>
      </w:del>
      <w:r w:rsidRPr="00791D37">
        <w:t>:</w:t>
      </w:r>
    </w:p>
    <w:p w14:paraId="08288309" w14:textId="77777777" w:rsidR="00B62082" w:rsidRPr="00791D37" w:rsidRDefault="00B62082" w:rsidP="00791D37"/>
    <w:p w14:paraId="7A910E1E" w14:textId="77777777" w:rsidR="009C65A7" w:rsidRDefault="00B62082">
      <w:pPr>
        <w:keepNext/>
        <w:jc w:val="center"/>
        <w:rPr>
          <w:ins w:id="2526" w:author="JORGE CONTRERAS ORTIZ" w:date="2021-09-04T14:50:00Z"/>
        </w:rPr>
      </w:pPr>
      <w:commentRangeStart w:id="2527"/>
      <w:commentRangeStart w:id="2528"/>
      <w:del w:id="2529" w:author="JORGE CONTRERAS ORTIZ" w:date="2021-09-04T14:49:00Z">
        <w:r w:rsidRPr="00791D37" w:rsidDel="009C65A7">
          <w:rPr>
            <w:noProof/>
          </w:rPr>
          <w:lastRenderedPageBreak/>
          <w:drawing>
            <wp:inline distT="0" distB="0" distL="0" distR="0" wp14:anchorId="046C50AB" wp14:editId="4670E3A2">
              <wp:extent cx="4444409" cy="2359407"/>
              <wp:effectExtent l="0" t="0" r="0" b="3175"/>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18"/>
                      <a:stretch>
                        <a:fillRect/>
                      </a:stretch>
                    </pic:blipFill>
                    <pic:spPr>
                      <a:xfrm>
                        <a:off x="0" y="0"/>
                        <a:ext cx="4543653" cy="2412093"/>
                      </a:xfrm>
                      <a:prstGeom prst="rect">
                        <a:avLst/>
                      </a:prstGeom>
                    </pic:spPr>
                  </pic:pic>
                </a:graphicData>
              </a:graphic>
            </wp:inline>
          </w:drawing>
        </w:r>
      </w:del>
      <w:commentRangeEnd w:id="2527"/>
      <w:commentRangeEnd w:id="2528"/>
      <w:ins w:id="2530" w:author="JORGE CONTRERAS ORTIZ" w:date="2021-09-04T14:49:00Z">
        <w:r w:rsidR="009C65A7">
          <w:rPr>
            <w:noProof/>
          </w:rPr>
          <w:drawing>
            <wp:inline distT="0" distB="0" distL="0" distR="0" wp14:anchorId="63AE648F" wp14:editId="62A9B841">
              <wp:extent cx="4529470" cy="2570861"/>
              <wp:effectExtent l="0" t="0" r="4445" b="1270"/>
              <wp:docPr id="54" name="Imagen 5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 Esquemático&#10;&#10;Descripción generada automáticamente"/>
                      <pic:cNvPicPr/>
                    </pic:nvPicPr>
                    <pic:blipFill>
                      <a:blip r:embed="rId19"/>
                      <a:stretch>
                        <a:fillRect/>
                      </a:stretch>
                    </pic:blipFill>
                    <pic:spPr>
                      <a:xfrm>
                        <a:off x="0" y="0"/>
                        <a:ext cx="4579597" cy="2599312"/>
                      </a:xfrm>
                      <a:prstGeom prst="rect">
                        <a:avLst/>
                      </a:prstGeom>
                    </pic:spPr>
                  </pic:pic>
                </a:graphicData>
              </a:graphic>
            </wp:inline>
          </w:drawing>
        </w:r>
      </w:ins>
    </w:p>
    <w:p w14:paraId="5B999FE6" w14:textId="5FC1E1FD" w:rsidR="00F21168" w:rsidRDefault="009C65A7">
      <w:pPr>
        <w:pStyle w:val="Descripcin"/>
        <w:jc w:val="center"/>
        <w:pPrChange w:id="2531" w:author="JORGE CONTRERAS ORTIZ" w:date="2021-09-04T14:50:00Z">
          <w:pPr>
            <w:keepNext/>
          </w:pPr>
        </w:pPrChange>
      </w:pPr>
      <w:bookmarkStart w:id="2532" w:name="_Ref81758997"/>
      <w:bookmarkStart w:id="2533" w:name="_Toc81765336"/>
      <w:ins w:id="2534" w:author="JORGE CONTRERAS ORTIZ" w:date="2021-09-04T14:50:00Z">
        <w:r>
          <w:t xml:space="preserve">Ilustración </w:t>
        </w:r>
        <w:r>
          <w:fldChar w:fldCharType="begin"/>
        </w:r>
        <w:r>
          <w:instrText xml:space="preserve"> SEQ Ilustración \* ARABIC </w:instrText>
        </w:r>
      </w:ins>
      <w:r>
        <w:fldChar w:fldCharType="separate"/>
      </w:r>
      <w:ins w:id="2535" w:author="JORGE CONTRERAS ORTIZ" w:date="2021-09-04T14:50:00Z">
        <w:r>
          <w:rPr>
            <w:noProof/>
          </w:rPr>
          <w:t>4</w:t>
        </w:r>
        <w:r>
          <w:fldChar w:fldCharType="end"/>
        </w:r>
        <w:bookmarkEnd w:id="2532"/>
        <w:r>
          <w:t xml:space="preserve"> </w:t>
        </w:r>
        <w:r w:rsidRPr="006D1E1A">
          <w:t xml:space="preserve"> Pila de Protocolo Thread en un sistema IoT</w:t>
        </w:r>
      </w:ins>
      <w:bookmarkEnd w:id="2533"/>
    </w:p>
    <w:p w14:paraId="2F982B9F" w14:textId="359C8DCB" w:rsidR="00F21168" w:rsidDel="00B83329" w:rsidRDefault="00F21168" w:rsidP="00F21168">
      <w:pPr>
        <w:pStyle w:val="Descripcin"/>
        <w:jc w:val="center"/>
        <w:rPr>
          <w:del w:id="2536" w:author="JORGE CONTRERAS ORTIZ" w:date="2021-09-04T11:19:00Z"/>
        </w:rPr>
      </w:pPr>
      <w:del w:id="2537" w:author="JORGE CONTRERAS ORTIZ" w:date="2021-09-04T14:50:00Z">
        <w:r w:rsidDel="009C65A7">
          <w:delText xml:space="preserve">Ilustración </w:delText>
        </w:r>
        <w:r w:rsidR="00807E1A" w:rsidDel="009C65A7">
          <w:fldChar w:fldCharType="begin"/>
        </w:r>
        <w:r w:rsidR="00807E1A" w:rsidDel="009C65A7">
          <w:rPr>
            <w:i w:val="0"/>
            <w:iCs w:val="0"/>
          </w:rPr>
          <w:delInstrText xml:space="preserve"> SEQ Ilustración \* ARABIC </w:delInstrText>
        </w:r>
        <w:r w:rsidR="00807E1A" w:rsidDel="009C65A7">
          <w:fldChar w:fldCharType="separate"/>
        </w:r>
        <w:r w:rsidR="003E5AE5" w:rsidDel="009C65A7">
          <w:rPr>
            <w:noProof/>
          </w:rPr>
          <w:delText>4</w:delText>
        </w:r>
        <w:r w:rsidR="00807E1A" w:rsidDel="009C65A7">
          <w:rPr>
            <w:noProof/>
          </w:rPr>
          <w:fldChar w:fldCharType="end"/>
        </w:r>
        <w:r w:rsidDel="009C65A7">
          <w:delText xml:space="preserve"> </w:delText>
        </w:r>
        <w:r w:rsidRPr="005C1943" w:rsidDel="009C65A7">
          <w:delText xml:space="preserve">Pila de Protocolo Thread en un sistema IoT </w:delText>
        </w:r>
        <w:r w:rsidRPr="00791D37" w:rsidDel="009C65A7">
          <w:rPr>
            <w:i w:val="0"/>
            <w:iCs w:val="0"/>
          </w:rPr>
          <w:fldChar w:fldCharType="begin" w:fldLock="1"/>
        </w:r>
        <w:r w:rsidR="006242EF" w:rsidDel="009C65A7">
          <w:del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properties":{"noteIndex":0},"schema":"https://github.com/citation-style-language/schema/raw/master/csl-citation.json"}</w:delInstrText>
        </w:r>
        <w:r w:rsidRPr="00791D37" w:rsidDel="009C65A7">
          <w:rPr>
            <w:i w:val="0"/>
            <w:iCs w:val="0"/>
          </w:rPr>
          <w:fldChar w:fldCharType="separate"/>
        </w:r>
        <w:r w:rsidR="006242EF" w:rsidRPr="006242EF" w:rsidDel="009C65A7">
          <w:rPr>
            <w:i w:val="0"/>
            <w:noProof/>
          </w:rPr>
          <w:delText>[12], [13]</w:delText>
        </w:r>
        <w:r w:rsidRPr="00791D37" w:rsidDel="009C65A7">
          <w:rPr>
            <w:i w:val="0"/>
            <w:iCs w:val="0"/>
          </w:rPr>
          <w:fldChar w:fldCharType="end"/>
        </w:r>
      </w:del>
    </w:p>
    <w:p w14:paraId="224F3377" w14:textId="4B88D67F" w:rsidR="00B62082" w:rsidRPr="00791D37" w:rsidRDefault="00B62082">
      <w:pPr>
        <w:pStyle w:val="Descripcin"/>
        <w:jc w:val="center"/>
        <w:pPrChange w:id="2538" w:author="JORGE CONTRERAS ORTIZ" w:date="2021-09-04T11:19:00Z">
          <w:pPr/>
        </w:pPrChange>
      </w:pPr>
      <w:r w:rsidRPr="00791D37">
        <w:rPr>
          <w:rStyle w:val="Refdecomentario"/>
        </w:rPr>
        <w:commentReference w:id="2527"/>
      </w:r>
      <w:r w:rsidR="008807DC">
        <w:rPr>
          <w:rStyle w:val="Refdecomentario"/>
          <w:i w:val="0"/>
          <w:iCs w:val="0"/>
          <w:color w:val="auto"/>
        </w:rPr>
        <w:commentReference w:id="2528"/>
      </w:r>
    </w:p>
    <w:p w14:paraId="53762177" w14:textId="08B226AD" w:rsidR="00B62082" w:rsidRPr="00791D37" w:rsidRDefault="00F547F4" w:rsidP="00FE1EC4">
      <w:pPr>
        <w:pStyle w:val="Ttulo4"/>
      </w:pPr>
      <w:bookmarkStart w:id="2539" w:name="_Toc81499361"/>
      <w:bookmarkStart w:id="2540" w:name="_Toc81765221"/>
      <w:r w:rsidRPr="00791D37">
        <w:t xml:space="preserve">REDES DE ÁREA PRIVADA </w:t>
      </w:r>
      <w:del w:id="2541" w:author="JORGE CONTRERAS ORTIZ" w:date="2021-09-05T19:15:00Z">
        <w:r w:rsidRPr="00791D37" w:rsidDel="00257E99">
          <w:delText xml:space="preserve">- PRIVATE AREA NETWORK </w:delText>
        </w:r>
      </w:del>
      <w:r w:rsidRPr="00791D37">
        <w:t xml:space="preserve">(PAN)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2539"/>
      <w:r w:rsidR="00AD1498" w:rsidRPr="00791D37">
        <w:rPr>
          <w:noProof/>
        </w:rPr>
        <w:t>[12]</w:t>
      </w:r>
      <w:bookmarkEnd w:id="2540"/>
      <w:r w:rsidR="00B62082" w:rsidRPr="00791D37">
        <w:fldChar w:fldCharType="end"/>
      </w:r>
    </w:p>
    <w:p w14:paraId="75EEA5C6" w14:textId="77777777" w:rsidR="00B62082" w:rsidRPr="00791D37" w:rsidRDefault="00B62082" w:rsidP="00791D37"/>
    <w:p w14:paraId="5F5A8B13" w14:textId="359A3C15" w:rsidR="00B62082" w:rsidRPr="00791D37" w:rsidRDefault="00B62082" w:rsidP="00791D37">
      <w:r w:rsidRPr="00791D37">
        <w:t>Las redes de área privada (PAN) son redes de área local, las cuales incluyen hardware de comunicaciones y de computación, junto con sensores y actuadores. Estas redes se conectan al resto de Internet gracias a los Gateways o puertas</w:t>
      </w:r>
      <w:ins w:id="2542" w:author="JORGE CONTRERAS ORTIZ" w:date="2021-09-05T18:34:00Z">
        <w:r w:rsidR="00BD51E1">
          <w:t xml:space="preserve"> de enlace</w:t>
        </w:r>
      </w:ins>
      <w:ins w:id="2543" w:author="JORGE CONTRERAS ORTIZ" w:date="2021-09-05T18:35:00Z">
        <w:r w:rsidR="00BD51E1">
          <w:t>, también conocidos como Border Routers</w:t>
        </w:r>
      </w:ins>
      <w:r w:rsidRPr="00791D37">
        <w:t>.</w:t>
      </w:r>
    </w:p>
    <w:p w14:paraId="2F963258" w14:textId="661DEA96" w:rsidR="00B62082" w:rsidRPr="00791D37" w:rsidRDefault="00B62082" w:rsidP="00791D37">
      <w:r w:rsidRPr="00791D37">
        <w:t>Antes de que un dispositivo pueda unirse a una PAN, este debe</w:t>
      </w:r>
      <w:del w:id="2544" w:author="JORGE CONTRERAS ORTIZ" w:date="2021-09-05T18:31:00Z">
        <w:r w:rsidRPr="00791D37" w:rsidDel="00F547F4">
          <w:delText xml:space="preserve"> ser</w:delText>
        </w:r>
      </w:del>
      <w:ins w:id="2545" w:author="JORGE CONTRERAS ORTIZ" w:date="2021-09-05T18:31:00Z">
        <w:r w:rsidR="00F547F4">
          <w:t>rá ser</w:t>
        </w:r>
      </w:ins>
      <w:del w:id="2546" w:author="JORGE CONTRERAS ORTIZ" w:date="2021-09-05T18:31:00Z">
        <w:r w:rsidRPr="00791D37" w:rsidDel="00F547F4">
          <w:delText xml:space="preserve"> puesto</w:delText>
        </w:r>
      </w:del>
      <w:ins w:id="2547" w:author="JORGE CONTRERAS ORTIZ" w:date="2021-09-05T18:31:00Z">
        <w:r w:rsidR="00F547F4">
          <w:t xml:space="preserve"> introducido</w:t>
        </w:r>
      </w:ins>
      <w:r w:rsidRPr="00791D37">
        <w:t xml:space="preserve"> dentro del servicio o ser “oficial” dentro de la red. En caso del protocolo Thread, para este proceso de puesta en servicio o </w:t>
      </w:r>
      <w:r w:rsidRPr="00791D37">
        <w:rPr>
          <w:i/>
          <w:iCs/>
        </w:rPr>
        <w:t>commissioning,</w:t>
      </w:r>
      <w:r w:rsidRPr="00791D37">
        <w:t xml:space="preserve"> se usa </w:t>
      </w:r>
      <w:r w:rsidRPr="00791D37">
        <w:rPr>
          <w:i/>
          <w:iCs/>
        </w:rPr>
        <w:t xml:space="preserve">MeshCoP </w:t>
      </w:r>
      <w:r w:rsidRPr="00791D37">
        <w:t xml:space="preserve">(Mesh Commissioning Protocol). Este protocolo MeshCoP permite a una red de malla una segura autenticación, </w:t>
      </w:r>
      <w:ins w:id="2548" w:author="JORGE CONTRERAS ORTIZ" w:date="2021-09-05T18:31:00Z">
        <w:r w:rsidR="00F547F4">
          <w:t xml:space="preserve">una </w:t>
        </w:r>
      </w:ins>
      <w:r w:rsidRPr="00791D37">
        <w:t>puesta en servicio y la unión de nuevos dispositivos desconocidos. Más adelante se entrará más en detalle de este protocolo.</w:t>
      </w:r>
    </w:p>
    <w:p w14:paraId="301616A9" w14:textId="5E9911A6" w:rsidR="00B62082" w:rsidRPr="00791D37" w:rsidRDefault="00B62082" w:rsidP="00791D37">
      <w:r w:rsidRPr="00791D37">
        <w:t xml:space="preserve">Un ejemplo de una PAN Thread se muestra </w:t>
      </w:r>
      <w:ins w:id="2549" w:author="JORGE CONTRERAS ORTIZ" w:date="2021-09-05T18:32:00Z">
        <w:r w:rsidR="00F547F4">
          <w:t xml:space="preserve">a continuación en </w:t>
        </w:r>
        <w:r w:rsidR="00F547F4">
          <w:fldChar w:fldCharType="begin"/>
        </w:r>
        <w:r w:rsidR="00F547F4">
          <w:instrText xml:space="preserve"> REF _Ref81759169 \h </w:instrText>
        </w:r>
      </w:ins>
      <w:r w:rsidR="00F547F4">
        <w:fldChar w:fldCharType="separate"/>
      </w:r>
      <w:ins w:id="2550" w:author="JORGE CONTRERAS ORTIZ" w:date="2021-09-05T18:32:00Z">
        <w:r w:rsidR="00F547F4" w:rsidRPr="00791D37">
          <w:t xml:space="preserve">Ilustración </w:t>
        </w:r>
        <w:r w:rsidR="00F547F4">
          <w:rPr>
            <w:noProof/>
          </w:rPr>
          <w:t>5</w:t>
        </w:r>
        <w:r w:rsidR="00F547F4">
          <w:fldChar w:fldCharType="end"/>
        </w:r>
      </w:ins>
      <w:del w:id="2551" w:author="JORGE CONTRERAS ORTIZ" w:date="2021-09-05T18:32:00Z">
        <w:r w:rsidRPr="00791D37" w:rsidDel="00F547F4">
          <w:delText>en la Ilustración 5</w:delText>
        </w:r>
      </w:del>
      <w:r w:rsidRPr="00791D37">
        <w:t>:</w:t>
      </w:r>
    </w:p>
    <w:p w14:paraId="5A70302D" w14:textId="77777777" w:rsidR="00B62082" w:rsidRPr="00791D37" w:rsidRDefault="00B62082" w:rsidP="00F21168">
      <w:pPr>
        <w:jc w:val="center"/>
      </w:pPr>
      <w:r w:rsidRPr="00791D37">
        <w:rPr>
          <w:noProof/>
        </w:rPr>
        <w:drawing>
          <wp:inline distT="0" distB="0" distL="0" distR="0" wp14:anchorId="46F2E7F9" wp14:editId="6FBA09FB">
            <wp:extent cx="3235182" cy="2733675"/>
            <wp:effectExtent l="0" t="0" r="3810" b="0"/>
            <wp:docPr id="5" name="Imagen 5"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10;&#10;Descripción generada automáticamente con confianza media"/>
                    <pic:cNvPicPr/>
                  </pic:nvPicPr>
                  <pic:blipFill>
                    <a:blip r:embed="rId20"/>
                    <a:stretch>
                      <a:fillRect/>
                    </a:stretch>
                  </pic:blipFill>
                  <pic:spPr>
                    <a:xfrm>
                      <a:off x="0" y="0"/>
                      <a:ext cx="3281379" cy="2772711"/>
                    </a:xfrm>
                    <a:prstGeom prst="rect">
                      <a:avLst/>
                    </a:prstGeom>
                  </pic:spPr>
                </pic:pic>
              </a:graphicData>
            </a:graphic>
          </wp:inline>
        </w:drawing>
      </w:r>
    </w:p>
    <w:p w14:paraId="1CF525F0" w14:textId="2679F66A" w:rsidR="00B62082" w:rsidRPr="006242EF" w:rsidRDefault="00B62082" w:rsidP="006242EF">
      <w:pPr>
        <w:pStyle w:val="Descripcin"/>
        <w:jc w:val="center"/>
      </w:pPr>
      <w:bookmarkStart w:id="2552" w:name="_Ref81759169"/>
      <w:bookmarkStart w:id="2553" w:name="_Toc81499580"/>
      <w:bookmarkStart w:id="2554" w:name="_Toc81499815"/>
      <w:bookmarkStart w:id="2555" w:name="_Toc81765337"/>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5</w:t>
      </w:r>
      <w:r w:rsidRPr="006242EF">
        <w:fldChar w:fldCharType="end"/>
      </w:r>
      <w:bookmarkEnd w:id="2552"/>
      <w:r w:rsidRPr="00791D37">
        <w:t xml:space="preserve"> </w:t>
      </w:r>
      <w:r w:rsidRPr="006242EF">
        <w:t xml:space="preserve">Ejemplo PAN Thread </w:t>
      </w:r>
      <w:r w:rsidRPr="006242EF">
        <w:fldChar w:fldCharType="begin" w:fldLock="1"/>
      </w:r>
      <w:r w:rsidR="00AD1498" w:rsidRPr="006242E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Pr="006242EF">
        <w:fldChar w:fldCharType="separate"/>
      </w:r>
      <w:bookmarkEnd w:id="2553"/>
      <w:bookmarkEnd w:id="2554"/>
      <w:r w:rsidR="00AD1498" w:rsidRPr="006242EF">
        <w:t>[12], [13]</w:t>
      </w:r>
      <w:bookmarkEnd w:id="2555"/>
      <w:r w:rsidRPr="006242EF">
        <w:fldChar w:fldCharType="end"/>
      </w:r>
    </w:p>
    <w:p w14:paraId="03BD17C5" w14:textId="443C01CA" w:rsidR="00B62082" w:rsidRDefault="00B62082" w:rsidP="00791D37">
      <w:pPr>
        <w:rPr>
          <w:ins w:id="2556" w:author="JORGE CONTRERAS ORTIZ" w:date="2021-09-05T18:40:00Z"/>
        </w:rPr>
      </w:pPr>
      <w:r w:rsidRPr="00791D37">
        <w:lastRenderedPageBreak/>
        <w:t>Las redes PAN que usen el protocolo Thread tendrán las siguientes características:</w:t>
      </w:r>
    </w:p>
    <w:p w14:paraId="4D1D7361" w14:textId="2C795D41" w:rsidR="00BD51E1" w:rsidRPr="00791D37" w:rsidDel="00BD51E1" w:rsidRDefault="00BD51E1" w:rsidP="00791D37">
      <w:pPr>
        <w:rPr>
          <w:del w:id="2557" w:author="JORGE CONTRERAS ORTIZ" w:date="2021-09-05T18:40:00Z"/>
        </w:rPr>
      </w:pPr>
      <w:moveToRangeStart w:id="2558" w:author="JORGE CONTRERAS ORTIZ" w:date="2021-09-05T18:41:00Z" w:name="move81759685"/>
      <w:moveTo w:id="2559" w:author="JORGE CONTRERAS ORTIZ" w:date="2021-09-05T18:41:00Z">
        <w:r w:rsidRPr="001F032F">
          <w:rPr>
            <w:b/>
            <w:bCs/>
          </w:rPr>
          <w:t xml:space="preserve">Nodos. </w:t>
        </w:r>
        <w:r w:rsidRPr="00791D37">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fldChar w:fldCharType="begin"/>
        </w:r>
        <w:r>
          <w:instrText xml:space="preserve"> HYPERLINK \l "_Tipos_de_dispositivos" </w:instrText>
        </w:r>
        <w:r>
          <w:fldChar w:fldCharType="separate"/>
        </w:r>
        <w:r w:rsidRPr="00791D37">
          <w:rPr>
            <w:rStyle w:val="SinespaciadoCar"/>
          </w:rPr>
          <w:t>2.3.2. Tipos de dispositivos</w:t>
        </w:r>
        <w:r>
          <w:rPr>
            <w:rStyle w:val="SinespaciadoCar"/>
          </w:rPr>
          <w:fldChar w:fldCharType="end"/>
        </w:r>
        <w:r>
          <w:t>.</w:t>
        </w:r>
      </w:moveTo>
      <w:moveToRangeEnd w:id="2558"/>
    </w:p>
    <w:p w14:paraId="0845A129" w14:textId="6587473C" w:rsidR="00B62082" w:rsidDel="00BD51E1" w:rsidRDefault="00B62082">
      <w:pPr>
        <w:pStyle w:val="Prrafodelista"/>
        <w:numPr>
          <w:ilvl w:val="0"/>
          <w:numId w:val="2"/>
        </w:numPr>
        <w:rPr>
          <w:moveFrom w:id="2560" w:author="JORGE CONTRERAS ORTIZ" w:date="2021-09-05T18:41:00Z"/>
        </w:rPr>
        <w:pPrChange w:id="2561" w:author="JORGE CONTRERAS ORTIZ" w:date="2021-09-05T18:40:00Z">
          <w:pPr>
            <w:pStyle w:val="Prrafodelista"/>
          </w:pPr>
        </w:pPrChange>
      </w:pPr>
      <w:moveFromRangeStart w:id="2562" w:author="JORGE CONTRERAS ORTIZ" w:date="2021-09-05T18:41:00Z" w:name="move81759685"/>
      <w:moveFrom w:id="2563" w:author="JORGE CONTRERAS ORTIZ" w:date="2021-09-05T18:41:00Z">
        <w:r w:rsidRPr="00BD51E1" w:rsidDel="00BD51E1">
          <w:rPr>
            <w:b/>
            <w:bCs/>
          </w:rPr>
          <w:t xml:space="preserve">Nodos. </w:t>
        </w:r>
        <w:r w:rsidRPr="00791D37" w:rsidDel="00BD51E1">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rsidR="007279BC" w:rsidDel="00BD51E1">
          <w:fldChar w:fldCharType="begin"/>
        </w:r>
        <w:r w:rsidR="007279BC" w:rsidDel="00BD51E1">
          <w:instrText xml:space="preserve"> HYPERLINK \l "_Tipos_de_dispositivos" </w:instrText>
        </w:r>
        <w:r w:rsidR="007279BC" w:rsidDel="00BD51E1">
          <w:fldChar w:fldCharType="separate"/>
        </w:r>
        <w:r w:rsidRPr="00791D37" w:rsidDel="00BD51E1">
          <w:rPr>
            <w:rStyle w:val="SinespaciadoCar"/>
          </w:rPr>
          <w:t>2.3.2. Tipos de dispositivos</w:t>
        </w:r>
        <w:r w:rsidR="007279BC" w:rsidDel="00BD51E1">
          <w:rPr>
            <w:rStyle w:val="SinespaciadoCar"/>
          </w:rPr>
          <w:fldChar w:fldCharType="end"/>
        </w:r>
        <w:r w:rsidRPr="00791D37" w:rsidDel="00BD51E1">
          <w:t xml:space="preserve">. </w:t>
        </w:r>
      </w:moveFrom>
    </w:p>
    <w:moveFromRangeEnd w:id="2562"/>
    <w:p w14:paraId="602BFBFE" w14:textId="50102C39" w:rsidR="00BD51E1" w:rsidRDefault="00BD51E1">
      <w:pPr>
        <w:pStyle w:val="Prrafodelista"/>
        <w:numPr>
          <w:ilvl w:val="0"/>
          <w:numId w:val="2"/>
        </w:numPr>
        <w:rPr>
          <w:ins w:id="2564" w:author="JORGE CONTRERAS ORTIZ" w:date="2021-09-05T18:38:00Z"/>
        </w:rPr>
        <w:pPrChange w:id="2565" w:author="JORGE CONTRERAS ORTIZ" w:date="2021-09-05T18:40:00Z">
          <w:pPr>
            <w:pStyle w:val="Prrafodelista"/>
          </w:pPr>
        </w:pPrChange>
      </w:pPr>
    </w:p>
    <w:p w14:paraId="4B1A9F98" w14:textId="4AD50A45" w:rsidR="00BD51E1" w:rsidRDefault="00BD51E1" w:rsidP="00BD51E1">
      <w:pPr>
        <w:pStyle w:val="Prrafodelista"/>
        <w:rPr>
          <w:ins w:id="2566" w:author="JORGE CONTRERAS ORTIZ" w:date="2021-09-05T18:38:00Z"/>
        </w:rPr>
      </w:pPr>
    </w:p>
    <w:p w14:paraId="65D863A1" w14:textId="7541C4F3" w:rsidR="00BD51E1" w:rsidRPr="00845295" w:rsidRDefault="00BD51E1" w:rsidP="00BD51E1">
      <w:pPr>
        <w:pStyle w:val="Prrafodelista"/>
        <w:numPr>
          <w:ilvl w:val="0"/>
          <w:numId w:val="12"/>
        </w:numPr>
        <w:rPr>
          <w:ins w:id="2567" w:author="JORGE CONTRERAS ORTIZ" w:date="2021-09-05T18:43:00Z"/>
          <w:b/>
          <w:bCs/>
          <w:rPrChange w:id="2568" w:author="JORGE CONTRERAS ORTIZ" w:date="2021-09-05T18:43:00Z">
            <w:rPr>
              <w:ins w:id="2569" w:author="JORGE CONTRERAS ORTIZ" w:date="2021-09-05T18:43:00Z"/>
            </w:rPr>
          </w:rPrChange>
        </w:rPr>
      </w:pPr>
      <w:ins w:id="2570" w:author="JORGE CONTRERAS ORTIZ" w:date="2021-09-05T18:38:00Z">
        <w:r w:rsidRPr="001F032F">
          <w:rPr>
            <w:b/>
            <w:bCs/>
          </w:rPr>
          <w:t>Topología.</w:t>
        </w:r>
        <w:r w:rsidRPr="00791D37">
          <w: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w:t>
        </w:r>
        <w:r>
          <w:t>e.</w:t>
        </w:r>
      </w:ins>
      <w:ins w:id="2571" w:author="JORGE CONTRERAS ORTIZ" w:date="2021-09-05T18:43:00Z">
        <w:r w:rsidR="00845295">
          <w:t xml:space="preserve">  </w:t>
        </w:r>
      </w:ins>
    </w:p>
    <w:p w14:paraId="772DA046" w14:textId="77777777" w:rsidR="00845295" w:rsidRPr="00845295" w:rsidRDefault="00845295">
      <w:pPr>
        <w:pStyle w:val="Prrafodelista"/>
        <w:rPr>
          <w:ins w:id="2572" w:author="JORGE CONTRERAS ORTIZ" w:date="2021-09-05T18:43:00Z"/>
          <w:b/>
          <w:bCs/>
          <w:rPrChange w:id="2573" w:author="JORGE CONTRERAS ORTIZ" w:date="2021-09-05T18:43:00Z">
            <w:rPr>
              <w:ins w:id="2574" w:author="JORGE CONTRERAS ORTIZ" w:date="2021-09-05T18:43:00Z"/>
            </w:rPr>
          </w:rPrChange>
        </w:rPr>
        <w:pPrChange w:id="2575" w:author="JORGE CONTRERAS ORTIZ" w:date="2021-09-05T18:43:00Z">
          <w:pPr>
            <w:pStyle w:val="Prrafodelista"/>
            <w:numPr>
              <w:numId w:val="12"/>
            </w:numPr>
            <w:ind w:hanging="360"/>
          </w:pPr>
        </w:pPrChange>
      </w:pPr>
    </w:p>
    <w:p w14:paraId="4E36E13B" w14:textId="53E437E9" w:rsidR="00845295" w:rsidRPr="00845295" w:rsidRDefault="00845295">
      <w:pPr>
        <w:pStyle w:val="Prrafodelista"/>
        <w:numPr>
          <w:ilvl w:val="0"/>
          <w:numId w:val="12"/>
        </w:numPr>
        <w:rPr>
          <w:ins w:id="2576" w:author="JORGE CONTRERAS ORTIZ" w:date="2021-09-05T18:43:00Z"/>
        </w:rPr>
      </w:pPr>
      <w:ins w:id="2577" w:author="JORGE CONTRERAS ORTIZ" w:date="2021-09-05T18:43:00Z">
        <w:r w:rsidRPr="001F032F">
          <w:rPr>
            <w:b/>
            <w:bCs/>
          </w:rPr>
          <w:t>Enlaces de comunicación.</w:t>
        </w:r>
        <w:r w:rsidRPr="00791D37">
          <w:t xml:space="preserve"> Para estos enlaces de la red, las redes PAN Thread usan radios inalámbricas. Estas radios inalámbricas trabajan en la frecuencia de 2450 MHZ y se basan en el estándar IEEE 802.15.4. Se detallará más en profundidad posteriormente</w:t>
        </w:r>
        <w:r>
          <w:t>.</w:t>
        </w:r>
      </w:ins>
    </w:p>
    <w:p w14:paraId="72444508" w14:textId="0EFF0DDA" w:rsidR="00B62082" w:rsidRPr="00791D37" w:rsidDel="00BD51E1" w:rsidRDefault="00B62082">
      <w:pPr>
        <w:pStyle w:val="Prrafodelista"/>
        <w:rPr>
          <w:del w:id="2578" w:author="JORGE CONTRERAS ORTIZ" w:date="2021-09-05T18:38:00Z"/>
        </w:rPr>
        <w:pPrChange w:id="2579" w:author="JORGE CONTRERAS ORTIZ" w:date="2021-09-05T18:37:00Z">
          <w:pPr/>
        </w:pPrChange>
      </w:pPr>
    </w:p>
    <w:p w14:paraId="40194B60" w14:textId="39A1CB3F" w:rsidR="00B62082" w:rsidDel="00BD51E1" w:rsidRDefault="00B62082" w:rsidP="00791D37">
      <w:pPr>
        <w:pStyle w:val="Prrafodelista"/>
        <w:numPr>
          <w:ilvl w:val="0"/>
          <w:numId w:val="12"/>
        </w:numPr>
        <w:rPr>
          <w:del w:id="2580" w:author="JORGE CONTRERAS ORTIZ" w:date="2021-09-05T18:37:00Z"/>
        </w:rPr>
      </w:pPr>
      <w:del w:id="2581" w:author="JORGE CONTRERAS ORTIZ" w:date="2021-09-05T18:38:00Z">
        <w:r w:rsidRPr="00BD51E1" w:rsidDel="00BD51E1">
          <w:rPr>
            <w:b/>
            <w:bCs/>
          </w:rPr>
          <w:delText>Topología.</w:delText>
        </w:r>
        <w:r w:rsidRPr="00791D37" w:rsidDel="00BD51E1">
          <w:delTex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e.</w:delText>
        </w:r>
      </w:del>
    </w:p>
    <w:p w14:paraId="256D8B4D" w14:textId="69C30F21" w:rsidR="00B62082" w:rsidRPr="00791D37" w:rsidDel="00BD51E1" w:rsidRDefault="00B62082">
      <w:pPr>
        <w:pStyle w:val="Prrafodelista"/>
        <w:numPr>
          <w:ilvl w:val="0"/>
          <w:numId w:val="12"/>
        </w:numPr>
        <w:rPr>
          <w:del w:id="2582" w:author="JORGE CONTRERAS ORTIZ" w:date="2021-09-05T18:38:00Z"/>
        </w:rPr>
        <w:pPrChange w:id="2583" w:author="JORGE CONTRERAS ORTIZ" w:date="2021-09-05T18:37:00Z">
          <w:pPr/>
        </w:pPrChange>
      </w:pPr>
    </w:p>
    <w:p w14:paraId="35D25197" w14:textId="26CFE6AE" w:rsidR="00BD51E1" w:rsidRPr="00BD51E1" w:rsidDel="00BD51E1" w:rsidRDefault="00B62082">
      <w:pPr>
        <w:pStyle w:val="Prrafodelista"/>
        <w:rPr>
          <w:del w:id="2584" w:author="JORGE CONTRERAS ORTIZ" w:date="2021-09-05T18:38:00Z"/>
          <w:b/>
          <w:bCs/>
          <w:rPrChange w:id="2585" w:author="JORGE CONTRERAS ORTIZ" w:date="2021-09-05T18:39:00Z">
            <w:rPr>
              <w:del w:id="2586" w:author="JORGE CONTRERAS ORTIZ" w:date="2021-09-05T18:38:00Z"/>
            </w:rPr>
          </w:rPrChange>
        </w:rPr>
        <w:pPrChange w:id="2587" w:author="JORGE CONTRERAS ORTIZ" w:date="2021-09-05T18:39:00Z">
          <w:pPr>
            <w:pStyle w:val="Prrafodelista"/>
            <w:numPr>
              <w:numId w:val="12"/>
            </w:numPr>
            <w:ind w:hanging="360"/>
          </w:pPr>
        </w:pPrChange>
      </w:pPr>
      <w:del w:id="2588" w:author="JORGE CONTRERAS ORTIZ" w:date="2021-09-05T18:43:00Z">
        <w:r w:rsidRPr="00BD51E1" w:rsidDel="00845295">
          <w:rPr>
            <w:b/>
            <w:bCs/>
          </w:rPr>
          <w:delText>Enlaces de comunicación.</w:delText>
        </w:r>
        <w:r w:rsidRPr="00791D37" w:rsidDel="00845295">
          <w:delText xml:space="preserve"> Para estos enlaces de la red, las redes PAN Thread usan radios inalámbricas. Estas radios inalámbricas trabajan en la frecuencia de 2450 MHZ y se basan en el estándar IEEE 802.15.4. Se detallará más en profundidad posteriormente</w:delText>
        </w:r>
      </w:del>
      <w:del w:id="2589" w:author="JORGE CONTRERAS ORTIZ" w:date="2021-09-05T18:39:00Z">
        <w:r w:rsidRPr="00791D37" w:rsidDel="00BD51E1">
          <w:delText>.</w:delText>
        </w:r>
      </w:del>
    </w:p>
    <w:p w14:paraId="5AB57744" w14:textId="77777777" w:rsidR="00BD51E1" w:rsidRPr="00BD51E1" w:rsidRDefault="00BD51E1">
      <w:pPr>
        <w:pStyle w:val="Prrafodelista"/>
        <w:rPr>
          <w:ins w:id="2590" w:author="JORGE CONTRERAS ORTIZ" w:date="2021-09-05T18:39:00Z"/>
          <w:b/>
          <w:bCs/>
        </w:rPr>
        <w:pPrChange w:id="2591" w:author="JORGE CONTRERAS ORTIZ" w:date="2021-09-05T18:39:00Z">
          <w:pPr>
            <w:pStyle w:val="Prrafodelista"/>
            <w:numPr>
              <w:numId w:val="12"/>
            </w:numPr>
            <w:ind w:hanging="360"/>
          </w:pPr>
        </w:pPrChange>
      </w:pPr>
    </w:p>
    <w:p w14:paraId="06DFD3D2" w14:textId="7C9239AE" w:rsidR="00B62082" w:rsidRPr="00791D37" w:rsidDel="00BD51E1" w:rsidRDefault="00B62082" w:rsidP="00791D37">
      <w:pPr>
        <w:rPr>
          <w:del w:id="2592" w:author="JORGE CONTRERAS ORTIZ" w:date="2021-09-05T18:39:00Z"/>
        </w:rPr>
      </w:pPr>
    </w:p>
    <w:p w14:paraId="53CDC86C" w14:textId="539F408D" w:rsidR="00B62082" w:rsidRPr="00BD51E1" w:rsidDel="00BD51E1" w:rsidRDefault="00B62082" w:rsidP="00791D37">
      <w:pPr>
        <w:pStyle w:val="Prrafodelista"/>
        <w:numPr>
          <w:ilvl w:val="0"/>
          <w:numId w:val="12"/>
        </w:numPr>
        <w:rPr>
          <w:del w:id="2593" w:author="JORGE CONTRERAS ORTIZ" w:date="2021-09-05T18:39:00Z"/>
          <w:b/>
          <w:bCs/>
          <w:rPrChange w:id="2594" w:author="JORGE CONTRERAS ORTIZ" w:date="2021-09-05T18:39:00Z">
            <w:rPr>
              <w:del w:id="2595" w:author="JORGE CONTRERAS ORTIZ" w:date="2021-09-05T18:39:00Z"/>
            </w:rPr>
          </w:rPrChange>
        </w:rPr>
      </w:pPr>
      <w:r w:rsidRPr="00BD51E1">
        <w:rPr>
          <w:b/>
          <w:bCs/>
        </w:rPr>
        <w:t xml:space="preserve">Enrutamiento. </w:t>
      </w:r>
      <w:r w:rsidRPr="00791D37">
        <w:t>Cada nodo puede transmitir al nodo vecino más cercano, por lo que, si el destinatario no es ese nodo cercano, se enviarán los datos a través de múltiples nodos. Estos enlaces se configuran automáticamente por el software Thread. Se detallará más en profundidad posteriormente.</w:t>
      </w:r>
      <w:ins w:id="2596" w:author="JORGE CONTRERAS ORTIZ" w:date="2021-09-05T18:39:00Z">
        <w:r w:rsidR="00BD51E1">
          <w:t xml:space="preserve"> </w:t>
        </w:r>
      </w:ins>
    </w:p>
    <w:p w14:paraId="1F7C4448" w14:textId="77777777" w:rsidR="00BD51E1" w:rsidRPr="00791D37" w:rsidRDefault="00BD51E1" w:rsidP="00791D37">
      <w:pPr>
        <w:pStyle w:val="Prrafodelista"/>
        <w:numPr>
          <w:ilvl w:val="0"/>
          <w:numId w:val="12"/>
        </w:numPr>
        <w:rPr>
          <w:ins w:id="2597" w:author="JORGE CONTRERAS ORTIZ" w:date="2021-09-05T18:39:00Z"/>
          <w:b/>
          <w:bCs/>
        </w:rPr>
      </w:pPr>
    </w:p>
    <w:p w14:paraId="188ECCBA" w14:textId="77777777" w:rsidR="00B62082" w:rsidRPr="00791D37" w:rsidRDefault="00B62082">
      <w:pPr>
        <w:pStyle w:val="Prrafodelista"/>
        <w:pPrChange w:id="2598" w:author="JORGE CONTRERAS ORTIZ" w:date="2021-09-05T18:39:00Z">
          <w:pPr/>
        </w:pPrChange>
      </w:pPr>
    </w:p>
    <w:p w14:paraId="3950A7DB" w14:textId="09D937E6" w:rsidR="00B62082" w:rsidRPr="00791D37" w:rsidDel="00BD51E1" w:rsidRDefault="00B62082" w:rsidP="00791D37">
      <w:pPr>
        <w:pStyle w:val="Prrafodelista"/>
        <w:numPr>
          <w:ilvl w:val="0"/>
          <w:numId w:val="12"/>
        </w:numPr>
        <w:rPr>
          <w:del w:id="2599" w:author="JORGE CONTRERAS ORTIZ" w:date="2021-09-05T18:39:00Z"/>
          <w:b/>
          <w:bCs/>
        </w:rPr>
      </w:pPr>
      <w:r w:rsidRPr="00BD51E1">
        <w:rPr>
          <w:b/>
          <w:bCs/>
        </w:rPr>
        <w:t xml:space="preserve">Identificación de dispositivos. </w:t>
      </w:r>
      <w:r w:rsidRPr="00791D37">
        <w:t>Cada nodo en una red PAN Thread tiene una dirección IPv6, la cual es comprimida con 6LoWPAN. Se detallará más en profundidad posteriormente.</w:t>
      </w:r>
      <w:ins w:id="2600" w:author="JORGE CONTRERAS ORTIZ" w:date="2021-09-05T18:39:00Z">
        <w:r w:rsidR="00BD51E1">
          <w:t xml:space="preserve"> </w:t>
        </w:r>
      </w:ins>
    </w:p>
    <w:p w14:paraId="592FC4F5" w14:textId="77777777" w:rsidR="00BD51E1" w:rsidRDefault="00BD51E1" w:rsidP="00BD51E1">
      <w:pPr>
        <w:pStyle w:val="Prrafodelista"/>
        <w:numPr>
          <w:ilvl w:val="0"/>
          <w:numId w:val="12"/>
        </w:numPr>
        <w:rPr>
          <w:ins w:id="2601" w:author="JORGE CONTRERAS ORTIZ" w:date="2021-09-05T18:39:00Z"/>
        </w:rPr>
      </w:pPr>
    </w:p>
    <w:p w14:paraId="66443D72" w14:textId="77777777" w:rsidR="00B62082" w:rsidRPr="00791D37" w:rsidRDefault="00B62082">
      <w:pPr>
        <w:pStyle w:val="Prrafodelista"/>
        <w:pPrChange w:id="2602" w:author="JORGE CONTRERAS ORTIZ" w:date="2021-09-05T18:39:00Z">
          <w:pPr/>
        </w:pPrChange>
      </w:pPr>
    </w:p>
    <w:p w14:paraId="62F623CA" w14:textId="6F7860E8" w:rsidR="00B62082" w:rsidRPr="00791D37" w:rsidDel="00BD51E1" w:rsidRDefault="00B62082" w:rsidP="00791D37">
      <w:pPr>
        <w:pStyle w:val="Prrafodelista"/>
        <w:numPr>
          <w:ilvl w:val="0"/>
          <w:numId w:val="12"/>
        </w:numPr>
        <w:rPr>
          <w:del w:id="2603" w:author="JORGE CONTRERAS ORTIZ" w:date="2021-09-05T18:39:00Z"/>
          <w:b/>
          <w:bCs/>
        </w:rPr>
      </w:pPr>
      <w:r w:rsidRPr="00BD51E1">
        <w:rPr>
          <w:b/>
          <w:bCs/>
        </w:rPr>
        <w:t xml:space="preserve">Transmisión de datos. </w:t>
      </w:r>
      <w:r w:rsidRPr="00791D37">
        <w:t>Todos los enlaces de datos son encriptados en la capa de Enlace y/o en la capa de Transporte.</w:t>
      </w:r>
    </w:p>
    <w:p w14:paraId="782A9113" w14:textId="77777777" w:rsidR="00BD51E1" w:rsidRDefault="00BD51E1" w:rsidP="00BD51E1">
      <w:pPr>
        <w:pStyle w:val="Prrafodelista"/>
        <w:numPr>
          <w:ilvl w:val="0"/>
          <w:numId w:val="12"/>
        </w:numPr>
        <w:rPr>
          <w:ins w:id="2604" w:author="JORGE CONTRERAS ORTIZ" w:date="2021-09-05T18:39:00Z"/>
        </w:rPr>
      </w:pPr>
    </w:p>
    <w:p w14:paraId="17C7F35F" w14:textId="77777777" w:rsidR="00B62082" w:rsidRPr="00791D37" w:rsidRDefault="00B62082">
      <w:pPr>
        <w:pStyle w:val="Prrafodelista"/>
        <w:pPrChange w:id="2605" w:author="JORGE CONTRERAS ORTIZ" w:date="2021-09-05T18:39:00Z">
          <w:pPr/>
        </w:pPrChange>
      </w:pPr>
    </w:p>
    <w:p w14:paraId="6CD04812" w14:textId="0FDD5532" w:rsidR="00B62082" w:rsidRPr="00791D37" w:rsidDel="00BD51E1" w:rsidRDefault="00B62082" w:rsidP="00791D37">
      <w:pPr>
        <w:pStyle w:val="Prrafodelista"/>
        <w:numPr>
          <w:ilvl w:val="0"/>
          <w:numId w:val="12"/>
        </w:numPr>
        <w:rPr>
          <w:del w:id="2606" w:author="JORGE CONTRERAS ORTIZ" w:date="2021-09-05T18:39:00Z"/>
          <w:b/>
          <w:bCs/>
        </w:rPr>
      </w:pPr>
      <w:r w:rsidRPr="00BD51E1">
        <w:rPr>
          <w:b/>
          <w:bCs/>
        </w:rPr>
        <w:t xml:space="preserve">Recursos informáticos. </w:t>
      </w:r>
      <w:r w:rsidRPr="00791D37">
        <w:t>Todos los nodos necesitan alguna forma de computación, para formar los paquetes de datos, encriptación/desencriptación de datos, realizar la transmisión, etc.</w:t>
      </w:r>
      <w:ins w:id="2607" w:author="JORGE CONTRERAS ORTIZ" w:date="2021-09-05T18:39:00Z">
        <w:r w:rsidR="00BD51E1">
          <w:t xml:space="preserve"> </w:t>
        </w:r>
      </w:ins>
    </w:p>
    <w:p w14:paraId="391A1F4E" w14:textId="77777777" w:rsidR="00BD51E1" w:rsidRDefault="00BD51E1" w:rsidP="00BD51E1">
      <w:pPr>
        <w:pStyle w:val="Prrafodelista"/>
        <w:numPr>
          <w:ilvl w:val="0"/>
          <w:numId w:val="12"/>
        </w:numPr>
        <w:rPr>
          <w:ins w:id="2608" w:author="JORGE CONTRERAS ORTIZ" w:date="2021-09-05T18:40:00Z"/>
        </w:rPr>
      </w:pPr>
    </w:p>
    <w:p w14:paraId="0D69BC19" w14:textId="77777777" w:rsidR="00B62082" w:rsidRPr="00791D37" w:rsidRDefault="00B62082">
      <w:pPr>
        <w:pStyle w:val="Prrafodelista"/>
        <w:pPrChange w:id="2609" w:author="JORGE CONTRERAS ORTIZ" w:date="2021-09-05T18:40:00Z">
          <w:pPr/>
        </w:pPrChange>
      </w:pPr>
    </w:p>
    <w:p w14:paraId="2C61D1BE" w14:textId="3CB1FC55" w:rsidR="00B62082" w:rsidRPr="00791D37" w:rsidDel="00BD51E1" w:rsidRDefault="00B62082" w:rsidP="00791D37">
      <w:pPr>
        <w:pStyle w:val="Prrafodelista"/>
        <w:numPr>
          <w:ilvl w:val="0"/>
          <w:numId w:val="12"/>
        </w:numPr>
        <w:rPr>
          <w:del w:id="2610" w:author="JORGE CONTRERAS ORTIZ" w:date="2021-09-05T18:41:00Z"/>
          <w:b/>
          <w:bCs/>
        </w:rPr>
      </w:pPr>
      <w:r w:rsidRPr="00BD51E1">
        <w:rPr>
          <w:b/>
          <w:bCs/>
        </w:rPr>
        <w:t xml:space="preserve">Servicio ubicuo. </w:t>
      </w:r>
      <w:r w:rsidRPr="00791D37">
        <w:t>Se ofrece a sus usuarios un servicios siempre disponible.</w:t>
      </w:r>
    </w:p>
    <w:p w14:paraId="3FB82484" w14:textId="3C6B8085" w:rsidR="00B62082" w:rsidRDefault="00BD51E1" w:rsidP="00791D37">
      <w:pPr>
        <w:pStyle w:val="Prrafodelista"/>
        <w:numPr>
          <w:ilvl w:val="0"/>
          <w:numId w:val="12"/>
        </w:numPr>
        <w:rPr>
          <w:ins w:id="2611" w:author="JORGE CONTRERAS ORTIZ" w:date="2021-09-05T18:41:00Z"/>
        </w:rPr>
      </w:pPr>
      <w:ins w:id="2612" w:author="JORGE CONTRERAS ORTIZ" w:date="2021-09-05T18:41:00Z">
        <w:r>
          <w:t xml:space="preserve"> </w:t>
        </w:r>
      </w:ins>
    </w:p>
    <w:p w14:paraId="032E4430" w14:textId="77777777" w:rsidR="00BD51E1" w:rsidRPr="00791D37" w:rsidRDefault="00BD51E1">
      <w:pPr>
        <w:pStyle w:val="Prrafodelista"/>
        <w:pPrChange w:id="2613" w:author="JORGE CONTRERAS ORTIZ" w:date="2021-09-05T18:41:00Z">
          <w:pPr/>
        </w:pPrChange>
      </w:pPr>
    </w:p>
    <w:p w14:paraId="165DA22A" w14:textId="49A3EA0B" w:rsidR="00B62082" w:rsidRPr="00BD51E1" w:rsidRDefault="00B62082" w:rsidP="00791D37">
      <w:pPr>
        <w:pStyle w:val="Prrafodelista"/>
        <w:numPr>
          <w:ilvl w:val="0"/>
          <w:numId w:val="12"/>
        </w:numPr>
        <w:rPr>
          <w:ins w:id="2614" w:author="JORGE CONTRERAS ORTIZ" w:date="2021-09-05T18:41:00Z"/>
          <w:b/>
          <w:bCs/>
          <w:rPrChange w:id="2615" w:author="JORGE CONTRERAS ORTIZ" w:date="2021-09-05T18:41:00Z">
            <w:rPr>
              <w:ins w:id="2616" w:author="JORGE CONTRERAS ORTIZ" w:date="2021-09-05T18:41:00Z"/>
            </w:rPr>
          </w:rPrChange>
        </w:rPr>
      </w:pPr>
      <w:r w:rsidRPr="00791D37">
        <w:rPr>
          <w:b/>
          <w:bCs/>
        </w:rPr>
        <w:t xml:space="preserve">Semántica. </w:t>
      </w:r>
      <w:r w:rsidRPr="00791D37">
        <w:t>Se analiza vía software, en la nube, los sensores y los datos de entrada, junto con el resto de información y se da una respuesta basada en contexto para el sistema IoT.</w:t>
      </w:r>
      <w:ins w:id="2617" w:author="JORGE CONTRERAS ORTIZ" w:date="2021-09-05T18:41:00Z">
        <w:r w:rsidR="00BD51E1">
          <w:t xml:space="preserve">  </w:t>
        </w:r>
      </w:ins>
    </w:p>
    <w:p w14:paraId="30568EB9" w14:textId="77777777" w:rsidR="00BD51E1" w:rsidRPr="00BD51E1" w:rsidRDefault="00BD51E1">
      <w:pPr>
        <w:pStyle w:val="Prrafodelista"/>
        <w:rPr>
          <w:ins w:id="2618" w:author="JORGE CONTRERAS ORTIZ" w:date="2021-09-05T18:41:00Z"/>
          <w:b/>
          <w:bCs/>
          <w:rPrChange w:id="2619" w:author="JORGE CONTRERAS ORTIZ" w:date="2021-09-05T18:41:00Z">
            <w:rPr>
              <w:ins w:id="2620" w:author="JORGE CONTRERAS ORTIZ" w:date="2021-09-05T18:41:00Z"/>
            </w:rPr>
          </w:rPrChange>
        </w:rPr>
        <w:pPrChange w:id="2621" w:author="JORGE CONTRERAS ORTIZ" w:date="2021-09-05T18:41:00Z">
          <w:pPr>
            <w:pStyle w:val="Prrafodelista"/>
            <w:numPr>
              <w:numId w:val="12"/>
            </w:numPr>
            <w:ind w:hanging="360"/>
          </w:pPr>
        </w:pPrChange>
      </w:pPr>
    </w:p>
    <w:p w14:paraId="554B3118" w14:textId="40A7446E" w:rsidR="00BD51E1" w:rsidRPr="00791D37" w:rsidDel="00BD51E1" w:rsidRDefault="00BD51E1" w:rsidP="00791D37">
      <w:pPr>
        <w:pStyle w:val="Prrafodelista"/>
        <w:numPr>
          <w:ilvl w:val="0"/>
          <w:numId w:val="12"/>
        </w:numPr>
        <w:rPr>
          <w:del w:id="2622" w:author="JORGE CONTRERAS ORTIZ" w:date="2021-09-05T18:41:00Z"/>
          <w:b/>
          <w:bCs/>
        </w:rPr>
      </w:pPr>
    </w:p>
    <w:p w14:paraId="2122E04E" w14:textId="6BF8FA36" w:rsidR="00B62082" w:rsidRPr="00791D37" w:rsidDel="00BD51E1" w:rsidRDefault="00B62082" w:rsidP="00791D37">
      <w:pPr>
        <w:rPr>
          <w:del w:id="2623" w:author="JORGE CONTRERAS ORTIZ" w:date="2021-09-05T18:41:00Z"/>
        </w:rPr>
      </w:pPr>
    </w:p>
    <w:p w14:paraId="5203C8E8" w14:textId="740B0251" w:rsidR="00B62082" w:rsidRPr="00BD51E1" w:rsidRDefault="00B62082" w:rsidP="00791D37">
      <w:pPr>
        <w:pStyle w:val="Prrafodelista"/>
        <w:numPr>
          <w:ilvl w:val="0"/>
          <w:numId w:val="12"/>
        </w:numPr>
        <w:rPr>
          <w:ins w:id="2624" w:author="JORGE CONTRERAS ORTIZ" w:date="2021-09-05T18:41:00Z"/>
          <w:b/>
          <w:bCs/>
          <w:rPrChange w:id="2625" w:author="JORGE CONTRERAS ORTIZ" w:date="2021-09-05T18:41:00Z">
            <w:rPr>
              <w:ins w:id="2626" w:author="JORGE CONTRERAS ORTIZ" w:date="2021-09-05T18:41:00Z"/>
            </w:rPr>
          </w:rPrChange>
        </w:rPr>
      </w:pPr>
      <w:r w:rsidRPr="00791D37">
        <w:rPr>
          <w:b/>
          <w:bCs/>
        </w:rPr>
        <w:t xml:space="preserve">Gateways. </w:t>
      </w:r>
      <w:r w:rsidRPr="00791D37">
        <w:t xml:space="preserve">Las redes PAN Thread, pueden disponer de múltiples gateways, como los </w:t>
      </w:r>
      <w:del w:id="2627" w:author="JORGE CONTRERAS ORTIZ" w:date="2021-09-05T18:42:00Z">
        <w:r w:rsidRPr="00791D37" w:rsidDel="00BD51E1">
          <w:delText xml:space="preserve">border </w:delText>
        </w:r>
      </w:del>
      <w:ins w:id="2628" w:author="JORGE CONTRERAS ORTIZ" w:date="2021-09-05T18:42:00Z">
        <w:r w:rsidR="00BD51E1">
          <w:t>Bo</w:t>
        </w:r>
        <w:r w:rsidR="00BD51E1" w:rsidRPr="00791D37">
          <w:t xml:space="preserve">rder </w:t>
        </w:r>
      </w:ins>
      <w:del w:id="2629" w:author="JORGE CONTRERAS ORTIZ" w:date="2021-09-05T18:42:00Z">
        <w:r w:rsidRPr="00791D37" w:rsidDel="00BD51E1">
          <w:delText>routers</w:delText>
        </w:r>
      </w:del>
      <w:ins w:id="2630" w:author="JORGE CONTRERAS ORTIZ" w:date="2021-09-05T18:42:00Z">
        <w:r w:rsidR="00BD51E1">
          <w:t>Ro</w:t>
        </w:r>
        <w:r w:rsidR="00BD51E1" w:rsidRPr="00791D37">
          <w:t>uters</w:t>
        </w:r>
      </w:ins>
      <w:r w:rsidRPr="00791D37">
        <w:t xml:space="preserve">, para conectarse a Internet. Añaden redundancia y eliminan puntos de fallo. Estos Border Routers pueden conectarse tanto vía radio al resto de nodos como vía cable o inalámbrica a Internet o al servidor en la nube. </w:t>
      </w:r>
    </w:p>
    <w:p w14:paraId="4B94A117" w14:textId="3DCF613D" w:rsidR="00BD51E1" w:rsidRDefault="00BD51E1" w:rsidP="00BD51E1">
      <w:pPr>
        <w:rPr>
          <w:ins w:id="2631" w:author="JORGE CONTRERAS ORTIZ" w:date="2021-09-05T18:41:00Z"/>
          <w:b/>
          <w:bCs/>
        </w:rPr>
      </w:pPr>
    </w:p>
    <w:p w14:paraId="57D22BF0" w14:textId="34EC7AAB" w:rsidR="00BD51E1" w:rsidRDefault="00BD51E1" w:rsidP="00BD51E1">
      <w:pPr>
        <w:rPr>
          <w:ins w:id="2632" w:author="JORGE CONTRERAS ORTIZ" w:date="2021-09-05T18:41:00Z"/>
          <w:b/>
          <w:bCs/>
        </w:rPr>
      </w:pPr>
    </w:p>
    <w:p w14:paraId="6F2ABBD9" w14:textId="77777777" w:rsidR="00BD51E1" w:rsidRPr="00BD51E1" w:rsidRDefault="00BD51E1">
      <w:pPr>
        <w:rPr>
          <w:b/>
          <w:bCs/>
          <w:rPrChange w:id="2633" w:author="JORGE CONTRERAS ORTIZ" w:date="2021-09-05T18:41:00Z">
            <w:rPr/>
          </w:rPrChange>
        </w:rPr>
        <w:pPrChange w:id="2634" w:author="JORGE CONTRERAS ORTIZ" w:date="2021-09-05T18:41:00Z">
          <w:pPr>
            <w:pStyle w:val="Prrafodelista"/>
            <w:numPr>
              <w:numId w:val="12"/>
            </w:numPr>
            <w:ind w:hanging="360"/>
          </w:pPr>
        </w:pPrChange>
      </w:pPr>
    </w:p>
    <w:p w14:paraId="763F4B70" w14:textId="77777777" w:rsidR="00B62082" w:rsidRPr="00791D37" w:rsidRDefault="00B62082" w:rsidP="00791D37">
      <w:r w:rsidRPr="00791D37">
        <w:lastRenderedPageBreak/>
        <w:t>Todas estas características están diseñadas bajo estas cinco restricciones:</w:t>
      </w:r>
    </w:p>
    <w:p w14:paraId="753DFBC0" w14:textId="2116D011" w:rsidR="00B62082" w:rsidRDefault="00B62082" w:rsidP="00791D37">
      <w:pPr>
        <w:pStyle w:val="Prrafodelista"/>
        <w:numPr>
          <w:ilvl w:val="0"/>
          <w:numId w:val="13"/>
        </w:numPr>
        <w:rPr>
          <w:ins w:id="2635" w:author="JORGE CONTRERAS ORTIZ" w:date="2021-09-05T18:41:00Z"/>
        </w:rPr>
      </w:pPr>
      <w:r w:rsidRPr="00791D37">
        <w:rPr>
          <w:b/>
          <w:bCs/>
        </w:rPr>
        <w:t xml:space="preserve">Bajo consumo. </w:t>
      </w:r>
      <w:r w:rsidRPr="00791D37">
        <w:t xml:space="preserve">Debido a que mucho de los dispositivos están conectados a baterías, y el alargar la vida de dicha batería es un </w:t>
      </w:r>
      <w:del w:id="2636" w:author="JORGE CONTRERAS ORTIZ" w:date="2021-09-05T18:44:00Z">
        <w:r w:rsidRPr="00791D37" w:rsidDel="00845295">
          <w:delText>deber</w:delText>
        </w:r>
      </w:del>
      <w:ins w:id="2637" w:author="JORGE CONTRERAS ORTIZ" w:date="2021-09-05T18:44:00Z">
        <w:r w:rsidR="00845295">
          <w:t>indispensable</w:t>
        </w:r>
      </w:ins>
      <w:r w:rsidRPr="00791D37">
        <w:t>. Incluso si estuvieran conectados a la red eléctrica, si no son de bajo consumo, puede generarse un considerable gasto debido a la gran cantidad de componentes.</w:t>
      </w:r>
      <w:ins w:id="2638" w:author="JORGE CONTRERAS ORTIZ" w:date="2021-09-05T18:41:00Z">
        <w:r w:rsidR="00BD51E1">
          <w:t xml:space="preserve"> </w:t>
        </w:r>
      </w:ins>
    </w:p>
    <w:p w14:paraId="4C9FE686" w14:textId="77777777" w:rsidR="00BD51E1" w:rsidRDefault="00BD51E1">
      <w:pPr>
        <w:pStyle w:val="Prrafodelista"/>
        <w:rPr>
          <w:ins w:id="2639" w:author="JORGE CONTRERAS ORTIZ" w:date="2021-09-05T18:41:00Z"/>
        </w:rPr>
        <w:pPrChange w:id="2640" w:author="JORGE CONTRERAS ORTIZ" w:date="2021-09-05T18:41:00Z">
          <w:pPr>
            <w:pStyle w:val="Prrafodelista"/>
            <w:numPr>
              <w:numId w:val="13"/>
            </w:numPr>
            <w:ind w:hanging="360"/>
          </w:pPr>
        </w:pPrChange>
      </w:pPr>
    </w:p>
    <w:p w14:paraId="5008EBAE" w14:textId="01465618" w:rsidR="00BD51E1" w:rsidRPr="00791D37" w:rsidDel="00BD51E1" w:rsidRDefault="00BD51E1" w:rsidP="00791D37">
      <w:pPr>
        <w:pStyle w:val="Prrafodelista"/>
        <w:numPr>
          <w:ilvl w:val="0"/>
          <w:numId w:val="13"/>
        </w:numPr>
        <w:rPr>
          <w:del w:id="2641" w:author="JORGE CONTRERAS ORTIZ" w:date="2021-09-05T18:41:00Z"/>
        </w:rPr>
      </w:pPr>
    </w:p>
    <w:p w14:paraId="65EFDC86" w14:textId="02618F12" w:rsidR="00B62082" w:rsidRPr="00791D37" w:rsidDel="00BD51E1" w:rsidRDefault="00B62082" w:rsidP="00791D37">
      <w:pPr>
        <w:rPr>
          <w:del w:id="2642" w:author="JORGE CONTRERAS ORTIZ" w:date="2021-09-05T18:41:00Z"/>
        </w:rPr>
      </w:pPr>
    </w:p>
    <w:p w14:paraId="565353BD" w14:textId="1F782DC0" w:rsidR="00BD51E1" w:rsidDel="00845295" w:rsidRDefault="00B62082" w:rsidP="00791D37">
      <w:pPr>
        <w:pStyle w:val="Prrafodelista"/>
        <w:numPr>
          <w:ilvl w:val="0"/>
          <w:numId w:val="13"/>
        </w:numPr>
        <w:rPr>
          <w:del w:id="2643" w:author="JORGE CONTRERAS ORTIZ" w:date="2021-09-05T18:45:00Z"/>
        </w:rPr>
      </w:pPr>
      <w:r w:rsidRPr="00845295">
        <w:rPr>
          <w:b/>
          <w:bCs/>
        </w:rPr>
        <w:t>Bajo coste.</w:t>
      </w:r>
      <w:r w:rsidRPr="00791D37">
        <w:t xml:space="preserve"> Es importante que el sistema tenga dispositivos bajo coste y de bajo coste de mantenimiento, si lo que se quiere es un sistema ubicuo.</w:t>
      </w:r>
      <w:ins w:id="2644" w:author="JORGE CONTRERAS ORTIZ" w:date="2021-09-05T18:42:00Z">
        <w:r w:rsidR="00BD51E1">
          <w:t xml:space="preserve"> </w:t>
        </w:r>
      </w:ins>
    </w:p>
    <w:p w14:paraId="607FF331" w14:textId="77777777" w:rsidR="00845295" w:rsidRPr="00791D37" w:rsidRDefault="00845295">
      <w:pPr>
        <w:pStyle w:val="Prrafodelista"/>
        <w:rPr>
          <w:ins w:id="2645" w:author="JORGE CONTRERAS ORTIZ" w:date="2021-09-05T18:45:00Z"/>
        </w:rPr>
        <w:pPrChange w:id="2646" w:author="JORGE CONTRERAS ORTIZ" w:date="2021-09-05T18:45:00Z">
          <w:pPr>
            <w:pStyle w:val="Prrafodelista"/>
            <w:numPr>
              <w:numId w:val="13"/>
            </w:numPr>
            <w:ind w:hanging="360"/>
          </w:pPr>
        </w:pPrChange>
      </w:pPr>
    </w:p>
    <w:p w14:paraId="7BAC63A8" w14:textId="77777777" w:rsidR="00845295" w:rsidRPr="00845295" w:rsidRDefault="00845295">
      <w:pPr>
        <w:pStyle w:val="Prrafodelista"/>
        <w:rPr>
          <w:ins w:id="2647" w:author="JORGE CONTRERAS ORTIZ" w:date="2021-09-05T18:45:00Z"/>
          <w:rPrChange w:id="2648" w:author="JORGE CONTRERAS ORTIZ" w:date="2021-09-05T18:45:00Z">
            <w:rPr>
              <w:ins w:id="2649" w:author="JORGE CONTRERAS ORTIZ" w:date="2021-09-05T18:45:00Z"/>
              <w:b/>
              <w:bCs/>
            </w:rPr>
          </w:rPrChange>
        </w:rPr>
        <w:pPrChange w:id="2650" w:author="JORGE CONTRERAS ORTIZ" w:date="2021-09-05T18:45:00Z">
          <w:pPr>
            <w:pStyle w:val="Prrafodelista"/>
            <w:numPr>
              <w:numId w:val="13"/>
            </w:numPr>
            <w:ind w:hanging="360"/>
          </w:pPr>
        </w:pPrChange>
      </w:pPr>
    </w:p>
    <w:p w14:paraId="1F780BF8" w14:textId="54E54C49" w:rsidR="00B62082" w:rsidRPr="00791D37" w:rsidDel="00BD51E1" w:rsidRDefault="00B62082" w:rsidP="00DD7017">
      <w:pPr>
        <w:pStyle w:val="Prrafodelista"/>
        <w:numPr>
          <w:ilvl w:val="0"/>
          <w:numId w:val="13"/>
        </w:numPr>
        <w:rPr>
          <w:del w:id="2651" w:author="JORGE CONTRERAS ORTIZ" w:date="2021-09-05T18:42:00Z"/>
        </w:rPr>
      </w:pPr>
      <w:r w:rsidRPr="00845295">
        <w:rPr>
          <w:b/>
          <w:bCs/>
        </w:rPr>
        <w:t>Seguridad.</w:t>
      </w:r>
      <w:r w:rsidRPr="00791D37">
        <w:t xml:space="preserve"> Es importante mantener la seguridad de la PAN y de la nube.</w:t>
      </w:r>
      <w:ins w:id="2652" w:author="JORGE CONTRERAS ORTIZ" w:date="2021-09-05T18:42:00Z">
        <w:r w:rsidR="00BD51E1">
          <w:t xml:space="preserve"> </w:t>
        </w:r>
      </w:ins>
    </w:p>
    <w:p w14:paraId="5B6FEC27" w14:textId="36021464" w:rsidR="00B62082" w:rsidRDefault="00BD51E1" w:rsidP="00791D37">
      <w:pPr>
        <w:pStyle w:val="Prrafodelista"/>
        <w:numPr>
          <w:ilvl w:val="0"/>
          <w:numId w:val="13"/>
        </w:numPr>
        <w:rPr>
          <w:ins w:id="2653" w:author="JORGE CONTRERAS ORTIZ" w:date="2021-09-05T18:42:00Z"/>
        </w:rPr>
      </w:pPr>
      <w:ins w:id="2654" w:author="JORGE CONTRERAS ORTIZ" w:date="2021-09-05T18:42:00Z">
        <w:r>
          <w:t xml:space="preserve"> </w:t>
        </w:r>
      </w:ins>
    </w:p>
    <w:p w14:paraId="08D517C6" w14:textId="77777777" w:rsidR="00BD51E1" w:rsidRPr="00791D37" w:rsidRDefault="00BD51E1">
      <w:pPr>
        <w:pStyle w:val="Prrafodelista"/>
        <w:pPrChange w:id="2655" w:author="JORGE CONTRERAS ORTIZ" w:date="2021-09-05T18:42:00Z">
          <w:pPr/>
        </w:pPrChange>
      </w:pPr>
    </w:p>
    <w:p w14:paraId="6FC383CF" w14:textId="5869D49D" w:rsidR="00B62082" w:rsidRPr="00791D37" w:rsidDel="00BD51E1" w:rsidRDefault="00B62082" w:rsidP="00791D37">
      <w:pPr>
        <w:pStyle w:val="Prrafodelista"/>
        <w:numPr>
          <w:ilvl w:val="0"/>
          <w:numId w:val="13"/>
        </w:numPr>
        <w:rPr>
          <w:del w:id="2656" w:author="JORGE CONTRERAS ORTIZ" w:date="2021-09-05T18:42:00Z"/>
        </w:rPr>
      </w:pPr>
      <w:r w:rsidRPr="00BD51E1">
        <w:rPr>
          <w:b/>
          <w:bCs/>
        </w:rPr>
        <w:t>Interfaz de usuario.</w:t>
      </w:r>
      <w:r w:rsidRPr="00791D37">
        <w:t xml:space="preserve"> Los dispositivos IoT suelen carecer de interfaz de usuario, por lo que será de gran utilidad que estos dispositivos tengan la facilidad de conectarse a dispositivos con una buena GUI, como un ordenador.</w:t>
      </w:r>
    </w:p>
    <w:p w14:paraId="3AA48EC4" w14:textId="6B4167CE" w:rsidR="00B62082" w:rsidRDefault="00BD51E1" w:rsidP="00791D37">
      <w:pPr>
        <w:pStyle w:val="Prrafodelista"/>
        <w:numPr>
          <w:ilvl w:val="0"/>
          <w:numId w:val="13"/>
        </w:numPr>
        <w:rPr>
          <w:ins w:id="2657" w:author="JORGE CONTRERAS ORTIZ" w:date="2021-09-05T18:42:00Z"/>
        </w:rPr>
      </w:pPr>
      <w:ins w:id="2658" w:author="JORGE CONTRERAS ORTIZ" w:date="2021-09-05T18:42:00Z">
        <w:r>
          <w:t xml:space="preserve">  </w:t>
        </w:r>
      </w:ins>
    </w:p>
    <w:p w14:paraId="47384205" w14:textId="77777777" w:rsidR="00BD51E1" w:rsidRPr="00791D37" w:rsidRDefault="00BD51E1">
      <w:pPr>
        <w:pStyle w:val="Prrafodelista"/>
        <w:pPrChange w:id="2659" w:author="JORGE CONTRERAS ORTIZ" w:date="2021-09-05T18:42:00Z">
          <w:pPr/>
        </w:pPrChange>
      </w:pPr>
    </w:p>
    <w:p w14:paraId="5605C4B3" w14:textId="64C8229E" w:rsidR="00B62082" w:rsidRPr="00791D37" w:rsidRDefault="00B62082" w:rsidP="00791D37">
      <w:pPr>
        <w:pStyle w:val="Prrafodelista"/>
        <w:numPr>
          <w:ilvl w:val="0"/>
          <w:numId w:val="13"/>
        </w:numPr>
      </w:pPr>
      <w:r w:rsidRPr="00791D37">
        <w:rPr>
          <w:b/>
          <w:bCs/>
        </w:rPr>
        <w:t>Retos de comunicación.</w:t>
      </w:r>
      <w:r w:rsidRPr="00791D37">
        <w:t xml:space="preserve"> Estas redes PAN, trabajan en interiores, donde suele haber bastantes obstáculos para la comunicación. Aparte, esos obstáculos, pueden variar su posición, al igual que pueden hacerlo los dispositivos, aparecen nuevos dispositivos y los viejos desaparecen. Varios dispositivos móviles pueden salir y reunirse a la red sin ser notificados. Thread usa DTLS para poder </w:t>
      </w:r>
      <w:del w:id="2660" w:author="JORGE CONTRERAS ORTIZ" w:date="2021-09-05T18:45:00Z">
        <w:r w:rsidRPr="00791D37" w:rsidDel="00845295">
          <w:delText>solventa</w:delText>
        </w:r>
      </w:del>
      <w:ins w:id="2661" w:author="JORGE CONTRERAS ORTIZ" w:date="2021-09-05T18:45:00Z">
        <w:r w:rsidR="00845295" w:rsidRPr="00791D37">
          <w:t>solventar</w:t>
        </w:r>
      </w:ins>
      <w:r w:rsidRPr="00791D37">
        <w:t xml:space="preserve"> este tipo de comunicaciones poco fiables. DTLS asume una capa de Transporte poco fiable. Debido al bajo consumo, la señal de comunicaciones es débil, por lo que lo complica más, por lo que una de las medidas tomadas es </w:t>
      </w:r>
      <w:del w:id="2662" w:author="JORGE CONTRERAS ORTIZ" w:date="2021-09-05T18:46:00Z">
        <w:r w:rsidRPr="00791D37" w:rsidDel="00845295">
          <w:delText>el envío</w:delText>
        </w:r>
      </w:del>
      <w:ins w:id="2663" w:author="JORGE CONTRERAS ORTIZ" w:date="2021-09-05T18:46:00Z">
        <w:r w:rsidR="00845295">
          <w:t>la transmisión</w:t>
        </w:r>
      </w:ins>
      <w:r w:rsidRPr="00791D37">
        <w:t xml:space="preserve"> de paquetes pequeños y con redundancia para tener cierta tolerancia a errores.</w:t>
      </w:r>
    </w:p>
    <w:p w14:paraId="3657FC84" w14:textId="77777777" w:rsidR="00B62082" w:rsidRPr="00791D37" w:rsidRDefault="00B62082" w:rsidP="00791D37"/>
    <w:p w14:paraId="687F2699" w14:textId="27E8E190" w:rsidR="00B62082" w:rsidRPr="00791D37" w:rsidRDefault="00845295" w:rsidP="00FE1EC4">
      <w:pPr>
        <w:pStyle w:val="Ttulo4"/>
      </w:pPr>
      <w:bookmarkStart w:id="2664" w:name="_Toc81499362"/>
      <w:bookmarkStart w:id="2665" w:name="_Toc81765222"/>
      <w:r w:rsidRPr="00791D37">
        <w:t xml:space="preserve">CAPA FÍSICA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B62082" w:rsidRPr="00791D37">
        <w:fldChar w:fldCharType="separate"/>
      </w:r>
      <w:bookmarkEnd w:id="2664"/>
      <w:r w:rsidR="00AD1498" w:rsidRPr="00791D37">
        <w:rPr>
          <w:noProof/>
        </w:rPr>
        <w:t>[12], [14]</w:t>
      </w:r>
      <w:bookmarkEnd w:id="2665"/>
      <w:r w:rsidR="00B62082" w:rsidRPr="00791D37">
        <w:fldChar w:fldCharType="end"/>
      </w:r>
    </w:p>
    <w:p w14:paraId="70F8A2D5" w14:textId="77777777" w:rsidR="00B62082" w:rsidRPr="00791D37" w:rsidRDefault="00B62082" w:rsidP="00791D37"/>
    <w:p w14:paraId="0D8BAAC3" w14:textId="77777777" w:rsidR="00B62082" w:rsidRPr="00791D37" w:rsidRDefault="00B62082" w:rsidP="00791D37">
      <w:r w:rsidRPr="00791D37">
        <w:t>Los dispositivos Thread soportan una interfaz cumpliendo las especificaciones definidas en IEEE 802.15.4 relativos a los 2450 MHz. Thread también usa modulación O-QPSK y tiene una tasa de datos de 250 kbps. Las señales de radio de Thread pueden alcanzar un salto máximo de 30 metros entre nodo y nodo, pudiendo dar hasta un máximo de 36 y conectando hasta más de 250 dispositivos en una PAN.</w:t>
      </w:r>
    </w:p>
    <w:p w14:paraId="4222A52D" w14:textId="77777777" w:rsidR="00B62082" w:rsidRPr="00791D37" w:rsidRDefault="00B62082" w:rsidP="00791D37"/>
    <w:p w14:paraId="46277AE0" w14:textId="522015CF" w:rsidR="00B62082" w:rsidRPr="00791D37" w:rsidRDefault="00845295" w:rsidP="00FE1EC4">
      <w:pPr>
        <w:pStyle w:val="Ttulo4"/>
      </w:pPr>
      <w:bookmarkStart w:id="2666" w:name="_Toc81499363"/>
      <w:bookmarkStart w:id="2667" w:name="_Toc81765223"/>
      <w:r w:rsidRPr="00791D37">
        <w:t>CAPA MAC (O ENLACE DE DATOS</w:t>
      </w:r>
      <w:r w:rsidR="00B62082" w:rsidRPr="00791D37">
        <w:t xml:space="preserve">).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B62082" w:rsidRPr="00791D37">
        <w:fldChar w:fldCharType="separate"/>
      </w:r>
      <w:bookmarkEnd w:id="2666"/>
      <w:r w:rsidR="00AD1498" w:rsidRPr="00791D37">
        <w:rPr>
          <w:noProof/>
        </w:rPr>
        <w:t>[12], [14]</w:t>
      </w:r>
      <w:bookmarkEnd w:id="2667"/>
      <w:r w:rsidR="00B62082" w:rsidRPr="00791D37">
        <w:fldChar w:fldCharType="end"/>
      </w:r>
    </w:p>
    <w:p w14:paraId="73A1C0CF" w14:textId="77777777" w:rsidR="00B62082" w:rsidRPr="00791D37" w:rsidRDefault="00B62082" w:rsidP="00791D37"/>
    <w:p w14:paraId="1F6EB272" w14:textId="6796ADF9" w:rsidR="00B62082" w:rsidRDefault="00B62082" w:rsidP="00791D37">
      <w:pPr>
        <w:rPr>
          <w:ins w:id="2668" w:author="JORGE CONTRERAS ORTIZ" w:date="2021-09-05T18:47:00Z"/>
        </w:rPr>
      </w:pPr>
      <w:r w:rsidRPr="00791D37">
        <w:t>Otra parte por implementar de la especificación IEEE 802.15.4 en los dispositivos Thread es un conjunto de Control de Acceso a los Medios (Media Access Control – MAC). Dependiendo de si el dispositivo tiene o no capacidad de enrutamiento, los dispositivos tendrán que funcionar como un dispositivo MAC conmpleto (MAC Full Function Device – FFD) o como un dispositivo MAC reducido (MAC Reduced Function Device – RFD).</w:t>
      </w:r>
    </w:p>
    <w:p w14:paraId="1A9D2A09" w14:textId="1A62696C" w:rsidR="00845295" w:rsidRDefault="00845295" w:rsidP="00791D37">
      <w:pPr>
        <w:rPr>
          <w:ins w:id="2669" w:author="JORGE CONTRERAS ORTIZ" w:date="2021-09-05T18:47:00Z"/>
        </w:rPr>
      </w:pPr>
    </w:p>
    <w:p w14:paraId="4C731905" w14:textId="7693A4E9" w:rsidR="00845295" w:rsidRDefault="00845295" w:rsidP="00791D37">
      <w:pPr>
        <w:rPr>
          <w:ins w:id="2670" w:author="JORGE CONTRERAS ORTIZ" w:date="2021-09-05T18:47:00Z"/>
        </w:rPr>
      </w:pPr>
    </w:p>
    <w:p w14:paraId="192A8585" w14:textId="0F50F0FF" w:rsidR="00845295" w:rsidRDefault="00845295" w:rsidP="00791D37">
      <w:pPr>
        <w:rPr>
          <w:ins w:id="2671" w:author="JORGE CONTRERAS ORTIZ" w:date="2021-09-05T18:47:00Z"/>
        </w:rPr>
      </w:pPr>
    </w:p>
    <w:p w14:paraId="2F3A2A86" w14:textId="77777777" w:rsidR="00845295" w:rsidRPr="00791D37" w:rsidRDefault="00845295" w:rsidP="00791D37"/>
    <w:p w14:paraId="74C092F5" w14:textId="77777777" w:rsidR="00B62082" w:rsidRPr="00791D37" w:rsidRDefault="00B62082" w:rsidP="00791D37">
      <w:r w:rsidRPr="00791D37">
        <w:lastRenderedPageBreak/>
        <w:t>Las capacidades MAC que debe de tener un dispositivo Thread son:</w:t>
      </w:r>
    </w:p>
    <w:p w14:paraId="1AD2AF27" w14:textId="77777777" w:rsidR="00B62082" w:rsidRPr="00257E99" w:rsidRDefault="00B62082" w:rsidP="00791D37">
      <w:pPr>
        <w:pStyle w:val="Prrafodelista"/>
        <w:numPr>
          <w:ilvl w:val="0"/>
          <w:numId w:val="2"/>
        </w:numPr>
      </w:pPr>
      <w:r w:rsidRPr="00257E99">
        <w:t xml:space="preserve"> Uso de Carrier Sense Multiple Access with Collision Avoidance (CSMA-CA).</w:t>
      </w:r>
    </w:p>
    <w:p w14:paraId="1F961F3F" w14:textId="77777777" w:rsidR="00B62082" w:rsidRPr="00791D37" w:rsidRDefault="00B62082" w:rsidP="00791D37">
      <w:pPr>
        <w:pStyle w:val="Prrafodelista"/>
        <w:numPr>
          <w:ilvl w:val="0"/>
          <w:numId w:val="2"/>
        </w:numPr>
      </w:pPr>
      <w:r w:rsidRPr="00791D37">
        <w:t>Tener tipos de escaneo activo y de detección de Detección de Energía (ED).</w:t>
      </w:r>
    </w:p>
    <w:p w14:paraId="5D397094" w14:textId="77777777" w:rsidR="00B62082" w:rsidRPr="00791D37" w:rsidRDefault="00B62082" w:rsidP="00791D37">
      <w:pPr>
        <w:pStyle w:val="Prrafodelista"/>
        <w:numPr>
          <w:ilvl w:val="0"/>
          <w:numId w:val="2"/>
        </w:numPr>
      </w:pPr>
      <w:r w:rsidRPr="00791D37">
        <w:t>Ser capaz de generar y recibir los siguientes paquetes / Frames MAC.</w:t>
      </w:r>
    </w:p>
    <w:p w14:paraId="7FA0BC8C" w14:textId="77777777" w:rsidR="00B62082" w:rsidRPr="00791D37" w:rsidRDefault="00B62082" w:rsidP="00791D37">
      <w:pPr>
        <w:pStyle w:val="Prrafodelista"/>
        <w:numPr>
          <w:ilvl w:val="1"/>
          <w:numId w:val="2"/>
        </w:numPr>
      </w:pPr>
      <w:r w:rsidRPr="00791D37">
        <w:t>Paquetes de datos MAC y de Acknowledgement.</w:t>
      </w:r>
    </w:p>
    <w:p w14:paraId="546E3E72" w14:textId="77777777" w:rsidR="00B62082" w:rsidRPr="00791D37" w:rsidRDefault="00B62082" w:rsidP="00791D37">
      <w:pPr>
        <w:pStyle w:val="Prrafodelista"/>
        <w:numPr>
          <w:ilvl w:val="1"/>
          <w:numId w:val="2"/>
        </w:numPr>
      </w:pPr>
      <w:r w:rsidRPr="00791D37">
        <w:t>Paquetes de solicitud de datos y de solicitud del Beacon.</w:t>
      </w:r>
    </w:p>
    <w:p w14:paraId="245E715C" w14:textId="77777777" w:rsidR="00B62082" w:rsidRPr="00791D37" w:rsidRDefault="00B62082" w:rsidP="00791D37">
      <w:pPr>
        <w:pStyle w:val="Prrafodelista"/>
        <w:numPr>
          <w:ilvl w:val="1"/>
          <w:numId w:val="2"/>
        </w:numPr>
      </w:pPr>
      <w:r w:rsidRPr="00791D37">
        <w:t>Paquete Beacon cuando se recibe solicitud de FFD.</w:t>
      </w:r>
    </w:p>
    <w:p w14:paraId="562F9702" w14:textId="77777777" w:rsidR="00B62082" w:rsidRPr="00791D37" w:rsidRDefault="00B62082" w:rsidP="00791D37">
      <w:pPr>
        <w:pStyle w:val="Prrafodelista"/>
        <w:numPr>
          <w:ilvl w:val="0"/>
          <w:numId w:val="2"/>
        </w:numPr>
      </w:pPr>
      <w:r w:rsidRPr="00791D37">
        <w:t>Dar un enlace fiable entre dos entidades MAC.</w:t>
      </w:r>
    </w:p>
    <w:p w14:paraId="7AC11797" w14:textId="77777777" w:rsidR="00B62082" w:rsidRPr="00791D37" w:rsidRDefault="00B62082" w:rsidP="00791D37">
      <w:pPr>
        <w:pStyle w:val="Prrafodelista"/>
        <w:numPr>
          <w:ilvl w:val="0"/>
          <w:numId w:val="2"/>
        </w:numPr>
      </w:pPr>
      <w:r w:rsidRPr="00791D37">
        <w:t>Implementar paquete de seguridad MAC basado en la configuración de la PAN.</w:t>
      </w:r>
    </w:p>
    <w:p w14:paraId="5CB30353" w14:textId="77777777" w:rsidR="00B62082" w:rsidRPr="00791D37" w:rsidRDefault="00B62082" w:rsidP="00791D37">
      <w:r w:rsidRPr="00791D37">
        <w:t>Por otro lado, los dispositivos Thread MAC no se les permite:</w:t>
      </w:r>
    </w:p>
    <w:p w14:paraId="5A937093" w14:textId="77777777" w:rsidR="00B62082" w:rsidRPr="00791D37" w:rsidRDefault="00B62082" w:rsidP="00791D37">
      <w:pPr>
        <w:pStyle w:val="Prrafodelista"/>
        <w:numPr>
          <w:ilvl w:val="0"/>
          <w:numId w:val="2"/>
        </w:numPr>
      </w:pPr>
      <w:r w:rsidRPr="00791D37">
        <w:t>Operar con un modo periódico de Beacon activado.</w:t>
      </w:r>
    </w:p>
    <w:p w14:paraId="6552A70B" w14:textId="77777777" w:rsidR="00B62082" w:rsidRPr="00791D37" w:rsidRDefault="00B62082" w:rsidP="00791D37">
      <w:pPr>
        <w:pStyle w:val="Prrafodelista"/>
        <w:numPr>
          <w:ilvl w:val="0"/>
          <w:numId w:val="2"/>
        </w:numPr>
      </w:pPr>
      <w:r w:rsidRPr="00791D37">
        <w:t>Garantizar mecanismos de espacios de tiempo.</w:t>
      </w:r>
    </w:p>
    <w:p w14:paraId="2EDF4390" w14:textId="77777777" w:rsidR="00B62082" w:rsidRPr="00791D37" w:rsidRDefault="00B62082" w:rsidP="00791D37">
      <w:pPr>
        <w:pStyle w:val="Prrafodelista"/>
        <w:numPr>
          <w:ilvl w:val="0"/>
          <w:numId w:val="2"/>
        </w:numPr>
      </w:pPr>
      <w:r w:rsidRPr="00791D37">
        <w:t>Generar o implementar los siguientes paquetes de comandos:</w:t>
      </w:r>
    </w:p>
    <w:p w14:paraId="462FBABD" w14:textId="77777777" w:rsidR="00B62082" w:rsidRPr="00791D37" w:rsidRDefault="00B62082" w:rsidP="00791D37">
      <w:pPr>
        <w:pStyle w:val="Prrafodelista"/>
        <w:numPr>
          <w:ilvl w:val="1"/>
          <w:numId w:val="2"/>
        </w:numPr>
      </w:pPr>
      <w:r w:rsidRPr="00791D37">
        <w:t>Solicitud de Asociación.</w:t>
      </w:r>
    </w:p>
    <w:p w14:paraId="301BACD1" w14:textId="77777777" w:rsidR="00B62082" w:rsidRPr="00791D37" w:rsidRDefault="00B62082" w:rsidP="00791D37">
      <w:pPr>
        <w:pStyle w:val="Prrafodelista"/>
        <w:numPr>
          <w:ilvl w:val="1"/>
          <w:numId w:val="2"/>
        </w:numPr>
      </w:pPr>
      <w:r w:rsidRPr="00791D37">
        <w:t>Respuesta a Asociación.</w:t>
      </w:r>
    </w:p>
    <w:p w14:paraId="30C1A4B2" w14:textId="77777777" w:rsidR="00B62082" w:rsidRPr="00791D37" w:rsidRDefault="00B62082" w:rsidP="00791D37">
      <w:pPr>
        <w:pStyle w:val="Prrafodelista"/>
        <w:numPr>
          <w:ilvl w:val="1"/>
          <w:numId w:val="2"/>
        </w:numPr>
      </w:pPr>
      <w:r w:rsidRPr="00791D37">
        <w:t>Solicitud de Desasociación, conflicto con PAD ID.</w:t>
      </w:r>
    </w:p>
    <w:p w14:paraId="0FD8012E" w14:textId="77777777" w:rsidR="00B62082" w:rsidRPr="00791D37" w:rsidRDefault="00B62082" w:rsidP="00791D37">
      <w:pPr>
        <w:pStyle w:val="Prrafodelista"/>
        <w:numPr>
          <w:ilvl w:val="1"/>
          <w:numId w:val="2"/>
        </w:numPr>
      </w:pPr>
      <w:r w:rsidRPr="00791D37">
        <w:t>Notificación de huérfanos.</w:t>
      </w:r>
    </w:p>
    <w:p w14:paraId="6CB2043F" w14:textId="77777777" w:rsidR="00B62082" w:rsidRPr="00791D37" w:rsidRDefault="00B62082" w:rsidP="00791D37">
      <w:pPr>
        <w:pStyle w:val="Prrafodelista"/>
        <w:numPr>
          <w:ilvl w:val="1"/>
          <w:numId w:val="2"/>
        </w:numPr>
      </w:pPr>
      <w:r w:rsidRPr="00791D37">
        <w:t>Realineación de Coordinadores.</w:t>
      </w:r>
    </w:p>
    <w:p w14:paraId="0459CA1E" w14:textId="77777777" w:rsidR="00B62082" w:rsidRPr="00791D37" w:rsidRDefault="00B62082" w:rsidP="00791D37">
      <w:pPr>
        <w:pStyle w:val="Prrafodelista"/>
        <w:numPr>
          <w:ilvl w:val="1"/>
          <w:numId w:val="2"/>
        </w:numPr>
      </w:pPr>
      <w:r w:rsidRPr="00791D37">
        <w:t>Modo Coordinador de PAN FDD.</w:t>
      </w:r>
    </w:p>
    <w:p w14:paraId="03ABA3AA" w14:textId="77777777" w:rsidR="00B62082" w:rsidRPr="00791D37" w:rsidRDefault="00B62082" w:rsidP="00791D37">
      <w:pPr>
        <w:pStyle w:val="Prrafodelista"/>
        <w:numPr>
          <w:ilvl w:val="0"/>
          <w:numId w:val="2"/>
        </w:numPr>
      </w:pPr>
      <w:r w:rsidRPr="00791D37">
        <w:t>Direccionamiento 00 para paquetes de Datos o comandos MAC.</w:t>
      </w:r>
    </w:p>
    <w:p w14:paraId="6AB25E29" w14:textId="77777777" w:rsidR="00B62082" w:rsidRPr="00791D37" w:rsidRDefault="00B62082" w:rsidP="00791D37">
      <w:pPr>
        <w:pStyle w:val="Prrafodelista"/>
        <w:numPr>
          <w:ilvl w:val="0"/>
          <w:numId w:val="2"/>
        </w:numPr>
      </w:pPr>
      <w:r w:rsidRPr="00791D37">
        <w:t>Cualquier otro paquete de opciones de seguridad, excepto las mencionadas en la configuración de la PAN.</w:t>
      </w:r>
    </w:p>
    <w:p w14:paraId="57D34DF1" w14:textId="77777777" w:rsidR="00B62082" w:rsidRPr="00791D37" w:rsidRDefault="00B62082" w:rsidP="00791D37">
      <w:r w:rsidRPr="00791D37">
        <w:t>El datagrama que hace el Establecimiento del Enlace MAC (MLE) puede ser o no seguro. Para un MLE seguro, se indica con un byte inicial de valor 0, seguido de un byte de cabecera auxiliar, mientras que cuando no es seguro, el valor del byte inicial es 255 y no tiene ningún byte de cabecera auxiliar.</w:t>
      </w:r>
    </w:p>
    <w:p w14:paraId="60620AD6" w14:textId="77777777" w:rsidR="00B62082" w:rsidRPr="00791D37" w:rsidRDefault="00B62082" w:rsidP="00791D37">
      <w:r w:rsidRPr="00791D37">
        <w:t>En Thread hay 18 MLE datagramas de comandos genéricos disponibles, los cuales tratan varios aspectos de establecer enlaces, solicitudes de datos, enrutamiento y descubrimiento de nodos vecinos. Estos comandos MLE pueden ser secuenciados para tareas de alto nivel.</w:t>
      </w:r>
    </w:p>
    <w:p w14:paraId="2C46B059" w14:textId="1DF407C3" w:rsidR="00B62082" w:rsidRPr="00791D37" w:rsidRDefault="00B62082" w:rsidP="00791D37">
      <w:r w:rsidRPr="00791D37">
        <w:t xml:space="preserve">La estructura del paquete MAC de IEEE 802.15.4-2006 (sección 7.2.1) </w:t>
      </w:r>
      <w:r w:rsidRPr="00791D37">
        <w:fldChar w:fldCharType="begin" w:fldLock="1"/>
      </w:r>
      <w:r w:rsidR="00AD1498" w:rsidRPr="00791D37">
        <w:instrText>ADDIN CSL_CITATION {"citationItems":[{"id":"ITEM-1","itemData":{"author":[{"dropping-particle":"","family":"IEEE Std 802.15.4","given":"","non-dropping-particle":"","parse-names":false,"suffix":""}],"id":"ITEM-1","issued":{"date-parts":[["2006"]]},"title":"IEEE Standards, Part 15.4: Wireless Medium Access Control (MAC) and Physical Layer (PHY) Specifications for Low- Rate Wireless Personal Area Networks (WPANs),","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Pr="00791D37">
        <w:fldChar w:fldCharType="separate"/>
      </w:r>
      <w:r w:rsidR="00AD1498" w:rsidRPr="00791D37">
        <w:rPr>
          <w:noProof/>
        </w:rPr>
        <w:t>[15]</w:t>
      </w:r>
      <w:r w:rsidRPr="00791D37">
        <w:fldChar w:fldCharType="end"/>
      </w:r>
      <w:r w:rsidRPr="00791D37">
        <w:t xml:space="preserve"> es la siguiente:</w:t>
      </w:r>
    </w:p>
    <w:p w14:paraId="2EE822CB" w14:textId="77777777" w:rsidR="00B62082" w:rsidRPr="00791D37" w:rsidRDefault="00B62082"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657"/>
        <w:gridCol w:w="1036"/>
        <w:gridCol w:w="669"/>
        <w:gridCol w:w="1036"/>
        <w:gridCol w:w="669"/>
        <w:gridCol w:w="1093"/>
        <w:gridCol w:w="657"/>
        <w:gridCol w:w="779"/>
      </w:tblGrid>
      <w:tr w:rsidR="00B62082" w:rsidRPr="00791D37" w14:paraId="62DDDAFD" w14:textId="77777777" w:rsidTr="008F166F">
        <w:trPr>
          <w:jc w:val="center"/>
        </w:trPr>
        <w:tc>
          <w:tcPr>
            <w:tcW w:w="632" w:type="dxa"/>
          </w:tcPr>
          <w:p w14:paraId="1A8BA522" w14:textId="77777777" w:rsidR="00B62082" w:rsidRPr="00791D37" w:rsidRDefault="00B62082" w:rsidP="006242EF">
            <w:pPr>
              <w:jc w:val="center"/>
            </w:pPr>
            <w:r w:rsidRPr="00791D37">
              <w:t>FC</w:t>
            </w:r>
          </w:p>
        </w:tc>
        <w:tc>
          <w:tcPr>
            <w:tcW w:w="657" w:type="dxa"/>
          </w:tcPr>
          <w:p w14:paraId="7A4AC597" w14:textId="77777777" w:rsidR="00B62082" w:rsidRPr="00791D37" w:rsidRDefault="00B62082" w:rsidP="006242EF">
            <w:pPr>
              <w:jc w:val="center"/>
            </w:pPr>
            <w:r w:rsidRPr="00791D37">
              <w:t>SQ</w:t>
            </w:r>
          </w:p>
        </w:tc>
        <w:tc>
          <w:tcPr>
            <w:tcW w:w="1036" w:type="dxa"/>
          </w:tcPr>
          <w:p w14:paraId="218B338F" w14:textId="77777777" w:rsidR="00B62082" w:rsidRPr="00791D37" w:rsidRDefault="00B62082" w:rsidP="006242EF">
            <w:pPr>
              <w:jc w:val="center"/>
            </w:pPr>
            <w:r w:rsidRPr="00791D37">
              <w:t>DstPID</w:t>
            </w:r>
          </w:p>
        </w:tc>
        <w:tc>
          <w:tcPr>
            <w:tcW w:w="669" w:type="dxa"/>
          </w:tcPr>
          <w:p w14:paraId="7445B89B" w14:textId="77777777" w:rsidR="00B62082" w:rsidRPr="00791D37" w:rsidRDefault="00B62082" w:rsidP="006242EF">
            <w:pPr>
              <w:jc w:val="center"/>
            </w:pPr>
            <w:r w:rsidRPr="00791D37">
              <w:t>Dst</w:t>
            </w:r>
          </w:p>
        </w:tc>
        <w:tc>
          <w:tcPr>
            <w:tcW w:w="1036" w:type="dxa"/>
          </w:tcPr>
          <w:p w14:paraId="31C81356" w14:textId="77777777" w:rsidR="00B62082" w:rsidRPr="00791D37" w:rsidRDefault="00B62082" w:rsidP="006242EF">
            <w:pPr>
              <w:jc w:val="center"/>
            </w:pPr>
            <w:r w:rsidRPr="00791D37">
              <w:t>SrcPID</w:t>
            </w:r>
          </w:p>
        </w:tc>
        <w:tc>
          <w:tcPr>
            <w:tcW w:w="669" w:type="dxa"/>
          </w:tcPr>
          <w:p w14:paraId="639A9BFD" w14:textId="77777777" w:rsidR="00B62082" w:rsidRPr="00791D37" w:rsidRDefault="00B62082" w:rsidP="006242EF">
            <w:pPr>
              <w:jc w:val="center"/>
            </w:pPr>
            <w:r w:rsidRPr="00791D37">
              <w:t>Src</w:t>
            </w:r>
          </w:p>
        </w:tc>
        <w:tc>
          <w:tcPr>
            <w:tcW w:w="1093" w:type="dxa"/>
          </w:tcPr>
          <w:p w14:paraId="3D5F1945" w14:textId="77777777" w:rsidR="00B62082" w:rsidRPr="00791D37" w:rsidRDefault="00B62082" w:rsidP="006242EF">
            <w:pPr>
              <w:jc w:val="center"/>
            </w:pPr>
            <w:r w:rsidRPr="00791D37">
              <w:t>AuxSec</w:t>
            </w:r>
          </w:p>
        </w:tc>
        <w:tc>
          <w:tcPr>
            <w:tcW w:w="657" w:type="dxa"/>
          </w:tcPr>
          <w:p w14:paraId="0459362D" w14:textId="77777777" w:rsidR="00B62082" w:rsidRPr="00791D37" w:rsidRDefault="00B62082" w:rsidP="006242EF">
            <w:pPr>
              <w:jc w:val="center"/>
            </w:pPr>
            <w:r w:rsidRPr="00791D37">
              <w:t>UD</w:t>
            </w:r>
          </w:p>
        </w:tc>
        <w:tc>
          <w:tcPr>
            <w:tcW w:w="779" w:type="dxa"/>
          </w:tcPr>
          <w:p w14:paraId="6D80021C" w14:textId="77777777" w:rsidR="00B62082" w:rsidRPr="00791D37" w:rsidRDefault="00B62082" w:rsidP="006242EF">
            <w:pPr>
              <w:keepNext/>
              <w:jc w:val="center"/>
            </w:pPr>
            <w:r w:rsidRPr="00791D37">
              <w:t>FCS</w:t>
            </w:r>
          </w:p>
        </w:tc>
      </w:tr>
    </w:tbl>
    <w:p w14:paraId="35F9CBCF" w14:textId="046630A2" w:rsidR="006242EF" w:rsidRDefault="006242EF" w:rsidP="006242EF">
      <w:pPr>
        <w:pStyle w:val="Descripcin"/>
        <w:jc w:val="center"/>
      </w:pPr>
      <w:bookmarkStart w:id="2672" w:name="_Toc81762095"/>
      <w:r>
        <w:t xml:space="preserve">Tabla </w:t>
      </w:r>
      <w:fldSimple w:instr=" SEQ Tabla \* ARABIC ">
        <w:r w:rsidR="003E5AE5">
          <w:rPr>
            <w:noProof/>
          </w:rPr>
          <w:t>3</w:t>
        </w:r>
      </w:fldSimple>
      <w:r>
        <w:t xml:space="preserve"> </w:t>
      </w:r>
      <w:r w:rsidRPr="00F365E2">
        <w:t>MAC Layer Frame</w:t>
      </w:r>
      <w:bookmarkEnd w:id="2672"/>
    </w:p>
    <w:p w14:paraId="66A43020" w14:textId="77777777" w:rsidR="006242EF" w:rsidRPr="006242EF" w:rsidRDefault="006242EF" w:rsidP="006242EF"/>
    <w:p w14:paraId="1968ED7D" w14:textId="77777777" w:rsidR="00B62082" w:rsidRPr="00791D37" w:rsidRDefault="00B62082" w:rsidP="00791D37">
      <w:pPr>
        <w:pStyle w:val="Prrafodelista"/>
        <w:numPr>
          <w:ilvl w:val="0"/>
          <w:numId w:val="2"/>
        </w:numPr>
      </w:pPr>
      <w:r w:rsidRPr="00791D37">
        <w:rPr>
          <w:b/>
          <w:bCs/>
        </w:rPr>
        <w:t xml:space="preserve">FC </w:t>
      </w:r>
      <w:r w:rsidRPr="00791D37">
        <w:sym w:font="Wingdings" w:char="F0E0"/>
      </w:r>
      <w:r w:rsidRPr="00791D37">
        <w:t xml:space="preserve"> Frame Control (2 bytes).</w:t>
      </w:r>
    </w:p>
    <w:p w14:paraId="696B9479" w14:textId="77777777" w:rsidR="00B62082" w:rsidRPr="00791D37" w:rsidRDefault="00B62082" w:rsidP="00791D37">
      <w:pPr>
        <w:pStyle w:val="Prrafodelista"/>
        <w:numPr>
          <w:ilvl w:val="0"/>
          <w:numId w:val="2"/>
        </w:numPr>
      </w:pPr>
      <w:r w:rsidRPr="00791D37">
        <w:rPr>
          <w:b/>
          <w:bCs/>
        </w:rPr>
        <w:t>SQ</w:t>
      </w:r>
      <w:r w:rsidRPr="00791D37">
        <w:t xml:space="preserve"> </w:t>
      </w:r>
      <w:r w:rsidRPr="00791D37">
        <w:sym w:font="Wingdings" w:char="F0E0"/>
      </w:r>
      <w:r w:rsidRPr="00791D37">
        <w:t xml:space="preserve"> Sequence number (1 byte).</w:t>
      </w:r>
    </w:p>
    <w:p w14:paraId="5F2BCB69" w14:textId="77777777" w:rsidR="00B62082" w:rsidRPr="00791D37" w:rsidRDefault="00B62082" w:rsidP="00791D37">
      <w:pPr>
        <w:pStyle w:val="Prrafodelista"/>
        <w:numPr>
          <w:ilvl w:val="0"/>
          <w:numId w:val="2"/>
        </w:numPr>
      </w:pPr>
      <w:r w:rsidRPr="00791D37">
        <w:rPr>
          <w:b/>
          <w:bCs/>
        </w:rPr>
        <w:t xml:space="preserve">DstPID </w:t>
      </w:r>
      <w:r w:rsidRPr="00791D37">
        <w:rPr>
          <w:b/>
          <w:bCs/>
        </w:rPr>
        <w:sym w:font="Wingdings" w:char="F0E0"/>
      </w:r>
      <w:r w:rsidRPr="00791D37">
        <w:rPr>
          <w:b/>
          <w:bCs/>
        </w:rPr>
        <w:t xml:space="preserve"> </w:t>
      </w:r>
      <w:r w:rsidRPr="00791D37">
        <w:t>Destination PID (0/2 bytes).</w:t>
      </w:r>
    </w:p>
    <w:p w14:paraId="2E2752BD" w14:textId="77777777" w:rsidR="00B62082" w:rsidRPr="00791D37" w:rsidRDefault="00B62082" w:rsidP="00791D37">
      <w:pPr>
        <w:pStyle w:val="Prrafodelista"/>
        <w:numPr>
          <w:ilvl w:val="0"/>
          <w:numId w:val="2"/>
        </w:numPr>
      </w:pPr>
      <w:r w:rsidRPr="00791D37">
        <w:rPr>
          <w:b/>
          <w:bCs/>
        </w:rPr>
        <w:t xml:space="preserve">Dst </w:t>
      </w:r>
      <w:r w:rsidRPr="00791D37">
        <w:rPr>
          <w:b/>
          <w:bCs/>
        </w:rPr>
        <w:sym w:font="Wingdings" w:char="F0E0"/>
      </w:r>
      <w:r w:rsidRPr="00791D37">
        <w:rPr>
          <w:b/>
          <w:bCs/>
        </w:rPr>
        <w:t xml:space="preserve"> </w:t>
      </w:r>
      <w:r w:rsidRPr="00791D37">
        <w:t>Destination Address (0/2/8 bytes).</w:t>
      </w:r>
    </w:p>
    <w:p w14:paraId="359DDD19" w14:textId="77777777" w:rsidR="00B62082" w:rsidRPr="00791D37" w:rsidRDefault="00B62082" w:rsidP="00791D37">
      <w:pPr>
        <w:pStyle w:val="Prrafodelista"/>
        <w:numPr>
          <w:ilvl w:val="0"/>
          <w:numId w:val="2"/>
        </w:numPr>
        <w:rPr>
          <w:lang w:val="en-GB"/>
        </w:rPr>
      </w:pPr>
      <w:r w:rsidRPr="00791D37">
        <w:rPr>
          <w:b/>
          <w:bCs/>
          <w:lang w:val="en-GB"/>
        </w:rPr>
        <w:t xml:space="preserve">SrcPID </w:t>
      </w:r>
      <w:r w:rsidRPr="00791D37">
        <w:rPr>
          <w:b/>
          <w:bCs/>
        </w:rPr>
        <w:sym w:font="Wingdings" w:char="F0E0"/>
      </w:r>
      <w:r w:rsidRPr="00791D37">
        <w:rPr>
          <w:b/>
          <w:bCs/>
          <w:lang w:val="en-GB"/>
        </w:rPr>
        <w:t xml:space="preserve"> </w:t>
      </w:r>
      <w:r w:rsidRPr="00791D37">
        <w:rPr>
          <w:lang w:val="en-GB"/>
        </w:rPr>
        <w:t xml:space="preserve"> Source PAN ID (0/2 bytes).</w:t>
      </w:r>
    </w:p>
    <w:p w14:paraId="0437EA04" w14:textId="77777777" w:rsidR="00B62082" w:rsidRPr="00791D37" w:rsidRDefault="00B62082" w:rsidP="00791D37">
      <w:pPr>
        <w:pStyle w:val="Prrafodelista"/>
        <w:numPr>
          <w:ilvl w:val="0"/>
          <w:numId w:val="2"/>
        </w:numPr>
        <w:rPr>
          <w:lang w:val="en-GB"/>
        </w:rPr>
      </w:pPr>
      <w:r w:rsidRPr="00791D37">
        <w:rPr>
          <w:b/>
          <w:bCs/>
          <w:lang w:val="en-GB"/>
        </w:rPr>
        <w:t xml:space="preserve">Src </w:t>
      </w:r>
      <w:r w:rsidRPr="00791D37">
        <w:rPr>
          <w:b/>
          <w:bCs/>
          <w:lang w:val="en-GB"/>
        </w:rPr>
        <w:sym w:font="Wingdings" w:char="F0E0"/>
      </w:r>
      <w:r w:rsidRPr="00791D37">
        <w:rPr>
          <w:b/>
          <w:bCs/>
          <w:lang w:val="en-GB"/>
        </w:rPr>
        <w:t xml:space="preserve"> </w:t>
      </w:r>
      <w:r w:rsidRPr="00791D37">
        <w:rPr>
          <w:lang w:val="en-GB"/>
        </w:rPr>
        <w:t>Source Address (0/2/8 bytes).</w:t>
      </w:r>
    </w:p>
    <w:p w14:paraId="70195E70" w14:textId="77777777" w:rsidR="00B62082" w:rsidRPr="00791D37" w:rsidRDefault="00B62082" w:rsidP="00791D37">
      <w:pPr>
        <w:pStyle w:val="Prrafodelista"/>
        <w:numPr>
          <w:ilvl w:val="0"/>
          <w:numId w:val="2"/>
        </w:numPr>
      </w:pPr>
      <w:r w:rsidRPr="00791D37">
        <w:rPr>
          <w:b/>
          <w:bCs/>
          <w:lang w:val="en-GB"/>
        </w:rPr>
        <w:t xml:space="preserve">AuxSec </w:t>
      </w:r>
      <w:r w:rsidRPr="00791D37">
        <w:rPr>
          <w:b/>
          <w:bCs/>
          <w:lang w:val="en-GB"/>
        </w:rPr>
        <w:sym w:font="Wingdings" w:char="F0E0"/>
      </w:r>
      <w:r w:rsidRPr="00791D37">
        <w:rPr>
          <w:b/>
          <w:bCs/>
          <w:lang w:val="en-GB"/>
        </w:rPr>
        <w:t xml:space="preserve"> </w:t>
      </w:r>
      <w:r w:rsidRPr="00791D37">
        <w:rPr>
          <w:lang w:val="en-GB"/>
        </w:rPr>
        <w:t xml:space="preserve">Auxiliary Security Header (0/5/6/10/14 bytes). </w:t>
      </w:r>
      <w:r w:rsidRPr="00791D37">
        <w:t>Contiene también los campos de Control de Seguridad (Security Control), un contador de paquete (Frame Counter) y un Identificador de Clave (Key Identifier).</w:t>
      </w:r>
    </w:p>
    <w:p w14:paraId="1848D75D" w14:textId="77777777" w:rsidR="00B62082" w:rsidRPr="00791D37" w:rsidRDefault="00B62082" w:rsidP="00791D37">
      <w:pPr>
        <w:pStyle w:val="Prrafodelista"/>
        <w:numPr>
          <w:ilvl w:val="0"/>
          <w:numId w:val="2"/>
        </w:numPr>
        <w:rPr>
          <w:lang w:val="en-GB"/>
        </w:rPr>
      </w:pPr>
      <w:r w:rsidRPr="00791D37">
        <w:rPr>
          <w:b/>
          <w:bCs/>
          <w:lang w:val="en-GB"/>
        </w:rPr>
        <w:lastRenderedPageBreak/>
        <w:t xml:space="preserve">UD </w:t>
      </w:r>
      <w:r w:rsidRPr="00791D37">
        <w:rPr>
          <w:b/>
          <w:bCs/>
          <w:lang w:val="en-GB"/>
        </w:rPr>
        <w:sym w:font="Wingdings" w:char="F0E0"/>
      </w:r>
      <w:r w:rsidRPr="00791D37">
        <w:rPr>
          <w:b/>
          <w:bCs/>
          <w:lang w:val="en-GB"/>
        </w:rPr>
        <w:t xml:space="preserve"> </w:t>
      </w:r>
      <w:r w:rsidRPr="00791D37">
        <w:rPr>
          <w:lang w:val="en-GB"/>
        </w:rPr>
        <w:t>User data (variable bytes).</w:t>
      </w:r>
    </w:p>
    <w:p w14:paraId="3D7ADB2F" w14:textId="77777777" w:rsidR="00B62082" w:rsidRPr="00791D37" w:rsidRDefault="00B62082" w:rsidP="00791D37">
      <w:pPr>
        <w:pStyle w:val="Prrafodelista"/>
        <w:numPr>
          <w:ilvl w:val="0"/>
          <w:numId w:val="2"/>
        </w:numPr>
        <w:rPr>
          <w:lang w:val="en-GB"/>
        </w:rPr>
      </w:pPr>
      <w:r w:rsidRPr="00791D37">
        <w:rPr>
          <w:b/>
          <w:bCs/>
          <w:lang w:val="en-GB"/>
        </w:rPr>
        <w:t xml:space="preserve">FCS </w:t>
      </w:r>
      <w:r w:rsidRPr="00791D37">
        <w:rPr>
          <w:b/>
          <w:bCs/>
          <w:lang w:val="en-GB"/>
        </w:rPr>
        <w:sym w:font="Wingdings" w:char="F0E0"/>
      </w:r>
      <w:r w:rsidRPr="00791D37">
        <w:rPr>
          <w:b/>
          <w:bCs/>
          <w:lang w:val="en-GB"/>
        </w:rPr>
        <w:t xml:space="preserve"> </w:t>
      </w:r>
      <w:r w:rsidRPr="00791D37">
        <w:rPr>
          <w:lang w:val="en-GB"/>
        </w:rPr>
        <w:t>ITU-T-CRC-16 (2 bytes).</w:t>
      </w:r>
    </w:p>
    <w:p w14:paraId="2D377018" w14:textId="77777777" w:rsidR="00B62082" w:rsidRPr="00791D37" w:rsidRDefault="00B62082" w:rsidP="00791D37">
      <w:pPr>
        <w:rPr>
          <w:lang w:val="en-GB"/>
        </w:rPr>
      </w:pPr>
    </w:p>
    <w:p w14:paraId="42D41047" w14:textId="55A3F074" w:rsidR="00B62082" w:rsidRPr="00791D37" w:rsidRDefault="00845295" w:rsidP="00FE1EC4">
      <w:pPr>
        <w:pStyle w:val="Ttulo4"/>
      </w:pPr>
      <w:bookmarkStart w:id="2673" w:name="_Toc81499364"/>
      <w:bookmarkStart w:id="2674" w:name="_Toc81765224"/>
      <w:r w:rsidRPr="00791D37">
        <w:t xml:space="preserve">CAPA DE ADAPTACIÓN </w:t>
      </w:r>
      <w:r w:rsidR="00B62082" w:rsidRPr="00791D37">
        <w:t xml:space="preserve">6LoWPAN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2673"/>
      <w:r w:rsidR="00AD1498" w:rsidRPr="00791D37">
        <w:rPr>
          <w:noProof/>
        </w:rPr>
        <w:t>[12]</w:t>
      </w:r>
      <w:bookmarkEnd w:id="2674"/>
      <w:r w:rsidR="00B62082" w:rsidRPr="00791D37">
        <w:fldChar w:fldCharType="end"/>
      </w:r>
    </w:p>
    <w:p w14:paraId="5C81392D" w14:textId="77777777" w:rsidR="00B62082" w:rsidRPr="00791D37" w:rsidRDefault="00B62082" w:rsidP="00791D37"/>
    <w:p w14:paraId="647B54D4" w14:textId="113E7579" w:rsidR="00B62082" w:rsidRPr="00791D37" w:rsidRDefault="00B62082" w:rsidP="00791D37">
      <w:r w:rsidRPr="00791D37">
        <w:t xml:space="preserve">Thread usa IPv6 over Low-power Wireless Personal Area Network o 6LoWPAN, según se especifica en RFC 4944 </w:t>
      </w:r>
      <w:r w:rsidRPr="00791D37">
        <w:fldChar w:fldCharType="begin" w:fldLock="1"/>
      </w:r>
      <w:r w:rsidR="00AD1498" w:rsidRPr="00791D37">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791D37">
        <w:fldChar w:fldCharType="separate"/>
      </w:r>
      <w:r w:rsidR="00AD1498" w:rsidRPr="00791D37">
        <w:rPr>
          <w:noProof/>
        </w:rPr>
        <w:t>[16]</w:t>
      </w:r>
      <w:r w:rsidRPr="00791D37">
        <w:fldChar w:fldCharType="end"/>
      </w:r>
      <w:r w:rsidRPr="00791D37">
        <w:t xml:space="preserve"> y RFC 6282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 xml:space="preserve">. 6LoWPAN permite el uso de IPv6 dentro de las PAN, a pesar de que Thread las implementa con unas restricciones menores. Esta capa permite la fragmentación y el reensamblaje de los paquetes IPv6 procedentes y destinados a la capa MAC. </w:t>
      </w:r>
    </w:p>
    <w:p w14:paraId="6A722EEA" w14:textId="77777777" w:rsidR="00B62082" w:rsidRPr="00791D37" w:rsidRDefault="00B62082" w:rsidP="00791D37">
      <w:r w:rsidRPr="00791D37">
        <w:t>Esta capa está diseñada para llevar el datagrama con enlaces restringidos, como el estándar IEEE 802.15.4, con anchos de banda limitados, pequeñas memorias, bajas potencias de consumo y transmisiones de un máximo de 250 kbps.</w:t>
      </w:r>
    </w:p>
    <w:p w14:paraId="397EC869" w14:textId="77777777" w:rsidR="00B62082" w:rsidRPr="00791D37" w:rsidRDefault="00B62082" w:rsidP="00791D37">
      <w:r w:rsidRPr="00791D37">
        <w:t>IEEE 802.15.4 especifica una MTU, unidad máxima de transmisión, de 127 bytes, de los cuales 80 octetos de los habilitados en la payload de la MAC están disponibles. 6LoWPAN también permite un encabezado de dirección de la malla admitiendo el reenvío sub-IP.</w:t>
      </w:r>
    </w:p>
    <w:p w14:paraId="4FDB3238" w14:textId="1CD8A717" w:rsidR="00B62082" w:rsidRPr="00791D37" w:rsidRDefault="00B62082" w:rsidP="00791D37">
      <w:r w:rsidRPr="00791D37">
        <w:t xml:space="preserve">Debido a la compresión de cabecera en datagramas IPv6, 6LoWPAN reduce bastante las cabeceras IPv6 y UDP a tan solo unos bytes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w:t>
      </w:r>
    </w:p>
    <w:p w14:paraId="27227286" w14:textId="77777777" w:rsidR="00B62082" w:rsidRPr="00791D37" w:rsidRDefault="00B62082" w:rsidP="00791D37"/>
    <w:p w14:paraId="6F9052E6" w14:textId="4BE21F4C" w:rsidR="00B62082" w:rsidRPr="00791D37" w:rsidRDefault="00845295" w:rsidP="00FE1EC4">
      <w:pPr>
        <w:pStyle w:val="Ttulo4"/>
      </w:pPr>
      <w:bookmarkStart w:id="2675" w:name="_Toc81499365"/>
      <w:bookmarkStart w:id="2676" w:name="_Toc81765225"/>
      <w:r w:rsidRPr="00791D37">
        <w:t xml:space="preserve">CAPA DE RED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2675"/>
      <w:r w:rsidR="00AD1498" w:rsidRPr="00791D37">
        <w:rPr>
          <w:noProof/>
        </w:rPr>
        <w:t>[12]</w:t>
      </w:r>
      <w:bookmarkEnd w:id="2676"/>
      <w:r w:rsidR="00B62082" w:rsidRPr="00791D37">
        <w:fldChar w:fldCharType="end"/>
      </w:r>
    </w:p>
    <w:p w14:paraId="0EC921B1" w14:textId="77777777" w:rsidR="00B62082" w:rsidRPr="00791D37" w:rsidRDefault="00B62082" w:rsidP="00791D37"/>
    <w:p w14:paraId="551E3893" w14:textId="0AFBDE9C" w:rsidR="00B62082" w:rsidRPr="00791D37" w:rsidRDefault="00B62082" w:rsidP="00791D37">
      <w:r w:rsidRPr="00791D37">
        <w:t xml:space="preserve">Los dispositivos Thread deben implementar la especificación IPv6, RFC 2460 </w:t>
      </w:r>
      <w:r w:rsidRPr="00791D37">
        <w:fldChar w:fldCharType="begin" w:fldLock="1"/>
      </w:r>
      <w:r w:rsidR="00AD1498" w:rsidRPr="00791D37">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Pr="00791D37">
        <w:fldChar w:fldCharType="separate"/>
      </w:r>
      <w:r w:rsidR="00AD1498" w:rsidRPr="00791D37">
        <w:rPr>
          <w:noProof/>
        </w:rPr>
        <w:t>[18]</w:t>
      </w:r>
      <w:r w:rsidRPr="00791D37">
        <w:fldChar w:fldCharType="end"/>
      </w:r>
      <w:r w:rsidRPr="00791D37">
        <w:t xml:space="preserve">, al igual que la arquitectura de direccionamiento IPv6, RFC 4291 </w:t>
      </w:r>
      <w:r w:rsidRPr="00791D37">
        <w:fldChar w:fldCharType="begin" w:fldLock="1"/>
      </w:r>
      <w:r w:rsidR="00AD1498" w:rsidRPr="00791D37">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Pr="00791D37">
        <w:fldChar w:fldCharType="separate"/>
      </w:r>
      <w:r w:rsidR="00AD1498" w:rsidRPr="00791D37">
        <w:rPr>
          <w:noProof/>
        </w:rPr>
        <w:t>[19]</w:t>
      </w:r>
      <w:r w:rsidRPr="00791D37">
        <w:fldChar w:fldCharType="end"/>
      </w:r>
      <w:r w:rsidRPr="00791D37">
        <w:t>. Thread usa dos campos para el direccionamiento.</w:t>
      </w:r>
    </w:p>
    <w:p w14:paraId="036D3EDD" w14:textId="77777777" w:rsidR="00B62082" w:rsidRPr="00791D37" w:rsidRDefault="00B62082" w:rsidP="00791D37">
      <w:pPr>
        <w:pStyle w:val="Prrafodelista"/>
        <w:numPr>
          <w:ilvl w:val="0"/>
          <w:numId w:val="2"/>
        </w:numPr>
      </w:pPr>
      <w:r w:rsidRPr="00791D37">
        <w:t>Enlace Local, el cuál es accesible en una transmisión de radio.</w:t>
      </w:r>
    </w:p>
    <w:p w14:paraId="11116780" w14:textId="77777777" w:rsidR="00B62082" w:rsidRPr="00791D37" w:rsidRDefault="00B62082" w:rsidP="00791D37">
      <w:pPr>
        <w:pStyle w:val="Prrafodelista"/>
        <w:numPr>
          <w:ilvl w:val="0"/>
          <w:numId w:val="2"/>
        </w:numPr>
      </w:pPr>
      <w:r w:rsidRPr="00791D37">
        <w:t>Ámbito Local, el cuál es accesible dentro de la PAN mediante saltos.</w:t>
      </w:r>
    </w:p>
    <w:p w14:paraId="63BC4A5A" w14:textId="1108E32A" w:rsidR="00B62082" w:rsidRPr="00791D37" w:rsidRDefault="00B62082" w:rsidP="00791D37">
      <w:r w:rsidRPr="00791D37">
        <w:t xml:space="preserve">Los dispositivos Thread deben admitir una dirección de enlace local y al menos dos direcciones de Ámbito Local para uso de comunicaciones internas a la PAN. Si hay disponibilidad de recursos, los dispositivos Thread podrían admitir direcciones IPv6 adicionales como la Unique Local Address (ULA) y la Global Unique Address (GUA). También deberán soportarse también direcciones Multicast de Enlace Local y de internas de la </w:t>
      </w:r>
      <w:del w:id="2677" w:author="JORGE CONTRERAS ORTIZ" w:date="2021-09-05T18:53:00Z">
        <w:r w:rsidRPr="00791D37" w:rsidDel="008C2FD4">
          <w:delText>malla</w:delText>
        </w:r>
      </w:del>
      <w:ins w:id="2678" w:author="JORGE CONTRERAS ORTIZ" w:date="2021-09-05T18:53:00Z">
        <w:r w:rsidR="008C2FD4">
          <w:t>red</w:t>
        </w:r>
      </w:ins>
      <w:r w:rsidRPr="00791D37">
        <w:t>.</w:t>
      </w:r>
    </w:p>
    <w:p w14:paraId="497D4905" w14:textId="06055250" w:rsidR="00B62082" w:rsidRPr="00791D37" w:rsidRDefault="00B62082" w:rsidP="00791D37">
      <w:r w:rsidRPr="00791D37">
        <w:t xml:space="preserve">Las direcciones Unicast IPv6 son usadas para el uso interno de la </w:t>
      </w:r>
      <w:del w:id="2679" w:author="JORGE CONTRERAS ORTIZ" w:date="2021-09-05T18:53:00Z">
        <w:r w:rsidRPr="00791D37" w:rsidDel="008C2FD4">
          <w:delText>malla</w:delText>
        </w:r>
      </w:del>
      <w:ins w:id="2680" w:author="JORGE CONTRERAS ORTIZ" w:date="2021-09-05T18:53:00Z">
        <w:r w:rsidR="008C2FD4">
          <w:t>red</w:t>
        </w:r>
      </w:ins>
      <w:r w:rsidRPr="00791D37">
        <w:t xml:space="preserve">. Las Unicast pueden ser localizadores de enrutamientos, localizador de cualquier tipo (Líder, DHCPv6, Servicio, </w:t>
      </w:r>
      <w:ins w:id="2681" w:author="JORGE CONTRERAS ORTIZ" w:date="2021-09-05T19:04:00Z">
        <w:r w:rsidR="006E3638" w:rsidRPr="00791D37">
          <w:t>Commission</w:t>
        </w:r>
        <w:r w:rsidR="006E3638">
          <w:t>ing</w:t>
        </w:r>
      </w:ins>
      <w:del w:id="2682" w:author="JORGE CONTRERAS ORTIZ" w:date="2021-09-05T19:04:00Z">
        <w:r w:rsidRPr="00791D37" w:rsidDel="006E3638">
          <w:delText>Commision</w:delText>
        </w:r>
      </w:del>
      <w:r w:rsidRPr="00791D37">
        <w:t>, Descubrimiento de Vecinos) o incluso Identifcador de Punto Final (EID – Endpoint Identifier).</w:t>
      </w:r>
    </w:p>
    <w:p w14:paraId="666714FD" w14:textId="0D86B82E" w:rsidR="00B62082" w:rsidRPr="00791D37" w:rsidRDefault="00B62082" w:rsidP="00791D37">
      <w:r w:rsidRPr="00791D37">
        <w:t xml:space="preserve">Las redes Thread no depende del Protocolo de Configuración de Host Dinámico v6 (DHCPv6), por lo que los dispositivos no tendrán que implementarlo. Lo que </w:t>
      </w:r>
      <w:del w:id="2683" w:author="JORGE CONTRERAS ORTIZ" w:date="2021-09-05T18:54:00Z">
        <w:r w:rsidRPr="00791D37" w:rsidDel="008C2FD4">
          <w:delText>si</w:delText>
        </w:r>
      </w:del>
      <w:ins w:id="2684" w:author="JORGE CONTRERAS ORTIZ" w:date="2021-09-05T18:54:00Z">
        <w:r w:rsidR="008C2FD4" w:rsidRPr="00791D37">
          <w:t>sí</w:t>
        </w:r>
      </w:ins>
      <w:r w:rsidRPr="00791D37">
        <w:t xml:space="preserve"> que deberán implementar es el Protocolo para Control de Mensajes Internet (ICMPv6), RFC 4443 </w:t>
      </w:r>
      <w:r w:rsidRPr="00791D37">
        <w:fldChar w:fldCharType="begin" w:fldLock="1"/>
      </w:r>
      <w:r w:rsidR="00AD1498" w:rsidRPr="00791D37">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Pr="00791D37">
        <w:fldChar w:fldCharType="separate"/>
      </w:r>
      <w:r w:rsidR="00AD1498" w:rsidRPr="00791D37">
        <w:rPr>
          <w:noProof/>
        </w:rPr>
        <w:t>[20]</w:t>
      </w:r>
      <w:r w:rsidRPr="00791D37">
        <w:fldChar w:fldCharType="end"/>
      </w:r>
      <w:r w:rsidRPr="00791D37">
        <w:t>.</w:t>
      </w:r>
    </w:p>
    <w:p w14:paraId="1B9D1564" w14:textId="04548432" w:rsidR="00B62082" w:rsidRDefault="00B62082" w:rsidP="00791D37">
      <w:pPr>
        <w:rPr>
          <w:ins w:id="2685" w:author="JORGE CONTRERAS ORTIZ" w:date="2021-09-05T18:54:00Z"/>
        </w:rPr>
      </w:pPr>
    </w:p>
    <w:p w14:paraId="39603094" w14:textId="77777777" w:rsidR="008C2FD4" w:rsidRPr="00791D37" w:rsidRDefault="008C2FD4" w:rsidP="00791D37"/>
    <w:p w14:paraId="744A4AE2" w14:textId="1ACD662D" w:rsidR="00B62082" w:rsidRPr="00791D37" w:rsidRDefault="00B62082" w:rsidP="00FE1EC4">
      <w:pPr>
        <w:pStyle w:val="Ttulo4"/>
      </w:pPr>
      <w:r w:rsidRPr="00791D37">
        <w:lastRenderedPageBreak/>
        <w:t xml:space="preserve"> </w:t>
      </w:r>
      <w:bookmarkStart w:id="2686" w:name="_Toc81499366"/>
      <w:bookmarkStart w:id="2687" w:name="_Toc81765226"/>
      <w:r w:rsidR="008C2FD4" w:rsidRPr="00791D37">
        <w:t>PROTOCOLO DE ENRUTAMIENTO</w:t>
      </w:r>
      <w:bookmarkEnd w:id="2686"/>
      <w:bookmarkEnd w:id="2687"/>
    </w:p>
    <w:p w14:paraId="6127AAB9" w14:textId="77777777" w:rsidR="00B62082" w:rsidRPr="00791D37" w:rsidRDefault="00B62082" w:rsidP="00791D37"/>
    <w:p w14:paraId="49CD6754" w14:textId="26A0AC2B" w:rsidR="00B62082" w:rsidRPr="00791D37" w:rsidRDefault="00B62082" w:rsidP="00791D37">
      <w:r w:rsidRPr="00791D37">
        <w:t xml:space="preserve">Para el enrutamiento, Thread usa un simple protocolo de enrutamiento por vector de distancia. El enrutamiento dentro de la PAN está basado en RIPng (estándares RFC 2080 y RFC 1058). Los </w:t>
      </w:r>
      <w:del w:id="2688" w:author="JORGE CONTRERAS ORTIZ" w:date="2021-09-05T18:54:00Z">
        <w:r w:rsidRPr="00791D37" w:rsidDel="008C2FD4">
          <w:delText xml:space="preserve">rúters </w:delText>
        </w:r>
      </w:del>
      <w:ins w:id="2689" w:author="JORGE CONTRERAS ORTIZ" w:date="2021-09-05T18:54:00Z">
        <w:r w:rsidR="008C2FD4">
          <w:t>routers</w:t>
        </w:r>
        <w:r w:rsidR="008C2FD4" w:rsidRPr="00791D37">
          <w:t xml:space="preserve"> </w:t>
        </w:r>
      </w:ins>
      <w:r w:rsidRPr="00791D37">
        <w:t xml:space="preserve">de la PAN envían periódicamente sus “costes” de enrutamiento a todos los demás </w:t>
      </w:r>
      <w:ins w:id="2690" w:author="JORGE CONTRERAS ORTIZ" w:date="2021-09-05T18:54:00Z">
        <w:r w:rsidR="008C2FD4">
          <w:t>routers</w:t>
        </w:r>
        <w:r w:rsidR="008C2FD4" w:rsidRPr="00791D37">
          <w:t xml:space="preserve"> </w:t>
        </w:r>
      </w:ins>
      <w:del w:id="2691" w:author="JORGE CONTRERAS ORTIZ" w:date="2021-09-05T18:54:00Z">
        <w:r w:rsidRPr="00791D37" w:rsidDel="008C2FD4">
          <w:delText xml:space="preserve">rúters </w:delText>
        </w:r>
      </w:del>
      <w:r w:rsidRPr="00791D37">
        <w:t>junto con la calidad de enlace de un salto. Los costes de enrutamiento para un mensaje se sacarán de este último dato.</w:t>
      </w:r>
    </w:p>
    <w:p w14:paraId="6801DF79" w14:textId="0660E7D7" w:rsidR="00B62082" w:rsidRPr="00791D37" w:rsidRDefault="00B62082" w:rsidP="00791D37">
      <w:r w:rsidRPr="00791D37">
        <w:t xml:space="preserve">Cada </w:t>
      </w:r>
      <w:ins w:id="2692" w:author="JORGE CONTRERAS ORTIZ" w:date="2021-09-05T18:54:00Z">
        <w:r w:rsidR="008C2FD4">
          <w:t xml:space="preserve">router </w:t>
        </w:r>
      </w:ins>
      <w:del w:id="2693" w:author="JORGE CONTRERAS ORTIZ" w:date="2021-09-05T18:54:00Z">
        <w:r w:rsidRPr="00791D37" w:rsidDel="008C2FD4">
          <w:delText xml:space="preserve">rúter </w:delText>
        </w:r>
      </w:del>
      <w:r w:rsidRPr="00791D37">
        <w:t>crea y mantiene una base de datos con los enrutamientos por cada interfaz que usa enrutamientos por distancias. Estas bases contienen:</w:t>
      </w:r>
    </w:p>
    <w:p w14:paraId="2AE71C9E" w14:textId="77777777" w:rsidR="00B62082" w:rsidRPr="00791D37" w:rsidRDefault="00B62082" w:rsidP="00791D37">
      <w:pPr>
        <w:pStyle w:val="Prrafodelista"/>
        <w:numPr>
          <w:ilvl w:val="0"/>
          <w:numId w:val="2"/>
        </w:numPr>
      </w:pPr>
      <w:r w:rsidRPr="00791D37">
        <w:t>Id del rúter.</w:t>
      </w:r>
    </w:p>
    <w:p w14:paraId="7F41B64E" w14:textId="77777777" w:rsidR="00B62082" w:rsidRPr="00791D37" w:rsidRDefault="00B62082" w:rsidP="00791D37">
      <w:pPr>
        <w:pStyle w:val="Prrafodelista"/>
        <w:numPr>
          <w:ilvl w:val="0"/>
          <w:numId w:val="2"/>
        </w:numPr>
      </w:pPr>
      <w:r w:rsidRPr="00791D37">
        <w:t>Enlace</w:t>
      </w:r>
    </w:p>
    <w:p w14:paraId="16FBD788" w14:textId="77777777" w:rsidR="00B62082" w:rsidRPr="00791D37" w:rsidRDefault="00B62082" w:rsidP="00791D37">
      <w:pPr>
        <w:pStyle w:val="Prrafodelista"/>
        <w:numPr>
          <w:ilvl w:val="0"/>
          <w:numId w:val="2"/>
        </w:numPr>
      </w:pPr>
      <w:r w:rsidRPr="00791D37">
        <w:t>Ruta</w:t>
      </w:r>
    </w:p>
    <w:p w14:paraId="5688465C" w14:textId="3E583294" w:rsidR="00B62082" w:rsidRPr="00791D37" w:rsidRDefault="00B62082" w:rsidP="00791D37">
      <w:r w:rsidRPr="00791D37">
        <w:t xml:space="preserve">Los </w:t>
      </w:r>
      <w:ins w:id="2694" w:author="JORGE CONTRERAS ORTIZ" w:date="2021-09-05T18:55:00Z">
        <w:r w:rsidR="008C2FD4">
          <w:t>routers</w:t>
        </w:r>
        <w:r w:rsidR="008C2FD4" w:rsidRPr="00791D37">
          <w:t xml:space="preserve"> </w:t>
        </w:r>
      </w:ins>
      <w:del w:id="2695" w:author="JORGE CONTRERAS ORTIZ" w:date="2021-09-05T18:55:00Z">
        <w:r w:rsidRPr="00791D37" w:rsidDel="008C2FD4">
          <w:delText xml:space="preserve">rúters </w:delText>
        </w:r>
      </w:del>
      <w:r w:rsidRPr="00791D37">
        <w:t xml:space="preserve">de la PAN </w:t>
      </w:r>
      <w:del w:id="2696" w:author="JORGE CONTRERAS ORTIZ" w:date="2021-09-05T18:55:00Z">
        <w:r w:rsidRPr="00791D37" w:rsidDel="008C2FD4">
          <w:delText xml:space="preserve">mantienen </w:delText>
        </w:r>
      </w:del>
      <w:ins w:id="2697" w:author="JORGE CONTRERAS ORTIZ" w:date="2021-09-05T18:55:00Z">
        <w:r w:rsidR="008C2FD4">
          <w:t>realizan</w:t>
        </w:r>
        <w:r w:rsidR="008C2FD4" w:rsidRPr="00791D37">
          <w:t xml:space="preserve"> </w:t>
        </w:r>
      </w:ins>
      <w:r w:rsidRPr="00791D37">
        <w:t xml:space="preserve">un seguimiento de la versión Thread de los enlaces de sus </w:t>
      </w:r>
      <w:ins w:id="2698" w:author="JORGE CONTRERAS ORTIZ" w:date="2021-09-05T18:56:00Z">
        <w:r w:rsidR="008C2FD4">
          <w:t xml:space="preserve">nodos </w:t>
        </w:r>
      </w:ins>
      <w:r w:rsidRPr="00791D37">
        <w:t xml:space="preserve">hijos y, de manera proactiva, manda actualizaciones de versiones más nuevas. Además, si el </w:t>
      </w:r>
      <w:ins w:id="2699" w:author="JORGE CONTRERAS ORTIZ" w:date="2021-09-05T18:55:00Z">
        <w:r w:rsidR="008C2FD4">
          <w:t xml:space="preserve">router </w:t>
        </w:r>
      </w:ins>
      <w:del w:id="2700" w:author="JORGE CONTRERAS ORTIZ" w:date="2021-09-05T18:55:00Z">
        <w:r w:rsidRPr="00791D37" w:rsidDel="008C2FD4">
          <w:delText xml:space="preserve">rúter </w:delText>
        </w:r>
      </w:del>
      <w:r w:rsidRPr="00791D37">
        <w:t xml:space="preserve">es un nodo Leader, este tiene una base de datos con las asignaciones de id. Los </w:t>
      </w:r>
      <w:ins w:id="2701" w:author="JORGE CONTRERAS ORTIZ" w:date="2021-09-05T18:55:00Z">
        <w:r w:rsidR="008C2FD4">
          <w:t>routers</w:t>
        </w:r>
        <w:r w:rsidR="008C2FD4" w:rsidRPr="00791D37">
          <w:t xml:space="preserve"> </w:t>
        </w:r>
      </w:ins>
      <w:del w:id="2702" w:author="JORGE CONTRERAS ORTIZ" w:date="2021-09-05T18:55:00Z">
        <w:r w:rsidRPr="00791D37" w:rsidDel="008C2FD4">
          <w:delText xml:space="preserve">rúters </w:delText>
        </w:r>
      </w:del>
      <w:r w:rsidRPr="00791D37">
        <w:t>Lideres recogen, comparan y distribuyen la información sobre los Border Routers y otros servidores disponibles para la red Thread vía MLE.</w:t>
      </w:r>
    </w:p>
    <w:p w14:paraId="45001BFA" w14:textId="77777777" w:rsidR="00B62082" w:rsidRPr="00791D37" w:rsidRDefault="00B62082" w:rsidP="00791D37">
      <w:r w:rsidRPr="00791D37">
        <w:t>Thread tiene el concepto de set completo y de set estable de nodos de red. Las redes Thread se pueden dividir en diferentes sets para romper las comunicaciones. Por lo tanto, se incluye una provisión para que cada set actúe como una red diferente, pudiendo unirse luego como una sola red. Si no hay un nodo Líder alcanzable o disponible, un REED o un Border Router pueden generar una nueva partición en la red.</w:t>
      </w:r>
    </w:p>
    <w:p w14:paraId="303E1685" w14:textId="77777777" w:rsidR="00B62082" w:rsidRPr="00791D37" w:rsidRDefault="00B62082" w:rsidP="00791D37"/>
    <w:p w14:paraId="58F2B7D8" w14:textId="076A207C" w:rsidR="00B62082" w:rsidRPr="00791D37" w:rsidRDefault="008C2FD4" w:rsidP="00FE1EC4">
      <w:pPr>
        <w:pStyle w:val="Ttulo4"/>
      </w:pPr>
      <w:bookmarkStart w:id="2703" w:name="_Toc81499367"/>
      <w:bookmarkStart w:id="2704" w:name="_Toc81765227"/>
      <w:r w:rsidRPr="00791D37">
        <w:t xml:space="preserve">CAPA DE TRANSPORTE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2703"/>
      <w:r w:rsidR="00AD1498" w:rsidRPr="00791D37">
        <w:rPr>
          <w:noProof/>
        </w:rPr>
        <w:t>[12]</w:t>
      </w:r>
      <w:bookmarkEnd w:id="2704"/>
      <w:r w:rsidR="00B62082" w:rsidRPr="00791D37">
        <w:fldChar w:fldCharType="end"/>
      </w:r>
      <w:r w:rsidR="00B62082" w:rsidRPr="00791D37">
        <w:t xml:space="preserve"> </w:t>
      </w:r>
    </w:p>
    <w:p w14:paraId="7283B6E7" w14:textId="77777777" w:rsidR="00B62082" w:rsidRPr="00791D37" w:rsidRDefault="00B62082" w:rsidP="00791D37"/>
    <w:p w14:paraId="420CA92A" w14:textId="5EAD47F3" w:rsidR="00B62082" w:rsidRPr="00791D37" w:rsidRDefault="00B62082" w:rsidP="00791D37">
      <w:r w:rsidRPr="00791D37">
        <w:t xml:space="preserve">Esta capa de transporte en Thread está basada en User Datagram Protocol (UDP), descrito en RFC 768 </w:t>
      </w:r>
      <w:r w:rsidRPr="00791D37">
        <w:fldChar w:fldCharType="begin" w:fldLock="1"/>
      </w:r>
      <w:r w:rsidR="00AD1498" w:rsidRPr="00791D37">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Pr="00791D37">
        <w:fldChar w:fldCharType="separate"/>
      </w:r>
      <w:r w:rsidR="00AD1498" w:rsidRPr="00791D37">
        <w:rPr>
          <w:noProof/>
        </w:rPr>
        <w:t>[21]</w:t>
      </w:r>
      <w:r w:rsidRPr="00791D37">
        <w:fldChar w:fldCharType="end"/>
      </w:r>
      <w:r w:rsidRPr="00791D37">
        <w:t xml:space="preserve">, y en Requerimientos para Host De Internet, RFC 1122 </w:t>
      </w:r>
      <w:r w:rsidRPr="00791D37">
        <w:fldChar w:fldCharType="begin" w:fldLock="1"/>
      </w:r>
      <w:r w:rsidR="00AD1498" w:rsidRPr="00791D37">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Pr="00791D37">
        <w:fldChar w:fldCharType="separate"/>
      </w:r>
      <w:r w:rsidR="00AD1498" w:rsidRPr="00791D37">
        <w:rPr>
          <w:noProof/>
        </w:rPr>
        <w:t>[22]</w:t>
      </w:r>
      <w:r w:rsidRPr="00791D37">
        <w:fldChar w:fldCharType="end"/>
      </w:r>
      <w:r w:rsidRPr="00791D37">
        <w:t>.</w:t>
      </w:r>
    </w:p>
    <w:p w14:paraId="7AC283CD" w14:textId="10B70391" w:rsidR="00B62082" w:rsidRPr="00791D37" w:rsidRDefault="00B62082" w:rsidP="00791D37">
      <w:r w:rsidRPr="00791D37">
        <w:t xml:space="preserve">Para el protocolo de mensajería, Thread usa Constrained Application Protocol (CoAP) </w:t>
      </w:r>
      <w:r w:rsidRPr="00791D37">
        <w:fldChar w:fldCharType="begin" w:fldLock="1"/>
      </w:r>
      <w:r w:rsidR="00AD1498" w:rsidRPr="00791D37">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Pr="00791D37">
        <w:fldChar w:fldCharType="separate"/>
      </w:r>
      <w:r w:rsidR="00AD1498" w:rsidRPr="00791D37">
        <w:rPr>
          <w:noProof/>
        </w:rPr>
        <w:t>[23], [24]</w:t>
      </w:r>
      <w:r w:rsidRPr="00791D37">
        <w:fldChar w:fldCharType="end"/>
      </w:r>
      <w:r w:rsidRPr="00791D37">
        <w:t xml:space="preserve"> debido a las limitaciones de baja memoria y de baja capacidad de procesamiento. El protocolo usado por CoAP es un UDP, que obliga a usar DTLS (Datagram Transport Layer Security).,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w:t>
      </w:r>
    </w:p>
    <w:p w14:paraId="13473D9F" w14:textId="258A1BC1" w:rsidR="00B62082" w:rsidRPr="00791D37" w:rsidRDefault="00B62082" w:rsidP="00791D37">
      <w:r w:rsidRPr="00791D37">
        <w:t xml:space="preserve">CoAP tiene un conjunto de modos de seguridad y de </w:t>
      </w:r>
      <w:ins w:id="2705" w:author="JORGE CONTRERAS ORTIZ" w:date="2021-09-05T18:57:00Z">
        <w:r w:rsidR="008C2FD4">
          <w:t>cifrados de</w:t>
        </w:r>
      </w:ins>
      <w:ins w:id="2706" w:author="JORGE CONTRERAS ORTIZ" w:date="2021-09-05T18:58:00Z">
        <w:r w:rsidR="008C2FD4">
          <w:t xml:space="preserve"> </w:t>
        </w:r>
      </w:ins>
      <w:r w:rsidRPr="00791D37">
        <w:t>implementación obligatoria</w:t>
      </w:r>
      <w:del w:id="2707" w:author="JORGE CONTRERAS ORTIZ" w:date="2021-09-05T18:58:00Z">
        <w:r w:rsidRPr="00791D37" w:rsidDel="008C2FD4">
          <w:delText xml:space="preserve"> cifrados</w:delText>
        </w:r>
      </w:del>
      <w:r w:rsidRPr="00791D37">
        <w:t>. CoAP toma prestado algunos conceptos del protocolo Representational State Transfer (REST). Los modos en los que opera CoAP son:</w:t>
      </w:r>
    </w:p>
    <w:p w14:paraId="2F13B0D7" w14:textId="77777777" w:rsidR="00B62082" w:rsidRPr="00791D37" w:rsidRDefault="00B62082" w:rsidP="00791D37">
      <w:pPr>
        <w:pStyle w:val="Prrafodelista"/>
        <w:numPr>
          <w:ilvl w:val="0"/>
          <w:numId w:val="2"/>
        </w:numPr>
      </w:pPr>
      <w:r w:rsidRPr="00791D37">
        <w:t>Modo sin seguridad (“no security”).</w:t>
      </w:r>
    </w:p>
    <w:p w14:paraId="2173E4CD" w14:textId="77777777" w:rsidR="00B62082" w:rsidRPr="00791D37" w:rsidRDefault="00B62082" w:rsidP="00791D37">
      <w:pPr>
        <w:pStyle w:val="Prrafodelista"/>
        <w:numPr>
          <w:ilvl w:val="0"/>
          <w:numId w:val="2"/>
        </w:numPr>
      </w:pPr>
      <w:r w:rsidRPr="00791D37">
        <w:t>Modo Clave Pre-Compartida (“Pre-shared key”).</w:t>
      </w:r>
    </w:p>
    <w:p w14:paraId="761D44E4" w14:textId="77777777" w:rsidR="00B62082" w:rsidRPr="00791D37" w:rsidRDefault="00B62082" w:rsidP="00791D37">
      <w:pPr>
        <w:pStyle w:val="Prrafodelista"/>
        <w:numPr>
          <w:ilvl w:val="0"/>
          <w:numId w:val="2"/>
        </w:numPr>
      </w:pPr>
      <w:r w:rsidRPr="00791D37">
        <w:t>Modo Certificado (“certificate”).</w:t>
      </w:r>
    </w:p>
    <w:p w14:paraId="5BE8D66A" w14:textId="6A1BD3D0" w:rsidR="00B62082" w:rsidRPr="00791D37" w:rsidRDefault="00B62082" w:rsidP="00791D37">
      <w:r w:rsidRPr="00791D37">
        <w:t xml:space="preserve">CoAPs (CoAP seguro) puede también configurarse en el modo “raw public key”, definido en RFC 7250 </w:t>
      </w:r>
      <w:r w:rsidRPr="00791D37">
        <w:fldChar w:fldCharType="begin" w:fldLock="1"/>
      </w:r>
      <w:r w:rsidR="00AD1498" w:rsidRPr="00791D37">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Pr="00791D37">
        <w:fldChar w:fldCharType="separate"/>
      </w:r>
      <w:r w:rsidR="00AD1498" w:rsidRPr="00791D37">
        <w:rPr>
          <w:noProof/>
        </w:rPr>
        <w:t>[26]</w:t>
      </w:r>
      <w:r w:rsidRPr="00791D37">
        <w:fldChar w:fldCharType="end"/>
      </w:r>
      <w:r w:rsidRPr="00791D37">
        <w:t>. En el modo de Clave Pre-Compartida, CoAP junta claves Pre-Compartidas con una lista de los correspondientes nodos de comunicación. En cuanto al modo Certificado, esta muy bien establecido, pero se desaconseja su uso debido a las limitaciones de recursos.</w:t>
      </w:r>
    </w:p>
    <w:p w14:paraId="0E767674" w14:textId="77777777" w:rsidR="00B62082" w:rsidRPr="00791D37" w:rsidRDefault="00B62082" w:rsidP="00791D37">
      <w:r w:rsidRPr="00791D37">
        <w:t>El modo sin seguridad es solo recomendable cuando en la capa de Enlace de Datos hay encriptación disponible y en uso.</w:t>
      </w:r>
    </w:p>
    <w:p w14:paraId="71AB00BA" w14:textId="57E7A3C6" w:rsidR="00B62082" w:rsidRPr="00791D37" w:rsidRDefault="00B62082" w:rsidP="00791D37">
      <w:r w:rsidRPr="00791D37">
        <w:lastRenderedPageBreak/>
        <w:t>Thread usa encriptación DTLS en la capa de Transporte en caso de que el hardware no soporte la encriptación de los datos. Otra posibilidad es una doble encriptación, tanto en la capa de transporte como en la de enlace de datos</w:t>
      </w:r>
      <w:ins w:id="2708" w:author="JORGE CONTRERAS ORTIZ" w:date="2021-09-05T18:58:00Z">
        <w:r w:rsidR="008C2FD4">
          <w:t xml:space="preserve"> (capa MAC)</w:t>
        </w:r>
      </w:ins>
      <w:r w:rsidRPr="00791D37">
        <w:t>, lo cual reduce el ratio de compresión, dejando paso a su vez a más transmisiones de paquetes y potencias consumidas mayores</w:t>
      </w:r>
      <w:ins w:id="2709" w:author="JORGE CONTRERAS ORTIZ" w:date="2021-09-05T18:58:00Z">
        <w:r w:rsidR="008C2FD4">
          <w:t>.</w:t>
        </w:r>
      </w:ins>
      <w:del w:id="2710" w:author="JORGE CONTRERAS ORTIZ" w:date="2021-09-05T18:58:00Z">
        <w:r w:rsidRPr="00791D37" w:rsidDel="008C2FD4">
          <w:delText>-</w:delText>
        </w:r>
      </w:del>
    </w:p>
    <w:p w14:paraId="4847CF70" w14:textId="77777777" w:rsidR="00B62082" w:rsidRPr="00791D37" w:rsidRDefault="00B62082" w:rsidP="00791D37"/>
    <w:p w14:paraId="05EDDCE0" w14:textId="7360C0C7" w:rsidR="00B62082" w:rsidRPr="00791D37" w:rsidRDefault="008C2FD4" w:rsidP="00FE1EC4">
      <w:pPr>
        <w:pStyle w:val="Ttulo4"/>
      </w:pPr>
      <w:bookmarkStart w:id="2711" w:name="_Toc81499368"/>
      <w:bookmarkStart w:id="2712" w:name="_Toc81765228"/>
      <w:r w:rsidRPr="00791D37">
        <w:t xml:space="preserve">SEGURIDAD Y </w:t>
      </w:r>
      <w:ins w:id="2713" w:author="JORGE CONTRERAS ORTIZ" w:date="2021-09-05T19:00:00Z">
        <w:r>
          <w:t>COMMISSIONING</w:t>
        </w:r>
        <w:r w:rsidRPr="00791D37">
          <w:t xml:space="preserve"> </w:t>
        </w:r>
      </w:ins>
      <w:del w:id="2714" w:author="JORGE CONTRERAS ORTIZ" w:date="2021-09-05T19:00:00Z">
        <w:r w:rsidRPr="00791D37" w:rsidDel="008C2FD4">
          <w:delText xml:space="preserve">COMISIÓN </w:delText>
        </w:r>
      </w:del>
      <w:r w:rsidRPr="00791D37">
        <w:t xml:space="preserve">DE DISPOSITIVOS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00B62082" w:rsidRPr="00791D37">
        <w:fldChar w:fldCharType="separate"/>
      </w:r>
      <w:bookmarkEnd w:id="2711"/>
      <w:r w:rsidR="00AD1498" w:rsidRPr="00791D37">
        <w:rPr>
          <w:noProof/>
        </w:rPr>
        <w:t>[10], [12]</w:t>
      </w:r>
      <w:bookmarkEnd w:id="2712"/>
      <w:r w:rsidR="00B62082" w:rsidRPr="00791D37">
        <w:fldChar w:fldCharType="end"/>
      </w:r>
    </w:p>
    <w:p w14:paraId="113F210B" w14:textId="77777777" w:rsidR="00B62082" w:rsidRPr="00791D37" w:rsidRDefault="00B62082" w:rsidP="00791D37"/>
    <w:p w14:paraId="3DE36828" w14:textId="77777777" w:rsidR="00B62082" w:rsidRPr="00791D37" w:rsidRDefault="00B62082" w:rsidP="00791D37">
      <w:r w:rsidRPr="00791D37">
        <w:t xml:space="preserve">Para dicho Commissioning </w:t>
      </w:r>
      <w:commentRangeStart w:id="2715"/>
      <w:commentRangeEnd w:id="2715"/>
      <w:r w:rsidRPr="00791D37">
        <w:rPr>
          <w:rStyle w:val="Refdecomentario"/>
        </w:rPr>
        <w:commentReference w:id="2715"/>
      </w:r>
      <w:r w:rsidRPr="00791D37">
        <w:t>Thread usa MeshCoP (Mesh Commissioning Protocol), el cual permite una autenticación, una comisión y una unión a la red de nuevos dispositivos desconocidos a la red de manera segura.</w:t>
      </w:r>
    </w:p>
    <w:p w14:paraId="581F931B" w14:textId="77777777" w:rsidR="00B62082" w:rsidRPr="00791D37" w:rsidRDefault="00B62082" w:rsidP="00791D37">
      <w:r w:rsidRPr="00791D37">
        <w:t xml:space="preserve">Una PAN Thread es una malla de dispositivos autónoma que se autoconfigura con la interfaz y la capa de enlace a nivel de seguridad de IEEE 802.15.4. Cada dispositivo de la PAN debe poseer una clave maestra secreta compartida y actualizada. </w:t>
      </w:r>
    </w:p>
    <w:p w14:paraId="4E5B6513" w14:textId="1B6B36C4" w:rsidR="00B62082" w:rsidRPr="00791D37" w:rsidRDefault="00B62082" w:rsidP="00791D37">
      <w:r w:rsidRPr="00791D37">
        <w:t xml:space="preserve">Para añadir a la PAN un dispositivo, primero habrá que autenticarlo manualmente como un dispositivo elegible para unirse a la red, prosiguiendo con </w:t>
      </w:r>
      <w:ins w:id="2716" w:author="JORGE CONTRERAS ORTIZ" w:date="2021-09-05T18:59:00Z">
        <w:r w:rsidR="008C2FD4">
          <w:t xml:space="preserve">el proceso de </w:t>
        </w:r>
      </w:ins>
      <w:ins w:id="2717" w:author="JORGE CONTRERAS ORTIZ" w:date="2021-09-05T19:00:00Z">
        <w:r w:rsidR="008C2FD4">
          <w:t>commissioning</w:t>
        </w:r>
      </w:ins>
      <w:del w:id="2718" w:author="JORGE CONTRERAS ORTIZ" w:date="2021-09-05T18:59:00Z">
        <w:r w:rsidRPr="00791D37" w:rsidDel="008C2FD4">
          <w:delText>la comisión</w:delText>
        </w:r>
      </w:del>
      <w:r w:rsidRPr="00791D37">
        <w:t xml:space="preserve"> del dispositivo y compartiéndole la clave maestra de la PAN a través de un canal seguro. </w:t>
      </w:r>
    </w:p>
    <w:p w14:paraId="234163D2" w14:textId="77777777" w:rsidR="00B62082" w:rsidRPr="00791D37" w:rsidRDefault="00B62082" w:rsidP="00791D37">
      <w:r w:rsidRPr="00791D37">
        <w:t>Los dos principales métodos para la comisión que tiene Thread son:</w:t>
      </w:r>
    </w:p>
    <w:p w14:paraId="1E9F2191" w14:textId="7A1CD40E" w:rsidR="00B62082" w:rsidRDefault="00B62082" w:rsidP="00791D37">
      <w:pPr>
        <w:pStyle w:val="Prrafodelista"/>
        <w:numPr>
          <w:ilvl w:val="0"/>
          <w:numId w:val="2"/>
        </w:numPr>
        <w:rPr>
          <w:ins w:id="2719" w:author="JORGE CONTRERAS ORTIZ" w:date="2021-09-05T19:01:00Z"/>
        </w:rPr>
      </w:pPr>
      <w:r w:rsidRPr="00791D37">
        <w:t>Usando el método Out-of-band, configurar directamente sobre el dispositivo toda la información necesaria para la comisión. Esta información permitirá a los dispositivos que quieran unirse, que se unan a la red Thread correcta.</w:t>
      </w:r>
    </w:p>
    <w:p w14:paraId="3F0011C0" w14:textId="77777777" w:rsidR="008C2FD4" w:rsidRPr="00791D37" w:rsidRDefault="008C2FD4">
      <w:pPr>
        <w:pStyle w:val="Prrafodelista"/>
        <w:pPrChange w:id="2720" w:author="JORGE CONTRERAS ORTIZ" w:date="2021-09-05T19:01:00Z">
          <w:pPr>
            <w:pStyle w:val="Prrafodelista"/>
            <w:numPr>
              <w:numId w:val="2"/>
            </w:numPr>
            <w:ind w:hanging="360"/>
          </w:pPr>
        </w:pPrChange>
      </w:pPr>
    </w:p>
    <w:p w14:paraId="59D78CF1" w14:textId="593F1392" w:rsidR="00B62082" w:rsidRPr="00791D37" w:rsidRDefault="00B62082" w:rsidP="00791D37">
      <w:pPr>
        <w:pStyle w:val="Prrafodelista"/>
        <w:numPr>
          <w:ilvl w:val="0"/>
          <w:numId w:val="2"/>
        </w:numPr>
      </w:pPr>
      <w:r w:rsidRPr="00791D37">
        <w:t xml:space="preserve">Establece una sesión de </w:t>
      </w:r>
      <w:ins w:id="2721" w:author="JORGE CONTRERAS ORTIZ" w:date="2021-09-05T19:00:00Z">
        <w:r w:rsidR="008C2FD4">
          <w:t>commissioning</w:t>
        </w:r>
        <w:r w:rsidR="008C2FD4" w:rsidRPr="00791D37">
          <w:t xml:space="preserve"> </w:t>
        </w:r>
      </w:ins>
      <w:del w:id="2722" w:author="JORGE CONTRERAS ORTIZ" w:date="2021-09-05T19:00:00Z">
        <w:r w:rsidRPr="00791D37" w:rsidDel="008C2FD4">
          <w:delText xml:space="preserve">comisión </w:delText>
        </w:r>
      </w:del>
      <w:r w:rsidRPr="00791D37">
        <w:t>entre un</w:t>
      </w:r>
      <w:ins w:id="2723" w:author="JORGE CONTRERAS ORTIZ" w:date="2021-09-05T19:00:00Z">
        <w:r w:rsidR="008C2FD4">
          <w:t>a</w:t>
        </w:r>
      </w:ins>
      <w:r w:rsidRPr="00791D37">
        <w:t xml:space="preserve"> aplicación</w:t>
      </w:r>
      <w:ins w:id="2724" w:author="JORGE CONTRERAS ORTIZ" w:date="2021-09-05T19:01:00Z">
        <w:r w:rsidR="008C2FD4">
          <w:t xml:space="preserve"> propia</w:t>
        </w:r>
      </w:ins>
      <w:r w:rsidRPr="00791D37">
        <w:t xml:space="preserve"> de </w:t>
      </w:r>
      <w:ins w:id="2725" w:author="JORGE CONTRERAS ORTIZ" w:date="2021-09-05T19:00:00Z">
        <w:r w:rsidR="008C2FD4">
          <w:t>commissioning</w:t>
        </w:r>
      </w:ins>
      <w:del w:id="2726" w:author="JORGE CONTRERAS ORTIZ" w:date="2021-09-05T19:00:00Z">
        <w:r w:rsidRPr="00791D37" w:rsidDel="008C2FD4">
          <w:delText>comisión</w:delText>
        </w:r>
      </w:del>
      <w:r w:rsidRPr="00791D37">
        <w:t>, ya sea en web, teléfono móvil, etc y el dispositivo que se quiere unir. Esta aplicación de comisión le da la información necesaria al dispositivo para que se conecte a la red adecuada.</w:t>
      </w:r>
    </w:p>
    <w:p w14:paraId="3D46EE84" w14:textId="719D282B" w:rsidR="00B62082" w:rsidRPr="00791D37" w:rsidRDefault="00B62082" w:rsidP="00791D37">
      <w:r w:rsidRPr="00791D37">
        <w:t xml:space="preserve">Antes de que un dispositivo sea autenticado, el propio </w:t>
      </w:r>
      <w:ins w:id="2727" w:author="JORGE CONTRERAS ORTIZ" w:date="2021-09-05T19:02:00Z">
        <w:r w:rsidR="008C2FD4" w:rsidRPr="00791D37">
          <w:t>Commissioner</w:t>
        </w:r>
        <w:r w:rsidR="008C2FD4" w:rsidRPr="00791D37" w:rsidDel="008C2FD4">
          <w:t xml:space="preserve"> </w:t>
        </w:r>
      </w:ins>
      <w:del w:id="2728" w:author="JORGE CONTRERAS ORTIZ" w:date="2021-09-05T19:02:00Z">
        <w:r w:rsidRPr="00791D37" w:rsidDel="008C2FD4">
          <w:delText xml:space="preserve">Comisario </w:delText>
        </w:r>
      </w:del>
      <w:r w:rsidRPr="00791D37">
        <w:t xml:space="preserve">deberá autenticarse también. Para ello se establece una conexión socket cliente/servidor, la </w:t>
      </w:r>
      <w:del w:id="2729" w:author="JORGE CONTRERAS ORTIZ" w:date="2021-09-05T19:01:00Z">
        <w:r w:rsidRPr="00791D37" w:rsidDel="008C2FD4">
          <w:delText>cuál</w:delText>
        </w:r>
      </w:del>
      <w:ins w:id="2730" w:author="JORGE CONTRERAS ORTIZ" w:date="2021-09-05T19:01:00Z">
        <w:r w:rsidR="008C2FD4" w:rsidRPr="00791D37">
          <w:t>cual</w:t>
        </w:r>
      </w:ins>
      <w:r w:rsidRPr="00791D37">
        <w:t xml:space="preserve"> se le llamará Sesió</w:t>
      </w:r>
      <w:ins w:id="2731" w:author="JORGE CONTRERAS ORTIZ" w:date="2021-09-05T19:02:00Z">
        <w:r w:rsidR="008C2FD4">
          <w:t>n d</w:t>
        </w:r>
      </w:ins>
      <w:del w:id="2732" w:author="JORGE CONTRERAS ORTIZ" w:date="2021-09-05T19:02:00Z">
        <w:r w:rsidRPr="00791D37" w:rsidDel="008C2FD4">
          <w:delText>n d</w:delText>
        </w:r>
      </w:del>
      <w:r w:rsidRPr="00791D37">
        <w:t>e</w:t>
      </w:r>
      <w:del w:id="2733" w:author="JORGE CONTRERAS ORTIZ" w:date="2021-09-05T19:02:00Z">
        <w:r w:rsidRPr="00791D37" w:rsidDel="008C2FD4">
          <w:delText xml:space="preserve"> </w:delText>
        </w:r>
      </w:del>
      <w:ins w:id="2734" w:author="JORGE CONTRERAS ORTIZ" w:date="2021-09-05T19:02:00Z">
        <w:r w:rsidR="008C2FD4">
          <w:t xml:space="preserve"> </w:t>
        </w:r>
      </w:ins>
      <w:ins w:id="2735" w:author="JORGE CONTRERAS ORTIZ" w:date="2021-09-05T19:01:00Z">
        <w:r w:rsidR="008C2FD4">
          <w:t>Commissioning</w:t>
        </w:r>
        <w:r w:rsidR="008C2FD4" w:rsidRPr="00791D37">
          <w:t xml:space="preserve"> </w:t>
        </w:r>
      </w:ins>
      <w:del w:id="2736" w:author="JORGE CONTRERAS ORTIZ" w:date="2021-09-05T19:01:00Z">
        <w:r w:rsidRPr="00791D37" w:rsidDel="008C2FD4">
          <w:delText xml:space="preserve">Comisión </w:delText>
        </w:r>
      </w:del>
      <w:r w:rsidRPr="00791D37">
        <w:t xml:space="preserve">y sucede entre el </w:t>
      </w:r>
      <w:del w:id="2737" w:author="JORGE CONTRERAS ORTIZ" w:date="2021-09-05T19:01:00Z">
        <w:r w:rsidRPr="00791D37" w:rsidDel="008C2FD4">
          <w:delText xml:space="preserve">Comisario </w:delText>
        </w:r>
      </w:del>
      <w:ins w:id="2738" w:author="JORGE CONTRERAS ORTIZ" w:date="2021-09-05T19:02:00Z">
        <w:r w:rsidR="008C2FD4" w:rsidRPr="00791D37">
          <w:t xml:space="preserve">Commissioner </w:t>
        </w:r>
      </w:ins>
      <w:r w:rsidRPr="00791D37">
        <w:t xml:space="preserve">y el propio Border Router (BR) usando DTLS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 xml:space="preserve">) o TLS (RFC 5246 </w:t>
      </w:r>
      <w:r w:rsidRPr="00791D37">
        <w:fldChar w:fldCharType="begin" w:fldLock="1"/>
      </w:r>
      <w:r w:rsidR="00AD1498" w:rsidRPr="00791D37">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Pr="00791D37">
        <w:fldChar w:fldCharType="separate"/>
      </w:r>
      <w:r w:rsidR="00AD1498" w:rsidRPr="00791D37">
        <w:rPr>
          <w:noProof/>
        </w:rPr>
        <w:t>[27]</w:t>
      </w:r>
      <w:r w:rsidRPr="00791D37">
        <w:fldChar w:fldCharType="end"/>
      </w:r>
      <w:r w:rsidRPr="00791D37">
        <w:t xml:space="preserve">). Esta sesión abierta usa un determinado puerto UDP y se usa una credencial conocida como Pre-Shared Key for Commissioner. Tras terminar esta autenticación, el </w:t>
      </w:r>
      <w:ins w:id="2739" w:author="JORGE CONTRERAS ORTIZ" w:date="2021-09-05T19:02:00Z">
        <w:r w:rsidR="008C2FD4" w:rsidRPr="00791D37">
          <w:t>Commissioner</w:t>
        </w:r>
        <w:r w:rsidR="008C2FD4" w:rsidRPr="00791D37" w:rsidDel="008C2FD4">
          <w:t xml:space="preserve"> </w:t>
        </w:r>
      </w:ins>
      <w:del w:id="2740" w:author="JORGE CONTRERAS ORTIZ" w:date="2021-09-05T19:02:00Z">
        <w:r w:rsidRPr="00791D37" w:rsidDel="008C2FD4">
          <w:delText xml:space="preserve">Comisario </w:delText>
        </w:r>
      </w:del>
      <w:r w:rsidRPr="00791D37">
        <w:t xml:space="preserve">se registra con el BR, y este último comparte la información del </w:t>
      </w:r>
      <w:ins w:id="2741" w:author="JORGE CONTRERAS ORTIZ" w:date="2021-09-05T19:02:00Z">
        <w:r w:rsidR="006E3638" w:rsidRPr="00791D37">
          <w:t>Commissioner</w:t>
        </w:r>
        <w:r w:rsidR="006E3638" w:rsidRPr="00791D37" w:rsidDel="006E3638">
          <w:t xml:space="preserve"> </w:t>
        </w:r>
      </w:ins>
      <w:del w:id="2742" w:author="JORGE CONTRERAS ORTIZ" w:date="2021-09-05T19:02:00Z">
        <w:r w:rsidRPr="00791D37" w:rsidDel="006E3638">
          <w:delText xml:space="preserve">Comisario </w:delText>
        </w:r>
      </w:del>
      <w:r w:rsidRPr="00791D37">
        <w:t xml:space="preserve">al Nodo Leader, el cuál procederá a aceptar o rechazar al </w:t>
      </w:r>
      <w:ins w:id="2743" w:author="JORGE CONTRERAS ORTIZ" w:date="2021-09-05T19:03:00Z">
        <w:r w:rsidR="006E3638" w:rsidRPr="00791D37">
          <w:t>Comisario</w:t>
        </w:r>
        <w:r w:rsidR="006E3638" w:rsidRPr="00791D37" w:rsidDel="006E3638">
          <w:t xml:space="preserve"> </w:t>
        </w:r>
      </w:ins>
      <w:del w:id="2744" w:author="JORGE CONTRERAS ORTIZ" w:date="2021-09-05T19:03:00Z">
        <w:r w:rsidRPr="00791D37" w:rsidDel="006E3638">
          <w:delText>Comisario</w:delText>
        </w:r>
      </w:del>
      <w:r w:rsidRPr="00791D37">
        <w:t xml:space="preserve">. En caso de ser aceptado el </w:t>
      </w:r>
      <w:ins w:id="2745" w:author="JORGE CONTRERAS ORTIZ" w:date="2021-09-05T19:03:00Z">
        <w:r w:rsidR="006E3638" w:rsidRPr="00791D37">
          <w:t>Commissioner</w:t>
        </w:r>
      </w:ins>
      <w:del w:id="2746" w:author="JORGE CONTRERAS ORTIZ" w:date="2021-09-05T19:03:00Z">
        <w:r w:rsidRPr="00791D37" w:rsidDel="006E3638">
          <w:delText>Comisario</w:delText>
        </w:r>
      </w:del>
      <w:r w:rsidRPr="00791D37">
        <w:t>, el L</w:t>
      </w:r>
      <w:ins w:id="2747" w:author="JORGE CONTRERAS ORTIZ" w:date="2021-09-05T19:03:00Z">
        <w:r w:rsidR="006E3638">
          <w:t>ea</w:t>
        </w:r>
      </w:ins>
      <w:del w:id="2748" w:author="JORGE CONTRERAS ORTIZ" w:date="2021-09-05T19:03:00Z">
        <w:r w:rsidRPr="00791D37" w:rsidDel="006E3638">
          <w:delText>í</w:delText>
        </w:r>
      </w:del>
      <w:r w:rsidRPr="00791D37">
        <w:t>der manda su información a los Joiner Routers (JR) de la PAN.</w:t>
      </w:r>
    </w:p>
    <w:p w14:paraId="6539062F" w14:textId="77777777" w:rsidR="00B62082" w:rsidRPr="00791D37" w:rsidRDefault="00B62082" w:rsidP="00791D37">
      <w:r w:rsidRPr="00791D37">
        <w:t>Cuando un dispositivo desea unirse a la PAN, se le llama Joiner Device (JD). Para unirse a la PAN, el JD debe enviar mensajes de Descubrimiento Solicitud/Respuesta usando MLE en modo inseguro a un JR.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57AF16CF" w14:textId="0A110363" w:rsidR="00B62082" w:rsidRPr="00791D37" w:rsidRDefault="00B62082" w:rsidP="00791D37">
      <w:r w:rsidRPr="00791D37">
        <w:t xml:space="preserve">Una vez en la red, el JD mandará un saludo vía DTLS al JR, estableciendo con él una Joiner Session (JS). El JR mandará mensajes UDP al BR, el </w:t>
      </w:r>
      <w:del w:id="2749" w:author="JORGE CONTRERAS ORTIZ" w:date="2021-09-05T19:05:00Z">
        <w:r w:rsidRPr="00791D37" w:rsidDel="006E3638">
          <w:delText>cuál</w:delText>
        </w:r>
      </w:del>
      <w:ins w:id="2750" w:author="JORGE CONTRERAS ORTIZ" w:date="2021-09-05T19:05:00Z">
        <w:r w:rsidR="006E3638" w:rsidRPr="00791D37">
          <w:t>cual</w:t>
        </w:r>
      </w:ins>
      <w:r w:rsidRPr="00791D37">
        <w:t xml:space="preserve"> los transmitirá al </w:t>
      </w:r>
      <w:ins w:id="2751" w:author="JORGE CONTRERAS ORTIZ" w:date="2021-09-05T19:05:00Z">
        <w:r w:rsidR="006E3638" w:rsidRPr="00791D37">
          <w:t>Commissioner</w:t>
        </w:r>
      </w:ins>
      <w:del w:id="2752" w:author="JORGE CONTRERAS ORTIZ" w:date="2021-09-05T19:05:00Z">
        <w:r w:rsidRPr="00791D37" w:rsidDel="006E3638">
          <w:delText>Comisario</w:delText>
        </w:r>
      </w:del>
      <w:r w:rsidRPr="00791D37">
        <w:t xml:space="preserve">. A pesar de manejar estos mensajes, ni el BR ni el JR tienen acceso al contenido de los </w:t>
      </w:r>
      <w:r w:rsidRPr="00791D37">
        <w:lastRenderedPageBreak/>
        <w:t xml:space="preserve">mensajes, solo los transmiten al puerto UDP indicado. Para afianzar una confianza entre dispositivos, hay un intercambio de mensajes entre el JD y el </w:t>
      </w:r>
      <w:ins w:id="2753" w:author="JORGE CONTRERAS ORTIZ" w:date="2021-09-05T19:05:00Z">
        <w:r w:rsidR="006E3638" w:rsidRPr="00791D37">
          <w:t>Commissioner</w:t>
        </w:r>
      </w:ins>
      <w:del w:id="2754" w:author="JORGE CONTRERAS ORTIZ" w:date="2021-09-05T19:05:00Z">
        <w:r w:rsidRPr="00791D37" w:rsidDel="006E3638">
          <w:delText>Comisario</w:delText>
        </w:r>
      </w:del>
      <w:r w:rsidRPr="00791D37">
        <w:t xml:space="preserve">. </w:t>
      </w:r>
    </w:p>
    <w:p w14:paraId="730AE5F4" w14:textId="1179B04C" w:rsidR="00B62082" w:rsidRPr="00791D37" w:rsidRDefault="00B62082" w:rsidP="00791D37">
      <w:r w:rsidRPr="00791D37">
        <w:t xml:space="preserve">El </w:t>
      </w:r>
      <w:ins w:id="2755" w:author="JORGE CONTRERAS ORTIZ" w:date="2021-09-05T19:05:00Z">
        <w:r w:rsidR="006E3638" w:rsidRPr="00791D37">
          <w:t>Commissioner</w:t>
        </w:r>
        <w:r w:rsidR="006E3638" w:rsidRPr="00791D37" w:rsidDel="006E3638">
          <w:t xml:space="preserve"> </w:t>
        </w:r>
      </w:ins>
      <w:del w:id="2756" w:author="JORGE CONTRERAS ORTIZ" w:date="2021-09-05T19:05:00Z">
        <w:r w:rsidRPr="00791D37" w:rsidDel="006E3638">
          <w:delText xml:space="preserve">Comisario </w:delText>
        </w:r>
      </w:del>
      <w:r w:rsidRPr="00791D37">
        <w:t>chequea el Identificador de Interfaz del JD (IID) y sus credenciales y si todo está correcto, el JD recibirá con los datos y los servicios apropiados, a la vez que comparte su Key Encryption Key (KEK) y finalmente se cierra la JS.</w:t>
      </w:r>
    </w:p>
    <w:p w14:paraId="5F062372" w14:textId="64F282A0" w:rsidR="00571788" w:rsidRPr="00791D37" w:rsidRDefault="00B62082" w:rsidP="00791D37">
      <w:r w:rsidRPr="00791D37">
        <w:t xml:space="preserve">Finalmente, el </w:t>
      </w:r>
      <w:ins w:id="2757" w:author="JORGE CONTRERAS ORTIZ" w:date="2021-09-05T19:05:00Z">
        <w:r w:rsidR="006E3638" w:rsidRPr="00791D37">
          <w:t>Commissioner</w:t>
        </w:r>
        <w:r w:rsidR="006E3638" w:rsidRPr="00791D37" w:rsidDel="006E3638">
          <w:t xml:space="preserve"> </w:t>
        </w:r>
      </w:ins>
      <w:del w:id="2758" w:author="JORGE CONTRERAS ORTIZ" w:date="2021-09-05T19:05:00Z">
        <w:r w:rsidRPr="00791D37" w:rsidDel="006E3638">
          <w:delText xml:space="preserve">Comisario </w:delText>
        </w:r>
      </w:del>
      <w:r w:rsidRPr="00791D37">
        <w:t>enviará una señal al JR que al JD se le compartirán las credenciales de la red. Finalmente, el Comisario le proporciona un secreto compartido entre JD y JR, completando así la unión del JD.</w:t>
      </w:r>
    </w:p>
    <w:p w14:paraId="2AF5B547" w14:textId="77777777" w:rsidR="00571788" w:rsidRPr="00791D37" w:rsidRDefault="00571788" w:rsidP="00791D37">
      <w:r w:rsidRPr="00791D37">
        <w:br w:type="page"/>
      </w:r>
    </w:p>
    <w:p w14:paraId="7AADAB98" w14:textId="774AFED9" w:rsidR="00363231" w:rsidRDefault="00571788" w:rsidP="00791D37">
      <w:pPr>
        <w:pStyle w:val="Ttulo1"/>
        <w:numPr>
          <w:ilvl w:val="0"/>
          <w:numId w:val="1"/>
        </w:numPr>
      </w:pPr>
      <w:bookmarkStart w:id="2759" w:name="_Toc81499399"/>
      <w:bookmarkStart w:id="2760" w:name="_Toc81765229"/>
      <w:r w:rsidRPr="00791D37">
        <w:lastRenderedPageBreak/>
        <w:t>AN</w:t>
      </w:r>
      <w:commentRangeStart w:id="2761"/>
      <w:commentRangeStart w:id="2762"/>
      <w:r w:rsidRPr="00791D37">
        <w:t>ALISIS</w:t>
      </w:r>
      <w:commentRangeEnd w:id="2761"/>
      <w:commentRangeEnd w:id="2762"/>
      <w:r w:rsidRPr="00791D37">
        <w:t xml:space="preserve"> DE LA TECNOLOGÍA THREAD</w:t>
      </w:r>
      <w:r w:rsidRPr="00791D37">
        <w:rPr>
          <w:rStyle w:val="Refdecomentario"/>
          <w:rFonts w:eastAsiaTheme="minorHAnsi"/>
          <w:color w:val="auto"/>
        </w:rPr>
        <w:commentReference w:id="2761"/>
      </w:r>
      <w:bookmarkEnd w:id="2759"/>
      <w:r w:rsidR="00890963">
        <w:rPr>
          <w:rStyle w:val="Refdecomentario"/>
          <w:rFonts w:eastAsiaTheme="minorHAnsi"/>
          <w:color w:val="auto"/>
        </w:rPr>
        <w:commentReference w:id="2762"/>
      </w:r>
      <w:bookmarkEnd w:id="2760"/>
    </w:p>
    <w:p w14:paraId="131FB54F" w14:textId="427B4F85" w:rsidR="00F21168" w:rsidRDefault="00F21168" w:rsidP="00F21168"/>
    <w:p w14:paraId="0FA68786" w14:textId="0D1074BC" w:rsidR="00F21168" w:rsidRDefault="00F21168" w:rsidP="00F21168">
      <w:pPr>
        <w:pStyle w:val="Ttulo2"/>
      </w:pPr>
      <w:bookmarkStart w:id="2763" w:name="_ANÁLISIS_INICIAL_"/>
      <w:bookmarkStart w:id="2764" w:name="_Ref81640651"/>
      <w:bookmarkStart w:id="2765" w:name="_Toc81765230"/>
      <w:bookmarkEnd w:id="2763"/>
      <w:commentRangeStart w:id="2766"/>
      <w:r>
        <w:t>ANÁLISIS INICIAL</w:t>
      </w:r>
      <w:r w:rsidR="00BA0D46">
        <w:t xml:space="preserve"> </w:t>
      </w:r>
      <w:commentRangeEnd w:id="2766"/>
      <w:r w:rsidR="006F13B4">
        <w:rPr>
          <w:rStyle w:val="Refdecomentario"/>
          <w:rFonts w:eastAsiaTheme="minorHAnsi"/>
          <w:color w:val="auto"/>
        </w:rPr>
        <w:commentReference w:id="2766"/>
      </w:r>
      <w:r w:rsidR="00BA0D46">
        <w:t>DE LA TECNOLOGÍA</w:t>
      </w:r>
      <w:bookmarkEnd w:id="2764"/>
      <w:ins w:id="2767" w:author="JORGE CONTRERAS ORTIZ" w:date="2021-09-04T09:37:00Z">
        <w:r w:rsidR="008E3912">
          <w:t xml:space="preserve"> THREAD</w:t>
        </w:r>
      </w:ins>
      <w:bookmarkEnd w:id="2765"/>
    </w:p>
    <w:p w14:paraId="285E8E52" w14:textId="32C94549" w:rsidR="00F21168" w:rsidRDefault="00F21168" w:rsidP="00F21168"/>
    <w:p w14:paraId="6E73BD3C" w14:textId="10AAF19A" w:rsidR="00BA0D46" w:rsidRDefault="00BA0D46" w:rsidP="00F21168">
      <w:r>
        <w:t>A la hora de realizar la selección de los módulos, se ha realizado un primer análisis de todos los fabricantes de dispositivos de tecnología THREAD. Se ha vis</w:t>
      </w:r>
      <w:r w:rsidR="00890963">
        <w:t>to que hay bastantes desarrolladores en los diferentes ámbitos, ya sean módulos, hardware o entornos de desarrollo, etc, siendo alguno de los más destacados Texas Instruments, Kirale, Google con Openthread y Qualcomm.</w:t>
      </w:r>
    </w:p>
    <w:p w14:paraId="090356D3" w14:textId="5CEFC180" w:rsidR="00890963" w:rsidRDefault="00890963" w:rsidP="00F21168">
      <w:r>
        <w:t>Entre las diferentes empresas que desarrollan tecnología THREAD, se ha visto que Kirale Technologies es la única entidad certificada Thread con módulos, hardware de desarrollo y Border Router disponibles</w:t>
      </w:r>
      <w:r w:rsidR="00CD0C5B">
        <w:t>, por lo que se vio como potencial elección para los dispositivos a ad</w:t>
      </w:r>
      <w:ins w:id="2768" w:author="JORGE CONTRERAS ORTIZ" w:date="2021-09-04T09:58:00Z">
        <w:r w:rsidR="000A0AF3">
          <w:t>quirir</w:t>
        </w:r>
      </w:ins>
      <w:del w:id="2769" w:author="JORGE CONTRERAS ORTIZ" w:date="2021-09-04T09:58:00Z">
        <w:r w:rsidR="00CD0C5B" w:rsidDel="000A0AF3">
          <w:delText>quirir</w:delText>
        </w:r>
      </w:del>
      <w:ins w:id="2770" w:author="JORGE CONTRERAS ORTIZ" w:date="2021-09-04T10:03:00Z">
        <w:r w:rsidR="007B782F">
          <w:t>, a pesar de no contar con un entorno de desarrollo software.</w:t>
        </w:r>
      </w:ins>
      <w:del w:id="2771" w:author="JORGE CONTRERAS ORTIZ" w:date="2021-09-04T10:03:00Z">
        <w:r w:rsidR="00CD0C5B" w:rsidDel="007B782F">
          <w:delText>.</w:delText>
        </w:r>
      </w:del>
    </w:p>
    <w:p w14:paraId="68EEF5A5" w14:textId="73B0E5A3" w:rsidR="00AF4313" w:rsidRDefault="00AF4313" w:rsidP="00F21168">
      <w:r>
        <w:t>Otras ventajas que se han visto en la tecnología de Kirale son:</w:t>
      </w:r>
    </w:p>
    <w:p w14:paraId="07F62085" w14:textId="23D2D5CC" w:rsidR="00AF4313" w:rsidRDefault="00AF4313" w:rsidP="00AF4313">
      <w:pPr>
        <w:pStyle w:val="Prrafodelista"/>
        <w:numPr>
          <w:ilvl w:val="0"/>
          <w:numId w:val="2"/>
        </w:numPr>
      </w:pPr>
      <w:r w:rsidRPr="00AF4313">
        <w:rPr>
          <w:b/>
          <w:bCs/>
        </w:rPr>
        <w:t>Módulos RF</w:t>
      </w:r>
      <w:r>
        <w:t xml:space="preserve"> con una huella de PCB optimizada para un pequeño tamaño y con una alta eficiencia energética. También permiten todos los roles de Thread.</w:t>
      </w:r>
    </w:p>
    <w:p w14:paraId="6A60AAB4" w14:textId="77777777" w:rsidR="00AF4313" w:rsidRDefault="00AF4313" w:rsidP="00AF4313">
      <w:pPr>
        <w:pStyle w:val="Prrafodelista"/>
      </w:pPr>
    </w:p>
    <w:p w14:paraId="6466A289" w14:textId="1A23071A" w:rsidR="00AF4313" w:rsidRPr="00AF4313" w:rsidRDefault="00AF4313" w:rsidP="00AF4313">
      <w:pPr>
        <w:pStyle w:val="Prrafodelista"/>
        <w:numPr>
          <w:ilvl w:val="0"/>
          <w:numId w:val="2"/>
        </w:numPr>
        <w:rPr>
          <w:b/>
          <w:bCs/>
        </w:rPr>
      </w:pPr>
      <w:r w:rsidRPr="00797426">
        <w:rPr>
          <w:b/>
          <w:bCs/>
          <w:rPrChange w:id="2772" w:author="JORGE CONTRERAS ORTIZ" w:date="2021-09-04T08:32:00Z">
            <w:rPr>
              <w:b/>
              <w:bCs/>
              <w:lang w:val="en-US"/>
            </w:rPr>
          </w:rPrChange>
        </w:rPr>
        <w:t xml:space="preserve">Primer Backbone Border Router. </w:t>
      </w:r>
      <w:r w:rsidRPr="00AF4313">
        <w:t>Tan solo Kirale ha c</w:t>
      </w:r>
      <w:r>
        <w:t>onseguido desarrollar un dispositivo Border Router, capaz de enlazar las redes Thread con otras redes IPv4 o IPv6. La única alternativa es la ofrecida por OpenThread, con un Border Router vía Software con Raspberry Pi 3B o BeagleBone</w:t>
      </w:r>
      <w:r w:rsidR="00151189">
        <w:t xml:space="preserve">. Esto sería interesante en caso de querer aprovechar las diferentes entradas del hardware para diferentes tipos de sensorizados. En el caso de este proyecto, el hardware de sensorizado está integrado en la plataforma </w:t>
      </w:r>
      <w:del w:id="2773" w:author="JORGE CONTRERAS ORTIZ" w:date="2021-09-05T20:12:00Z">
        <w:r w:rsidR="00151189" w:rsidDel="004E60C8">
          <w:delText>Coockie</w:delText>
        </w:r>
      </w:del>
      <w:ins w:id="2774" w:author="JORGE CONTRERAS ORTIZ" w:date="2021-09-05T20:12:00Z">
        <w:r w:rsidR="004E60C8">
          <w:t>Cookie</w:t>
        </w:r>
      </w:ins>
      <w:r w:rsidR="00151189">
        <w:t xml:space="preserve"> donde irán integrados los módulos RF.</w:t>
      </w:r>
    </w:p>
    <w:p w14:paraId="5DDA9CB7" w14:textId="77777777" w:rsidR="00AF4313" w:rsidRPr="00AF4313" w:rsidRDefault="00AF4313" w:rsidP="00AF4313">
      <w:pPr>
        <w:pStyle w:val="Prrafodelista"/>
        <w:rPr>
          <w:b/>
          <w:bCs/>
        </w:rPr>
      </w:pPr>
    </w:p>
    <w:p w14:paraId="26C139FE" w14:textId="0B295839" w:rsidR="00AF4313" w:rsidRPr="00C55CDD" w:rsidRDefault="00C55CDD" w:rsidP="00AF4313">
      <w:pPr>
        <w:pStyle w:val="Prrafodelista"/>
        <w:numPr>
          <w:ilvl w:val="0"/>
          <w:numId w:val="2"/>
        </w:numPr>
        <w:rPr>
          <w:b/>
          <w:bCs/>
        </w:rPr>
      </w:pPr>
      <w:r>
        <w:rPr>
          <w:b/>
          <w:bCs/>
        </w:rPr>
        <w:t xml:space="preserve">Dongle de Evaluación. </w:t>
      </w:r>
      <w:r>
        <w:t xml:space="preserve">Dispositivo de evaluación que permite un prototipado rápido y a bajo coste. </w:t>
      </w:r>
      <w:r w:rsidR="00151189">
        <w:t>También destaca por ser de los kit de evaluación Thread de menor tamaño.</w:t>
      </w:r>
    </w:p>
    <w:p w14:paraId="1CB693BC" w14:textId="77777777" w:rsidR="00C55CDD" w:rsidRPr="00C55CDD" w:rsidRDefault="00C55CDD" w:rsidP="00C55CDD">
      <w:pPr>
        <w:pStyle w:val="Prrafodelista"/>
        <w:rPr>
          <w:b/>
          <w:bCs/>
        </w:rPr>
      </w:pPr>
    </w:p>
    <w:p w14:paraId="1A8C4108" w14:textId="04015C4B" w:rsidR="006F13B4" w:rsidRPr="006F13B4" w:rsidRDefault="00C55CDD" w:rsidP="006F13B4">
      <w:pPr>
        <w:pStyle w:val="Prrafodelista"/>
        <w:numPr>
          <w:ilvl w:val="0"/>
          <w:numId w:val="2"/>
        </w:numPr>
        <w:rPr>
          <w:ins w:id="2775" w:author="JORGE CONTRERAS ORTIZ" w:date="2021-09-04T00:17:00Z"/>
          <w:b/>
          <w:bCs/>
          <w:rPrChange w:id="2776" w:author="JORGE CONTRERAS ORTIZ" w:date="2021-09-04T00:17:00Z">
            <w:rPr>
              <w:ins w:id="2777" w:author="JORGE CONTRERAS ORTIZ" w:date="2021-09-04T00:17:00Z"/>
            </w:rPr>
          </w:rPrChange>
        </w:rPr>
      </w:pPr>
      <w:r>
        <w:rPr>
          <w:b/>
          <w:bCs/>
        </w:rPr>
        <w:t xml:space="preserve">KiNOS. </w:t>
      </w:r>
      <w:r>
        <w:t xml:space="preserve">Stack con Certificación Thread que se caracteriza por </w:t>
      </w:r>
      <w:r w:rsidR="00151189">
        <w:t>versatilidad al soportar todos los roles Thread y por habilitar diferentes interfaces para una fácil integración y un bajo consumo.</w:t>
      </w:r>
    </w:p>
    <w:p w14:paraId="5CD49CB0" w14:textId="1ED9357D" w:rsidR="006F13B4" w:rsidRDefault="006F13B4" w:rsidP="006F13B4">
      <w:pPr>
        <w:ind w:left="360"/>
        <w:rPr>
          <w:ins w:id="2778" w:author="JORGE CONTRERAS ORTIZ" w:date="2021-09-04T00:20:00Z"/>
        </w:rPr>
      </w:pPr>
      <w:ins w:id="2779" w:author="JORGE CONTRERAS ORTIZ" w:date="2021-09-04T00:17:00Z">
        <w:r>
          <w:t xml:space="preserve">Una posible desventaja es la falta de sensorizado o de entradas Analógicas y/o Digitales para </w:t>
        </w:r>
      </w:ins>
      <w:ins w:id="2780" w:author="JORGE CONTRERAS ORTIZ" w:date="2021-09-04T00:18:00Z">
        <w:r>
          <w:t>la integración de sensores, de cara a posibles pruebas de envíos de datos que se estén leyendo en tiempo real</w:t>
        </w:r>
      </w:ins>
      <w:ins w:id="2781" w:author="JORGE CONTRERAS ORTIZ" w:date="2021-09-04T00:19:00Z">
        <w:r>
          <w:t xml:space="preserve">. Esto obliga a elaborar una plataforma integrando los sensores a un microcontrolador que se encargue tanto de la lectura de los sensores como </w:t>
        </w:r>
      </w:ins>
      <w:ins w:id="2782" w:author="JORGE CONTRERAS ORTIZ" w:date="2021-09-04T00:20:00Z">
        <w:r>
          <w:t>del control del Dongle de evaluación vía UART.</w:t>
        </w:r>
      </w:ins>
    </w:p>
    <w:p w14:paraId="349DF474" w14:textId="78EB42E9" w:rsidR="006F13B4" w:rsidRDefault="000A0AF3" w:rsidP="006F13B4">
      <w:pPr>
        <w:ind w:left="360"/>
        <w:rPr>
          <w:ins w:id="2783" w:author="JORGE CONTRERAS ORTIZ" w:date="2021-09-04T00:20:00Z"/>
        </w:rPr>
      </w:pPr>
      <w:ins w:id="2784" w:author="JORGE CONTRERAS ORTIZ" w:date="2021-09-04T09:59:00Z">
        <w:r>
          <w:t>Tras el primer análisis realizado, se ha elegido la tecnología de Kirale, debido a que en este pro</w:t>
        </w:r>
      </w:ins>
      <w:ins w:id="2785" w:author="JORGE CONTRERAS ORTIZ" w:date="2021-09-04T10:00:00Z">
        <w:r>
          <w:t>yecto la implementación de tecnología THREAD será hardware y la plataforma final integra un pequeño sistema de sensorizado, por lo que</w:t>
        </w:r>
      </w:ins>
      <w:ins w:id="2786" w:author="JORGE CONTRERAS ORTIZ" w:date="2021-09-04T10:01:00Z">
        <w:r>
          <w:t xml:space="preserve"> </w:t>
        </w:r>
      </w:ins>
      <w:ins w:id="2787" w:author="JORGE CONTRERAS ORTIZ" w:date="2021-09-04T10:04:00Z">
        <w:r w:rsidR="007B782F">
          <w:t xml:space="preserve">las principales desventajas no afectarían al desarrollo del </w:t>
        </w:r>
      </w:ins>
      <w:ins w:id="2788" w:author="JORGE CONTRERAS ORTIZ" w:date="2021-09-04T10:05:00Z">
        <w:r w:rsidR="007B782F">
          <w:t>proyecto.</w:t>
        </w:r>
      </w:ins>
    </w:p>
    <w:p w14:paraId="0685D12F" w14:textId="77777777" w:rsidR="006F13B4" w:rsidRPr="006F13B4" w:rsidRDefault="006F13B4">
      <w:pPr>
        <w:ind w:left="360"/>
        <w:pPrChange w:id="2789" w:author="JORGE CONTRERAS ORTIZ" w:date="2021-09-04T00:17:00Z">
          <w:pPr>
            <w:pStyle w:val="Prrafodelista"/>
            <w:numPr>
              <w:numId w:val="2"/>
            </w:numPr>
            <w:ind w:hanging="360"/>
          </w:pPr>
        </w:pPrChange>
      </w:pPr>
    </w:p>
    <w:p w14:paraId="1B08341B" w14:textId="77777777" w:rsidR="00791D37" w:rsidRPr="00AF4313" w:rsidRDefault="00791D37" w:rsidP="00791D37"/>
    <w:p w14:paraId="0D2F6E7B" w14:textId="70A9ED19" w:rsidR="00363231" w:rsidRDefault="00363231">
      <w:pPr>
        <w:pStyle w:val="Ttulo3"/>
        <w:pPrChange w:id="2790" w:author="JORGE CONTRERAS ORTIZ" w:date="2021-09-04T09:33:00Z">
          <w:pPr>
            <w:pStyle w:val="Ttulo2"/>
          </w:pPr>
        </w:pPrChange>
      </w:pPr>
      <w:bookmarkStart w:id="2791" w:name="_Toc81765231"/>
      <w:r w:rsidRPr="00791D37">
        <w:lastRenderedPageBreak/>
        <w:t xml:space="preserve">CARACTERÍSTICAS </w:t>
      </w:r>
      <w:r w:rsidR="004272D2" w:rsidRPr="00791D37">
        <w:t>TÉCNOLOGIC</w:t>
      </w:r>
      <w:r w:rsidR="00933E5F" w:rsidRPr="00791D37">
        <w:t>AS</w:t>
      </w:r>
      <w:r w:rsidRPr="00791D37">
        <w:t xml:space="preserve"> DE </w:t>
      </w:r>
      <w:r w:rsidR="00AF4313">
        <w:t xml:space="preserve"> LOS MÓDULOS KIRALE</w:t>
      </w:r>
      <w:bookmarkEnd w:id="2791"/>
    </w:p>
    <w:p w14:paraId="38A9E63D" w14:textId="68F29344" w:rsidR="00ED1700" w:rsidRDefault="00ED1700" w:rsidP="00ED1700"/>
    <w:p w14:paraId="3D088121" w14:textId="1F8D4601" w:rsidR="00ED1700" w:rsidRDefault="00B83329">
      <w:pPr>
        <w:pStyle w:val="Ttulo4"/>
        <w:pPrChange w:id="2792" w:author="JORGE CONTRERAS ORTIZ" w:date="2021-09-04T11:25:00Z">
          <w:pPr>
            <w:pStyle w:val="Ttulo3"/>
          </w:pPr>
        </w:pPrChange>
      </w:pPr>
      <w:bookmarkStart w:id="2793" w:name="_Características_módulo_RF"/>
      <w:bookmarkStart w:id="2794" w:name="_Ref81655939"/>
      <w:bookmarkStart w:id="2795" w:name="_Ref81655947"/>
      <w:bookmarkStart w:id="2796" w:name="_Toc81765232"/>
      <w:bookmarkEnd w:id="2793"/>
      <w:r>
        <w:t>CARACTERÍSTICAS MÓDULO RF KTWM102</w:t>
      </w:r>
      <w:bookmarkEnd w:id="2794"/>
      <w:bookmarkEnd w:id="2795"/>
      <w:bookmarkEnd w:id="2796"/>
    </w:p>
    <w:p w14:paraId="5AFA63CD" w14:textId="52D3A3B0" w:rsidR="00ED1700" w:rsidRDefault="00ED1700" w:rsidP="00ED1700"/>
    <w:p w14:paraId="1C3B6637" w14:textId="0D24A560" w:rsidR="00ED1700" w:rsidRDefault="009979DA" w:rsidP="00ED1700">
      <w:r>
        <w:t>Los</w:t>
      </w:r>
      <w:r w:rsidR="00ED1700">
        <w:t xml:space="preserve"> módulo</w:t>
      </w:r>
      <w:r>
        <w:t>s</w:t>
      </w:r>
      <w:r w:rsidR="00ED1700">
        <w:t xml:space="preserve"> RF KTWM102 es un Co-Procesador que integra en su totalidad el protocolo de red IEEE 802.15.4</w:t>
      </w:r>
      <w:r w:rsidR="002330D3">
        <w:t>. El KTWM102</w:t>
      </w:r>
      <w:r w:rsidR="00ED1700">
        <w:t xml:space="preserve"> permite integrar en distintos dispositivos </w:t>
      </w:r>
      <w:r w:rsidR="002330D3">
        <w:t>la conectividad Thread de manera sencilla y a bajo coste. Cuenta con el sistema KiNOS, una Stack con Certificado Thread, segura, robusta y de altas prestaciones. KiNOS puede ejecutarse tanto de manera autónoma como bajo la acción de un host que se comunique con el módulo KTWM102.</w:t>
      </w:r>
    </w:p>
    <w:p w14:paraId="37DF9C74" w14:textId="540113BD" w:rsidR="002330D3" w:rsidRDefault="002330D3" w:rsidP="00ED1700">
      <w:r>
        <w:t xml:space="preserve">KTWM102 ofrece una conectividad serie de alta velocidad a Thread a través de una interfaz UART, permitiendo así una </w:t>
      </w:r>
      <w:r w:rsidR="009979DA">
        <w:t>integración de las comunicaciones con un hot con un microcontrolador. A su vez, integra conectividad nativa USB 2.0 para cumplir con los requisitos de diseño del Border Router.</w:t>
      </w:r>
    </w:p>
    <w:p w14:paraId="485F10F4" w14:textId="15507E5D" w:rsidR="009979DA" w:rsidRPr="00ED1700" w:rsidRDefault="009979DA" w:rsidP="00ED1700">
      <w:r>
        <w:t>Finalmente, KTWM102 combina una arquitectura de microprocesador de gran eficiencia energética con técnicas de ahorro energético integradas en el sistema KiNOS.</w:t>
      </w:r>
    </w:p>
    <w:p w14:paraId="4E5573AB" w14:textId="3F434A2D" w:rsidR="00ED1700" w:rsidRDefault="00ED1700" w:rsidP="00ED1700"/>
    <w:p w14:paraId="45AA3958" w14:textId="74261304" w:rsidR="00ED1700" w:rsidRDefault="00B83329">
      <w:pPr>
        <w:pStyle w:val="Ttulo4"/>
        <w:pPrChange w:id="2797" w:author="JORGE CONTRERAS ORTIZ" w:date="2021-09-04T11:25:00Z">
          <w:pPr>
            <w:pStyle w:val="Ttulo3"/>
          </w:pPr>
        </w:pPrChange>
      </w:pPr>
      <w:bookmarkStart w:id="2798" w:name="_Toc81765233"/>
      <w:r>
        <w:t>CARACTERÍSTICAS KTDG102 EVALUATION DONGLE</w:t>
      </w:r>
      <w:bookmarkEnd w:id="2798"/>
    </w:p>
    <w:p w14:paraId="3B1DCDA7" w14:textId="016763ED" w:rsidR="00EF2EE1" w:rsidRDefault="00EF2EE1" w:rsidP="00EF2EE1"/>
    <w:p w14:paraId="76712FEB" w14:textId="3A97A1EE" w:rsidR="00EF2EE1" w:rsidRDefault="00EF2EE1" w:rsidP="00EF2EE1">
      <w:r>
        <w:t xml:space="preserve">En primera instancia, el módulo KTDG102 integra el módulo RF KTWM102 comentado en </w:t>
      </w:r>
      <w:ins w:id="2799" w:author="JORGE CONTRERAS ORTIZ" w:date="2021-09-04T13:52:00Z">
        <w:r w:rsidR="00E915C0">
          <w:fldChar w:fldCharType="begin"/>
        </w:r>
        <w:r w:rsidR="00E915C0">
          <w:instrText xml:space="preserve"> REF _Ref81655939 \w \h </w:instrText>
        </w:r>
      </w:ins>
      <w:r w:rsidR="00E915C0">
        <w:fldChar w:fldCharType="separate"/>
      </w:r>
      <w:ins w:id="2800" w:author="JORGE CONTRERAS ORTIZ" w:date="2021-09-04T14:47:00Z">
        <w:r w:rsidR="003E5AE5">
          <w:t>3.1.1.1</w:t>
        </w:r>
      </w:ins>
      <w:ins w:id="2801" w:author="JORGE CONTRERAS ORTIZ" w:date="2021-09-04T13:52:00Z">
        <w:r w:rsidR="00E915C0">
          <w:fldChar w:fldCharType="end"/>
        </w:r>
        <w:r w:rsidR="00E915C0">
          <w:fldChar w:fldCharType="begin"/>
        </w:r>
        <w:r w:rsidR="00E915C0">
          <w:instrText xml:space="preserve"> REF _Ref81655947 \h </w:instrText>
        </w:r>
      </w:ins>
      <w:r w:rsidR="00E915C0">
        <w:fldChar w:fldCharType="separate"/>
      </w:r>
      <w:ins w:id="2802" w:author="JORGE CONTRERAS ORTIZ" w:date="2021-09-04T14:47:00Z">
        <w:r w:rsidR="003E5AE5">
          <w:t>CARACTERÍSTICAS MÓDULO RF KTWM102</w:t>
        </w:r>
      </w:ins>
      <w:ins w:id="2803" w:author="JORGE CONTRERAS ORTIZ" w:date="2021-09-04T13:52:00Z">
        <w:r w:rsidR="00E915C0">
          <w:fldChar w:fldCharType="end"/>
        </w:r>
        <w:r w:rsidR="00E915C0">
          <w:t xml:space="preserve"> </w:t>
        </w:r>
      </w:ins>
      <w:del w:id="2804" w:author="JORGE CONTRERAS ORTIZ" w:date="2021-09-04T13:51:00Z">
        <w:r w:rsidR="009449CB" w:rsidDel="00E915C0">
          <w:fldChar w:fldCharType="begin"/>
        </w:r>
        <w:r w:rsidR="009449CB" w:rsidDel="00E915C0">
          <w:delInstrText xml:space="preserve"> HYPERLINK \l "_Características_módulo_RF" </w:delInstrText>
        </w:r>
        <w:r w:rsidR="009449CB" w:rsidDel="00E915C0">
          <w:fldChar w:fldCharType="separate"/>
        </w:r>
        <w:r w:rsidRPr="00EF2EE1" w:rsidDel="00E915C0">
          <w:rPr>
            <w:rStyle w:val="Hipervnculo"/>
          </w:rPr>
          <w:delText>Características KTWM102</w:delText>
        </w:r>
        <w:r w:rsidR="009449CB" w:rsidDel="00E915C0">
          <w:rPr>
            <w:rStyle w:val="Hipervnculo"/>
          </w:rPr>
          <w:fldChar w:fldCharType="end"/>
        </w:r>
        <w:r w:rsidDel="00E915C0">
          <w:delText xml:space="preserve"> </w:delText>
        </w:r>
      </w:del>
      <w:r>
        <w:t>incluyendo todas sus características y tecnologías.</w:t>
      </w:r>
    </w:p>
    <w:p w14:paraId="0755C242" w14:textId="214A1A38" w:rsidR="00EF2EE1" w:rsidRDefault="00EF2EE1" w:rsidP="00EF2EE1">
      <w:r>
        <w:t>Dispone de un conector UART permitiendo así enlazar con cualquier host, como un microcontrolador</w:t>
      </w:r>
      <w:r w:rsidR="00DF2718">
        <w:t>. A la vez dispone de un conector USB, permitiendo así ser conectado a un PC.</w:t>
      </w:r>
    </w:p>
    <w:p w14:paraId="3588D53C" w14:textId="28B49C0F" w:rsidR="00DF2718" w:rsidRDefault="00DF2718" w:rsidP="00EF2EE1">
      <w:r>
        <w:t>Dispone de un multiplexor de alimentación de dos entradas, permitiendo que el Dongle sea alimentado tanto por el conector USB como por el conector UART a través de un host.</w:t>
      </w:r>
    </w:p>
    <w:p w14:paraId="33D3B87A" w14:textId="74E4B214" w:rsidR="00DF2718" w:rsidRDefault="00DF2718" w:rsidP="00EF2EE1">
      <w:r>
        <w:t>Integra una señalización lumínica para conocer el estado del dispositivo en todo momento.</w:t>
      </w:r>
    </w:p>
    <w:p w14:paraId="049092EB" w14:textId="32DCA9D1" w:rsidR="00DF2718" w:rsidRDefault="00DF2718" w:rsidP="00EF2EE1">
      <w:r>
        <w:t>El Dongle KTDG102 tienen una gran versatilidad, puesto que permite ser configurado como cualquiera de los tipos de nodos posibles dentro de una red Thread, pudiendo así analizar los comportamientos de todos los tipos de nodos dentro de la red.</w:t>
      </w:r>
    </w:p>
    <w:p w14:paraId="3D36B6AC" w14:textId="4B857C24" w:rsidR="003D660C" w:rsidRDefault="003D660C" w:rsidP="00EF2EE1">
      <w:r>
        <w:t xml:space="preserve">El sistema </w:t>
      </w:r>
      <w:r w:rsidR="00DF2718">
        <w:t xml:space="preserve">KiNOS proporciona la interfaz KSH, una interfaz </w:t>
      </w:r>
      <w:r>
        <w:t xml:space="preserve">sencilla y con breve curva de aprendizaje, a través de la cual el usuario puede control sobre los dispositivos. </w:t>
      </w:r>
    </w:p>
    <w:p w14:paraId="5AF84CCA" w14:textId="19F5BCA8" w:rsidR="003D660C" w:rsidRDefault="003D660C" w:rsidP="00EF2EE1">
      <w:r>
        <w:t>El KTDG102 permite actualizar el firmware a los usuarios, pudiendo así cambiar incluso la funcionalidad del dispositivo, ya sea a un nodo Thread, un sniffer 802.15.4 o un dispositivo Golden Reference, el cuál ejecutar la certificación Thread interna.</w:t>
      </w:r>
    </w:p>
    <w:p w14:paraId="33B38147" w14:textId="77777777" w:rsidR="00DF2718" w:rsidRPr="00EF2EE1" w:rsidRDefault="00DF2718" w:rsidP="00EF2EE1"/>
    <w:p w14:paraId="03801E7A" w14:textId="126043F9" w:rsidR="00363231" w:rsidRPr="00791D37" w:rsidRDefault="00B83329">
      <w:pPr>
        <w:pStyle w:val="Ttulo4"/>
        <w:pPrChange w:id="2805" w:author="JORGE CONTRERAS ORTIZ" w:date="2021-09-04T11:25:00Z">
          <w:pPr>
            <w:pStyle w:val="Ttulo3"/>
          </w:pPr>
        </w:pPrChange>
      </w:pPr>
      <w:bookmarkStart w:id="2806" w:name="_Toc81765234"/>
      <w:r w:rsidRPr="00791D37">
        <w:t>CARACTERÍSTICAS DEL BORDER ROUTER KTBRN1</w:t>
      </w:r>
      <w:bookmarkEnd w:id="2806"/>
    </w:p>
    <w:p w14:paraId="4724DC4F" w14:textId="2BAA2E8C" w:rsidR="00363231" w:rsidRPr="00791D37" w:rsidRDefault="00363231" w:rsidP="00791D37"/>
    <w:p w14:paraId="3AC87891" w14:textId="238F240B" w:rsidR="004272D2" w:rsidRPr="00791D37" w:rsidRDefault="004272D2" w:rsidP="00791D37">
      <w:r w:rsidRPr="00791D37">
        <w:t>El módulo Border Router, tal como se ha explicado, es el módulo que proporcionará la conectividad a la red THREAD con otras capas físicas como Ethernet o Wi-Fi.</w:t>
      </w:r>
      <w:r w:rsidR="00933E5F" w:rsidRPr="00791D37">
        <w:t xml:space="preserve"> El KTBRN1 es </w:t>
      </w:r>
      <w:r w:rsidR="00933E5F" w:rsidRPr="00791D37">
        <w:lastRenderedPageBreak/>
        <w:t>el primer Border Router que incluye el servicio de Thread Backbone Border Router. A su vez, implementa la mayoría de las funcionalidades y características indicadas en la especificación v1.2 del protocolo Thread.</w:t>
      </w:r>
    </w:p>
    <w:p w14:paraId="5FCEBB52" w14:textId="56A5E692" w:rsidR="00571788" w:rsidRPr="00791D37" w:rsidRDefault="00537564" w:rsidP="00791D37">
      <w:r w:rsidRPr="00791D37">
        <w:t>El Border Router es un equipo basado en la placa NanoPi NEO, al que se le ha añadido una placa HAT incorporando el módulo RF KTWM102. Se incorpora un procesador ARM Cortex A7 de cuatro núcleos con 512 MB de RAM.</w:t>
      </w:r>
    </w:p>
    <w:p w14:paraId="358B5A1D" w14:textId="066C8C1A" w:rsidR="00537564" w:rsidRDefault="00537564" w:rsidP="00791D37">
      <w:r w:rsidRPr="00791D37">
        <w:t>KBRN1 admite</w:t>
      </w:r>
      <w:r w:rsidR="00791D37" w:rsidRPr="00791D37">
        <w:t xml:space="preserve"> tanto protocolo IPv4 como IPv6, enrutando el tráfico según sea necesario. Aparte de este enrutamiento, KTBRN1, ofrece servicios como servicios DNS, DHCP, NAT, etc.</w:t>
      </w:r>
    </w:p>
    <w:p w14:paraId="68836E81" w14:textId="60B98D30" w:rsidR="00ED1700" w:rsidRPr="00791D37" w:rsidRDefault="00791D37" w:rsidP="00791D37">
      <w:r>
        <w:t>KTBRN1, incluye un paquete software formado por un conjunto de Scripts en Python, llamado KiBRA, a la vez que un sistema operativo</w:t>
      </w:r>
      <w:r w:rsidR="00ED1700">
        <w:t xml:space="preserve"> basado en Debian y Ubuntu, Armbian, sobre el que corre el paquete de KiBRA. KiBRA se encarga de las tareas necesarias para proporcionar los servicios del Border Router KTBRN1, con la ventaja de ser de código abierto y customizable.</w:t>
      </w:r>
    </w:p>
    <w:p w14:paraId="579CDD3D" w14:textId="5C729420" w:rsidR="00791D37" w:rsidRDefault="00ED1700" w:rsidP="00791D37">
      <w:r>
        <w:t>Por último, KTBN1 incluye, gracias a KiBRA, un servicio de Administración Web desde el que manejar y configurar la red Thread del nodo KTBRN1 y todos los servicios proporcionados.</w:t>
      </w:r>
    </w:p>
    <w:p w14:paraId="32A977DA" w14:textId="27B6EAF7" w:rsidR="00ED1700" w:rsidRDefault="00ED1700" w:rsidP="00791D37">
      <w:pPr>
        <w:rPr>
          <w:ins w:id="2807" w:author="JORGE CONTRERAS ORTIZ" w:date="2021-09-04T00:20:00Z"/>
        </w:rPr>
      </w:pPr>
    </w:p>
    <w:p w14:paraId="2F60D229" w14:textId="78A12678" w:rsidR="006F13B4" w:rsidRPr="00FE1EC4" w:rsidRDefault="00B83329">
      <w:pPr>
        <w:pStyle w:val="Ttulo4"/>
        <w:rPr>
          <w:ins w:id="2808" w:author="JORGE CONTRERAS ORTIZ" w:date="2021-09-04T00:21:00Z"/>
        </w:rPr>
        <w:pPrChange w:id="2809" w:author="JORGE CONTRERAS ORTIZ" w:date="2021-09-04T11:25:00Z">
          <w:pPr>
            <w:pStyle w:val="Ttulo3"/>
          </w:pPr>
        </w:pPrChange>
      </w:pPr>
      <w:bookmarkStart w:id="2810" w:name="_Toc81765235"/>
      <w:ins w:id="2811" w:author="JORGE CONTRERAS ORTIZ" w:date="2021-09-04T00:20:00Z">
        <w:r w:rsidRPr="00FE1EC4">
          <w:t xml:space="preserve">CARACTERÍSTICAS KINOS </w:t>
        </w:r>
      </w:ins>
      <w:ins w:id="2812" w:author="JORGE CONTRERAS ORTIZ" w:date="2021-09-04T00:21:00Z">
        <w:r w:rsidRPr="00FE1EC4">
          <w:t>–</w:t>
        </w:r>
      </w:ins>
      <w:ins w:id="2813" w:author="JORGE CONTRERAS ORTIZ" w:date="2021-09-04T00:20:00Z">
        <w:r w:rsidRPr="00FE1EC4">
          <w:t xml:space="preserve"> N</w:t>
        </w:r>
      </w:ins>
      <w:ins w:id="2814" w:author="JORGE CONTRERAS ORTIZ" w:date="2021-09-04T00:21:00Z">
        <w:r w:rsidRPr="00FE1EC4">
          <w:t>ETWORK OS</w:t>
        </w:r>
        <w:bookmarkEnd w:id="2810"/>
      </w:ins>
    </w:p>
    <w:p w14:paraId="5921BB1C" w14:textId="03494F31" w:rsidR="006F13B4" w:rsidRDefault="006F13B4" w:rsidP="006F13B4">
      <w:pPr>
        <w:rPr>
          <w:ins w:id="2815" w:author="JORGE CONTRERAS ORTIZ" w:date="2021-09-04T00:21:00Z"/>
        </w:rPr>
      </w:pPr>
    </w:p>
    <w:p w14:paraId="2E6FCE50" w14:textId="78441D3C" w:rsidR="006F13B4" w:rsidRDefault="006F13B4" w:rsidP="006F13B4">
      <w:pPr>
        <w:rPr>
          <w:ins w:id="2816" w:author="JORGE CONTRERAS ORTIZ" w:date="2021-09-04T00:22:00Z"/>
        </w:rPr>
      </w:pPr>
      <w:ins w:id="2817" w:author="JORGE CONTRERAS ORTIZ" w:date="2021-09-04T00:21:00Z">
        <w:r w:rsidRPr="006F13B4">
          <w:t>KiNOS proviene de las siglas Kirale Real-Time Network Operating System</w:t>
        </w:r>
        <w:r w:rsidRPr="006F13B4">
          <w:rPr>
            <w:rPrChange w:id="2818" w:author="JORGE CONTRERAS ORTIZ" w:date="2021-09-04T00:21:00Z">
              <w:rPr>
                <w:lang w:val="en-US"/>
              </w:rPr>
            </w:rPrChange>
          </w:rPr>
          <w:t xml:space="preserve"> y es </w:t>
        </w:r>
        <w:r>
          <w:t xml:space="preserve">un </w:t>
        </w:r>
      </w:ins>
      <w:ins w:id="2819" w:author="JORGE CONTRERAS ORTIZ" w:date="2021-09-04T00:22:00Z">
        <w:r>
          <w:t>Stack Certificado Thread que se caracteriza por sus altas prestaciones, seguridad y robusted para comunicaciones inalámbricas de bajo consumo.</w:t>
        </w:r>
      </w:ins>
    </w:p>
    <w:p w14:paraId="682280EE" w14:textId="452675FE" w:rsidR="006F13B4" w:rsidRDefault="006F13B4" w:rsidP="006F13B4">
      <w:pPr>
        <w:rPr>
          <w:ins w:id="2820" w:author="JORGE CONTRERAS ORTIZ" w:date="2021-09-04T00:24:00Z"/>
        </w:rPr>
      </w:pPr>
      <w:ins w:id="2821" w:author="JORGE CONTRERAS ORTIZ" w:date="2021-09-04T00:22:00Z">
        <w:r>
          <w:t>P</w:t>
        </w:r>
      </w:ins>
      <w:ins w:id="2822" w:author="JORGE CONTRERAS ORTIZ" w:date="2021-09-04T00:23:00Z">
        <w:r>
          <w:t>ermite actualizar el firmware a través USB-DFU y gracias a una encriptación punto a punto AES-EAX</w:t>
        </w:r>
      </w:ins>
      <w:ins w:id="2823" w:author="JORGE CONTRERAS ORTIZ" w:date="2021-09-04T00:24:00Z">
        <w:r>
          <w:t>. A su vez, protege al dispositivo de firmware no oficial.</w:t>
        </w:r>
      </w:ins>
    </w:p>
    <w:p w14:paraId="6F8975F9" w14:textId="47569BCB" w:rsidR="006F13B4" w:rsidRDefault="006F13B4" w:rsidP="006F13B4">
      <w:pPr>
        <w:rPr>
          <w:ins w:id="2824" w:author="JORGE CONTRERAS ORTIZ" w:date="2021-09-04T09:34:00Z"/>
        </w:rPr>
      </w:pPr>
      <w:ins w:id="2825" w:author="JORGE CONTRERAS ORTIZ" w:date="2021-09-04T00:24:00Z">
        <w:r>
          <w:t xml:space="preserve">Por lo </w:t>
        </w:r>
      </w:ins>
      <w:ins w:id="2826" w:author="JORGE CONTRERAS ORTIZ" w:date="2021-09-04T00:25:00Z">
        <w:r>
          <w:t>que más se destaca KiNOS es por el soporte de todos los roles de Thread y por las interfaces que permiten una fácil integración y desplegar modos de b</w:t>
        </w:r>
      </w:ins>
      <w:ins w:id="2827" w:author="JORGE CONTRERAS ORTIZ" w:date="2021-09-04T00:26:00Z">
        <w:r>
          <w:t>ajo consumo o de ahorro de batería.</w:t>
        </w:r>
      </w:ins>
    </w:p>
    <w:p w14:paraId="60A3A777" w14:textId="77777777" w:rsidR="008E3912" w:rsidRPr="006F13B4" w:rsidRDefault="008E3912" w:rsidP="006F13B4"/>
    <w:p w14:paraId="0D210564" w14:textId="443545A1" w:rsidR="00537564" w:rsidRDefault="008E3912" w:rsidP="008E3912">
      <w:pPr>
        <w:pStyle w:val="Ttulo3"/>
        <w:rPr>
          <w:ins w:id="2828" w:author="JORGE CONTRERAS ORTIZ" w:date="2021-09-04T09:35:00Z"/>
        </w:rPr>
      </w:pPr>
      <w:bookmarkStart w:id="2829" w:name="_Toc81765236"/>
      <w:ins w:id="2830" w:author="JORGE CONTRERAS ORTIZ" w:date="2021-09-04T09:34:00Z">
        <w:r>
          <w:t>EJEMPLOS DE OTROS DISPOSITIVOS</w:t>
        </w:r>
      </w:ins>
      <w:bookmarkEnd w:id="2829"/>
    </w:p>
    <w:p w14:paraId="4ABD039C" w14:textId="50405482" w:rsidR="008E3912" w:rsidRDefault="008E3912" w:rsidP="008E3912">
      <w:pPr>
        <w:rPr>
          <w:ins w:id="2831" w:author="JORGE CONTRERAS ORTIZ" w:date="2021-09-04T09:35:00Z"/>
        </w:rPr>
      </w:pPr>
    </w:p>
    <w:p w14:paraId="4EF6DB17" w14:textId="5EA655F5" w:rsidR="008E3912" w:rsidRDefault="008E3912" w:rsidP="008E3912">
      <w:pPr>
        <w:rPr>
          <w:ins w:id="2832" w:author="JORGE CONTRERAS ORTIZ" w:date="2021-09-04T09:41:00Z"/>
        </w:rPr>
      </w:pPr>
      <w:ins w:id="2833" w:author="JORGE CONTRERAS ORTIZ" w:date="2021-09-04T09:36:00Z">
        <w:r>
          <w:t xml:space="preserve">Como ya se ha mencionado en el análisis realizado en </w:t>
        </w:r>
      </w:ins>
      <w:ins w:id="2834" w:author="JORGE CONTRERAS ORTIZ" w:date="2021-09-04T09:38:00Z">
        <w:r>
          <w:fldChar w:fldCharType="begin"/>
        </w:r>
        <w:r>
          <w:instrText>HYPERLINK  \l "_ANÁLISIS_INICIAL_"</w:instrText>
        </w:r>
        <w:r>
          <w:fldChar w:fldCharType="separate"/>
        </w:r>
        <w:r>
          <w:rPr>
            <w:rStyle w:val="Hipervnculo"/>
          </w:rPr>
          <w:t>3.1. ANÁLISIS INICIAL  DE LA TECNOLOGÍA THREAD</w:t>
        </w:r>
        <w:r>
          <w:fldChar w:fldCharType="end"/>
        </w:r>
        <w:r>
          <w:t xml:space="preserve"> </w:t>
        </w:r>
      </w:ins>
      <w:ins w:id="2835" w:author="JORGE CONTRERAS ORTIZ" w:date="2021-09-04T09:39:00Z">
        <w:r>
          <w:t>existe una gran variedad de desarrolladores</w:t>
        </w:r>
      </w:ins>
      <w:ins w:id="2836" w:author="JORGE CONTRERAS ORTIZ" w:date="2021-09-04T09:40:00Z">
        <w:r>
          <w:t xml:space="preserve"> en la tecnología Thread. A continuación se hará mención de algun</w:t>
        </w:r>
      </w:ins>
      <w:ins w:id="2837" w:author="JORGE CONTRERAS ORTIZ" w:date="2021-09-04T09:41:00Z">
        <w:r>
          <w:t>a</w:t>
        </w:r>
      </w:ins>
      <w:ins w:id="2838" w:author="JORGE CONTRERAS ORTIZ" w:date="2021-09-04T09:40:00Z">
        <w:r>
          <w:t>s de l</w:t>
        </w:r>
      </w:ins>
      <w:ins w:id="2839" w:author="JORGE CONTRERAS ORTIZ" w:date="2021-09-04T09:41:00Z">
        <w:r>
          <w:t>as diferentes alternativas con certificación Thread que existen actualmente.</w:t>
        </w:r>
      </w:ins>
    </w:p>
    <w:p w14:paraId="5A2E7FC1" w14:textId="2F60F061" w:rsidR="008E3912" w:rsidRDefault="00A73883" w:rsidP="008E3912">
      <w:pPr>
        <w:rPr>
          <w:ins w:id="2840" w:author="JORGE CONTRERAS ORTIZ" w:date="2021-09-04T10:14:00Z"/>
        </w:rPr>
      </w:pPr>
      <w:ins w:id="2841" w:author="JORGE CONTRERAS ORTIZ" w:date="2021-09-04T09:48:00Z">
        <w:r>
          <w:t>En cuanto a Border Routers, como ya</w:t>
        </w:r>
      </w:ins>
      <w:ins w:id="2842" w:author="JORGE CONTRERAS ORTIZ" w:date="2021-09-04T09:50:00Z">
        <w:r>
          <w:t xml:space="preserve"> se ha mencionado, solo se dispone de la alternativa ofrecida por </w:t>
        </w:r>
      </w:ins>
      <w:ins w:id="2843" w:author="JORGE CONTRERAS ORTIZ" w:date="2021-09-04T09:51:00Z">
        <w:r>
          <w:t xml:space="preserve">OpenThread, el cuál consiste en una implementación en </w:t>
        </w:r>
      </w:ins>
      <w:ins w:id="2844" w:author="JORGE CONTRERAS ORTIZ" w:date="2021-09-04T09:52:00Z">
        <w:r>
          <w:t>sistemas basados en Linux o en Raspberry Pi 3B</w:t>
        </w:r>
      </w:ins>
      <w:ins w:id="2845" w:author="JORGE CONTRERAS ORTIZ" w:date="2021-09-04T09:57:00Z">
        <w:r w:rsidR="000A0AF3">
          <w:t>.</w:t>
        </w:r>
      </w:ins>
    </w:p>
    <w:p w14:paraId="34F27794" w14:textId="23DA8783" w:rsidR="004A3A88" w:rsidRDefault="004A3A88" w:rsidP="008E3912">
      <w:pPr>
        <w:rPr>
          <w:ins w:id="2846" w:author="JORGE CONTRERAS ORTIZ" w:date="2021-09-04T10:19:00Z"/>
        </w:rPr>
      </w:pPr>
      <w:ins w:id="2847" w:author="JORGE CONTRERAS ORTIZ" w:date="2021-09-04T10:14:00Z">
        <w:r>
          <w:t>En caso de necesitar un entorno de desarrollo software, existen entornos desarrollados por NXP</w:t>
        </w:r>
      </w:ins>
      <w:ins w:id="2848" w:author="JORGE CONTRERAS ORTIZ" w:date="2021-09-04T10:25:00Z">
        <w:r w:rsidR="00247D58">
          <w:t xml:space="preserve"> (</w:t>
        </w:r>
        <w:r w:rsidR="00247D58" w:rsidRPr="00247D58">
          <w:rPr>
            <w:rStyle w:val="Hipervnculo"/>
            <w:rPrChange w:id="2849" w:author="JORGE CONTRERAS ORTIZ" w:date="2021-09-04T10:25:00Z">
              <w:rPr/>
            </w:rPrChange>
          </w:rPr>
          <w:fldChar w:fldCharType="begin"/>
        </w:r>
        <w:r w:rsidR="00247D58" w:rsidRPr="00247D58">
          <w:rPr>
            <w:rStyle w:val="Hipervnculo"/>
            <w:rPrChange w:id="2850" w:author="JORGE CONTRERAS ORTIZ" w:date="2021-09-04T10:25:00Z">
              <w:rPr/>
            </w:rPrChange>
          </w:rPr>
          <w:instrText xml:space="preserve"> HYPERLINK "https://www.nxp.com/support/developer-resources/software-development-tools/mcuxpresso-software-and-tools:MCUXPRESSO" \t "new" </w:instrText>
        </w:r>
        <w:r w:rsidR="00247D58" w:rsidRPr="00247D58">
          <w:rPr>
            <w:rStyle w:val="Hipervnculo"/>
            <w:rPrChange w:id="2851" w:author="JORGE CONTRERAS ORTIZ" w:date="2021-09-04T10:25:00Z">
              <w:rPr/>
            </w:rPrChange>
          </w:rPr>
          <w:fldChar w:fldCharType="separate"/>
        </w:r>
        <w:r w:rsidR="00247D58" w:rsidRPr="00247D58">
          <w:rPr>
            <w:rStyle w:val="Hipervnculo"/>
            <w:rPrChange w:id="2852" w:author="JORGE CONTRERAS ORTIZ" w:date="2021-09-04T10:25:00Z">
              <w:rPr>
                <w:rStyle w:val="Hipervnculo"/>
                <w:color w:val="666666"/>
                <w:sz w:val="21"/>
                <w:szCs w:val="21"/>
                <w:bdr w:val="none" w:sz="0" w:space="0" w:color="auto" w:frame="1"/>
                <w:shd w:val="clear" w:color="auto" w:fill="FFFFFF"/>
              </w:rPr>
            </w:rPrChange>
          </w:rPr>
          <w:t>MCUXpresso SDK, IDE, and Configuration tools</w:t>
        </w:r>
        <w:r w:rsidR="00247D58" w:rsidRPr="00247D58">
          <w:rPr>
            <w:rStyle w:val="Hipervnculo"/>
            <w:rPrChange w:id="2853" w:author="JORGE CONTRERAS ORTIZ" w:date="2021-09-04T10:25:00Z">
              <w:rPr/>
            </w:rPrChange>
          </w:rPr>
          <w:fldChar w:fldCharType="end"/>
        </w:r>
        <w:r w:rsidR="00247D58">
          <w:t>)</w:t>
        </w:r>
      </w:ins>
      <w:ins w:id="2854" w:author="JORGE CONTRERAS ORTIZ" w:date="2021-09-04T10:16:00Z">
        <w:r>
          <w:t>, Nordic Semiconductor</w:t>
        </w:r>
      </w:ins>
      <w:ins w:id="2855" w:author="JORGE CONTRERAS ORTIZ" w:date="2021-09-04T10:25:00Z">
        <w:r w:rsidR="00247D58">
          <w:t xml:space="preserve"> (</w:t>
        </w:r>
        <w:r w:rsidR="00247D58">
          <w:fldChar w:fldCharType="begin"/>
        </w:r>
        <w:r w:rsidR="00247D58">
          <w:instrText xml:space="preserve"> HYPERLINK "https://www.nordicsemi.com/Software-and-tools/Software/nRF-Connect-SDK" \t "_blank" </w:instrText>
        </w:r>
        <w:r w:rsidR="00247D58">
          <w:fldChar w:fldCharType="separate"/>
        </w:r>
        <w:r w:rsidR="00247D58" w:rsidRPr="00247D58">
          <w:rPr>
            <w:rStyle w:val="Hipervnculo"/>
            <w:rPrChange w:id="2856" w:author="JORGE CONTRERAS ORTIZ" w:date="2021-09-04T10:26:00Z">
              <w:rPr>
                <w:rStyle w:val="Hipervnculo"/>
                <w:color w:val="666666"/>
                <w:sz w:val="21"/>
                <w:szCs w:val="21"/>
                <w:bdr w:val="none" w:sz="0" w:space="0" w:color="auto" w:frame="1"/>
                <w:shd w:val="clear" w:color="auto" w:fill="FFFFFF"/>
              </w:rPr>
            </w:rPrChange>
          </w:rPr>
          <w:t>nRF Connect</w:t>
        </w:r>
        <w:r w:rsidR="00247D58">
          <w:rPr>
            <w:rStyle w:val="Hipervnculo"/>
            <w:color w:val="666666"/>
            <w:sz w:val="21"/>
            <w:szCs w:val="21"/>
            <w:bdr w:val="none" w:sz="0" w:space="0" w:color="auto" w:frame="1"/>
            <w:shd w:val="clear" w:color="auto" w:fill="FFFFFF"/>
          </w:rPr>
          <w:t xml:space="preserve"> </w:t>
        </w:r>
        <w:r w:rsidR="00247D58" w:rsidRPr="00247D58">
          <w:rPr>
            <w:rStyle w:val="Hipervnculo"/>
            <w:rPrChange w:id="2857" w:author="JORGE CONTRERAS ORTIZ" w:date="2021-09-04T10:26:00Z">
              <w:rPr>
                <w:rStyle w:val="Hipervnculo"/>
                <w:color w:val="666666"/>
                <w:sz w:val="21"/>
                <w:szCs w:val="21"/>
                <w:bdr w:val="none" w:sz="0" w:space="0" w:color="auto" w:frame="1"/>
                <w:shd w:val="clear" w:color="auto" w:fill="FFFFFF"/>
              </w:rPr>
            </w:rPrChange>
          </w:rPr>
          <w:t>SDK</w:t>
        </w:r>
        <w:r w:rsidR="00247D58">
          <w:fldChar w:fldCharType="end"/>
        </w:r>
        <w:r w:rsidR="00247D58">
          <w:t>)</w:t>
        </w:r>
      </w:ins>
      <w:ins w:id="2858" w:author="JORGE CONTRERAS ORTIZ" w:date="2021-09-04T10:16:00Z">
        <w:r>
          <w:t>, Silicon Labs</w:t>
        </w:r>
      </w:ins>
      <w:ins w:id="2859" w:author="JORGE CONTRERAS ORTIZ" w:date="2021-09-04T10:25:00Z">
        <w:r w:rsidR="00247D58">
          <w:t xml:space="preserve"> (</w:t>
        </w:r>
        <w:r w:rsidR="00247D58" w:rsidRPr="00247D58">
          <w:rPr>
            <w:rStyle w:val="Hipervnculo"/>
            <w:rPrChange w:id="2860" w:author="JORGE CONTRERAS ORTIZ" w:date="2021-09-04T10:26:00Z">
              <w:rPr/>
            </w:rPrChange>
          </w:rPr>
          <w:fldChar w:fldCharType="begin"/>
        </w:r>
        <w:r w:rsidR="00247D58" w:rsidRPr="00247D58">
          <w:rPr>
            <w:rStyle w:val="Hipervnculo"/>
            <w:rPrChange w:id="2861" w:author="JORGE CONTRERAS ORTIZ" w:date="2021-09-04T10:26:00Z">
              <w:rPr/>
            </w:rPrChange>
          </w:rPr>
          <w:instrText xml:space="preserve"> HYPERLINK "https://www.silabs.com/products/development-tools/software/simplicity-studio" \t "_blank" </w:instrText>
        </w:r>
        <w:r w:rsidR="00247D58" w:rsidRPr="00247D58">
          <w:rPr>
            <w:rStyle w:val="Hipervnculo"/>
            <w:rPrChange w:id="2862" w:author="JORGE CONTRERAS ORTIZ" w:date="2021-09-04T10:26:00Z">
              <w:rPr/>
            </w:rPrChange>
          </w:rPr>
          <w:fldChar w:fldCharType="separate"/>
        </w:r>
        <w:r w:rsidR="00247D58" w:rsidRPr="00247D58">
          <w:rPr>
            <w:rStyle w:val="Hipervnculo"/>
            <w:rPrChange w:id="2863" w:author="JORGE CONTRERAS ORTIZ" w:date="2021-09-04T10:26:00Z">
              <w:rPr>
                <w:rStyle w:val="Hipervnculo"/>
                <w:color w:val="666666"/>
                <w:sz w:val="21"/>
                <w:szCs w:val="21"/>
                <w:bdr w:val="none" w:sz="0" w:space="0" w:color="auto" w:frame="1"/>
                <w:shd w:val="clear" w:color="auto" w:fill="FFFFFF"/>
              </w:rPr>
            </w:rPrChange>
          </w:rPr>
          <w:t>Simplicity Studio</w:t>
        </w:r>
        <w:r w:rsidR="00247D58" w:rsidRPr="00247D58">
          <w:rPr>
            <w:rStyle w:val="Hipervnculo"/>
            <w:rPrChange w:id="2864" w:author="JORGE CONTRERAS ORTIZ" w:date="2021-09-04T10:26:00Z">
              <w:rPr/>
            </w:rPrChange>
          </w:rPr>
          <w:fldChar w:fldCharType="end"/>
        </w:r>
        <w:r w:rsidR="00247D58">
          <w:t>)</w:t>
        </w:r>
      </w:ins>
      <w:ins w:id="2865" w:author="JORGE CONTRERAS ORTIZ" w:date="2021-09-04T10:17:00Z">
        <w:r>
          <w:t xml:space="preserve"> y MMB Networks</w:t>
        </w:r>
      </w:ins>
      <w:ins w:id="2866" w:author="JORGE CONTRERAS ORTIZ" w:date="2021-09-04T10:25:00Z">
        <w:r w:rsidR="00247D58">
          <w:t xml:space="preserve"> (</w:t>
        </w:r>
        <w:r w:rsidR="00247D58" w:rsidRPr="00247D58">
          <w:rPr>
            <w:rStyle w:val="Hipervnculo"/>
            <w:rPrChange w:id="2867" w:author="JORGE CONTRERAS ORTIZ" w:date="2021-09-04T10:25:00Z">
              <w:rPr/>
            </w:rPrChange>
          </w:rPr>
          <w:fldChar w:fldCharType="begin"/>
        </w:r>
        <w:r w:rsidR="00247D58" w:rsidRPr="00247D58">
          <w:rPr>
            <w:rStyle w:val="Hipervnculo"/>
            <w:rPrChange w:id="2868" w:author="JORGE CONTRERAS ORTIZ" w:date="2021-09-04T10:25:00Z">
              <w:rPr/>
            </w:rPrChange>
          </w:rPr>
          <w:instrText xml:space="preserve"> HYPERLINK "http://mmbnetworks.com/rapidconnect" \t "_blank" </w:instrText>
        </w:r>
        <w:r w:rsidR="00247D58" w:rsidRPr="00247D58">
          <w:rPr>
            <w:rStyle w:val="Hipervnculo"/>
            <w:rPrChange w:id="2869" w:author="JORGE CONTRERAS ORTIZ" w:date="2021-09-04T10:25:00Z">
              <w:rPr/>
            </w:rPrChange>
          </w:rPr>
          <w:fldChar w:fldCharType="separate"/>
        </w:r>
        <w:r w:rsidR="00247D58" w:rsidRPr="00247D58">
          <w:rPr>
            <w:rStyle w:val="Hipervnculo"/>
            <w:rPrChange w:id="2870" w:author="JORGE CONTRERAS ORTIZ" w:date="2021-09-04T10:25:00Z">
              <w:rPr>
                <w:rStyle w:val="Hipervnculo"/>
                <w:color w:val="000000"/>
                <w:sz w:val="21"/>
                <w:szCs w:val="21"/>
                <w:bdr w:val="none" w:sz="0" w:space="0" w:color="auto" w:frame="1"/>
                <w:shd w:val="clear" w:color="auto" w:fill="FFFFFF"/>
              </w:rPr>
            </w:rPrChange>
          </w:rPr>
          <w:t>RapidConnect Desktop</w:t>
        </w:r>
        <w:r w:rsidR="00247D58" w:rsidRPr="00247D58">
          <w:rPr>
            <w:rStyle w:val="Hipervnculo"/>
            <w:rPrChange w:id="2871" w:author="JORGE CONTRERAS ORTIZ" w:date="2021-09-04T10:25:00Z">
              <w:rPr/>
            </w:rPrChange>
          </w:rPr>
          <w:fldChar w:fldCharType="end"/>
        </w:r>
        <w:r w:rsidR="00247D58">
          <w:t>)</w:t>
        </w:r>
      </w:ins>
      <w:ins w:id="2872" w:author="JORGE CONTRERAS ORTIZ" w:date="2021-09-04T10:18:00Z">
        <w:r>
          <w:t xml:space="preserve">, por lo que </w:t>
        </w:r>
      </w:ins>
      <w:ins w:id="2873" w:author="JORGE CONTRERAS ORTIZ" w:date="2021-09-04T10:19:00Z">
        <w:r>
          <w:t xml:space="preserve">habría que ver cual se adapta más a </w:t>
        </w:r>
      </w:ins>
      <w:ins w:id="2874" w:author="JORGE CONTRERAS ORTIZ" w:date="2021-09-04T10:18:00Z">
        <w:r>
          <w:t>los requerimientos del proyecto</w:t>
        </w:r>
      </w:ins>
      <w:ins w:id="2875" w:author="JORGE CONTRERAS ORTIZ" w:date="2021-09-04T10:19:00Z">
        <w:r>
          <w:t>.</w:t>
        </w:r>
      </w:ins>
    </w:p>
    <w:p w14:paraId="76B316B1" w14:textId="1D560AFA" w:rsidR="004A3A88" w:rsidRPr="00FE1EC4" w:rsidRDefault="004A3A88">
      <w:pPr>
        <w:rPr>
          <w:ins w:id="2876" w:author="JORGE CONTRERAS ORTIZ" w:date="2021-09-04T09:34:00Z"/>
        </w:rPr>
        <w:pPrChange w:id="2877" w:author="JORGE CONTRERAS ORTIZ" w:date="2021-09-04T09:35:00Z">
          <w:pPr>
            <w:pStyle w:val="Ttulo3"/>
          </w:pPr>
        </w:pPrChange>
      </w:pPr>
      <w:ins w:id="2878" w:author="JORGE CONTRERAS ORTIZ" w:date="2021-09-04T10:19:00Z">
        <w:r>
          <w:t xml:space="preserve">En cuanto a </w:t>
        </w:r>
      </w:ins>
      <w:ins w:id="2879" w:author="JORGE CONTRERAS ORTIZ" w:date="2021-09-04T10:20:00Z">
        <w:r>
          <w:t>hardware de desarrollo</w:t>
        </w:r>
      </w:ins>
      <w:ins w:id="2880" w:author="JORGE CONTRERAS ORTIZ" w:date="2021-09-04T10:21:00Z">
        <w:r>
          <w:t>, Nordic Semiconductor</w:t>
        </w:r>
      </w:ins>
      <w:ins w:id="2881" w:author="JORGE CONTRERAS ORTIZ" w:date="2021-09-04T10:31:00Z">
        <w:r w:rsidR="007127DD">
          <w:t xml:space="preserve"> (</w:t>
        </w:r>
      </w:ins>
      <w:ins w:id="2882" w:author="JORGE CONTRERAS ORTIZ" w:date="2021-09-04T10:34:00Z">
        <w:r w:rsidR="007127DD">
          <w:t xml:space="preserve">el equivalente al Dongle de Kirale sería: </w:t>
        </w:r>
      </w:ins>
      <w:ins w:id="2883" w:author="JORGE CONTRERAS ORTIZ" w:date="2021-09-04T10:31:00Z">
        <w:r w:rsidR="007127DD" w:rsidRPr="007127DD">
          <w:rPr>
            <w:rStyle w:val="Hipervnculo"/>
            <w:rPrChange w:id="2884" w:author="JORGE CONTRERAS ORTIZ" w:date="2021-09-04T10:32:00Z">
              <w:rPr/>
            </w:rPrChange>
          </w:rPr>
          <w:fldChar w:fldCharType="begin"/>
        </w:r>
        <w:r w:rsidR="007127DD" w:rsidRPr="007127DD">
          <w:rPr>
            <w:rStyle w:val="Hipervnculo"/>
            <w:rPrChange w:id="2885" w:author="JORGE CONTRERAS ORTIZ" w:date="2021-09-04T10:32:00Z">
              <w:rPr/>
            </w:rPrChange>
          </w:rPr>
          <w:instrText xml:space="preserve"> HYPERLINK "https://www.nordicsemi.com/Software-and-tools/Development-Kits/nRF52840-Dongle" \t "_blank" </w:instrText>
        </w:r>
        <w:r w:rsidR="007127DD" w:rsidRPr="007127DD">
          <w:rPr>
            <w:rStyle w:val="Hipervnculo"/>
            <w:rPrChange w:id="2886" w:author="JORGE CONTRERAS ORTIZ" w:date="2021-09-04T10:32:00Z">
              <w:rPr/>
            </w:rPrChange>
          </w:rPr>
          <w:fldChar w:fldCharType="separate"/>
        </w:r>
        <w:r w:rsidR="007127DD" w:rsidRPr="007127DD">
          <w:rPr>
            <w:rStyle w:val="Hipervnculo"/>
            <w:rPrChange w:id="2887" w:author="JORGE CONTRERAS ORTIZ" w:date="2021-09-04T10:32:00Z">
              <w:rPr>
                <w:rStyle w:val="Hipervnculo"/>
                <w:color w:val="000000"/>
                <w:sz w:val="21"/>
                <w:szCs w:val="21"/>
                <w:bdr w:val="none" w:sz="0" w:space="0" w:color="auto" w:frame="1"/>
                <w:shd w:val="clear" w:color="auto" w:fill="FFFFFF"/>
              </w:rPr>
            </w:rPrChange>
          </w:rPr>
          <w:t>nRF52840 Dongle</w:t>
        </w:r>
        <w:r w:rsidR="007127DD" w:rsidRPr="007127DD">
          <w:rPr>
            <w:rStyle w:val="Hipervnculo"/>
            <w:rPrChange w:id="2888" w:author="JORGE CONTRERAS ORTIZ" w:date="2021-09-04T10:32:00Z">
              <w:rPr/>
            </w:rPrChange>
          </w:rPr>
          <w:fldChar w:fldCharType="end"/>
        </w:r>
        <w:r w:rsidR="007127DD" w:rsidRPr="007127DD">
          <w:rPr>
            <w:rStyle w:val="Hipervnculo"/>
            <w:rPrChange w:id="2889" w:author="JORGE CONTRERAS ORTIZ" w:date="2021-09-04T10:32:00Z">
              <w:rPr/>
            </w:rPrChange>
          </w:rPr>
          <w:t>)</w:t>
        </w:r>
      </w:ins>
      <w:ins w:id="2890" w:author="JORGE CONTRERAS ORTIZ" w:date="2021-09-04T10:21:00Z">
        <w:r>
          <w:t xml:space="preserve"> y NXP </w:t>
        </w:r>
      </w:ins>
      <w:ins w:id="2891" w:author="JORGE CONTRERAS ORTIZ" w:date="2021-09-04T10:32:00Z">
        <w:r w:rsidR="007127DD">
          <w:t>(</w:t>
        </w:r>
        <w:r w:rsidR="007127DD" w:rsidRPr="007127DD">
          <w:rPr>
            <w:rStyle w:val="Hipervnculo"/>
            <w:rPrChange w:id="2892" w:author="JORGE CONTRERAS ORTIZ" w:date="2021-09-04T10:32:00Z">
              <w:rPr/>
            </w:rPrChange>
          </w:rPr>
          <w:fldChar w:fldCharType="begin"/>
        </w:r>
        <w:r w:rsidR="007127DD" w:rsidRPr="007127DD">
          <w:rPr>
            <w:rStyle w:val="Hipervnculo"/>
            <w:rPrChange w:id="2893" w:author="JORGE CONTRERAS ORTIZ" w:date="2021-09-04T10:32:00Z">
              <w:rPr/>
            </w:rPrChange>
          </w:rPr>
          <w:instrText xml:space="preserve"> HYPERLINK "https://www.nxp.com/products/wireless/bluetooth-low-energy/om15080-k32w-k32w-usb-dongle-for-bluetooth-le-zigbee-and-thread-networks:OM15080-K32W" \t "_blank" </w:instrText>
        </w:r>
        <w:r w:rsidR="007127DD" w:rsidRPr="007127DD">
          <w:rPr>
            <w:rStyle w:val="Hipervnculo"/>
            <w:rPrChange w:id="2894" w:author="JORGE CONTRERAS ORTIZ" w:date="2021-09-04T10:32:00Z">
              <w:rPr/>
            </w:rPrChange>
          </w:rPr>
          <w:fldChar w:fldCharType="separate"/>
        </w:r>
        <w:r w:rsidR="007127DD" w:rsidRPr="007127DD">
          <w:rPr>
            <w:rStyle w:val="Hipervnculo"/>
            <w:rPrChange w:id="2895" w:author="JORGE CONTRERAS ORTIZ" w:date="2021-09-04T10:32:00Z">
              <w:rPr>
                <w:rStyle w:val="Hipervnculo"/>
                <w:color w:val="000000"/>
                <w:sz w:val="21"/>
                <w:szCs w:val="21"/>
                <w:bdr w:val="none" w:sz="0" w:space="0" w:color="auto" w:frame="1"/>
                <w:shd w:val="clear" w:color="auto" w:fill="FFFFFF"/>
              </w:rPr>
            </w:rPrChange>
          </w:rPr>
          <w:t>OM15080-K32W</w:t>
        </w:r>
        <w:r w:rsidR="007127DD" w:rsidRPr="007127DD">
          <w:rPr>
            <w:rStyle w:val="Hipervnculo"/>
            <w:rPrChange w:id="2896" w:author="JORGE CONTRERAS ORTIZ" w:date="2021-09-04T10:32:00Z">
              <w:rPr/>
            </w:rPrChange>
          </w:rPr>
          <w:fldChar w:fldCharType="end"/>
        </w:r>
        <w:r w:rsidR="007127DD">
          <w:t xml:space="preserve">) </w:t>
        </w:r>
      </w:ins>
      <w:ins w:id="2897" w:author="JORGE CONTRERAS ORTIZ" w:date="2021-09-04T10:21:00Z">
        <w:r>
          <w:t xml:space="preserve">cuentan con mayor variedad de </w:t>
        </w:r>
        <w:r>
          <w:lastRenderedPageBreak/>
          <w:t>dispositivos hardware</w:t>
        </w:r>
      </w:ins>
      <w:ins w:id="2898" w:author="JORGE CONTRERAS ORTIZ" w:date="2021-09-04T10:22:00Z">
        <w:r>
          <w:t>, pero también existen otros dispositivos desarrolla</w:t>
        </w:r>
      </w:ins>
      <w:ins w:id="2899" w:author="JORGE CONTRERAS ORTIZ" w:date="2021-09-04T10:23:00Z">
        <w:r>
          <w:t>dos por e</w:t>
        </w:r>
        <w:r w:rsidR="00247D58">
          <w:t>mpresas tecnológicas como Qualcomm</w:t>
        </w:r>
      </w:ins>
      <w:ins w:id="2900" w:author="JORGE CONTRERAS ORTIZ" w:date="2021-09-04T10:32:00Z">
        <w:r w:rsidR="007127DD">
          <w:t xml:space="preserve"> (</w:t>
        </w:r>
        <w:r w:rsidR="007127DD" w:rsidRPr="007127DD">
          <w:rPr>
            <w:rStyle w:val="Hipervnculo"/>
            <w:rPrChange w:id="2901" w:author="JORGE CONTRERAS ORTIZ" w:date="2021-09-04T10:32:00Z">
              <w:rPr/>
            </w:rPrChange>
          </w:rPr>
          <w:fldChar w:fldCharType="begin"/>
        </w:r>
        <w:r w:rsidR="007127DD" w:rsidRPr="007127DD">
          <w:rPr>
            <w:rStyle w:val="Hipervnculo"/>
            <w:rPrChange w:id="2902" w:author="JORGE CONTRERAS ORTIZ" w:date="2021-09-04T10:32:00Z">
              <w:rPr/>
            </w:rPrChange>
          </w:rPr>
          <w:instrText xml:space="preserve"> HYPERLINK "https://developer.qualcomm.com/hardware/qca4020-qca4024" \t "_blank" </w:instrText>
        </w:r>
        <w:r w:rsidR="007127DD" w:rsidRPr="007127DD">
          <w:rPr>
            <w:rStyle w:val="Hipervnculo"/>
            <w:rPrChange w:id="2903" w:author="JORGE CONTRERAS ORTIZ" w:date="2021-09-04T10:32:00Z">
              <w:rPr/>
            </w:rPrChange>
          </w:rPr>
          <w:fldChar w:fldCharType="separate"/>
        </w:r>
        <w:r w:rsidR="007127DD" w:rsidRPr="007127DD">
          <w:rPr>
            <w:rStyle w:val="Hipervnculo"/>
            <w:rPrChange w:id="2904" w:author="JORGE CONTRERAS ORTIZ" w:date="2021-09-04T10:32:00Z">
              <w:rPr>
                <w:rStyle w:val="Hipervnculo"/>
                <w:color w:val="666666"/>
                <w:sz w:val="21"/>
                <w:szCs w:val="21"/>
                <w:bdr w:val="none" w:sz="0" w:space="0" w:color="auto" w:frame="1"/>
                <w:shd w:val="clear" w:color="auto" w:fill="FFFFFF"/>
              </w:rPr>
            </w:rPrChange>
          </w:rPr>
          <w:t>QCA 4020/ 4024/ 4025</w:t>
        </w:r>
        <w:r w:rsidR="007127DD" w:rsidRPr="007127DD">
          <w:rPr>
            <w:rStyle w:val="Hipervnculo"/>
            <w:rPrChange w:id="2905" w:author="JORGE CONTRERAS ORTIZ" w:date="2021-09-04T10:32:00Z">
              <w:rPr/>
            </w:rPrChange>
          </w:rPr>
          <w:fldChar w:fldCharType="end"/>
        </w:r>
        <w:r w:rsidR="007127DD">
          <w:t>)</w:t>
        </w:r>
      </w:ins>
      <w:ins w:id="2906" w:author="JORGE CONTRERAS ORTIZ" w:date="2021-09-04T10:23:00Z">
        <w:r w:rsidR="00247D58">
          <w:t xml:space="preserve"> o Texas Instuments</w:t>
        </w:r>
      </w:ins>
      <w:ins w:id="2907" w:author="JORGE CONTRERAS ORTIZ" w:date="2021-09-04T10:32:00Z">
        <w:r w:rsidR="007127DD">
          <w:t xml:space="preserve"> (</w:t>
        </w:r>
        <w:r w:rsidR="007127DD" w:rsidRPr="007127DD">
          <w:rPr>
            <w:rStyle w:val="Hipervnculo"/>
            <w:rPrChange w:id="2908" w:author="JORGE CONTRERAS ORTIZ" w:date="2021-09-04T10:32:00Z">
              <w:rPr/>
            </w:rPrChange>
          </w:rPr>
          <w:fldChar w:fldCharType="begin"/>
        </w:r>
        <w:r w:rsidR="007127DD" w:rsidRPr="007127DD">
          <w:rPr>
            <w:rStyle w:val="Hipervnculo"/>
            <w:rPrChange w:id="2909" w:author="JORGE CONTRERAS ORTIZ" w:date="2021-09-04T10:32:00Z">
              <w:rPr/>
            </w:rPrChange>
          </w:rPr>
          <w:instrText xml:space="preserve"> HYPERLINK "https://www.ti.com/wireless-connectivity/simplelink-solutions/thread/design-development.html" \t "_blank" </w:instrText>
        </w:r>
        <w:r w:rsidR="007127DD" w:rsidRPr="007127DD">
          <w:rPr>
            <w:rStyle w:val="Hipervnculo"/>
            <w:rPrChange w:id="2910" w:author="JORGE CONTRERAS ORTIZ" w:date="2021-09-04T10:32:00Z">
              <w:rPr/>
            </w:rPrChange>
          </w:rPr>
          <w:fldChar w:fldCharType="separate"/>
        </w:r>
        <w:r w:rsidR="007127DD" w:rsidRPr="007127DD">
          <w:rPr>
            <w:rStyle w:val="Hipervnculo"/>
            <w:rPrChange w:id="2911" w:author="JORGE CONTRERAS ORTIZ" w:date="2021-09-04T10:32:00Z">
              <w:rPr>
                <w:rStyle w:val="Hipervnculo"/>
                <w:color w:val="666666"/>
                <w:sz w:val="21"/>
                <w:szCs w:val="21"/>
                <w:bdr w:val="none" w:sz="0" w:space="0" w:color="auto" w:frame="1"/>
                <w:shd w:val="clear" w:color="auto" w:fill="FFFFFF"/>
              </w:rPr>
            </w:rPrChange>
          </w:rPr>
          <w:t>SimpleLink LaunchPad™ Development Kits</w:t>
        </w:r>
        <w:r w:rsidR="007127DD" w:rsidRPr="007127DD">
          <w:rPr>
            <w:rStyle w:val="Hipervnculo"/>
            <w:rPrChange w:id="2912" w:author="JORGE CONTRERAS ORTIZ" w:date="2021-09-04T10:32:00Z">
              <w:rPr/>
            </w:rPrChange>
          </w:rPr>
          <w:fldChar w:fldCharType="end"/>
        </w:r>
        <w:r w:rsidR="007127DD">
          <w:t>)</w:t>
        </w:r>
      </w:ins>
      <w:ins w:id="2913" w:author="JORGE CONTRERAS ORTIZ" w:date="2021-09-04T10:30:00Z">
        <w:r w:rsidR="007127DD">
          <w:t>.</w:t>
        </w:r>
      </w:ins>
    </w:p>
    <w:p w14:paraId="389F0383" w14:textId="7F2F402A" w:rsidR="008E3912" w:rsidRDefault="007127DD" w:rsidP="00B234ED">
      <w:pPr>
        <w:rPr>
          <w:ins w:id="2914" w:author="JORGE CONTRERAS ORTIZ" w:date="2021-09-04T11:13:00Z"/>
        </w:rPr>
      </w:pPr>
      <w:ins w:id="2915" w:author="JORGE CONTRERAS ORTIZ" w:date="2021-09-04T10:33:00Z">
        <w:r>
          <w:t>En módulos RF con certificado Thread, el</w:t>
        </w:r>
      </w:ins>
      <w:ins w:id="2916" w:author="JORGE CONTRERAS ORTIZ" w:date="2021-09-04T10:34:00Z">
        <w:r>
          <w:t xml:space="preserve"> desarrollador con mayor variedad es Silicon Labs (teniendo un equiv</w:t>
        </w:r>
      </w:ins>
      <w:ins w:id="2917" w:author="JORGE CONTRERAS ORTIZ" w:date="2021-09-04T10:35:00Z">
        <w:r>
          <w:t xml:space="preserve">alente al módulo de Kirale: </w:t>
        </w:r>
        <w:r w:rsidRPr="007127DD">
          <w:rPr>
            <w:rStyle w:val="Hipervnculo"/>
            <w:rPrChange w:id="2918" w:author="JORGE CONTRERAS ORTIZ" w:date="2021-09-04T10:35:00Z">
              <w:rPr/>
            </w:rPrChange>
          </w:rPr>
          <w:fldChar w:fldCharType="begin"/>
        </w:r>
        <w:r w:rsidRPr="007127DD">
          <w:rPr>
            <w:rStyle w:val="Hipervnculo"/>
            <w:rPrChange w:id="2919" w:author="JORGE CONTRERAS ORTIZ" w:date="2021-09-04T10:35:00Z">
              <w:rPr/>
            </w:rPrChange>
          </w:rPr>
          <w:instrText xml:space="preserve"> HYPERLINK "https://www.silabs.com/wireless/zigbee/efr32mg21-series-2-modules" \t "_blank" </w:instrText>
        </w:r>
        <w:r w:rsidRPr="007127DD">
          <w:rPr>
            <w:rStyle w:val="Hipervnculo"/>
            <w:rPrChange w:id="2920" w:author="JORGE CONTRERAS ORTIZ" w:date="2021-09-04T10:35:00Z">
              <w:rPr/>
            </w:rPrChange>
          </w:rPr>
          <w:fldChar w:fldCharType="separate"/>
        </w:r>
        <w:r w:rsidRPr="007127DD">
          <w:rPr>
            <w:rStyle w:val="Hipervnculo"/>
            <w:rPrChange w:id="2921" w:author="JORGE CONTRERAS ORTIZ" w:date="2021-09-04T10:35:00Z">
              <w:rPr>
                <w:rStyle w:val="Hipervnculo"/>
                <w:color w:val="000000"/>
                <w:sz w:val="21"/>
                <w:szCs w:val="21"/>
                <w:bdr w:val="none" w:sz="0" w:space="0" w:color="auto" w:frame="1"/>
                <w:shd w:val="clear" w:color="auto" w:fill="FFFFFF"/>
              </w:rPr>
            </w:rPrChange>
          </w:rPr>
          <w:t>MGM210L / MGM210P</w:t>
        </w:r>
        <w:r w:rsidRPr="007127DD">
          <w:rPr>
            <w:rStyle w:val="Hipervnculo"/>
            <w:rPrChange w:id="2922" w:author="JORGE CONTRERAS ORTIZ" w:date="2021-09-04T10:35:00Z">
              <w:rPr/>
            </w:rPrChange>
          </w:rPr>
          <w:fldChar w:fldCharType="end"/>
        </w:r>
        <w:r>
          <w:t>), pero también se cuenta con desarrolladores como MMB Networks</w:t>
        </w:r>
      </w:ins>
      <w:ins w:id="2923" w:author="JORGE CONTRERAS ORTIZ" w:date="2021-09-04T11:09:00Z">
        <w:r w:rsidR="00B234ED">
          <w:t xml:space="preserve"> (</w:t>
        </w:r>
        <w:r w:rsidR="00B234ED" w:rsidRPr="00B234ED">
          <w:rPr>
            <w:rStyle w:val="Hipervnculo"/>
            <w:rPrChange w:id="2924" w:author="JORGE CONTRERAS ORTIZ" w:date="2021-09-04T11:09:00Z">
              <w:rPr/>
            </w:rPrChange>
          </w:rPr>
          <w:fldChar w:fldCharType="begin"/>
        </w:r>
        <w:r w:rsidR="00B234ED" w:rsidRPr="00B234ED">
          <w:rPr>
            <w:rStyle w:val="Hipervnculo"/>
            <w:rPrChange w:id="2925" w:author="JORGE CONTRERAS ORTIZ" w:date="2021-09-04T11:09:00Z">
              <w:rPr/>
            </w:rPrChange>
          </w:rPr>
          <w:instrText xml:space="preserve"> HYPERLINK "http://mmbnetworks.com/rapidconnect-module" \t "_blank" </w:instrText>
        </w:r>
        <w:r w:rsidR="00B234ED" w:rsidRPr="00B234ED">
          <w:rPr>
            <w:rStyle w:val="Hipervnculo"/>
            <w:rPrChange w:id="2926" w:author="JORGE CONTRERAS ORTIZ" w:date="2021-09-04T11:09:00Z">
              <w:rPr/>
            </w:rPrChange>
          </w:rPr>
          <w:fldChar w:fldCharType="separate"/>
        </w:r>
        <w:r w:rsidR="00B234ED" w:rsidRPr="00B234ED">
          <w:rPr>
            <w:rStyle w:val="Hipervnculo"/>
            <w:rPrChange w:id="2927" w:author="JORGE CONTRERAS ORTIZ" w:date="2021-09-04T11:09:00Z">
              <w:rPr>
                <w:rStyle w:val="Hipervnculo"/>
                <w:color w:val="666666"/>
                <w:sz w:val="21"/>
                <w:szCs w:val="21"/>
                <w:bdr w:val="none" w:sz="0" w:space="0" w:color="auto" w:frame="1"/>
                <w:shd w:val="clear" w:color="auto" w:fill="FFFFFF"/>
              </w:rPr>
            </w:rPrChange>
          </w:rPr>
          <w:t>RapidConnect</w:t>
        </w:r>
      </w:ins>
      <w:ins w:id="2928" w:author="JORGE CONTRERAS ORTIZ" w:date="2021-09-04T11:10:00Z">
        <w:r w:rsidR="00B234ED">
          <w:rPr>
            <w:rStyle w:val="Hipervnculo"/>
          </w:rPr>
          <w:t xml:space="preserve"> </w:t>
        </w:r>
      </w:ins>
      <w:ins w:id="2929" w:author="JORGE CONTRERAS ORTIZ" w:date="2021-09-04T11:09:00Z">
        <w:r w:rsidR="00B234ED" w:rsidRPr="00B234ED">
          <w:rPr>
            <w:rStyle w:val="Hipervnculo"/>
            <w:rPrChange w:id="2930" w:author="JORGE CONTRERAS ORTIZ" w:date="2021-09-04T11:09:00Z">
              <w:rPr>
                <w:rStyle w:val="Hipervnculo"/>
                <w:color w:val="666666"/>
                <w:sz w:val="21"/>
                <w:szCs w:val="21"/>
                <w:bdr w:val="none" w:sz="0" w:space="0" w:color="auto" w:frame="1"/>
                <w:shd w:val="clear" w:color="auto" w:fill="FFFFFF"/>
              </w:rPr>
            </w:rPrChange>
          </w:rPr>
          <w:t>Module</w:t>
        </w:r>
        <w:r w:rsidR="00B234ED" w:rsidRPr="00B234ED">
          <w:rPr>
            <w:rStyle w:val="Hipervnculo"/>
            <w:rPrChange w:id="2931" w:author="JORGE CONTRERAS ORTIZ" w:date="2021-09-04T11:09:00Z">
              <w:rPr/>
            </w:rPrChange>
          </w:rPr>
          <w:fldChar w:fldCharType="end"/>
        </w:r>
      </w:ins>
      <w:ins w:id="2932" w:author="JORGE CONTRERAS ORTIZ" w:date="2021-09-04T11:10:00Z">
        <w:r w:rsidR="00B234ED" w:rsidRPr="00B234ED">
          <w:rPr>
            <w:rPrChange w:id="2933" w:author="JORGE CONTRERAS ORTIZ" w:date="2021-09-04T11:10:00Z">
              <w:rPr>
                <w:rStyle w:val="Hipervnculo"/>
              </w:rPr>
            </w:rPrChange>
          </w:rPr>
          <w:t xml:space="preserve">) </w:t>
        </w:r>
      </w:ins>
      <w:ins w:id="2934" w:author="JORGE CONTRERAS ORTIZ" w:date="2021-09-04T10:35:00Z">
        <w:r>
          <w:t>y NXP</w:t>
        </w:r>
      </w:ins>
      <w:ins w:id="2935" w:author="JORGE CONTRERAS ORTIZ" w:date="2021-09-04T11:11:00Z">
        <w:r w:rsidR="00B234ED">
          <w:t xml:space="preserve"> (</w:t>
        </w:r>
        <w:r w:rsidR="00B234ED" w:rsidRPr="00B234ED">
          <w:rPr>
            <w:rStyle w:val="Hipervnculo"/>
            <w:rPrChange w:id="2936" w:author="JORGE CONTRERAS ORTIZ" w:date="2021-09-04T11:11:00Z">
              <w:rPr/>
            </w:rPrChange>
          </w:rPr>
          <w:fldChar w:fldCharType="begin"/>
        </w:r>
        <w:r w:rsidR="00B234ED" w:rsidRPr="00B234ED">
          <w:rPr>
            <w:rStyle w:val="Hipervnculo"/>
            <w:rPrChange w:id="2937" w:author="JORGE CONTRERAS ORTIZ" w:date="2021-09-04T11:11:00Z">
              <w:rPr/>
            </w:rPrChange>
          </w:rPr>
          <w:instrText xml:space="preserve"> HYPERLINK "https://www.azurewave.com/wireless-modules-nxp.html" \t "_blank" </w:instrText>
        </w:r>
        <w:r w:rsidR="00B234ED" w:rsidRPr="00B234ED">
          <w:rPr>
            <w:rStyle w:val="Hipervnculo"/>
            <w:rPrChange w:id="2938" w:author="JORGE CONTRERAS ORTIZ" w:date="2021-09-04T11:11:00Z">
              <w:rPr/>
            </w:rPrChange>
          </w:rPr>
          <w:fldChar w:fldCharType="separate"/>
        </w:r>
        <w:r w:rsidR="00B234ED" w:rsidRPr="00B234ED">
          <w:rPr>
            <w:rStyle w:val="Hipervnculo"/>
            <w:rPrChange w:id="2939" w:author="JORGE CONTRERAS ORTIZ" w:date="2021-09-04T11:11:00Z">
              <w:rPr>
                <w:rStyle w:val="Hipervnculo"/>
                <w:color w:val="000000"/>
                <w:sz w:val="21"/>
                <w:szCs w:val="21"/>
                <w:bdr w:val="none" w:sz="0" w:space="0" w:color="auto" w:frame="1"/>
                <w:shd w:val="clear" w:color="auto" w:fill="FFFFFF"/>
              </w:rPr>
            </w:rPrChange>
          </w:rPr>
          <w:t>Azurewave NXP Platform Wireless Modules</w:t>
        </w:r>
        <w:r w:rsidR="00B234ED" w:rsidRPr="00B234ED">
          <w:rPr>
            <w:rStyle w:val="Hipervnculo"/>
            <w:rPrChange w:id="2940" w:author="JORGE CONTRERAS ORTIZ" w:date="2021-09-04T11:11:00Z">
              <w:rPr/>
            </w:rPrChange>
          </w:rPr>
          <w:fldChar w:fldCharType="end"/>
        </w:r>
        <w:r w:rsidR="00B234ED">
          <w:t>)</w:t>
        </w:r>
      </w:ins>
      <w:ins w:id="2941" w:author="JORGE CONTRERAS ORTIZ" w:date="2021-09-04T11:13:00Z">
        <w:r w:rsidR="00B234ED">
          <w:t>.</w:t>
        </w:r>
      </w:ins>
    </w:p>
    <w:p w14:paraId="22B602E2" w14:textId="4D53F756" w:rsidR="00B234ED" w:rsidRDefault="00B234ED" w:rsidP="00B234ED">
      <w:pPr>
        <w:rPr>
          <w:ins w:id="2942" w:author="JORGE CONTRERAS ORTIZ" w:date="2021-09-04T11:16:00Z"/>
        </w:rPr>
      </w:pPr>
      <w:ins w:id="2943" w:author="JORGE CONTRERAS ORTIZ" w:date="2021-09-04T11:13:00Z">
        <w:r>
          <w:t>Para sistemas operativos, tenemos desarrolladores como</w:t>
        </w:r>
      </w:ins>
      <w:ins w:id="2944" w:author="JORGE CONTRERAS ORTIZ" w:date="2021-09-04T11:14:00Z">
        <w:r>
          <w:t xml:space="preserve"> </w:t>
        </w:r>
      </w:ins>
      <w:ins w:id="2945" w:author="JORGE CONTRERAS ORTIZ" w:date="2021-09-04T11:15:00Z">
        <w:r>
          <w:t>Silicon Labs</w:t>
        </w:r>
      </w:ins>
      <w:ins w:id="2946" w:author="JORGE CONTRERAS ORTIZ" w:date="2021-09-04T11:14:00Z">
        <w:r>
          <w:t xml:space="preserve"> (</w:t>
        </w:r>
      </w:ins>
      <w:ins w:id="2947" w:author="JORGE CONTRERAS ORTIZ" w:date="2021-09-04T11:16:00Z">
        <w:r w:rsidRPr="00B234ED">
          <w:rPr>
            <w:rStyle w:val="Hipervnculo"/>
            <w:rPrChange w:id="2948" w:author="JORGE CONTRERAS ORTIZ" w:date="2021-09-04T11:16:00Z">
              <w:rPr/>
            </w:rPrChange>
          </w:rPr>
          <w:fldChar w:fldCharType="begin"/>
        </w:r>
        <w:r w:rsidRPr="00B234ED">
          <w:rPr>
            <w:rStyle w:val="Hipervnculo"/>
            <w:rPrChange w:id="2949" w:author="JORGE CONTRERAS ORTIZ" w:date="2021-09-04T11:16:00Z">
              <w:rPr/>
            </w:rPrChange>
          </w:rPr>
          <w:instrText xml:space="preserve"> HYPERLINK "https://www.silabs.com/products/development-tools/software/micrium-os" \t "_blank" </w:instrText>
        </w:r>
        <w:r w:rsidRPr="00B234ED">
          <w:rPr>
            <w:rStyle w:val="Hipervnculo"/>
            <w:rPrChange w:id="2950" w:author="JORGE CONTRERAS ORTIZ" w:date="2021-09-04T11:16:00Z">
              <w:rPr/>
            </w:rPrChange>
          </w:rPr>
          <w:fldChar w:fldCharType="separate"/>
        </w:r>
        <w:r w:rsidRPr="00B234ED">
          <w:rPr>
            <w:rStyle w:val="Hipervnculo"/>
            <w:rPrChange w:id="2951" w:author="JORGE CONTRERAS ORTIZ" w:date="2021-09-04T11:16:00Z">
              <w:rPr>
                <w:rStyle w:val="Hipervnculo"/>
                <w:color w:val="666666"/>
                <w:sz w:val="21"/>
                <w:szCs w:val="21"/>
                <w:bdr w:val="none" w:sz="0" w:space="0" w:color="auto" w:frame="1"/>
                <w:shd w:val="clear" w:color="auto" w:fill="FFFFFF"/>
              </w:rPr>
            </w:rPrChange>
          </w:rPr>
          <w:t>Micrium OS</w:t>
        </w:r>
        <w:r w:rsidRPr="00B234ED">
          <w:rPr>
            <w:rStyle w:val="Hipervnculo"/>
            <w:rPrChange w:id="2952" w:author="JORGE CONTRERAS ORTIZ" w:date="2021-09-04T11:16:00Z">
              <w:rPr/>
            </w:rPrChange>
          </w:rPr>
          <w:fldChar w:fldCharType="end"/>
        </w:r>
      </w:ins>
      <w:ins w:id="2953" w:author="JORGE CONTRERAS ORTIZ" w:date="2021-09-04T11:14:00Z">
        <w:r>
          <w:t>) o Zephyr (</w:t>
        </w:r>
        <w:r w:rsidRPr="00B234ED">
          <w:rPr>
            <w:rStyle w:val="Hipervnculo"/>
            <w:rPrChange w:id="2954" w:author="JORGE CONTRERAS ORTIZ" w:date="2021-09-04T11:16:00Z">
              <w:rPr/>
            </w:rPrChange>
          </w:rPr>
          <w:fldChar w:fldCharType="begin"/>
        </w:r>
        <w:r w:rsidRPr="00B234ED">
          <w:rPr>
            <w:rStyle w:val="Hipervnculo"/>
            <w:rPrChange w:id="2955" w:author="JORGE CONTRERAS ORTIZ" w:date="2021-09-04T11:16:00Z">
              <w:rPr/>
            </w:rPrChange>
          </w:rPr>
          <w:instrText xml:space="preserve"> HYPERLINK "https://docs.zephyrproject.org/latest/reference/networking/thread.html?highlight=thread" \t "_blank" </w:instrText>
        </w:r>
        <w:r w:rsidRPr="00B234ED">
          <w:rPr>
            <w:rStyle w:val="Hipervnculo"/>
            <w:rPrChange w:id="2956" w:author="JORGE CONTRERAS ORTIZ" w:date="2021-09-04T11:16:00Z">
              <w:rPr/>
            </w:rPrChange>
          </w:rPr>
          <w:fldChar w:fldCharType="separate"/>
        </w:r>
        <w:r w:rsidRPr="00B234ED">
          <w:rPr>
            <w:rStyle w:val="Hipervnculo"/>
            <w:rPrChange w:id="2957" w:author="JORGE CONTRERAS ORTIZ" w:date="2021-09-04T11:16:00Z">
              <w:rPr>
                <w:rStyle w:val="Hipervnculo"/>
                <w:color w:val="666666"/>
                <w:sz w:val="21"/>
                <w:szCs w:val="21"/>
                <w:bdr w:val="none" w:sz="0" w:space="0" w:color="auto" w:frame="1"/>
                <w:shd w:val="clear" w:color="auto" w:fill="FFFFFF"/>
              </w:rPr>
            </w:rPrChange>
          </w:rPr>
          <w:t>Zephyr RTOS</w:t>
        </w:r>
        <w:r w:rsidRPr="00B234ED">
          <w:rPr>
            <w:rStyle w:val="Hipervnculo"/>
            <w:rPrChange w:id="2958" w:author="JORGE CONTRERAS ORTIZ" w:date="2021-09-04T11:16:00Z">
              <w:rPr/>
            </w:rPrChange>
          </w:rPr>
          <w:fldChar w:fldCharType="end"/>
        </w:r>
        <w:r>
          <w:t>)</w:t>
        </w:r>
      </w:ins>
      <w:ins w:id="2959" w:author="JORGE CONTRERAS ORTIZ" w:date="2021-09-04T11:16:00Z">
        <w:r>
          <w:t>.</w:t>
        </w:r>
      </w:ins>
    </w:p>
    <w:p w14:paraId="4D3904B9" w14:textId="44719BC6" w:rsidR="00B234ED" w:rsidRDefault="00B234ED" w:rsidP="00B234ED">
      <w:pPr>
        <w:rPr>
          <w:ins w:id="2960" w:author="JORGE CONTRERAS ORTIZ" w:date="2021-09-04T11:19:00Z"/>
        </w:rPr>
      </w:pPr>
      <w:ins w:id="2961" w:author="JORGE CONTRERAS ORTIZ" w:date="2021-09-04T11:16:00Z">
        <w:r>
          <w:t>Finalmente</w:t>
        </w:r>
      </w:ins>
      <w:ins w:id="2962" w:author="JORGE CONTRERAS ORTIZ" w:date="2021-09-04T11:17:00Z">
        <w:r>
          <w:t>, aparte de Kirale, hay también más desarrolladores de Stack Software, como son OpenThread</w:t>
        </w:r>
      </w:ins>
      <w:ins w:id="2963" w:author="JORGE CONTRERAS ORTIZ" w:date="2021-09-04T11:18:00Z">
        <w:r w:rsidR="00B83329">
          <w:t xml:space="preserve"> (</w:t>
        </w:r>
        <w:r w:rsidR="00B83329" w:rsidRPr="00B83329">
          <w:rPr>
            <w:rStyle w:val="Hipervnculo"/>
            <w:rPrChange w:id="2964" w:author="JORGE CONTRERAS ORTIZ" w:date="2021-09-04T11:18:00Z">
              <w:rPr/>
            </w:rPrChange>
          </w:rPr>
          <w:fldChar w:fldCharType="begin"/>
        </w:r>
        <w:r w:rsidR="00B83329" w:rsidRPr="00B83329">
          <w:rPr>
            <w:rStyle w:val="Hipervnculo"/>
            <w:rPrChange w:id="2965" w:author="JORGE CONTRERAS ORTIZ" w:date="2021-09-04T11:18:00Z">
              <w:rPr/>
            </w:rPrChange>
          </w:rPr>
          <w:instrText xml:space="preserve"> HYPERLINK "https://openthread.io/" \t "_blank" </w:instrText>
        </w:r>
        <w:r w:rsidR="00B83329" w:rsidRPr="00B83329">
          <w:rPr>
            <w:rStyle w:val="Hipervnculo"/>
            <w:rPrChange w:id="2966" w:author="JORGE CONTRERAS ORTIZ" w:date="2021-09-04T11:18:00Z">
              <w:rPr/>
            </w:rPrChange>
          </w:rPr>
          <w:fldChar w:fldCharType="separate"/>
        </w:r>
        <w:r w:rsidR="00B83329" w:rsidRPr="00B83329">
          <w:rPr>
            <w:rStyle w:val="Hipervnculo"/>
            <w:rPrChange w:id="2967" w:author="JORGE CONTRERAS ORTIZ" w:date="2021-09-04T11:18:00Z">
              <w:rPr>
                <w:rStyle w:val="Hipervnculo"/>
                <w:color w:val="666666"/>
                <w:sz w:val="21"/>
                <w:szCs w:val="21"/>
                <w:bdr w:val="none" w:sz="0" w:space="0" w:color="auto" w:frame="1"/>
                <w:shd w:val="clear" w:color="auto" w:fill="FFFFFF"/>
              </w:rPr>
            </w:rPrChange>
          </w:rPr>
          <w:t>OpenThread</w:t>
        </w:r>
        <w:r w:rsidR="00B83329" w:rsidRPr="00B83329">
          <w:rPr>
            <w:rStyle w:val="Hipervnculo"/>
            <w:rPrChange w:id="2968" w:author="JORGE CONTRERAS ORTIZ" w:date="2021-09-04T11:18:00Z">
              <w:rPr/>
            </w:rPrChange>
          </w:rPr>
          <w:fldChar w:fldCharType="end"/>
        </w:r>
        <w:r w:rsidR="00B83329">
          <w:t>) y</w:t>
        </w:r>
        <w:r>
          <w:t xml:space="preserve">  Silicon LAbs (</w:t>
        </w:r>
        <w:r w:rsidRPr="00B83329">
          <w:rPr>
            <w:rStyle w:val="Hipervnculo"/>
            <w:rPrChange w:id="2969" w:author="JORGE CONTRERAS ORTIZ" w:date="2021-09-04T11:18:00Z">
              <w:rPr/>
            </w:rPrChange>
          </w:rPr>
          <w:fldChar w:fldCharType="begin"/>
        </w:r>
        <w:r w:rsidRPr="00B83329">
          <w:rPr>
            <w:rStyle w:val="Hipervnculo"/>
            <w:rPrChange w:id="2970" w:author="JORGE CONTRERAS ORTIZ" w:date="2021-09-04T11:18:00Z">
              <w:rPr/>
            </w:rPrChange>
          </w:rPr>
          <w:instrText xml:space="preserve"> HYPERLINK "https://www.silabs.com/products/wireless/mesh-networking/thread" \t "_blank" </w:instrText>
        </w:r>
        <w:r w:rsidRPr="00B83329">
          <w:rPr>
            <w:rStyle w:val="Hipervnculo"/>
            <w:rPrChange w:id="2971" w:author="JORGE CONTRERAS ORTIZ" w:date="2021-09-04T11:18:00Z">
              <w:rPr/>
            </w:rPrChange>
          </w:rPr>
          <w:fldChar w:fldCharType="separate"/>
        </w:r>
        <w:r w:rsidRPr="00B83329">
          <w:rPr>
            <w:rStyle w:val="Hipervnculo"/>
            <w:rPrChange w:id="2972" w:author="JORGE CONTRERAS ORTIZ" w:date="2021-09-04T11:18:00Z">
              <w:rPr>
                <w:rStyle w:val="Hipervnculo"/>
                <w:color w:val="666666"/>
                <w:sz w:val="21"/>
                <w:szCs w:val="21"/>
                <w:bdr w:val="none" w:sz="0" w:space="0" w:color="auto" w:frame="1"/>
                <w:shd w:val="clear" w:color="auto" w:fill="FFFFFF"/>
              </w:rPr>
            </w:rPrChange>
          </w:rPr>
          <w:t>Silicon Labs Thread Stack</w:t>
        </w:r>
        <w:r w:rsidRPr="00B83329">
          <w:rPr>
            <w:rStyle w:val="Hipervnculo"/>
            <w:rPrChange w:id="2973" w:author="JORGE CONTRERAS ORTIZ" w:date="2021-09-04T11:18:00Z">
              <w:rPr/>
            </w:rPrChange>
          </w:rPr>
          <w:fldChar w:fldCharType="end"/>
        </w:r>
        <w:r>
          <w:t>)</w:t>
        </w:r>
        <w:r w:rsidR="00B83329">
          <w:t>.</w:t>
        </w:r>
      </w:ins>
    </w:p>
    <w:p w14:paraId="6C802EB1" w14:textId="0C8C346A" w:rsidR="00B83329" w:rsidRDefault="00B83329" w:rsidP="00B234ED">
      <w:pPr>
        <w:rPr>
          <w:ins w:id="2974" w:author="JORGE CONTRERAS ORTIZ" w:date="2021-09-04T11:19:00Z"/>
        </w:rPr>
      </w:pPr>
    </w:p>
    <w:p w14:paraId="79C38093" w14:textId="77777777" w:rsidR="00B83329" w:rsidRPr="008E3912" w:rsidRDefault="00B83329" w:rsidP="00FE1EC4"/>
    <w:p w14:paraId="18F534A6" w14:textId="77777777" w:rsidR="00571788" w:rsidRPr="00791D37" w:rsidRDefault="00571788" w:rsidP="00791D37">
      <w:pPr>
        <w:pStyle w:val="Ttulo2"/>
      </w:pPr>
      <w:bookmarkStart w:id="2975" w:name="_Toc81499400"/>
      <w:bookmarkStart w:id="2976" w:name="_Toc81765237"/>
      <w:r w:rsidRPr="00791D37">
        <w:t>CONFIGURACIONES INICIALES</w:t>
      </w:r>
      <w:bookmarkEnd w:id="2975"/>
      <w:bookmarkEnd w:id="2976"/>
    </w:p>
    <w:p w14:paraId="11F18173" w14:textId="77777777" w:rsidR="00571788" w:rsidRPr="00791D37" w:rsidRDefault="00571788" w:rsidP="00791D37"/>
    <w:p w14:paraId="78FFD4A4" w14:textId="457681B8" w:rsidR="00571788" w:rsidRPr="00791D37" w:rsidRDefault="00B83329" w:rsidP="00791D37">
      <w:pPr>
        <w:pStyle w:val="Ttulo3"/>
      </w:pPr>
      <w:bookmarkStart w:id="2977" w:name="_Toc81499401"/>
      <w:bookmarkStart w:id="2978" w:name="_Toc81765238"/>
      <w:r w:rsidRPr="00791D37">
        <w:t>CONFIGURACIÓN DEL BORDER ROUTER</w:t>
      </w:r>
      <w:commentRangeStart w:id="2979"/>
      <w:commentRangeStart w:id="2980"/>
      <w:commentRangeEnd w:id="2979"/>
      <w:r w:rsidR="00571788" w:rsidRPr="00791D37">
        <w:rPr>
          <w:rStyle w:val="Refdecomentario"/>
          <w:rFonts w:eastAsiaTheme="minorHAnsi"/>
          <w:color w:val="auto"/>
        </w:rPr>
        <w:commentReference w:id="2979"/>
      </w:r>
      <w:bookmarkEnd w:id="2977"/>
      <w:commentRangeEnd w:id="2980"/>
      <w:r w:rsidR="00537564" w:rsidRPr="00791D37">
        <w:rPr>
          <w:rStyle w:val="Refdecomentario"/>
          <w:rFonts w:eastAsiaTheme="minorHAnsi"/>
          <w:color w:val="auto"/>
        </w:rPr>
        <w:commentReference w:id="2980"/>
      </w:r>
      <w:bookmarkEnd w:id="2978"/>
    </w:p>
    <w:p w14:paraId="098D9CCE" w14:textId="77777777" w:rsidR="00571788" w:rsidRPr="00791D37" w:rsidRDefault="00571788" w:rsidP="00791D37"/>
    <w:p w14:paraId="18C53CD1" w14:textId="081CA64C" w:rsidR="00571788" w:rsidRPr="00791D37" w:rsidRDefault="00B83329" w:rsidP="00FE1EC4">
      <w:pPr>
        <w:pStyle w:val="Ttulo4"/>
      </w:pPr>
      <w:bookmarkStart w:id="2981" w:name="_Toc81499402"/>
      <w:bookmarkStart w:id="2982" w:name="_Toc81765239"/>
      <w:r w:rsidRPr="00791D37">
        <w:t>REQUERIMIENTOS</w:t>
      </w:r>
      <w:bookmarkEnd w:id="2981"/>
      <w:bookmarkEnd w:id="2982"/>
    </w:p>
    <w:p w14:paraId="61BAD752" w14:textId="77777777" w:rsidR="00571788" w:rsidRPr="00791D37" w:rsidRDefault="00571788" w:rsidP="00791D37"/>
    <w:p w14:paraId="57E343DF" w14:textId="77777777" w:rsidR="00571788" w:rsidRPr="00791D37" w:rsidRDefault="00571788" w:rsidP="00791D37">
      <w:r w:rsidRPr="00791D37">
        <w:t>Para la instalación inicial se necesitarán los siguientes componentes o elementos:</w:t>
      </w:r>
    </w:p>
    <w:p w14:paraId="44AFAF1B" w14:textId="77777777" w:rsidR="00571788" w:rsidRPr="00791D37" w:rsidRDefault="00571788" w:rsidP="00791D37">
      <w:pPr>
        <w:pStyle w:val="Prrafodelista"/>
        <w:numPr>
          <w:ilvl w:val="0"/>
          <w:numId w:val="2"/>
        </w:numPr>
      </w:pPr>
      <w:r w:rsidRPr="00791D37">
        <w:t>Un dispositivo Border Router KTBRN1.</w:t>
      </w:r>
    </w:p>
    <w:p w14:paraId="22DD8AA2" w14:textId="77777777" w:rsidR="00571788" w:rsidRPr="00791D37" w:rsidRDefault="00571788" w:rsidP="00791D37">
      <w:pPr>
        <w:pStyle w:val="Prrafodelista"/>
        <w:numPr>
          <w:ilvl w:val="0"/>
          <w:numId w:val="2"/>
        </w:numPr>
      </w:pPr>
      <w:r w:rsidRPr="00791D37">
        <w:t>Una tarjeta micro SD, de al menos 2GB y de clase 10 A1.</w:t>
      </w:r>
    </w:p>
    <w:p w14:paraId="281C2AF1" w14:textId="77777777" w:rsidR="00571788" w:rsidRPr="00791D37" w:rsidRDefault="00571788" w:rsidP="00791D37">
      <w:pPr>
        <w:pStyle w:val="Prrafodelista"/>
        <w:numPr>
          <w:ilvl w:val="0"/>
          <w:numId w:val="2"/>
        </w:numPr>
      </w:pPr>
      <w:r w:rsidRPr="00791D37">
        <w:t>Cable USB de tipo A a micro USB tipo B.</w:t>
      </w:r>
    </w:p>
    <w:p w14:paraId="5BA81AF8" w14:textId="77777777" w:rsidR="00571788" w:rsidRPr="00791D37" w:rsidRDefault="00571788" w:rsidP="00791D37">
      <w:pPr>
        <w:pStyle w:val="Prrafodelista"/>
        <w:numPr>
          <w:ilvl w:val="0"/>
          <w:numId w:val="2"/>
        </w:numPr>
      </w:pPr>
      <w:r w:rsidRPr="00791D37">
        <w:t>Cable Ethernet.</w:t>
      </w:r>
    </w:p>
    <w:p w14:paraId="5B1F7781" w14:textId="77777777" w:rsidR="00571788" w:rsidRPr="00791D37" w:rsidRDefault="00571788" w:rsidP="00791D37">
      <w:pPr>
        <w:pStyle w:val="Prrafodelista"/>
        <w:numPr>
          <w:ilvl w:val="0"/>
          <w:numId w:val="2"/>
        </w:numPr>
      </w:pPr>
      <w:r w:rsidRPr="00791D37">
        <w:t>Un ordenador personal</w:t>
      </w:r>
    </w:p>
    <w:p w14:paraId="613880C7" w14:textId="77777777" w:rsidR="00571788" w:rsidRPr="00791D37" w:rsidRDefault="00571788" w:rsidP="00791D37"/>
    <w:p w14:paraId="4FB1483B" w14:textId="043B0C66" w:rsidR="00571788" w:rsidRPr="00791D37" w:rsidRDefault="00B83329" w:rsidP="00FE1EC4">
      <w:pPr>
        <w:pStyle w:val="Ttulo4"/>
      </w:pPr>
      <w:bookmarkStart w:id="2983" w:name="_Toc81499403"/>
      <w:bookmarkStart w:id="2984" w:name="_Toc81765240"/>
      <w:r w:rsidRPr="00791D37">
        <w:t>GUÍA DE INSTALACIÓN</w:t>
      </w:r>
      <w:bookmarkEnd w:id="2983"/>
      <w:bookmarkEnd w:id="2984"/>
    </w:p>
    <w:p w14:paraId="5F2CD586" w14:textId="77777777" w:rsidR="00571788" w:rsidRPr="00791D37" w:rsidRDefault="00571788" w:rsidP="00791D37"/>
    <w:p w14:paraId="56086A91" w14:textId="7235DE27" w:rsidR="00571788" w:rsidRDefault="00571788" w:rsidP="00791D37">
      <w:pPr>
        <w:pStyle w:val="Textoindependiente"/>
        <w:rPr>
          <w:ins w:id="2985" w:author="JORGE CONTRERAS ORTIZ" w:date="2021-09-04T11:26:00Z"/>
        </w:rPr>
      </w:pPr>
      <w:r w:rsidRPr="00791D37">
        <w:t xml:space="preserve">Para la instalación del Software del Border Router </w:t>
      </w:r>
      <w:del w:id="2986" w:author="JORGE CONTRERAS ORTIZ" w:date="2021-09-04T11:26:00Z">
        <w:r w:rsidRPr="00791D37" w:rsidDel="00B83329">
          <w:delText xml:space="preserve">debemos </w:delText>
        </w:r>
      </w:del>
      <w:ins w:id="2987" w:author="JORGE CONTRERAS ORTIZ" w:date="2021-09-04T11:26:00Z">
        <w:r w:rsidR="00B83329">
          <w:t>se deberán</w:t>
        </w:r>
        <w:r w:rsidR="00B83329" w:rsidRPr="00791D37">
          <w:t xml:space="preserve"> </w:t>
        </w:r>
      </w:ins>
      <w:r w:rsidRPr="00791D37">
        <w:t>seguir los siguientes pasos.</w:t>
      </w:r>
    </w:p>
    <w:p w14:paraId="79F1EAD1" w14:textId="77777777" w:rsidR="00B83329" w:rsidRPr="00791D37" w:rsidRDefault="00B83329" w:rsidP="00791D37">
      <w:pPr>
        <w:pStyle w:val="Textoindependiente"/>
      </w:pPr>
    </w:p>
    <w:p w14:paraId="1BED244E" w14:textId="1233FCB4" w:rsidR="00571788" w:rsidRPr="00FE1EC4" w:rsidRDefault="002C3A3D" w:rsidP="00FE1EC4">
      <w:pPr>
        <w:pStyle w:val="Ttulo5"/>
        <w:rPr>
          <w:ins w:id="2988" w:author="JORGE CONTRERAS ORTIZ" w:date="2021-09-04T11:26:00Z"/>
        </w:rPr>
      </w:pPr>
      <w:bookmarkStart w:id="2989" w:name="_Toc81499404"/>
      <w:bookmarkStart w:id="2990" w:name="_Toc81765241"/>
      <w:r w:rsidRPr="00FE1EC4">
        <w:t>DESCARGA DEL SOFTWARE REQUERIDO</w:t>
      </w:r>
      <w:bookmarkEnd w:id="2989"/>
      <w:bookmarkEnd w:id="2990"/>
    </w:p>
    <w:p w14:paraId="1A4C77FD" w14:textId="77777777" w:rsidR="00B83329" w:rsidRPr="00FE1EC4" w:rsidRDefault="00B83329">
      <w:pPr>
        <w:pPrChange w:id="2991" w:author="JORGE CONTRERAS ORTIZ" w:date="2021-09-04T11:26:00Z">
          <w:pPr>
            <w:pStyle w:val="Ttulo5"/>
          </w:pPr>
        </w:pPrChange>
      </w:pPr>
    </w:p>
    <w:p w14:paraId="73967FD4" w14:textId="366D4275" w:rsidR="00571788" w:rsidRPr="00791D37" w:rsidRDefault="00571788" w:rsidP="00791D37">
      <w:del w:id="2992" w:author="JORGE CONTRERAS ORTIZ" w:date="2021-09-04T11:26:00Z">
        <w:r w:rsidRPr="00791D37" w:rsidDel="00B83329">
          <w:delText xml:space="preserve">Deberemos </w:delText>
        </w:r>
      </w:del>
      <w:ins w:id="2993" w:author="JORGE CONTRERAS ORTIZ" w:date="2021-09-04T11:26:00Z">
        <w:r w:rsidR="00B83329">
          <w:t>Se deberá</w:t>
        </w:r>
        <w:r w:rsidR="00B83329" w:rsidRPr="00791D37">
          <w:t xml:space="preserve"> </w:t>
        </w:r>
      </w:ins>
      <w:r w:rsidRPr="00791D37">
        <w:t>descargar la imagen, basada en Debian, en su última versión para el KTBRN1. Este software incluye el software de KiBRA. Esta imagen la podemos encontrar en el siguiente enlace:</w:t>
      </w:r>
    </w:p>
    <w:p w14:paraId="6FB2CA65" w14:textId="5571CBDA" w:rsidR="00571788" w:rsidRPr="00791D37" w:rsidRDefault="00571788" w:rsidP="00791D37">
      <w:pPr>
        <w:pStyle w:val="Prrafodelista"/>
        <w:numPr>
          <w:ilvl w:val="0"/>
          <w:numId w:val="14"/>
        </w:numPr>
        <w:rPr>
          <w:rStyle w:val="Hipervnculo"/>
        </w:rPr>
      </w:pPr>
      <w:r w:rsidRPr="00791D37">
        <w:rPr>
          <w:rStyle w:val="SinespaciadoCar"/>
        </w:rPr>
        <w:fldChar w:fldCharType="begin"/>
      </w:r>
      <w:r w:rsidRPr="00791D37">
        <w:rPr>
          <w:rStyle w:val="SinespaciadoCar"/>
        </w:rPr>
        <w:instrText xml:space="preserve"> HYPERLINK "https://www.kirale.com/products/ktbrn1/" \l "resources" </w:instrText>
      </w:r>
      <w:r w:rsidRPr="00791D37">
        <w:rPr>
          <w:rStyle w:val="SinespaciadoCar"/>
        </w:rPr>
        <w:fldChar w:fldCharType="separate"/>
      </w:r>
      <w:r w:rsidRPr="00791D37">
        <w:rPr>
          <w:rStyle w:val="Hipervnculo"/>
          <w:rFonts w:eastAsiaTheme="minorEastAsia"/>
          <w:lang w:eastAsia="es-ES"/>
        </w:rPr>
        <w:t>KTBRN1 + KiBRA image file</w:t>
      </w:r>
    </w:p>
    <w:p w14:paraId="390B7190" w14:textId="09A64AA2" w:rsidR="00571788" w:rsidRPr="00791D37" w:rsidRDefault="00571788" w:rsidP="00791D37">
      <w:r w:rsidRPr="00791D37">
        <w:rPr>
          <w:rStyle w:val="SinespaciadoCar"/>
        </w:rPr>
        <w:fldChar w:fldCharType="end"/>
      </w:r>
      <w:r w:rsidRPr="00791D37">
        <w:t xml:space="preserve">Una vez descargada esta imagen, </w:t>
      </w:r>
      <w:del w:id="2994" w:author="JORGE CONTRERAS ORTIZ" w:date="2021-09-04T11:26:00Z">
        <w:r w:rsidRPr="00791D37" w:rsidDel="00B83329">
          <w:delText xml:space="preserve">descargaremos </w:delText>
        </w:r>
      </w:del>
      <w:ins w:id="2995" w:author="JORGE CONTRERAS ORTIZ" w:date="2021-09-04T11:26:00Z">
        <w:r w:rsidR="00B83329">
          <w:t>se descargará</w:t>
        </w:r>
        <w:r w:rsidR="00B83329" w:rsidRPr="00791D37">
          <w:t xml:space="preserve"> </w:t>
        </w:r>
      </w:ins>
      <w:r w:rsidRPr="00791D37">
        <w:t xml:space="preserve">el fichero </w:t>
      </w:r>
      <w:hyperlink r:id="rId21" w:anchor="resources" w:history="1">
        <w:r w:rsidRPr="00791D37">
          <w:rPr>
            <w:rStyle w:val="SinespaciadoCar"/>
          </w:rPr>
          <w:t>KiBRA-v2.x.x.zip</w:t>
        </w:r>
      </w:hyperlink>
      <w:r w:rsidRPr="00791D37">
        <w:t xml:space="preserve"> para</w:t>
      </w:r>
      <w:del w:id="2996" w:author="JORGE CONTRERAS ORTIZ" w:date="2021-09-04T11:26:00Z">
        <w:r w:rsidRPr="00791D37" w:rsidDel="00B83329">
          <w:delText xml:space="preserve"> un</w:delText>
        </w:r>
      </w:del>
      <w:r w:rsidRPr="00791D37">
        <w:t xml:space="preserve"> uso posterior.</w:t>
      </w:r>
    </w:p>
    <w:p w14:paraId="0710784F" w14:textId="144C210D" w:rsidR="00571788" w:rsidRPr="00791D37" w:rsidRDefault="00571788" w:rsidP="00791D37">
      <w:r w:rsidRPr="00791D37">
        <w:lastRenderedPageBreak/>
        <w:t xml:space="preserve">Una vez descargada la imagen y el fichero .ZIP, </w:t>
      </w:r>
      <w:del w:id="2997" w:author="JORGE CONTRERAS ORTIZ" w:date="2021-09-04T11:26:00Z">
        <w:r w:rsidRPr="00791D37" w:rsidDel="00B83329">
          <w:delText xml:space="preserve">necesitaremos </w:delText>
        </w:r>
      </w:del>
      <w:ins w:id="2998" w:author="JORGE CONTRERAS ORTIZ" w:date="2021-09-04T11:26:00Z">
        <w:r w:rsidR="00B83329">
          <w:t>se necesitará</w:t>
        </w:r>
        <w:r w:rsidR="00B83329" w:rsidRPr="00791D37">
          <w:t xml:space="preserve"> </w:t>
        </w:r>
      </w:ins>
      <w:r w:rsidRPr="00791D37">
        <w:t>un software para actualizar la imagen guardada en la SD o flashear una nueva. Un ejemplo de este software sería:</w:t>
      </w:r>
    </w:p>
    <w:p w14:paraId="1DE41DC2" w14:textId="4B89D38F" w:rsidR="00571788" w:rsidRPr="00791D37" w:rsidRDefault="00571788" w:rsidP="00791D37">
      <w:pPr>
        <w:pStyle w:val="Prrafodelista"/>
        <w:numPr>
          <w:ilvl w:val="0"/>
          <w:numId w:val="14"/>
        </w:numPr>
        <w:rPr>
          <w:rStyle w:val="Hipervnculo"/>
        </w:rPr>
      </w:pPr>
      <w:r w:rsidRPr="00791D37">
        <w:rPr>
          <w:rStyle w:val="SinespaciadoCar"/>
        </w:rPr>
        <w:fldChar w:fldCharType="begin"/>
      </w:r>
      <w:r w:rsidRPr="00791D37">
        <w:rPr>
          <w:rStyle w:val="SinespaciadoCar"/>
        </w:rPr>
        <w:instrText xml:space="preserve"> HYPERLINK "https://www.balena.io/etcher/" </w:instrText>
      </w:r>
      <w:r w:rsidRPr="00791D37">
        <w:rPr>
          <w:rStyle w:val="SinespaciadoCar"/>
        </w:rPr>
        <w:fldChar w:fldCharType="separate"/>
      </w:r>
      <w:r w:rsidRPr="00791D37">
        <w:rPr>
          <w:rStyle w:val="Hipervnculo"/>
          <w:rFonts w:eastAsiaTheme="minorEastAsia"/>
          <w:lang w:eastAsia="es-ES"/>
        </w:rPr>
        <w:t>Balena Etcher</w:t>
      </w:r>
    </w:p>
    <w:p w14:paraId="535651A6" w14:textId="288C6B21" w:rsidR="00571788" w:rsidRPr="00791D37" w:rsidRDefault="00571788" w:rsidP="00791D37">
      <w:r w:rsidRPr="00791D37">
        <w:rPr>
          <w:rStyle w:val="SinespaciadoCar"/>
        </w:rPr>
        <w:fldChar w:fldCharType="end"/>
      </w:r>
      <w:r w:rsidRPr="00791D37">
        <w:t xml:space="preserve">Por otro lado </w:t>
      </w:r>
      <w:del w:id="2999" w:author="JORGE CONTRERAS ORTIZ" w:date="2021-09-04T11:26:00Z">
        <w:r w:rsidRPr="00791D37" w:rsidDel="00B83329">
          <w:delText xml:space="preserve">necesitaremos </w:delText>
        </w:r>
      </w:del>
      <w:ins w:id="3000" w:author="JORGE CONTRERAS ORTIZ" w:date="2021-09-04T11:26:00Z">
        <w:r w:rsidR="00B83329">
          <w:t>s</w:t>
        </w:r>
      </w:ins>
      <w:ins w:id="3001" w:author="JORGE CONTRERAS ORTIZ" w:date="2021-09-04T11:27:00Z">
        <w:r w:rsidR="00B83329">
          <w:t>e necesitará</w:t>
        </w:r>
      </w:ins>
      <w:ins w:id="3002" w:author="JORGE CONTRERAS ORTIZ" w:date="2021-09-04T11:26:00Z">
        <w:r w:rsidR="00B83329" w:rsidRPr="00791D37">
          <w:t xml:space="preserve"> </w:t>
        </w:r>
      </w:ins>
      <w:r w:rsidRPr="00791D37">
        <w:t>una terminal Serie y/o un cliente SSH para la conexión con el dispositivo KTBRN1.</w:t>
      </w:r>
    </w:p>
    <w:p w14:paraId="318733A8" w14:textId="01860353" w:rsidR="00571788" w:rsidRPr="00791D37" w:rsidRDefault="00BA1A0E" w:rsidP="00791D37">
      <w:pPr>
        <w:pStyle w:val="Prrafodelista"/>
        <w:numPr>
          <w:ilvl w:val="0"/>
          <w:numId w:val="14"/>
        </w:numPr>
      </w:pPr>
      <w:hyperlink r:id="rId22" w:history="1">
        <w:r w:rsidR="00571788" w:rsidRPr="00791D37">
          <w:rPr>
            <w:rStyle w:val="Hipervnculo"/>
          </w:rPr>
          <w:t>MobaXterm free</w:t>
        </w:r>
      </w:hyperlink>
      <w:r w:rsidR="00571788" w:rsidRPr="00791D37">
        <w:t>: Para el cliente SSH y la terminal Serie. Admite ambos tipos de sesiones a la vez, pero puede usarse cualquier otro.</w:t>
      </w:r>
    </w:p>
    <w:p w14:paraId="02A9402F" w14:textId="0D3A299F" w:rsidR="00B62082" w:rsidRPr="00791D37" w:rsidRDefault="00BA1A0E" w:rsidP="00791D37">
      <w:hyperlink r:id="rId23" w:history="1">
        <w:r w:rsidR="00571788" w:rsidRPr="00791D37">
          <w:rPr>
            <w:rStyle w:val="Hipervnculo"/>
            <w:rFonts w:eastAsiaTheme="minorEastAsia"/>
            <w:lang w:eastAsia="es-ES"/>
          </w:rPr>
          <w:t>Zadig</w:t>
        </w:r>
        <w:r w:rsidR="00571788" w:rsidRPr="00791D37">
          <w:rPr>
            <w:rStyle w:val="Hipervnculo"/>
          </w:rPr>
          <w:t>:</w:t>
        </w:r>
      </w:hyperlink>
      <w:r w:rsidR="00571788" w:rsidRPr="00791D37">
        <w:t xml:space="preserve"> Se usará en caso de necesitar instalar los drivers de USB Serie.</w:t>
      </w:r>
    </w:p>
    <w:p w14:paraId="4CDCC861" w14:textId="4D001052" w:rsidR="00571788" w:rsidRPr="00791D37" w:rsidRDefault="00571788" w:rsidP="00791D37"/>
    <w:p w14:paraId="167F06E3" w14:textId="77777777" w:rsidR="00571788" w:rsidRPr="00791D37" w:rsidRDefault="00571788" w:rsidP="00791D37"/>
    <w:p w14:paraId="054281F7" w14:textId="6C0B4E1A" w:rsidR="00571788" w:rsidRPr="00791D37" w:rsidRDefault="00B83329" w:rsidP="00FE1EC4">
      <w:pPr>
        <w:pStyle w:val="Ttulo5"/>
      </w:pPr>
      <w:bookmarkStart w:id="3003" w:name="_Toc81499405"/>
      <w:bookmarkStart w:id="3004" w:name="_Toc81765242"/>
      <w:r w:rsidRPr="00791D37">
        <w:t>FLASHEAR LA IMAGEN EN LA TARJETA SD</w:t>
      </w:r>
      <w:bookmarkEnd w:id="3003"/>
      <w:bookmarkEnd w:id="3004"/>
    </w:p>
    <w:p w14:paraId="63809A6C" w14:textId="77777777" w:rsidR="00571788" w:rsidRPr="00791D37" w:rsidRDefault="00571788" w:rsidP="00791D37"/>
    <w:p w14:paraId="57B11C31" w14:textId="39A7702B" w:rsidR="00571788" w:rsidRPr="00791D37" w:rsidRDefault="00571788" w:rsidP="00791D37">
      <w:r w:rsidRPr="00791D37">
        <w:t xml:space="preserve">En caso de necesitar actualizar o flashear una imagen en una tarjeta SD, </w:t>
      </w:r>
      <w:del w:id="3005" w:author="JORGE CONTRERAS ORTIZ" w:date="2021-09-04T11:34:00Z">
        <w:r w:rsidRPr="00791D37" w:rsidDel="00327D33">
          <w:delText xml:space="preserve">deberemos </w:delText>
        </w:r>
      </w:del>
      <w:ins w:id="3006" w:author="JORGE CONTRERAS ORTIZ" w:date="2021-09-04T11:34:00Z">
        <w:r w:rsidR="00327D33">
          <w:t>se deberán</w:t>
        </w:r>
        <w:r w:rsidR="00327D33" w:rsidRPr="00791D37">
          <w:t xml:space="preserve"> </w:t>
        </w:r>
      </w:ins>
      <w:r w:rsidRPr="00791D37">
        <w:t>seguir las siguientes instrucciones:</w:t>
      </w:r>
    </w:p>
    <w:p w14:paraId="4093606A" w14:textId="77777777" w:rsidR="00571788" w:rsidRPr="00791D37" w:rsidRDefault="00571788" w:rsidP="00791D37">
      <w:pPr>
        <w:pStyle w:val="Prrafodelista"/>
        <w:numPr>
          <w:ilvl w:val="0"/>
          <w:numId w:val="14"/>
        </w:numPr>
      </w:pPr>
      <w:r w:rsidRPr="00791D37">
        <w:t>Instalar y abrir Balena Etcher.</w:t>
      </w:r>
    </w:p>
    <w:p w14:paraId="70E68976" w14:textId="77777777" w:rsidR="00571788" w:rsidRPr="00791D37" w:rsidRDefault="00571788" w:rsidP="00791D37">
      <w:pPr>
        <w:pStyle w:val="Prrafodelista"/>
        <w:numPr>
          <w:ilvl w:val="0"/>
          <w:numId w:val="14"/>
        </w:numPr>
      </w:pPr>
      <w:r w:rsidRPr="00791D37">
        <w:t xml:space="preserve">Seleccionar el fichero con extensión </w:t>
      </w:r>
      <w:r w:rsidRPr="00791D37">
        <w:rPr>
          <w:i/>
          <w:iCs/>
        </w:rPr>
        <w:t>.gz</w:t>
      </w:r>
      <w:r w:rsidRPr="00791D37">
        <w:t xml:space="preserve"> (la imagen) en Etcher.</w:t>
      </w:r>
    </w:p>
    <w:p w14:paraId="57347498" w14:textId="304E478A" w:rsidR="00571788" w:rsidRPr="00791D37" w:rsidRDefault="00571788" w:rsidP="00791D37">
      <w:pPr>
        <w:pStyle w:val="Prrafodelista"/>
        <w:numPr>
          <w:ilvl w:val="0"/>
          <w:numId w:val="14"/>
        </w:numPr>
      </w:pPr>
      <w:r w:rsidRPr="00791D37">
        <w:t xml:space="preserve">Introducir la SD en el lector de tarjetas del ordenador y seleccionarla en Etcher. </w:t>
      </w:r>
      <w:del w:id="3007" w:author="JORGE CONTRERAS ORTIZ" w:date="2021-09-04T11:34:00Z">
        <w:r w:rsidRPr="00791D37" w:rsidDel="00327D33">
          <w:delText>Recordemos que es</w:delText>
        </w:r>
      </w:del>
      <w:ins w:id="3008" w:author="JORGE CONTRERAS ORTIZ" w:date="2021-09-04T11:34:00Z">
        <w:r w:rsidR="00327D33">
          <w:t>Se</w:t>
        </w:r>
      </w:ins>
      <w:r w:rsidRPr="00791D37">
        <w:t xml:space="preserve"> </w:t>
      </w:r>
      <w:del w:id="3009" w:author="JORGE CONTRERAS ORTIZ" w:date="2021-09-04T11:34:00Z">
        <w:r w:rsidRPr="00791D37" w:rsidDel="00327D33">
          <w:delText xml:space="preserve">recomendado </w:delText>
        </w:r>
      </w:del>
      <w:ins w:id="3010" w:author="JORGE CONTRERAS ORTIZ" w:date="2021-09-04T11:34:00Z">
        <w:r w:rsidR="00327D33" w:rsidRPr="00791D37">
          <w:t>recom</w:t>
        </w:r>
        <w:r w:rsidR="00327D33">
          <w:t>ienda</w:t>
        </w:r>
        <w:r w:rsidR="00327D33" w:rsidRPr="00791D37">
          <w:t xml:space="preserve"> </w:t>
        </w:r>
      </w:ins>
      <w:r w:rsidRPr="00791D37">
        <w:t>el uso de una micro SD clase 10 de al menos 2 GB de capacidad.</w:t>
      </w:r>
    </w:p>
    <w:p w14:paraId="1269C775" w14:textId="35E0F967" w:rsidR="00571788" w:rsidRPr="00791D37" w:rsidRDefault="00571788" w:rsidP="00791D37">
      <w:pPr>
        <w:pStyle w:val="Prrafodelista"/>
        <w:numPr>
          <w:ilvl w:val="0"/>
          <w:numId w:val="14"/>
        </w:numPr>
      </w:pPr>
      <w:del w:id="3011" w:author="JORGE CONTRERAS ORTIZ" w:date="2021-09-04T11:34:00Z">
        <w:r w:rsidRPr="00791D37" w:rsidDel="00327D33">
          <w:delText xml:space="preserve">Seleccionaremos </w:delText>
        </w:r>
      </w:del>
      <w:ins w:id="3012" w:author="JORGE CONTRERAS ORTIZ" w:date="2021-09-04T11:34:00Z">
        <w:r w:rsidR="00327D33">
          <w:t>Se clic</w:t>
        </w:r>
      </w:ins>
      <w:ins w:id="3013" w:author="JORGE CONTRERAS ORTIZ" w:date="2021-09-04T11:35:00Z">
        <w:r w:rsidR="00327D33">
          <w:t>ará en</w:t>
        </w:r>
      </w:ins>
      <w:ins w:id="3014" w:author="JORGE CONTRERAS ORTIZ" w:date="2021-09-04T11:34:00Z">
        <w:r w:rsidR="00327D33" w:rsidRPr="00791D37">
          <w:t xml:space="preserve"> </w:t>
        </w:r>
      </w:ins>
      <w:r w:rsidRPr="00791D37">
        <w:t xml:space="preserve">Flash y </w:t>
      </w:r>
      <w:del w:id="3015" w:author="JORGE CONTRERAS ORTIZ" w:date="2021-09-04T11:35:00Z">
        <w:r w:rsidRPr="00791D37" w:rsidDel="00327D33">
          <w:delText xml:space="preserve">esperaremos </w:delText>
        </w:r>
      </w:del>
      <w:ins w:id="3016" w:author="JORGE CONTRERAS ORTIZ" w:date="2021-09-04T11:35:00Z">
        <w:r w:rsidR="00327D33">
          <w:t>esperar</w:t>
        </w:r>
        <w:r w:rsidR="00327D33" w:rsidRPr="00791D37">
          <w:t xml:space="preserve"> </w:t>
        </w:r>
      </w:ins>
      <w:r w:rsidRPr="00791D37">
        <w:t>a que termine.</w:t>
      </w:r>
    </w:p>
    <w:p w14:paraId="7F159DFB" w14:textId="2B3B8820" w:rsidR="00571788" w:rsidRPr="00791D37" w:rsidRDefault="00571788" w:rsidP="00791D37">
      <w:pPr>
        <w:pStyle w:val="Prrafodelista"/>
        <w:numPr>
          <w:ilvl w:val="0"/>
          <w:numId w:val="14"/>
        </w:numPr>
      </w:pPr>
      <w:del w:id="3017" w:author="JORGE CONTRERAS ORTIZ" w:date="2021-09-04T11:35:00Z">
        <w:r w:rsidRPr="00791D37" w:rsidDel="00327D33">
          <w:delText xml:space="preserve">Expulsaremos </w:delText>
        </w:r>
      </w:del>
      <w:ins w:id="3018" w:author="JORGE CONTRERAS ORTIZ" w:date="2021-09-04T11:35:00Z">
        <w:r w:rsidR="00327D33">
          <w:t>Una vez finalizado el proceso de flasheado, se expulsará</w:t>
        </w:r>
        <w:r w:rsidR="00327D33" w:rsidRPr="00791D37">
          <w:t xml:space="preserve"> </w:t>
        </w:r>
      </w:ins>
      <w:r w:rsidRPr="00791D37">
        <w:t xml:space="preserve">la tarjeta SD y </w:t>
      </w:r>
      <w:del w:id="3019" w:author="JORGE CONTRERAS ORTIZ" w:date="2021-09-04T11:35:00Z">
        <w:r w:rsidRPr="00791D37" w:rsidDel="00327D33">
          <w:delText>la introduciremos</w:delText>
        </w:r>
      </w:del>
      <w:ins w:id="3020" w:author="JORGE CONTRERAS ORTIZ" w:date="2021-09-04T11:35:00Z">
        <w:r w:rsidR="00327D33">
          <w:t xml:space="preserve">se introducirá </w:t>
        </w:r>
      </w:ins>
      <w:del w:id="3021" w:author="JORGE CONTRERAS ORTIZ" w:date="2021-09-04T11:35:00Z">
        <w:r w:rsidRPr="00791D37" w:rsidDel="00327D33">
          <w:delText xml:space="preserve"> </w:delText>
        </w:r>
      </w:del>
      <w:r w:rsidRPr="00791D37">
        <w:t>en la ranura para micro SD del módulo KTBRN1.</w:t>
      </w:r>
    </w:p>
    <w:p w14:paraId="7B5A9526" w14:textId="77777777" w:rsidR="00571788" w:rsidRPr="00791D37" w:rsidRDefault="00571788" w:rsidP="00791D37"/>
    <w:p w14:paraId="10BD5958" w14:textId="77777777" w:rsidR="00571788" w:rsidRPr="00791D37" w:rsidRDefault="00571788" w:rsidP="00F21168">
      <w:pPr>
        <w:jc w:val="center"/>
      </w:pPr>
      <w:r w:rsidRPr="00791D37">
        <w:rPr>
          <w:noProof/>
        </w:rPr>
        <w:drawing>
          <wp:inline distT="0" distB="0" distL="0" distR="0" wp14:anchorId="2C31AE67" wp14:editId="08FC68A2">
            <wp:extent cx="5400040" cy="3267075"/>
            <wp:effectExtent l="0" t="0" r="0" b="9525"/>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10;&#10;Descripción generada automáticamente"/>
                    <pic:cNvPicPr/>
                  </pic:nvPicPr>
                  <pic:blipFill>
                    <a:blip r:embed="rId24"/>
                    <a:stretch>
                      <a:fillRect/>
                    </a:stretch>
                  </pic:blipFill>
                  <pic:spPr>
                    <a:xfrm>
                      <a:off x="0" y="0"/>
                      <a:ext cx="5400040" cy="3267075"/>
                    </a:xfrm>
                    <a:prstGeom prst="rect">
                      <a:avLst/>
                    </a:prstGeom>
                  </pic:spPr>
                </pic:pic>
              </a:graphicData>
            </a:graphic>
          </wp:inline>
        </w:drawing>
      </w:r>
    </w:p>
    <w:p w14:paraId="5D18D375" w14:textId="09C28593" w:rsidR="00571788" w:rsidRPr="00791D37" w:rsidRDefault="00571788" w:rsidP="00F21168">
      <w:pPr>
        <w:pStyle w:val="Descripcin"/>
        <w:jc w:val="center"/>
      </w:pPr>
      <w:bookmarkStart w:id="3022" w:name="_Toc81765338"/>
      <w:r w:rsidRPr="00791D37">
        <w:t xml:space="preserve">Ilustración </w:t>
      </w:r>
      <w:fldSimple w:instr=" SEQ Ilustración \* ARABIC ">
        <w:r w:rsidR="003E5AE5">
          <w:rPr>
            <w:noProof/>
          </w:rPr>
          <w:t>6</w:t>
        </w:r>
      </w:fldSimple>
      <w:r w:rsidRPr="00791D37">
        <w:t xml:space="preserve"> Balena Etcher</w:t>
      </w:r>
      <w:bookmarkEnd w:id="3022"/>
    </w:p>
    <w:p w14:paraId="50420EA8" w14:textId="77777777" w:rsidR="00571788" w:rsidRPr="00791D37" w:rsidRDefault="00571788" w:rsidP="00791D37"/>
    <w:p w14:paraId="113935C0" w14:textId="64099124" w:rsidR="00571788" w:rsidRPr="00791D37" w:rsidRDefault="00327D33" w:rsidP="00FE1EC4">
      <w:pPr>
        <w:pStyle w:val="Ttulo5"/>
      </w:pPr>
      <w:bookmarkStart w:id="3023" w:name="_Toc81499406"/>
      <w:bookmarkStart w:id="3024" w:name="_Toc81765243"/>
      <w:r w:rsidRPr="00791D37">
        <w:lastRenderedPageBreak/>
        <w:t>PRIMERA INSTALACIÓN</w:t>
      </w:r>
      <w:bookmarkEnd w:id="3023"/>
      <w:bookmarkEnd w:id="3024"/>
    </w:p>
    <w:p w14:paraId="5ACFBDBF" w14:textId="77777777" w:rsidR="00571788" w:rsidRPr="00791D37" w:rsidRDefault="00571788" w:rsidP="00791D37"/>
    <w:p w14:paraId="6EAF2EA9" w14:textId="3B5737C8" w:rsidR="00571788" w:rsidRPr="00791D37" w:rsidRDefault="00571788" w:rsidP="00791D37">
      <w:del w:id="3025" w:author="JORGE CONTRERAS ORTIZ" w:date="2021-09-04T11:35:00Z">
        <w:r w:rsidRPr="00791D37" w:rsidDel="00327D33">
          <w:delText xml:space="preserve">Conectaremos </w:delText>
        </w:r>
      </w:del>
      <w:ins w:id="3026" w:author="JORGE CONTRERAS ORTIZ" w:date="2021-09-04T11:35:00Z">
        <w:r w:rsidR="00327D33">
          <w:t>Se conec</w:t>
        </w:r>
      </w:ins>
      <w:ins w:id="3027" w:author="JORGE CONTRERAS ORTIZ" w:date="2021-09-04T11:36:00Z">
        <w:r w:rsidR="00327D33">
          <w:t>tará</w:t>
        </w:r>
      </w:ins>
      <w:ins w:id="3028" w:author="JORGE CONTRERAS ORTIZ" w:date="2021-09-04T11:35:00Z">
        <w:r w:rsidR="00327D33" w:rsidRPr="00791D37">
          <w:t xml:space="preserve"> </w:t>
        </w:r>
      </w:ins>
      <w:r w:rsidRPr="00791D37">
        <w:t xml:space="preserve">con un cable USB el dispositivo KTBRN1 al PC. La primera vez que </w:t>
      </w:r>
      <w:del w:id="3029" w:author="JORGE CONTRERAS ORTIZ" w:date="2021-09-04T11:36:00Z">
        <w:r w:rsidRPr="00791D37" w:rsidDel="00327D33">
          <w:delText xml:space="preserve">encendamos </w:delText>
        </w:r>
      </w:del>
      <w:ins w:id="3030" w:author="JORGE CONTRERAS ORTIZ" w:date="2021-09-04T11:36:00Z">
        <w:r w:rsidR="00327D33">
          <w:t>se encienda</w:t>
        </w:r>
        <w:r w:rsidR="00327D33" w:rsidRPr="00791D37">
          <w:t xml:space="preserve"> </w:t>
        </w:r>
      </w:ins>
      <w:r w:rsidRPr="00791D37">
        <w:t xml:space="preserve">el dispositivo, tardará unos minutos en estar listo para aceptar conexiones. </w:t>
      </w:r>
      <w:r w:rsidRPr="00791D37">
        <w:rPr>
          <w:b/>
          <w:bCs/>
        </w:rPr>
        <w:t xml:space="preserve">No apagar </w:t>
      </w:r>
      <w:r w:rsidRPr="00791D37">
        <w:t>el sistema hasta que el proceso de primera instalación haya terminado.</w:t>
      </w:r>
    </w:p>
    <w:p w14:paraId="519E0746" w14:textId="18083C66" w:rsidR="00571788" w:rsidRPr="00791D37" w:rsidRDefault="00571788" w:rsidP="00791D37">
      <w:r w:rsidRPr="00791D37">
        <w:t xml:space="preserve">Una vez terminado, </w:t>
      </w:r>
      <w:del w:id="3031" w:author="JORGE CONTRERAS ORTIZ" w:date="2021-09-04T11:36:00Z">
        <w:r w:rsidRPr="00791D37" w:rsidDel="00327D33">
          <w:delText xml:space="preserve">seguiremos </w:delText>
        </w:r>
      </w:del>
      <w:ins w:id="3032" w:author="JORGE CONTRERAS ORTIZ" w:date="2021-09-04T11:36:00Z">
        <w:r w:rsidR="00327D33">
          <w:t>se seguirán</w:t>
        </w:r>
        <w:r w:rsidR="00327D33" w:rsidRPr="00791D37">
          <w:t xml:space="preserve"> </w:t>
        </w:r>
      </w:ins>
      <w:r w:rsidRPr="00791D37">
        <w:t xml:space="preserve">los pasos descritos </w:t>
      </w:r>
      <w:ins w:id="3033" w:author="JORGE CONTRERAS ORTIZ" w:date="2021-09-04T11:36:00Z">
        <w:r w:rsidR="00327D33">
          <w:t>en</w:t>
        </w:r>
      </w:ins>
      <w:ins w:id="3034" w:author="JORGE CONTRERAS ORTIZ" w:date="2021-09-04T13:54:00Z">
        <w:r w:rsidR="00D86ECC">
          <w:t xml:space="preserve"> </w:t>
        </w:r>
      </w:ins>
      <w:ins w:id="3035" w:author="JORGE CONTRERAS ORTIZ" w:date="2021-09-04T13:55:00Z">
        <w:r w:rsidR="00D86ECC">
          <w:fldChar w:fldCharType="begin"/>
        </w:r>
        <w:r w:rsidR="00D86ECC">
          <w:instrText xml:space="preserve"> REF _Ref81656136 \w \h </w:instrText>
        </w:r>
      </w:ins>
      <w:r w:rsidR="00D86ECC">
        <w:fldChar w:fldCharType="separate"/>
      </w:r>
      <w:ins w:id="3036" w:author="JORGE CONTRERAS ORTIZ" w:date="2021-09-04T14:47:00Z">
        <w:r w:rsidR="003E5AE5">
          <w:t>3.2.1.2.3.1</w:t>
        </w:r>
      </w:ins>
      <w:ins w:id="3037" w:author="JORGE CONTRERAS ORTIZ" w:date="2021-09-04T13:55:00Z">
        <w:r w:rsidR="00D86ECC">
          <w:fldChar w:fldCharType="end"/>
        </w:r>
      </w:ins>
      <w:ins w:id="3038" w:author="JORGE CONTRERAS ORTIZ" w:date="2021-09-04T11:36:00Z">
        <w:r w:rsidR="00327D33">
          <w:t xml:space="preserve"> </w:t>
        </w:r>
      </w:ins>
      <w:ins w:id="3039" w:author="JORGE CONTRERAS ORTIZ" w:date="2021-09-04T13:54:00Z">
        <w:r w:rsidR="00D86ECC">
          <w:fldChar w:fldCharType="begin"/>
        </w:r>
        <w:r w:rsidR="00D86ECC">
          <w:instrText xml:space="preserve"> REF _Ref81656100 \h </w:instrText>
        </w:r>
      </w:ins>
      <w:r w:rsidR="00D86ECC">
        <w:fldChar w:fldCharType="separate"/>
      </w:r>
      <w:ins w:id="3040" w:author="JORGE CONTRERAS ORTIZ" w:date="2021-09-04T14:47:00Z">
        <w:r w:rsidR="003E5AE5" w:rsidRPr="00791D37">
          <w:t>CONEXIÓN VÍA PUERTO USB SERIE</w:t>
        </w:r>
      </w:ins>
      <w:ins w:id="3041" w:author="JORGE CONTRERAS ORTIZ" w:date="2021-09-04T13:54:00Z">
        <w:r w:rsidR="00D86ECC">
          <w:fldChar w:fldCharType="end"/>
        </w:r>
        <w:r w:rsidR="00D86ECC">
          <w:t xml:space="preserve"> </w:t>
        </w:r>
      </w:ins>
      <w:del w:id="3042" w:author="JORGE CONTRERAS ORTIZ" w:date="2021-09-04T11:36:00Z">
        <w:r w:rsidRPr="00791D37" w:rsidDel="00327D33">
          <w:delText xml:space="preserve">debajo </w:delText>
        </w:r>
      </w:del>
      <w:r w:rsidRPr="00791D37">
        <w:t>para acceder al dispositivo KTBRN1 a través de puerto USB Serie.</w:t>
      </w:r>
    </w:p>
    <w:p w14:paraId="3689E844" w14:textId="77777777" w:rsidR="00571788" w:rsidRPr="00791D37" w:rsidRDefault="00571788" w:rsidP="00791D37"/>
    <w:p w14:paraId="63A03864" w14:textId="0F9E9A75" w:rsidR="00571788" w:rsidRPr="00791D37" w:rsidRDefault="00327D33" w:rsidP="00FE1EC4">
      <w:pPr>
        <w:pStyle w:val="Ttulo6"/>
      </w:pPr>
      <w:bookmarkStart w:id="3043" w:name="_Conexión_vía_puerto"/>
      <w:bookmarkStart w:id="3044" w:name="_Ref81656100"/>
      <w:bookmarkStart w:id="3045" w:name="_Ref81656136"/>
      <w:bookmarkStart w:id="3046" w:name="_Ref81656274"/>
      <w:bookmarkStart w:id="3047" w:name="_Ref81656279"/>
      <w:bookmarkStart w:id="3048" w:name="_Toc81765244"/>
      <w:bookmarkEnd w:id="3043"/>
      <w:r w:rsidRPr="00791D37">
        <w:t>CONEXIÓN VÍA PUERTO USB SERIE</w:t>
      </w:r>
      <w:bookmarkEnd w:id="3044"/>
      <w:bookmarkEnd w:id="3045"/>
      <w:bookmarkEnd w:id="3046"/>
      <w:bookmarkEnd w:id="3047"/>
      <w:bookmarkEnd w:id="3048"/>
    </w:p>
    <w:p w14:paraId="14A03D4E" w14:textId="77777777" w:rsidR="00571788" w:rsidRPr="00791D37" w:rsidRDefault="00571788" w:rsidP="00791D37"/>
    <w:p w14:paraId="625C9F2B" w14:textId="35375FAF" w:rsidR="00571788" w:rsidRDefault="00571788" w:rsidP="00791D37">
      <w:pPr>
        <w:rPr>
          <w:ins w:id="3049" w:author="JORGE CONTRERAS ORTIZ" w:date="2021-09-04T11:38:00Z"/>
        </w:rPr>
      </w:pPr>
      <w:r w:rsidRPr="00791D37">
        <w:t xml:space="preserve">Al conectarse, deberá detectarse y listarse un nuevo dispositivo Serie (USB a Serie), dependiendo del sistema operativo del ordenador. Quizás se requiera que </w:t>
      </w:r>
      <w:del w:id="3050" w:author="JORGE CONTRERAS ORTIZ" w:date="2021-09-04T11:39:00Z">
        <w:r w:rsidRPr="00791D37" w:rsidDel="002C3A3D">
          <w:delText xml:space="preserve">instalemos </w:delText>
        </w:r>
      </w:del>
      <w:ins w:id="3051" w:author="JORGE CONTRERAS ORTIZ" w:date="2021-09-04T11:39:00Z">
        <w:r w:rsidR="002C3A3D">
          <w:t>la instalación de</w:t>
        </w:r>
      </w:ins>
      <w:del w:id="3052" w:author="JORGE CONTRERAS ORTIZ" w:date="2021-09-04T11:39:00Z">
        <w:r w:rsidRPr="00791D37" w:rsidDel="002C3A3D">
          <w:delText>e</w:delText>
        </w:r>
      </w:del>
      <w:r w:rsidRPr="00791D37">
        <w:t xml:space="preserve">l driver para el puerto USB a Serie, para ello </w:t>
      </w:r>
      <w:del w:id="3053" w:author="JORGE CONTRERAS ORTIZ" w:date="2021-09-04T11:39:00Z">
        <w:r w:rsidRPr="00791D37" w:rsidDel="002C3A3D">
          <w:delText xml:space="preserve">comprobaremos </w:delText>
        </w:r>
      </w:del>
      <w:ins w:id="3054" w:author="JORGE CONTRERAS ORTIZ" w:date="2021-09-04T11:39:00Z">
        <w:r w:rsidR="002C3A3D">
          <w:t>se comprobará</w:t>
        </w:r>
        <w:r w:rsidR="002C3A3D" w:rsidRPr="00791D37">
          <w:t xml:space="preserve"> </w:t>
        </w:r>
      </w:ins>
      <w:r w:rsidRPr="00791D37">
        <w:t xml:space="preserve">si </w:t>
      </w:r>
      <w:del w:id="3055" w:author="JORGE CONTRERAS ORTIZ" w:date="2021-09-04T11:39:00Z">
        <w:r w:rsidRPr="00791D37" w:rsidDel="002C3A3D">
          <w:delText xml:space="preserve">nuestro </w:delText>
        </w:r>
      </w:del>
      <w:ins w:id="3056" w:author="JORGE CONTRERAS ORTIZ" w:date="2021-09-04T11:39:00Z">
        <w:r w:rsidR="002C3A3D">
          <w:t>el</w:t>
        </w:r>
        <w:r w:rsidR="002C3A3D" w:rsidRPr="00791D37">
          <w:t xml:space="preserve"> </w:t>
        </w:r>
      </w:ins>
      <w:r w:rsidRPr="00791D37">
        <w:t>ordenador lo reconoce.</w:t>
      </w:r>
    </w:p>
    <w:p w14:paraId="69DF3AC0" w14:textId="77777777" w:rsidR="00327D33" w:rsidRPr="00791D37" w:rsidRDefault="00327D33" w:rsidP="00791D37"/>
    <w:p w14:paraId="1653198D" w14:textId="77777777" w:rsidR="00571788" w:rsidRPr="00791D37" w:rsidRDefault="00571788" w:rsidP="00F21168">
      <w:pPr>
        <w:jc w:val="center"/>
      </w:pPr>
      <w:r w:rsidRPr="00791D37">
        <w:rPr>
          <w:noProof/>
        </w:rPr>
        <w:drawing>
          <wp:inline distT="0" distB="0" distL="0" distR="0" wp14:anchorId="5646BFB4" wp14:editId="733546B6">
            <wp:extent cx="5400040" cy="3946525"/>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25"/>
                    <a:stretch>
                      <a:fillRect/>
                    </a:stretch>
                  </pic:blipFill>
                  <pic:spPr>
                    <a:xfrm>
                      <a:off x="0" y="0"/>
                      <a:ext cx="5400040" cy="3946525"/>
                    </a:xfrm>
                    <a:prstGeom prst="rect">
                      <a:avLst/>
                    </a:prstGeom>
                  </pic:spPr>
                </pic:pic>
              </a:graphicData>
            </a:graphic>
          </wp:inline>
        </w:drawing>
      </w:r>
    </w:p>
    <w:p w14:paraId="0D080367" w14:textId="6266F82C" w:rsidR="00571788" w:rsidRPr="00791D37" w:rsidDel="002C3A3D" w:rsidRDefault="00571788" w:rsidP="00F21168">
      <w:pPr>
        <w:pStyle w:val="Descripcin"/>
        <w:jc w:val="center"/>
        <w:rPr>
          <w:del w:id="3057" w:author="JORGE CONTRERAS ORTIZ" w:date="2021-09-04T11:45:00Z"/>
        </w:rPr>
      </w:pPr>
      <w:bookmarkStart w:id="3058" w:name="_Ref81656195"/>
      <w:bookmarkStart w:id="3059" w:name="_Toc81499818"/>
      <w:bookmarkStart w:id="3060" w:name="_Toc81765339"/>
      <w:r w:rsidRPr="00791D37">
        <w:t xml:space="preserve">Ilustración </w:t>
      </w:r>
      <w:r w:rsidR="00807E1A">
        <w:fldChar w:fldCharType="begin"/>
      </w:r>
      <w:r w:rsidR="00807E1A">
        <w:rPr>
          <w:i w:val="0"/>
          <w:iCs w:val="0"/>
        </w:rPr>
        <w:instrText xml:space="preserve"> SEQ Ilustración \* ARABIC </w:instrText>
      </w:r>
      <w:r w:rsidR="00807E1A">
        <w:fldChar w:fldCharType="separate"/>
      </w:r>
      <w:r w:rsidR="003E5AE5">
        <w:rPr>
          <w:noProof/>
        </w:rPr>
        <w:t>7</w:t>
      </w:r>
      <w:r w:rsidR="00807E1A">
        <w:rPr>
          <w:noProof/>
        </w:rPr>
        <w:fldChar w:fldCharType="end"/>
      </w:r>
      <w:bookmarkEnd w:id="3058"/>
      <w:r w:rsidRPr="00791D37">
        <w:t xml:space="preserve"> Border Router en Administrador de Dispositivos Previo a la instalación de Drivers</w:t>
      </w:r>
      <w:bookmarkEnd w:id="3059"/>
      <w:bookmarkEnd w:id="3060"/>
    </w:p>
    <w:p w14:paraId="07773D58" w14:textId="77777777" w:rsidR="00571788" w:rsidRPr="00791D37" w:rsidRDefault="00571788">
      <w:pPr>
        <w:pStyle w:val="Descripcin"/>
        <w:jc w:val="center"/>
        <w:pPrChange w:id="3061" w:author="JORGE CONTRERAS ORTIZ" w:date="2021-09-04T11:45:00Z">
          <w:pPr>
            <w:pStyle w:val="TDC3"/>
          </w:pPr>
        </w:pPrChange>
      </w:pPr>
    </w:p>
    <w:p w14:paraId="047911EB" w14:textId="77777777" w:rsidR="00571788" w:rsidRPr="00791D37" w:rsidRDefault="00571788" w:rsidP="00791D37"/>
    <w:p w14:paraId="33B119A5" w14:textId="585D6ABF" w:rsidR="00571788" w:rsidRPr="00FE1EC4" w:rsidRDefault="00571788" w:rsidP="00791D37">
      <w:commentRangeStart w:id="3062"/>
      <w:r w:rsidRPr="00791D37">
        <w:t>Si sale como en la</w:t>
      </w:r>
      <w:del w:id="3063" w:author="JORGE CONTRERAS ORTIZ" w:date="2021-09-04T11:40:00Z">
        <w:r w:rsidRPr="00791D37" w:rsidDel="002C3A3D">
          <w:delText xml:space="preserve"> </w:delText>
        </w:r>
      </w:del>
      <w:ins w:id="3064" w:author="JORGE CONTRERAS ORTIZ" w:date="2021-09-04T11:40:00Z">
        <w:r w:rsidR="002C3A3D">
          <w:t xml:space="preserve"> </w:t>
        </w:r>
      </w:ins>
      <w:ins w:id="3065" w:author="JORGE CONTRERAS ORTIZ" w:date="2021-09-04T13:56:00Z">
        <w:r w:rsidR="00D86ECC">
          <w:fldChar w:fldCharType="begin"/>
        </w:r>
        <w:r w:rsidR="00D86ECC">
          <w:instrText xml:space="preserve"> REF _Ref81656195 \h </w:instrText>
        </w:r>
      </w:ins>
      <w:r w:rsidR="00D86ECC">
        <w:fldChar w:fldCharType="separate"/>
      </w:r>
      <w:ins w:id="3066" w:author="JORGE CONTRERAS ORTIZ" w:date="2021-09-04T14:47:00Z">
        <w:r w:rsidR="003E5AE5" w:rsidRPr="00791D37">
          <w:t xml:space="preserve">Ilustración </w:t>
        </w:r>
        <w:r w:rsidR="003E5AE5">
          <w:rPr>
            <w:noProof/>
          </w:rPr>
          <w:t>7</w:t>
        </w:r>
      </w:ins>
      <w:ins w:id="3067" w:author="JORGE CONTRERAS ORTIZ" w:date="2021-09-04T13:56:00Z">
        <w:r w:rsidR="00D86ECC">
          <w:fldChar w:fldCharType="end"/>
        </w:r>
      </w:ins>
      <w:del w:id="3068" w:author="JORGE CONTRERAS ORTIZ" w:date="2021-09-04T11:40:00Z">
        <w:r w:rsidRPr="00791D37" w:rsidDel="002C3A3D">
          <w:delText>imagen anterior</w:delText>
        </w:r>
      </w:del>
      <w:r w:rsidRPr="00791D37">
        <w:t xml:space="preserve">, </w:t>
      </w:r>
      <w:del w:id="3069" w:author="JORGE CONTRERAS ORTIZ" w:date="2021-09-04T00:27:00Z">
        <w:r w:rsidRPr="00791D37" w:rsidDel="006B360E">
          <w:delText xml:space="preserve">instalaremos </w:delText>
        </w:r>
      </w:del>
      <w:ins w:id="3070" w:author="JORGE CONTRERAS ORTIZ" w:date="2021-09-04T00:27:00Z">
        <w:r w:rsidR="006B360E">
          <w:t xml:space="preserve">se </w:t>
        </w:r>
      </w:ins>
      <w:ins w:id="3071" w:author="JORGE CONTRERAS ORTIZ" w:date="2021-09-04T11:40:00Z">
        <w:r w:rsidR="002C3A3D">
          <w:t>instalan</w:t>
        </w:r>
      </w:ins>
      <w:ins w:id="3072" w:author="JORGE CONTRERAS ORTIZ" w:date="2021-09-04T00:27:00Z">
        <w:r w:rsidR="006B360E" w:rsidRPr="00791D37">
          <w:t xml:space="preserve"> </w:t>
        </w:r>
      </w:ins>
      <w:r w:rsidRPr="00791D37">
        <w:t>los driver usando la herramienta Zadig.</w:t>
      </w:r>
      <w:commentRangeEnd w:id="3062"/>
      <w:r w:rsidRPr="00791D37">
        <w:rPr>
          <w:rStyle w:val="Refdecomentario"/>
        </w:rPr>
        <w:commentReference w:id="3062"/>
      </w:r>
      <w:ins w:id="3073" w:author="JORGE CONTRERAS ORTIZ" w:date="2021-09-04T11:46:00Z">
        <w:r w:rsidR="002C3A3D">
          <w:t>Al abrir la herramienta Zadig</w:t>
        </w:r>
      </w:ins>
      <w:ins w:id="3074" w:author="JORGE CONTRERAS ORTIZ" w:date="2021-09-04T11:47:00Z">
        <w:r w:rsidR="002C3A3D">
          <w:t xml:space="preserve">, se seleccionará el dispositivo </w:t>
        </w:r>
        <w:r w:rsidR="002C3A3D" w:rsidRPr="002C3A3D">
          <w:rPr>
            <w:i/>
            <w:iCs/>
            <w:rPrChange w:id="3075" w:author="JORGE CONTRERAS ORTIZ" w:date="2021-09-04T11:47:00Z">
              <w:rPr/>
            </w:rPrChange>
          </w:rPr>
          <w:t>Gadget Serial v2.4</w:t>
        </w:r>
        <w:r w:rsidR="002C3A3D">
          <w:t xml:space="preserve"> y el driver </w:t>
        </w:r>
        <w:r w:rsidR="002C3A3D">
          <w:rPr>
            <w:i/>
            <w:iCs/>
          </w:rPr>
          <w:t>USB Serial (CDC)</w:t>
        </w:r>
      </w:ins>
      <w:ins w:id="3076" w:author="JORGE CONTRERAS ORTIZ" w:date="2021-09-04T11:48:00Z">
        <w:r w:rsidR="002C3A3D">
          <w:t>, tal como se muestra en la</w:t>
        </w:r>
      </w:ins>
      <w:ins w:id="3077" w:author="JORGE CONTRERAS ORTIZ" w:date="2021-09-04T13:56:00Z">
        <w:r w:rsidR="00D86ECC">
          <w:t xml:space="preserve"> </w:t>
        </w:r>
        <w:r w:rsidR="00D86ECC">
          <w:fldChar w:fldCharType="begin"/>
        </w:r>
        <w:r w:rsidR="00D86ECC">
          <w:instrText xml:space="preserve"> REF _Ref81656211 \h </w:instrText>
        </w:r>
      </w:ins>
      <w:r w:rsidR="00D86ECC">
        <w:fldChar w:fldCharType="separate"/>
      </w:r>
      <w:ins w:id="3078" w:author="JORGE CONTRERAS ORTIZ" w:date="2021-09-04T14:47:00Z">
        <w:r w:rsidR="003E5AE5" w:rsidRPr="00791D37">
          <w:t xml:space="preserve">Ilustración </w:t>
        </w:r>
        <w:r w:rsidR="003E5AE5">
          <w:rPr>
            <w:noProof/>
          </w:rPr>
          <w:t>8</w:t>
        </w:r>
      </w:ins>
      <w:ins w:id="3079" w:author="JORGE CONTRERAS ORTIZ" w:date="2021-09-04T13:56:00Z">
        <w:r w:rsidR="00D86ECC">
          <w:fldChar w:fldCharType="end"/>
        </w:r>
      </w:ins>
      <w:ins w:id="3080" w:author="JORGE CONTRERAS ORTIZ" w:date="2021-09-04T11:47:00Z">
        <w:r w:rsidR="002C3A3D">
          <w:rPr>
            <w:i/>
            <w:iCs/>
          </w:rPr>
          <w:t>.</w:t>
        </w:r>
        <w:r w:rsidR="002C3A3D">
          <w:t xml:space="preserve"> Una vez se hayan seleccionado las opciones comentadas </w:t>
        </w:r>
      </w:ins>
      <w:ins w:id="3081" w:author="JORGE CONTRERAS ORTIZ" w:date="2021-09-04T11:48:00Z">
        <w:r w:rsidR="002C3A3D">
          <w:t xml:space="preserve">se clicará en </w:t>
        </w:r>
        <w:r w:rsidR="002C3A3D">
          <w:rPr>
            <w:i/>
            <w:iCs/>
          </w:rPr>
          <w:t>Upgrade Driver</w:t>
        </w:r>
        <w:r w:rsidR="002C3A3D">
          <w:t>.</w:t>
        </w:r>
      </w:ins>
    </w:p>
    <w:p w14:paraId="25E1B5BF" w14:textId="78270EBA" w:rsidR="00571788" w:rsidRPr="00791D37" w:rsidRDefault="00571788" w:rsidP="00791D37">
      <w:r w:rsidRPr="00791D37">
        <w:br w:type="page"/>
      </w:r>
    </w:p>
    <w:p w14:paraId="738981C8" w14:textId="77777777" w:rsidR="00571788" w:rsidRPr="00791D37" w:rsidRDefault="00571788" w:rsidP="006242EF">
      <w:pPr>
        <w:jc w:val="center"/>
      </w:pPr>
      <w:r w:rsidRPr="00791D37">
        <w:rPr>
          <w:noProof/>
        </w:rPr>
        <w:lastRenderedPageBreak/>
        <w:drawing>
          <wp:inline distT="0" distB="0" distL="0" distR="0" wp14:anchorId="10398EDB" wp14:editId="0B2A1A4A">
            <wp:extent cx="5400040" cy="2406015"/>
            <wp:effectExtent l="0" t="0" r="0"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26"/>
                    <a:stretch>
                      <a:fillRect/>
                    </a:stretch>
                  </pic:blipFill>
                  <pic:spPr>
                    <a:xfrm>
                      <a:off x="0" y="0"/>
                      <a:ext cx="5400040" cy="2406015"/>
                    </a:xfrm>
                    <a:prstGeom prst="rect">
                      <a:avLst/>
                    </a:prstGeom>
                  </pic:spPr>
                </pic:pic>
              </a:graphicData>
            </a:graphic>
          </wp:inline>
        </w:drawing>
      </w:r>
    </w:p>
    <w:p w14:paraId="1D303814" w14:textId="1418049B" w:rsidR="006242EF" w:rsidRDefault="00571788" w:rsidP="006242EF">
      <w:pPr>
        <w:pStyle w:val="Descripcin"/>
        <w:jc w:val="center"/>
        <w:rPr>
          <w:ins w:id="3082" w:author="JORGE CONTRERAS ORTIZ" w:date="2021-09-04T11:41:00Z"/>
        </w:rPr>
      </w:pPr>
      <w:bookmarkStart w:id="3083" w:name="_Ref81656211"/>
      <w:bookmarkStart w:id="3084" w:name="_Toc81499584"/>
      <w:bookmarkStart w:id="3085" w:name="_Toc81499819"/>
      <w:bookmarkStart w:id="3086" w:name="_Toc81765340"/>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8</w:t>
      </w:r>
      <w:r w:rsidRPr="006242EF">
        <w:fldChar w:fldCharType="end"/>
      </w:r>
      <w:bookmarkEnd w:id="3083"/>
      <w:r w:rsidRPr="00791D37">
        <w:t xml:space="preserve"> Instalación Drivers de Border Router con Zadig</w:t>
      </w:r>
      <w:bookmarkEnd w:id="3084"/>
      <w:bookmarkEnd w:id="3085"/>
      <w:bookmarkEnd w:id="3086"/>
    </w:p>
    <w:p w14:paraId="0860E1BE" w14:textId="77777777" w:rsidR="002C3A3D" w:rsidRPr="00FE1EC4" w:rsidRDefault="002C3A3D">
      <w:pPr>
        <w:rPr>
          <w:ins w:id="3087" w:author="JORGE CONTRERAS ORTIZ" w:date="2021-09-04T11:38:00Z"/>
        </w:rPr>
        <w:pPrChange w:id="3088" w:author="JORGE CONTRERAS ORTIZ" w:date="2021-09-04T11:41:00Z">
          <w:pPr>
            <w:pStyle w:val="Descripcin"/>
            <w:jc w:val="center"/>
          </w:pPr>
        </w:pPrChange>
      </w:pPr>
    </w:p>
    <w:p w14:paraId="73DEA226" w14:textId="55AD313D" w:rsidR="00327D33" w:rsidRDefault="002C3A3D" w:rsidP="00327D33">
      <w:pPr>
        <w:rPr>
          <w:ins w:id="3089" w:author="JORGE CONTRERAS ORTIZ" w:date="2021-09-04T11:45:00Z"/>
        </w:rPr>
      </w:pPr>
      <w:del w:id="3090" w:author="JORGE CONTRERAS ORTIZ" w:date="2021-09-04T11:43:00Z">
        <w:r w:rsidDel="002C3A3D">
          <w:rPr>
            <w:noProof/>
          </w:rPr>
          <mc:AlternateContent>
            <mc:Choice Requires="wps">
              <w:drawing>
                <wp:anchor distT="0" distB="0" distL="114300" distR="114300" simplePos="0" relativeHeight="251681792" behindDoc="0" locked="0" layoutInCell="1" allowOverlap="1" wp14:anchorId="57915159" wp14:editId="270B762F">
                  <wp:simplePos x="0" y="0"/>
                  <wp:positionH relativeFrom="margin">
                    <wp:align>right</wp:align>
                  </wp:positionH>
                  <wp:positionV relativeFrom="paragraph">
                    <wp:posOffset>5443264</wp:posOffset>
                  </wp:positionV>
                  <wp:extent cx="5956935" cy="635"/>
                  <wp:effectExtent l="0" t="0" r="5715" b="8255"/>
                  <wp:wrapSquare wrapText="bothSides"/>
                  <wp:docPr id="44" name="Cuadro de texto 44"/>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wps:spPr>
                        <wps:txbx>
                          <w:txbxContent>
                            <w:p w14:paraId="27765CF5" w14:textId="7F14CD4D" w:rsidR="006242EF" w:rsidRPr="00420BA4" w:rsidRDefault="006242EF" w:rsidP="006242EF">
                              <w:pPr>
                                <w:pStyle w:val="Descripcin"/>
                                <w:jc w:val="center"/>
                                <w:rPr>
                                  <w:noProof/>
                                </w:rPr>
                              </w:pPr>
                              <w:bookmarkStart w:id="3091" w:name="_Toc81649978"/>
                              <w:del w:id="3092"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3093" w:name="_Ref81655260"/>
                              <w:del w:id="3094" w:author="JORGE CONTRERAS ORTIZ" w:date="2021-09-04T13:42:00Z">
                                <w:r w:rsidRPr="0089317F" w:rsidDel="00F92885">
                                  <w:delText>MobaXterm</w:delText>
                                </w:r>
                              </w:del>
                              <w:bookmarkEnd w:id="3091"/>
                              <w:bookmarkEnd w:id="30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915159" id="_x0000_t202" coordsize="21600,21600" o:spt="202" path="m,l,21600r21600,l21600,xe">
                  <v:stroke joinstyle="miter"/>
                  <v:path gradientshapeok="t" o:connecttype="rect"/>
                </v:shapetype>
                <v:shape id="Cuadro de texto 44" o:spid="_x0000_s1026" type="#_x0000_t202" style="position:absolute;left:0;text-align:left;margin-left:417.85pt;margin-top:428.6pt;width:469.05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" stroked="f">
                  <v:textbox style="mso-fit-shape-to-text:t" inset="0,0,0,0">
                    <w:txbxContent>
                      <w:p w14:paraId="27765CF5" w14:textId="7F14CD4D" w:rsidR="006242EF" w:rsidRPr="00420BA4" w:rsidRDefault="006242EF" w:rsidP="006242EF">
                        <w:pPr>
                          <w:pStyle w:val="Descripcin"/>
                          <w:jc w:val="center"/>
                          <w:rPr>
                            <w:noProof/>
                          </w:rPr>
                        </w:pPr>
                        <w:bookmarkStart w:id="3095" w:name="_Toc81649978"/>
                        <w:del w:id="3096"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3097" w:name="_Ref81655260"/>
                        <w:del w:id="3098" w:author="JORGE CONTRERAS ORTIZ" w:date="2021-09-04T13:42:00Z">
                          <w:r w:rsidRPr="0089317F" w:rsidDel="00F92885">
                            <w:delText>MobaXterm</w:delText>
                          </w:r>
                        </w:del>
                        <w:bookmarkEnd w:id="3095"/>
                        <w:bookmarkEnd w:id="3097"/>
                      </w:p>
                    </w:txbxContent>
                  </v:textbox>
                  <w10:wrap type="square" anchorx="margin"/>
                </v:shape>
              </w:pict>
            </mc:Fallback>
          </mc:AlternateContent>
        </w:r>
      </w:del>
      <w:ins w:id="3099" w:author="JORGE CONTRERAS ORTIZ" w:date="2021-09-04T11:41:00Z">
        <w:r w:rsidRPr="00791D37">
          <w:t xml:space="preserve">Una vez </w:t>
        </w:r>
        <w:r>
          <w:t>se tenga</w:t>
        </w:r>
        <w:r w:rsidRPr="00791D37">
          <w:t xml:space="preserve"> acceso al KTBRN1 vía USB Serie, </w:t>
        </w:r>
        <w:r>
          <w:t>se abrirá</w:t>
        </w:r>
        <w:r w:rsidRPr="00791D37">
          <w:t xml:space="preserve"> MobaXterm con una nueva sesión Serie. </w:t>
        </w:r>
        <w:r>
          <w:t>Se seleccionará</w:t>
        </w:r>
        <w:r w:rsidRPr="00791D37">
          <w:t xml:space="preserve"> el puerto asignado al KTBRN1 con un BaudRate de 115200.</w:t>
        </w:r>
      </w:ins>
    </w:p>
    <w:p w14:paraId="76240803" w14:textId="77777777" w:rsidR="002C3A3D" w:rsidRPr="00FE1EC4" w:rsidRDefault="002C3A3D">
      <w:pPr>
        <w:pPrChange w:id="3100" w:author="JORGE CONTRERAS ORTIZ" w:date="2021-09-04T11:38:00Z">
          <w:pPr>
            <w:pStyle w:val="Descripcin"/>
            <w:jc w:val="center"/>
          </w:pPr>
        </w:pPrChange>
      </w:pPr>
    </w:p>
    <w:p w14:paraId="0FE6271E" w14:textId="77777777" w:rsidR="00593FA6" w:rsidRDefault="00571788">
      <w:pPr>
        <w:keepNext/>
        <w:ind w:left="708" w:hanging="708"/>
        <w:jc w:val="center"/>
        <w:rPr>
          <w:ins w:id="3101" w:author="JORGE CONTRERAS ORTIZ" w:date="2021-09-04T12:17:00Z"/>
        </w:rPr>
        <w:pPrChange w:id="3102" w:author="JORGE CONTRERAS ORTIZ" w:date="2021-09-04T12:17:00Z">
          <w:pPr>
            <w:ind w:left="708" w:hanging="708"/>
            <w:jc w:val="center"/>
          </w:pPr>
        </w:pPrChange>
      </w:pPr>
      <w:r w:rsidRPr="00593FA6">
        <w:rPr>
          <w:i/>
          <w:iCs/>
          <w:noProof/>
          <w:color w:val="44546A" w:themeColor="text2"/>
          <w:sz w:val="18"/>
          <w:szCs w:val="18"/>
          <w:rPrChange w:id="3103" w:author="JORGE CONTRERAS ORTIZ" w:date="2021-09-04T12:14:00Z">
            <w:rPr>
              <w:noProof/>
            </w:rPr>
          </w:rPrChange>
        </w:rPr>
        <w:drawing>
          <wp:inline distT="0" distB="0" distL="0" distR="0" wp14:anchorId="068EA8C1" wp14:editId="3CB176FB">
            <wp:extent cx="5582093" cy="4682814"/>
            <wp:effectExtent l="0" t="0" r="0" b="3810"/>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27">
                      <a:extLst>
                        <a:ext uri="{28A0092B-C50C-407E-A947-70E740481C1C}">
                          <a14:useLocalDpi xmlns:a14="http://schemas.microsoft.com/office/drawing/2010/main" val="0"/>
                        </a:ext>
                      </a:extLst>
                    </a:blip>
                    <a:stretch>
                      <a:fillRect/>
                    </a:stretch>
                  </pic:blipFill>
                  <pic:spPr>
                    <a:xfrm>
                      <a:off x="0" y="0"/>
                      <a:ext cx="5587194" cy="4687094"/>
                    </a:xfrm>
                    <a:prstGeom prst="rect">
                      <a:avLst/>
                    </a:prstGeom>
                  </pic:spPr>
                </pic:pic>
              </a:graphicData>
            </a:graphic>
          </wp:inline>
        </w:drawing>
      </w:r>
    </w:p>
    <w:p w14:paraId="0B775C54" w14:textId="7B2BBD72" w:rsidR="00593FA6" w:rsidRDefault="00593FA6">
      <w:pPr>
        <w:pStyle w:val="Descripcin"/>
        <w:jc w:val="center"/>
        <w:rPr>
          <w:ins w:id="3104" w:author="JORGE CONTRERAS ORTIZ" w:date="2021-09-04T12:17:00Z"/>
        </w:rPr>
        <w:pPrChange w:id="3105" w:author="JORGE CONTRERAS ORTIZ" w:date="2021-09-04T12:17:00Z">
          <w:pPr>
            <w:pStyle w:val="Descripcin"/>
          </w:pPr>
        </w:pPrChange>
      </w:pPr>
      <w:bookmarkStart w:id="3106" w:name="_Ref81656227"/>
      <w:bookmarkStart w:id="3107" w:name="_Toc81765341"/>
      <w:ins w:id="3108" w:author="JORGE CONTRERAS ORTIZ" w:date="2021-09-04T12:17:00Z">
        <w:r>
          <w:t xml:space="preserve">Ilustración </w:t>
        </w:r>
        <w:r>
          <w:fldChar w:fldCharType="begin"/>
        </w:r>
        <w:r>
          <w:instrText xml:space="preserve"> SEQ Ilustración \* ARABIC </w:instrText>
        </w:r>
      </w:ins>
      <w:r>
        <w:fldChar w:fldCharType="separate"/>
      </w:r>
      <w:ins w:id="3109" w:author="JORGE CONTRERAS ORTIZ" w:date="2021-09-04T14:47:00Z">
        <w:r w:rsidR="003E5AE5">
          <w:rPr>
            <w:noProof/>
          </w:rPr>
          <w:t>9</w:t>
        </w:r>
      </w:ins>
      <w:ins w:id="3110" w:author="JORGE CONTRERAS ORTIZ" w:date="2021-09-04T12:17:00Z">
        <w:r>
          <w:fldChar w:fldCharType="end"/>
        </w:r>
        <w:bookmarkEnd w:id="3106"/>
        <w:r>
          <w:t xml:space="preserve"> MobaXterm</w:t>
        </w:r>
        <w:bookmarkEnd w:id="3107"/>
      </w:ins>
    </w:p>
    <w:p w14:paraId="53DBB588" w14:textId="0FB60CE8" w:rsidR="00571788" w:rsidRDefault="00571788" w:rsidP="00FE1EC4">
      <w:pPr>
        <w:rPr>
          <w:ins w:id="3111" w:author="JORGE CONTRERAS ORTIZ" w:date="2021-09-04T11:40:00Z"/>
        </w:rPr>
      </w:pPr>
      <w:del w:id="3112" w:author="JORGE CONTRERAS ORTIZ" w:date="2021-09-04T11:41:00Z">
        <w:r w:rsidRPr="00791D37" w:rsidDel="002C3A3D">
          <w:lastRenderedPageBreak/>
          <w:delText xml:space="preserve">Una vez </w:delText>
        </w:r>
      </w:del>
      <w:del w:id="3113" w:author="JORGE CONTRERAS ORTIZ" w:date="2021-09-04T00:28:00Z">
        <w:r w:rsidRPr="00791D37" w:rsidDel="006B360E">
          <w:delText>tengamos</w:delText>
        </w:r>
      </w:del>
      <w:del w:id="3114" w:author="JORGE CONTRERAS ORTIZ" w:date="2021-09-04T11:41:00Z">
        <w:r w:rsidRPr="00791D37" w:rsidDel="002C3A3D">
          <w:delText xml:space="preserve"> acceso al KTBRN1 vía USB Serie, </w:delText>
        </w:r>
      </w:del>
      <w:del w:id="3115" w:author="JORGE CONTRERAS ORTIZ" w:date="2021-09-04T00:28:00Z">
        <w:r w:rsidRPr="00791D37" w:rsidDel="006B360E">
          <w:delText xml:space="preserve">abriremos </w:delText>
        </w:r>
      </w:del>
      <w:del w:id="3116" w:author="JORGE CONTRERAS ORTIZ" w:date="2021-09-04T11:41:00Z">
        <w:r w:rsidRPr="00791D37" w:rsidDel="002C3A3D">
          <w:delText xml:space="preserve">MobaXterm con una nueva sesión Serie. </w:delText>
        </w:r>
      </w:del>
      <w:del w:id="3117" w:author="JORGE CONTRERAS ORTIZ" w:date="2021-09-04T00:28:00Z">
        <w:r w:rsidRPr="00791D37" w:rsidDel="006B360E">
          <w:delText xml:space="preserve">Seleccionaremos </w:delText>
        </w:r>
      </w:del>
      <w:del w:id="3118" w:author="JORGE CONTRERAS ORTIZ" w:date="2021-09-04T11:41:00Z">
        <w:r w:rsidRPr="00791D37" w:rsidDel="002C3A3D">
          <w:delText>el puerto asignado al KTBRN1 con un BaudRate de 115200.</w:delText>
        </w:r>
      </w:del>
      <w:r w:rsidRPr="00791D37">
        <w:t xml:space="preserve">Tras realizar esto aparecerá una consola de inició de sesión, en la cual </w:t>
      </w:r>
      <w:del w:id="3119" w:author="JORGE CONTRERAS ORTIZ" w:date="2021-09-04T00:29:00Z">
        <w:r w:rsidRPr="00791D37" w:rsidDel="006B360E">
          <w:delText xml:space="preserve">deberemos </w:delText>
        </w:r>
      </w:del>
      <w:ins w:id="3120" w:author="JORGE CONTRERAS ORTIZ" w:date="2021-09-04T00:29:00Z">
        <w:r w:rsidR="006B360E">
          <w:t>se deberá</w:t>
        </w:r>
        <w:r w:rsidR="006B360E" w:rsidRPr="00791D37">
          <w:t xml:space="preserve"> </w:t>
        </w:r>
      </w:ins>
      <w:r w:rsidRPr="00791D37">
        <w:t>iniciar sesión</w:t>
      </w:r>
      <w:ins w:id="3121" w:author="JORGE CONTRERAS ORTIZ" w:date="2021-09-04T12:18:00Z">
        <w:r w:rsidR="00593FA6">
          <w:t xml:space="preserve"> </w:t>
        </w:r>
      </w:ins>
      <w:del w:id="3122" w:author="JORGE CONTRERAS ORTIZ" w:date="2021-09-04T12:18:00Z">
        <w:r w:rsidRPr="00791D37" w:rsidDel="00593FA6">
          <w:delText xml:space="preserve"> </w:delText>
        </w:r>
      </w:del>
      <w:r w:rsidRPr="00791D37">
        <w:t xml:space="preserve">con el usuario </w:t>
      </w:r>
      <w:r w:rsidRPr="00593FA6">
        <w:rPr>
          <w:rPrChange w:id="3123" w:author="JORGE CONTRERAS ORTIZ" w:date="2021-09-04T12:18:00Z">
            <w:rPr>
              <w:i/>
              <w:iCs/>
            </w:rPr>
          </w:rPrChange>
        </w:rPr>
        <w:t>root</w:t>
      </w:r>
      <w:r w:rsidRPr="00791D37">
        <w:t xml:space="preserve"> y la contraseña </w:t>
      </w:r>
      <w:r w:rsidRPr="00593FA6">
        <w:rPr>
          <w:rPrChange w:id="3124" w:author="JORGE CONTRERAS ORTIZ" w:date="2021-09-04T12:18:00Z">
            <w:rPr>
              <w:i/>
              <w:iCs/>
            </w:rPr>
          </w:rPrChange>
        </w:rPr>
        <w:t>kirale123</w:t>
      </w:r>
      <w:r w:rsidRPr="00791D37">
        <w:t xml:space="preserve">. </w:t>
      </w:r>
    </w:p>
    <w:p w14:paraId="517C7363" w14:textId="2E63803F" w:rsidR="002C3A3D" w:rsidRPr="00791D37" w:rsidDel="002C3A3D" w:rsidRDefault="002C3A3D" w:rsidP="00791D37">
      <w:pPr>
        <w:rPr>
          <w:del w:id="3125" w:author="JORGE CONTRERAS ORTIZ" w:date="2021-09-04T11:40:00Z"/>
        </w:rPr>
      </w:pPr>
    </w:p>
    <w:p w14:paraId="7D2C419F" w14:textId="7B348130" w:rsidR="00571788" w:rsidRPr="00791D37" w:rsidRDefault="00571788" w:rsidP="00791D37">
      <w:r w:rsidRPr="00791D37">
        <w:t>La pantalla de bienvenida mostrará información sobre las direcciones IP configuradas en el KTBRN1 y que versión de KiBRA está utilizando</w:t>
      </w:r>
      <w:ins w:id="3126" w:author="JORGE CONTRERAS ORTIZ" w:date="2021-09-04T11:49:00Z">
        <w:r w:rsidR="00675D4D">
          <w:t>, tal como se ve en</w:t>
        </w:r>
      </w:ins>
      <w:ins w:id="3127" w:author="JORGE CONTRERAS ORTIZ" w:date="2021-09-04T13:56:00Z">
        <w:r w:rsidR="00D86ECC">
          <w:t xml:space="preserve"> </w:t>
        </w:r>
        <w:r w:rsidR="00D86ECC">
          <w:fldChar w:fldCharType="begin"/>
        </w:r>
        <w:r w:rsidR="00D86ECC">
          <w:instrText xml:space="preserve"> REF _Ref81656227 \h </w:instrText>
        </w:r>
      </w:ins>
      <w:r w:rsidR="00D86ECC">
        <w:fldChar w:fldCharType="separate"/>
      </w:r>
      <w:ins w:id="3128" w:author="JORGE CONTRERAS ORTIZ" w:date="2021-09-04T14:47:00Z">
        <w:r w:rsidR="003E5AE5">
          <w:t xml:space="preserve">Ilustración </w:t>
        </w:r>
        <w:r w:rsidR="003E5AE5">
          <w:rPr>
            <w:noProof/>
          </w:rPr>
          <w:t>9</w:t>
        </w:r>
      </w:ins>
      <w:ins w:id="3129" w:author="JORGE CONTRERAS ORTIZ" w:date="2021-09-04T13:56:00Z">
        <w:r w:rsidR="00D86ECC">
          <w:fldChar w:fldCharType="end"/>
        </w:r>
      </w:ins>
      <w:r w:rsidRPr="00791D37">
        <w:t>. Por defecto, la imagen instalada viene configurada con una dirección IPv4 estática para la interfaz Ethernet.</w:t>
      </w:r>
    </w:p>
    <w:p w14:paraId="25DE7A68" w14:textId="77777777" w:rsidR="00571788" w:rsidRPr="00791D37" w:rsidRDefault="00571788" w:rsidP="00791D37">
      <w:r w:rsidRPr="00791D37">
        <w:t>Dirección IPv4 por defecto: 192.168.75.84/24</w:t>
      </w:r>
    </w:p>
    <w:p w14:paraId="630AB52E" w14:textId="7A22E54F" w:rsidR="00571788" w:rsidRPr="00791D37" w:rsidRDefault="00571788" w:rsidP="00791D37">
      <w:r w:rsidRPr="00791D37">
        <w:t xml:space="preserve">Está dirección </w:t>
      </w:r>
      <w:del w:id="3130" w:author="JORGE CONTRERAS ORTIZ" w:date="2021-09-04T00:29:00Z">
        <w:r w:rsidRPr="00791D37" w:rsidDel="006B360E">
          <w:delText xml:space="preserve">deberemos </w:delText>
        </w:r>
      </w:del>
      <w:ins w:id="3131" w:author="JORGE CONTRERAS ORTIZ" w:date="2021-09-04T00:29:00Z">
        <w:r w:rsidR="006B360E">
          <w:t xml:space="preserve">se deberá proceder a </w:t>
        </w:r>
      </w:ins>
      <w:r w:rsidRPr="00791D37">
        <w:t xml:space="preserve">cambiarla a una dirección IPv4 que esté dentro de la red local </w:t>
      </w:r>
      <w:del w:id="3132" w:author="JORGE CONTRERAS ORTIZ" w:date="2021-09-04T00:29:00Z">
        <w:r w:rsidRPr="00791D37" w:rsidDel="006B360E">
          <w:delText>nuestra</w:delText>
        </w:r>
      </w:del>
      <w:ins w:id="3133" w:author="JORGE CONTRERAS ORTIZ" w:date="2021-09-04T00:29:00Z">
        <w:r w:rsidR="006B360E">
          <w:t>en la que se vaya a trabajar</w:t>
        </w:r>
      </w:ins>
      <w:r w:rsidRPr="00791D37">
        <w:t>, para poder ser visible al resto de los equipos.</w:t>
      </w:r>
    </w:p>
    <w:p w14:paraId="2CD597E7" w14:textId="6ACDAA46" w:rsidR="00571788" w:rsidRPr="00791D37" w:rsidDel="002C3A3D" w:rsidRDefault="00571788" w:rsidP="00791D37">
      <w:pPr>
        <w:rPr>
          <w:del w:id="3134" w:author="JORGE CONTRERAS ORTIZ" w:date="2021-09-04T11:45:00Z"/>
        </w:rPr>
      </w:pPr>
      <w:r w:rsidRPr="00791D37">
        <w:t>Además, KTBRN1 viene con el protocolo IPv6 habilitado para la interfaz Ethernet, por lo que es posible acceder tanto a la Administración Web como a puerto SSH usando las direcciones IPv4 e IPv6.</w:t>
      </w:r>
    </w:p>
    <w:p w14:paraId="19314BDE" w14:textId="77777777" w:rsidR="00571788" w:rsidRPr="00791D37" w:rsidRDefault="00571788" w:rsidP="00791D37"/>
    <w:p w14:paraId="13383A0D" w14:textId="77777777" w:rsidR="00571788" w:rsidRPr="00791D37" w:rsidRDefault="00571788" w:rsidP="00791D37"/>
    <w:p w14:paraId="6F17B340" w14:textId="1AA8F160" w:rsidR="00571788" w:rsidRPr="00791D37" w:rsidRDefault="00675D4D" w:rsidP="00FE1EC4">
      <w:pPr>
        <w:pStyle w:val="Ttulo4"/>
      </w:pPr>
      <w:bookmarkStart w:id="3135" w:name="_Toc81499407"/>
      <w:bookmarkStart w:id="3136" w:name="_Toc81765245"/>
      <w:r w:rsidRPr="00791D37">
        <w:t>PANEL DE ADMINISTRACIÓN WEB</w:t>
      </w:r>
      <w:bookmarkEnd w:id="3135"/>
      <w:bookmarkEnd w:id="3136"/>
    </w:p>
    <w:p w14:paraId="7B4496BB" w14:textId="77777777" w:rsidR="00571788" w:rsidRPr="00791D37" w:rsidRDefault="00571788" w:rsidP="00791D37"/>
    <w:p w14:paraId="11578723" w14:textId="5FB61780" w:rsidR="00571788" w:rsidRPr="00791D37" w:rsidRDefault="00571788" w:rsidP="00791D37">
      <w:r w:rsidRPr="00791D37">
        <w:t xml:space="preserve">Para acceder al Panel de Administración Web, está habilitado el puerto 8000 del KTBRN1. </w:t>
      </w:r>
      <w:del w:id="3137" w:author="JORGE CONTRERAS ORTIZ" w:date="2021-09-04T00:29:00Z">
        <w:r w:rsidRPr="00791D37" w:rsidDel="006B360E">
          <w:delText xml:space="preserve">Accederemos </w:delText>
        </w:r>
      </w:del>
      <w:ins w:id="3138" w:author="JORGE CONTRERAS ORTIZ" w:date="2021-09-04T00:29:00Z">
        <w:r w:rsidR="006B360E">
          <w:t>Se</w:t>
        </w:r>
      </w:ins>
      <w:ins w:id="3139" w:author="JORGE CONTRERAS ORTIZ" w:date="2021-09-04T00:30:00Z">
        <w:r w:rsidR="006B360E">
          <w:t xml:space="preserve"> accederá</w:t>
        </w:r>
      </w:ins>
      <w:ins w:id="3140" w:author="JORGE CONTRERAS ORTIZ" w:date="2021-09-04T00:29:00Z">
        <w:r w:rsidR="006B360E" w:rsidRPr="00791D37">
          <w:t xml:space="preserve"> </w:t>
        </w:r>
      </w:ins>
      <w:r w:rsidRPr="00791D37">
        <w:t xml:space="preserve">introduciendo </w:t>
      </w:r>
      <w:hyperlink r:id="rId28" w:history="1">
        <w:r w:rsidRPr="00791D37">
          <w:rPr>
            <w:rStyle w:val="SinespaciadoCar"/>
          </w:rPr>
          <w:t>http://[IPv4]:8000</w:t>
        </w:r>
      </w:hyperlink>
      <w:r w:rsidRPr="00791D37">
        <w:t xml:space="preserve"> o </w:t>
      </w:r>
      <w:hyperlink r:id="rId29" w:history="1">
        <w:r w:rsidRPr="00791D37">
          <w:rPr>
            <w:rStyle w:val="SinespaciadoCar"/>
          </w:rPr>
          <w:t>http://[IPv6]:8000</w:t>
        </w:r>
      </w:hyperlink>
      <w:r w:rsidRPr="00791D37">
        <w:t xml:space="preserve"> en el navegador (preferiblemente Google Chrome o Mozilla Firefox debido a razones de compatibilidad). Una vez introducida la dirección web, aparecerá la página de acceso / login.</w:t>
      </w:r>
    </w:p>
    <w:p w14:paraId="65E7FF49" w14:textId="77777777" w:rsidR="00571788" w:rsidRPr="006B360E" w:rsidRDefault="00571788" w:rsidP="00791D37">
      <w:pPr>
        <w:rPr>
          <w:i/>
          <w:iCs/>
          <w:rPrChange w:id="3141" w:author="JORGE CONTRERAS ORTIZ" w:date="2021-09-04T00:30:00Z">
            <w:rPr/>
          </w:rPrChange>
        </w:rPr>
      </w:pPr>
      <w:r w:rsidRPr="006B360E">
        <w:rPr>
          <w:b/>
          <w:bCs/>
          <w:i/>
          <w:iCs/>
          <w:rPrChange w:id="3142" w:author="JORGE CONTRERAS ORTIZ" w:date="2021-09-04T00:30:00Z">
            <w:rPr/>
          </w:rPrChange>
        </w:rPr>
        <w:t>Nota:</w:t>
      </w:r>
      <w:r w:rsidRPr="006B360E">
        <w:rPr>
          <w:i/>
          <w:iCs/>
          <w:rPrChange w:id="3143" w:author="JORGE CONTRERAS ORTIZ" w:date="2021-09-04T00:30:00Z">
            <w:rPr/>
          </w:rPrChange>
        </w:rPr>
        <w:t xml:space="preserve"> El ordenador deberá estar en la misma red que el dispositivo KTBRN1.</w:t>
      </w:r>
    </w:p>
    <w:p w14:paraId="3BCF3E16" w14:textId="77777777" w:rsidR="00571788" w:rsidRPr="00791D37" w:rsidRDefault="00571788" w:rsidP="006242EF">
      <w:pPr>
        <w:jc w:val="center"/>
      </w:pPr>
      <w:r w:rsidRPr="00791D37">
        <w:rPr>
          <w:noProof/>
        </w:rPr>
        <w:drawing>
          <wp:inline distT="0" distB="0" distL="0" distR="0" wp14:anchorId="2BF4B4DE" wp14:editId="65CB7752">
            <wp:extent cx="5400040" cy="4117340"/>
            <wp:effectExtent l="0" t="0" r="0" b="0"/>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 Aplicación, Correo electrónico&#10;&#10;Descripción generada automáticamente"/>
                    <pic:cNvPicPr/>
                  </pic:nvPicPr>
                  <pic:blipFill>
                    <a:blip r:embed="rId30"/>
                    <a:stretch>
                      <a:fillRect/>
                    </a:stretch>
                  </pic:blipFill>
                  <pic:spPr>
                    <a:xfrm>
                      <a:off x="0" y="0"/>
                      <a:ext cx="5400040" cy="4117340"/>
                    </a:xfrm>
                    <a:prstGeom prst="rect">
                      <a:avLst/>
                    </a:prstGeom>
                  </pic:spPr>
                </pic:pic>
              </a:graphicData>
            </a:graphic>
          </wp:inline>
        </w:drawing>
      </w:r>
    </w:p>
    <w:p w14:paraId="188DB0C7" w14:textId="55FFF7B8" w:rsidR="00571788" w:rsidRPr="006242EF" w:rsidRDefault="00571788" w:rsidP="006242EF">
      <w:pPr>
        <w:pStyle w:val="Descripcin"/>
        <w:jc w:val="center"/>
      </w:pPr>
      <w:bookmarkStart w:id="3144" w:name="_Toc81499586"/>
      <w:bookmarkStart w:id="3145" w:name="_Toc81499821"/>
      <w:bookmarkStart w:id="3146" w:name="_Toc81765342"/>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0</w:t>
      </w:r>
      <w:r w:rsidRPr="006242EF">
        <w:fldChar w:fldCharType="end"/>
      </w:r>
      <w:r w:rsidRPr="00791D37">
        <w:t xml:space="preserve"> Login Panel Administración Web</w:t>
      </w:r>
      <w:bookmarkEnd w:id="3144"/>
      <w:bookmarkEnd w:id="3145"/>
      <w:bookmarkEnd w:id="3146"/>
    </w:p>
    <w:p w14:paraId="0EC39385" w14:textId="5E40BE53" w:rsidR="00571788" w:rsidRPr="00791D37" w:rsidDel="00675D4D" w:rsidRDefault="00571788" w:rsidP="00791D37">
      <w:pPr>
        <w:rPr>
          <w:del w:id="3147" w:author="JORGE CONTRERAS ORTIZ" w:date="2021-09-04T11:57:00Z"/>
        </w:rPr>
      </w:pPr>
    </w:p>
    <w:p w14:paraId="756BAC24" w14:textId="2B4A27C7" w:rsidR="00571788" w:rsidRDefault="00571788" w:rsidP="00791D37">
      <w:pPr>
        <w:rPr>
          <w:i/>
          <w:iCs/>
        </w:rPr>
      </w:pPr>
      <w:r w:rsidRPr="00791D37">
        <w:t>Las credenciales son las mismas a las mencionadas</w:t>
      </w:r>
      <w:ins w:id="3148" w:author="JORGE CONTRERAS ORTIZ" w:date="2021-09-04T13:57:00Z">
        <w:r w:rsidR="00D86ECC">
          <w:t xml:space="preserve"> en </w:t>
        </w:r>
        <w:r w:rsidR="00D86ECC">
          <w:fldChar w:fldCharType="begin"/>
        </w:r>
        <w:r w:rsidR="00D86ECC">
          <w:instrText xml:space="preserve"> REF _Ref81656274 \w \h </w:instrText>
        </w:r>
      </w:ins>
      <w:r w:rsidR="00D86ECC">
        <w:fldChar w:fldCharType="separate"/>
      </w:r>
      <w:ins w:id="3149" w:author="JORGE CONTRERAS ORTIZ" w:date="2021-09-04T14:47:00Z">
        <w:r w:rsidR="003E5AE5">
          <w:t>3.2.1.2.3.1</w:t>
        </w:r>
      </w:ins>
      <w:ins w:id="3150" w:author="JORGE CONTRERAS ORTIZ" w:date="2021-09-04T13:57:00Z">
        <w:r w:rsidR="00D86ECC">
          <w:fldChar w:fldCharType="end"/>
        </w:r>
        <w:r w:rsidR="00D86ECC">
          <w:t xml:space="preserve"> </w:t>
        </w:r>
        <w:r w:rsidR="00D86ECC">
          <w:fldChar w:fldCharType="begin"/>
        </w:r>
        <w:r w:rsidR="00D86ECC">
          <w:instrText xml:space="preserve"> REF _Ref81656279 \h </w:instrText>
        </w:r>
      </w:ins>
      <w:r w:rsidR="00D86ECC">
        <w:fldChar w:fldCharType="separate"/>
      </w:r>
      <w:ins w:id="3151" w:author="JORGE CONTRERAS ORTIZ" w:date="2021-09-04T14:47:00Z">
        <w:r w:rsidR="003E5AE5" w:rsidRPr="00791D37">
          <w:t>CONEXIÓN VÍA PUERTO USB SERIE</w:t>
        </w:r>
      </w:ins>
      <w:ins w:id="3152" w:author="JORGE CONTRERAS ORTIZ" w:date="2021-09-04T13:57:00Z">
        <w:r w:rsidR="00D86ECC">
          <w:fldChar w:fldCharType="end"/>
        </w:r>
      </w:ins>
      <w:ins w:id="3153" w:author="JORGE CONTRERAS ORTIZ" w:date="2021-09-04T11:58:00Z">
        <w:r w:rsidR="00675D4D">
          <w:t>.</w:t>
        </w:r>
      </w:ins>
      <w:r w:rsidRPr="00791D37">
        <w:t xml:space="preserve"> Acceder con usuario </w:t>
      </w:r>
      <w:r w:rsidRPr="00791D37">
        <w:rPr>
          <w:i/>
          <w:iCs/>
        </w:rPr>
        <w:t>root</w:t>
      </w:r>
      <w:r w:rsidRPr="00791D37">
        <w:t xml:space="preserve"> y contraseña </w:t>
      </w:r>
      <w:r w:rsidRPr="00791D37">
        <w:rPr>
          <w:i/>
          <w:iCs/>
        </w:rPr>
        <w:t xml:space="preserve">kirale123. </w:t>
      </w:r>
    </w:p>
    <w:p w14:paraId="52FD0091" w14:textId="77777777" w:rsidR="006242EF" w:rsidRPr="00791D37" w:rsidRDefault="006242EF" w:rsidP="00791D37"/>
    <w:p w14:paraId="3EB7D119" w14:textId="3669C789" w:rsidR="00571788" w:rsidRPr="00791D37" w:rsidRDefault="00675D4D" w:rsidP="00FE1EC4">
      <w:pPr>
        <w:pStyle w:val="Ttulo5"/>
      </w:pPr>
      <w:bookmarkStart w:id="3154" w:name="_Toc81499408"/>
      <w:bookmarkStart w:id="3155" w:name="_Toc81765246"/>
      <w:r w:rsidRPr="00791D37">
        <w:t>CAMBIAR LA CONFIGURACIÓN DE RED</w:t>
      </w:r>
      <w:bookmarkEnd w:id="3154"/>
      <w:bookmarkEnd w:id="3155"/>
    </w:p>
    <w:p w14:paraId="2CDD74D7" w14:textId="77777777" w:rsidR="00571788" w:rsidRPr="00791D37" w:rsidRDefault="00571788" w:rsidP="00791D37"/>
    <w:p w14:paraId="46D81DE4" w14:textId="77777777" w:rsidR="00571788" w:rsidRPr="00791D37" w:rsidRDefault="00571788" w:rsidP="00791D37">
      <w:r w:rsidRPr="00791D37">
        <w:t>El administrador puede querer cambiar y permitir una configuración automática de DHCPv4 o cambiar la dirección IPv4 por otra. Esto podrá realizarse accediendo al menú “Network” en la administración Web.</w:t>
      </w:r>
    </w:p>
    <w:p w14:paraId="6BFFA019" w14:textId="77777777" w:rsidR="00571788" w:rsidRPr="00791D37" w:rsidRDefault="00571788" w:rsidP="00791D37">
      <w:pPr>
        <w:pStyle w:val="Textoindependiente"/>
      </w:pPr>
    </w:p>
    <w:p w14:paraId="48ADCAFB" w14:textId="77777777" w:rsidR="00571788" w:rsidRPr="00791D37" w:rsidRDefault="00571788" w:rsidP="006242EF">
      <w:pPr>
        <w:jc w:val="center"/>
      </w:pPr>
      <w:r w:rsidRPr="00791D37">
        <w:rPr>
          <w:noProof/>
        </w:rPr>
        <w:drawing>
          <wp:inline distT="0" distB="0" distL="0" distR="0" wp14:anchorId="49AD7A5A" wp14:editId="1F3BA850">
            <wp:extent cx="5400040" cy="3559175"/>
            <wp:effectExtent l="0" t="0" r="0" b="317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31"/>
                    <a:stretch>
                      <a:fillRect/>
                    </a:stretch>
                  </pic:blipFill>
                  <pic:spPr>
                    <a:xfrm>
                      <a:off x="0" y="0"/>
                      <a:ext cx="5400040" cy="3559175"/>
                    </a:xfrm>
                    <a:prstGeom prst="rect">
                      <a:avLst/>
                    </a:prstGeom>
                  </pic:spPr>
                </pic:pic>
              </a:graphicData>
            </a:graphic>
          </wp:inline>
        </w:drawing>
      </w:r>
    </w:p>
    <w:p w14:paraId="4E50C83D" w14:textId="60DCC273" w:rsidR="00571788" w:rsidRPr="006242EF" w:rsidRDefault="00571788" w:rsidP="006242EF">
      <w:pPr>
        <w:pStyle w:val="Descripcin"/>
        <w:jc w:val="center"/>
      </w:pPr>
      <w:bookmarkStart w:id="3156" w:name="_Toc81499587"/>
      <w:bookmarkStart w:id="3157" w:name="_Toc81499822"/>
      <w:bookmarkStart w:id="3158" w:name="_Toc81765343"/>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1</w:t>
      </w:r>
      <w:r w:rsidRPr="006242EF">
        <w:fldChar w:fldCharType="end"/>
      </w:r>
      <w:r w:rsidRPr="00791D37">
        <w:t xml:space="preserve"> Pestaña Network</w:t>
      </w:r>
      <w:bookmarkEnd w:id="3156"/>
      <w:bookmarkEnd w:id="3157"/>
      <w:bookmarkEnd w:id="3158"/>
    </w:p>
    <w:p w14:paraId="0C1EA9D3" w14:textId="77777777" w:rsidR="00571788" w:rsidRPr="00791D37" w:rsidRDefault="00571788" w:rsidP="00791D37"/>
    <w:p w14:paraId="0F65B914" w14:textId="77777777" w:rsidR="00571788" w:rsidRPr="00791D37" w:rsidRDefault="00571788" w:rsidP="00791D37">
      <w:r w:rsidRPr="00791D37">
        <w:t>Como se muestra en la imagen de arriba, la nueva dirección IPv4 del DHCP es 192.168.0.102. Ahora será posible acceder por cliente SSH a esta dirección e incluso por enlace local de dirección IPv6 si el ordenador está conectado a la misma red. KiBRA también usará esta dirección IPv4 externa para su funcionalidad NAT64.</w:t>
      </w:r>
    </w:p>
    <w:p w14:paraId="4C79FB4C" w14:textId="77777777" w:rsidR="00571788" w:rsidRPr="006B360E" w:rsidRDefault="00571788" w:rsidP="00791D37">
      <w:pPr>
        <w:rPr>
          <w:i/>
          <w:iCs/>
          <w:rPrChange w:id="3159" w:author="JORGE CONTRERAS ORTIZ" w:date="2021-09-04T00:30:00Z">
            <w:rPr/>
          </w:rPrChange>
        </w:rPr>
      </w:pPr>
      <w:r w:rsidRPr="006B360E">
        <w:rPr>
          <w:b/>
          <w:bCs/>
          <w:i/>
          <w:iCs/>
          <w:rPrChange w:id="3160" w:author="JORGE CONTRERAS ORTIZ" w:date="2021-09-04T00:30:00Z">
            <w:rPr/>
          </w:rPrChange>
        </w:rPr>
        <w:t>Nota:</w:t>
      </w:r>
      <w:r w:rsidRPr="006B360E">
        <w:rPr>
          <w:i/>
          <w:iCs/>
          <w:rPrChange w:id="3161" w:author="JORGE CONTRERAS ORTIZ" w:date="2021-09-04T00:30:00Z">
            <w:rPr/>
          </w:rPrChange>
        </w:rPr>
        <w:t xml:space="preserve"> Se necesitará un reinicio del dispositivo KTBRN1 para asegurar que se aplican correctamente las nuevas configuraciones.</w:t>
      </w:r>
    </w:p>
    <w:p w14:paraId="7EAA73F0" w14:textId="77777777" w:rsidR="00571788" w:rsidRPr="00791D37" w:rsidRDefault="00571788" w:rsidP="00791D37">
      <w:r w:rsidRPr="00791D37">
        <w:br w:type="page"/>
      </w:r>
    </w:p>
    <w:p w14:paraId="6C2EBC84" w14:textId="2EE4C79B" w:rsidR="00571788" w:rsidRPr="00791D37" w:rsidRDefault="00675D4D" w:rsidP="00FE1EC4">
      <w:pPr>
        <w:pStyle w:val="Ttulo5"/>
      </w:pPr>
      <w:bookmarkStart w:id="3162" w:name="_Toc81499409"/>
      <w:bookmarkStart w:id="3163" w:name="_Toc81765247"/>
      <w:r w:rsidRPr="00791D37">
        <w:lastRenderedPageBreak/>
        <w:t>ACTUALIZAR K</w:t>
      </w:r>
      <w:ins w:id="3164" w:author="JORGE CONTRERAS ORTIZ" w:date="2021-09-04T11:58:00Z">
        <w:r>
          <w:t>i</w:t>
        </w:r>
      </w:ins>
      <w:del w:id="3165" w:author="JORGE CONTRERAS ORTIZ" w:date="2021-09-04T11:58:00Z">
        <w:r w:rsidRPr="00791D37" w:rsidDel="00675D4D">
          <w:delText>I</w:delText>
        </w:r>
      </w:del>
      <w:r w:rsidRPr="00791D37">
        <w:t>BRA</w:t>
      </w:r>
      <w:bookmarkEnd w:id="3162"/>
      <w:bookmarkEnd w:id="3163"/>
    </w:p>
    <w:p w14:paraId="5802F762" w14:textId="77777777" w:rsidR="00571788" w:rsidRPr="00791D37" w:rsidRDefault="00571788" w:rsidP="00791D37"/>
    <w:p w14:paraId="04D945F1" w14:textId="60EF3C45" w:rsidR="00571788" w:rsidRPr="00791D37" w:rsidRDefault="00571788" w:rsidP="00791D37">
      <w:r w:rsidRPr="00791D37">
        <w:t xml:space="preserve">Para actualizar la versión de KiBRA, </w:t>
      </w:r>
      <w:del w:id="3166" w:author="JORGE CONTRERAS ORTIZ" w:date="2021-09-04T11:58:00Z">
        <w:r w:rsidRPr="00791D37" w:rsidDel="008F301F">
          <w:delText xml:space="preserve">iremos </w:delText>
        </w:r>
      </w:del>
      <w:ins w:id="3167" w:author="JORGE CONTRERAS ORTIZ" w:date="2021-09-04T11:58:00Z">
        <w:r w:rsidR="008F301F">
          <w:t>se deberá entrar</w:t>
        </w:r>
      </w:ins>
      <w:r w:rsidRPr="00791D37">
        <w:t xml:space="preserve">al menú de KiBRA y </w:t>
      </w:r>
      <w:del w:id="3168" w:author="JORGE CONTRERAS ORTIZ" w:date="2021-09-04T00:30:00Z">
        <w:r w:rsidRPr="00791D37" w:rsidDel="006B360E">
          <w:delText xml:space="preserve">pincharemos </w:delText>
        </w:r>
      </w:del>
      <w:ins w:id="3169" w:author="JORGE CONTRERAS ORTIZ" w:date="2021-09-04T00:30:00Z">
        <w:r w:rsidR="006B360E">
          <w:t xml:space="preserve">se </w:t>
        </w:r>
      </w:ins>
      <w:ins w:id="3170" w:author="JORGE CONTRERAS ORTIZ" w:date="2021-09-04T00:32:00Z">
        <w:r w:rsidR="006B360E">
          <w:t>clicará</w:t>
        </w:r>
      </w:ins>
      <w:ins w:id="3171" w:author="JORGE CONTRERAS ORTIZ" w:date="2021-09-04T00:30:00Z">
        <w:r w:rsidR="006B360E" w:rsidRPr="00791D37">
          <w:t xml:space="preserve"> </w:t>
        </w:r>
      </w:ins>
      <w:r w:rsidRPr="00791D37">
        <w:t xml:space="preserve">en el icono de “Upgrade”, </w:t>
      </w:r>
      <w:del w:id="3172" w:author="JORGE CONTRERAS ORTIZ" w:date="2021-09-04T00:31:00Z">
        <w:r w:rsidRPr="00791D37" w:rsidDel="006B360E">
          <w:delText>que es el que se sitúa</w:delText>
        </w:r>
      </w:del>
      <w:ins w:id="3173" w:author="JORGE CONTRERAS ORTIZ" w:date="2021-09-04T00:31:00Z">
        <w:r w:rsidR="006B360E">
          <w:t>situado</w:t>
        </w:r>
      </w:ins>
      <w:r w:rsidRPr="00791D37">
        <w:t xml:space="preserve"> al lado de la imagen del KTBRN1 en la sección de “System”.</w:t>
      </w:r>
    </w:p>
    <w:p w14:paraId="1E5CF223" w14:textId="77777777" w:rsidR="00571788" w:rsidRPr="00791D37" w:rsidRDefault="00571788" w:rsidP="00791D37">
      <w:pPr>
        <w:pStyle w:val="Textoindependiente"/>
      </w:pPr>
    </w:p>
    <w:p w14:paraId="6EC1FC68" w14:textId="77777777" w:rsidR="00571788" w:rsidRPr="00791D37" w:rsidRDefault="00571788" w:rsidP="006242EF">
      <w:pPr>
        <w:jc w:val="center"/>
      </w:pPr>
      <w:r w:rsidRPr="00791D37">
        <w:rPr>
          <w:noProof/>
        </w:rPr>
        <w:drawing>
          <wp:inline distT="0" distB="0" distL="0" distR="0" wp14:anchorId="4EB4C1D4" wp14:editId="077CC7C6">
            <wp:extent cx="5400040" cy="4359910"/>
            <wp:effectExtent l="0" t="0" r="0" b="254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32"/>
                    <a:stretch>
                      <a:fillRect/>
                    </a:stretch>
                  </pic:blipFill>
                  <pic:spPr>
                    <a:xfrm>
                      <a:off x="0" y="0"/>
                      <a:ext cx="5400040" cy="4359910"/>
                    </a:xfrm>
                    <a:prstGeom prst="rect">
                      <a:avLst/>
                    </a:prstGeom>
                  </pic:spPr>
                </pic:pic>
              </a:graphicData>
            </a:graphic>
          </wp:inline>
        </w:drawing>
      </w:r>
    </w:p>
    <w:p w14:paraId="22FD1DDD" w14:textId="52DD5964" w:rsidR="00571788" w:rsidRPr="006242EF" w:rsidRDefault="00571788" w:rsidP="006242EF">
      <w:pPr>
        <w:pStyle w:val="Descripcin"/>
        <w:jc w:val="center"/>
      </w:pPr>
      <w:bookmarkStart w:id="3174" w:name="_Toc81499588"/>
      <w:bookmarkStart w:id="3175" w:name="_Toc81499823"/>
      <w:bookmarkStart w:id="3176" w:name="_Toc81765344"/>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2</w:t>
      </w:r>
      <w:r w:rsidRPr="006242EF">
        <w:fldChar w:fldCharType="end"/>
      </w:r>
      <w:r w:rsidRPr="00791D37">
        <w:t xml:space="preserve"> Actualización KiBRA</w:t>
      </w:r>
      <w:bookmarkEnd w:id="3174"/>
      <w:bookmarkEnd w:id="3175"/>
      <w:bookmarkEnd w:id="3176"/>
    </w:p>
    <w:p w14:paraId="636F7954" w14:textId="77777777" w:rsidR="00571788" w:rsidRPr="00791D37" w:rsidRDefault="00571788" w:rsidP="00791D37"/>
    <w:p w14:paraId="468E87BF" w14:textId="5BD8D01C" w:rsidR="00571788" w:rsidRPr="00791D37" w:rsidRDefault="00571788" w:rsidP="00791D37">
      <w:r w:rsidRPr="00791D37">
        <w:t xml:space="preserve">Después </w:t>
      </w:r>
      <w:del w:id="3177" w:author="JORGE CONTRERAS ORTIZ" w:date="2021-09-04T00:32:00Z">
        <w:r w:rsidRPr="00791D37" w:rsidDel="006B360E">
          <w:delText xml:space="preserve">seleccionaremos </w:delText>
        </w:r>
      </w:del>
      <w:ins w:id="3178" w:author="JORGE CONTRERAS ORTIZ" w:date="2021-09-04T00:32:00Z">
        <w:r w:rsidR="006B360E">
          <w:t>se seleccionará</w:t>
        </w:r>
        <w:r w:rsidR="006B360E" w:rsidRPr="00791D37">
          <w:t xml:space="preserve"> </w:t>
        </w:r>
      </w:ins>
      <w:r w:rsidRPr="00791D37">
        <w:t>el fichero KiBRA-v2.x.x.zip descargado anteriormente</w:t>
      </w:r>
      <w:ins w:id="3179" w:author="JORGE CONTRERAS ORTIZ" w:date="2021-09-04T00:33:00Z">
        <w:r w:rsidR="006B360E">
          <w:t xml:space="preserve">, </w:t>
        </w:r>
      </w:ins>
      <w:del w:id="3180" w:author="JORGE CONTRERAS ORTIZ" w:date="2021-09-04T00:32:00Z">
        <w:r w:rsidRPr="00791D37" w:rsidDel="006B360E">
          <w:delText xml:space="preserve"> en nuestro ordenador, </w:delText>
        </w:r>
      </w:del>
      <w:del w:id="3181" w:author="JORGE CONTRERAS ORTIZ" w:date="2021-09-04T12:08:00Z">
        <w:r w:rsidRPr="00791D37" w:rsidDel="008F301F">
          <w:delText>pincharemos</w:delText>
        </w:r>
      </w:del>
      <w:ins w:id="3182" w:author="JORGE CONTRERAS ORTIZ" w:date="2021-09-04T12:08:00Z">
        <w:r w:rsidR="008F301F">
          <w:t>y se clicará</w:t>
        </w:r>
      </w:ins>
      <w:r w:rsidRPr="00791D37">
        <w:t xml:space="preserve"> en el botón “Install” y </w:t>
      </w:r>
      <w:del w:id="3183" w:author="JORGE CONTRERAS ORTIZ" w:date="2021-09-04T00:32:00Z">
        <w:r w:rsidRPr="00791D37" w:rsidDel="006B360E">
          <w:delText xml:space="preserve">seguiremos </w:delText>
        </w:r>
      </w:del>
      <w:ins w:id="3184" w:author="JORGE CONTRERAS ORTIZ" w:date="2021-09-04T00:32:00Z">
        <w:r w:rsidR="006B360E">
          <w:t>se seguirán</w:t>
        </w:r>
        <w:r w:rsidR="006B360E" w:rsidRPr="00791D37">
          <w:t xml:space="preserve"> </w:t>
        </w:r>
      </w:ins>
      <w:r w:rsidRPr="00791D37">
        <w:t>las instrucciones que</w:t>
      </w:r>
      <w:ins w:id="3185" w:author="JORGE CONTRERAS ORTIZ" w:date="2021-09-04T00:32:00Z">
        <w:r w:rsidR="006B360E">
          <w:t xml:space="preserve"> </w:t>
        </w:r>
      </w:ins>
      <w:del w:id="3186" w:author="JORGE CONTRERAS ORTIZ" w:date="2021-09-04T00:32:00Z">
        <w:r w:rsidRPr="00791D37" w:rsidDel="006B360E">
          <w:delText xml:space="preserve"> nos </w:delText>
        </w:r>
      </w:del>
      <w:r w:rsidRPr="00791D37">
        <w:t>aparecerán en pantalla.</w:t>
      </w:r>
    </w:p>
    <w:p w14:paraId="64FA8A5E" w14:textId="77777777" w:rsidR="00571788" w:rsidRPr="00791D37" w:rsidRDefault="00571788" w:rsidP="00791D37">
      <w:r w:rsidRPr="00791D37">
        <w:br w:type="page"/>
      </w:r>
    </w:p>
    <w:p w14:paraId="7A9B2C22" w14:textId="36422EA4" w:rsidR="00571788" w:rsidRPr="00791D37" w:rsidRDefault="008F301F" w:rsidP="00FE1EC4">
      <w:pPr>
        <w:pStyle w:val="Ttulo5"/>
      </w:pPr>
      <w:bookmarkStart w:id="3187" w:name="_Toc81499410"/>
      <w:bookmarkStart w:id="3188" w:name="_Toc81765248"/>
      <w:r w:rsidRPr="00791D37">
        <w:lastRenderedPageBreak/>
        <w:t>CONFIGURAR BORDER ROUTER</w:t>
      </w:r>
      <w:bookmarkEnd w:id="3187"/>
      <w:bookmarkEnd w:id="3188"/>
    </w:p>
    <w:p w14:paraId="2DF91B73" w14:textId="77777777" w:rsidR="00571788" w:rsidRPr="00791D37" w:rsidRDefault="00571788" w:rsidP="00791D37"/>
    <w:p w14:paraId="489ED16F" w14:textId="665A967D" w:rsidR="00571788" w:rsidRPr="00791D37" w:rsidRDefault="00571788" w:rsidP="00791D37">
      <w:del w:id="3189" w:author="JORGE CONTRERAS ORTIZ" w:date="2021-09-04T00:32:00Z">
        <w:r w:rsidRPr="00791D37" w:rsidDel="006B360E">
          <w:delText xml:space="preserve">Pincharemos </w:delText>
        </w:r>
      </w:del>
      <w:ins w:id="3190" w:author="JORGE CONTRERAS ORTIZ" w:date="2021-09-04T00:32:00Z">
        <w:r w:rsidR="006B360E">
          <w:t>Se clicará</w:t>
        </w:r>
        <w:r w:rsidR="006B360E" w:rsidRPr="00791D37">
          <w:t xml:space="preserve"> </w:t>
        </w:r>
      </w:ins>
      <w:r w:rsidRPr="00791D37">
        <w:t xml:space="preserve">en el submenú “Settings” por debajo del menú KiBRA, para acceder a la página de configuración. En esta pestaña, será donde se configurará los diferentes parámetros para unirse a la red. </w:t>
      </w:r>
    </w:p>
    <w:p w14:paraId="0FD5742E" w14:textId="77777777" w:rsidR="00571788" w:rsidRPr="00791D37" w:rsidRDefault="00571788" w:rsidP="00791D37"/>
    <w:p w14:paraId="0AD6CEEC" w14:textId="77777777" w:rsidR="00571788" w:rsidRPr="00791D37" w:rsidRDefault="00571788" w:rsidP="006242EF">
      <w:pPr>
        <w:jc w:val="center"/>
      </w:pPr>
      <w:r w:rsidRPr="00791D37">
        <w:rPr>
          <w:noProof/>
        </w:rPr>
        <w:drawing>
          <wp:inline distT="0" distB="0" distL="0" distR="0" wp14:anchorId="59089DAB" wp14:editId="3A957F70">
            <wp:extent cx="5400040" cy="4354195"/>
            <wp:effectExtent l="0" t="0" r="0" b="8255"/>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33"/>
                    <a:stretch>
                      <a:fillRect/>
                    </a:stretch>
                  </pic:blipFill>
                  <pic:spPr>
                    <a:xfrm>
                      <a:off x="0" y="0"/>
                      <a:ext cx="5400040" cy="4354195"/>
                    </a:xfrm>
                    <a:prstGeom prst="rect">
                      <a:avLst/>
                    </a:prstGeom>
                  </pic:spPr>
                </pic:pic>
              </a:graphicData>
            </a:graphic>
          </wp:inline>
        </w:drawing>
      </w:r>
    </w:p>
    <w:p w14:paraId="6DCCEEC7" w14:textId="7E808B25" w:rsidR="00571788" w:rsidRPr="006242EF" w:rsidRDefault="00571788" w:rsidP="006242EF">
      <w:pPr>
        <w:pStyle w:val="Descripcin"/>
        <w:jc w:val="center"/>
      </w:pPr>
      <w:bookmarkStart w:id="3191" w:name="_Toc81499589"/>
      <w:bookmarkStart w:id="3192" w:name="_Toc81499824"/>
      <w:bookmarkStart w:id="3193" w:name="_Toc81765345"/>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3</w:t>
      </w:r>
      <w:r w:rsidRPr="006242EF">
        <w:fldChar w:fldCharType="end"/>
      </w:r>
      <w:r w:rsidRPr="00791D37">
        <w:t xml:space="preserve"> Pestaña Settings</w:t>
      </w:r>
      <w:bookmarkEnd w:id="3191"/>
      <w:bookmarkEnd w:id="3192"/>
      <w:bookmarkEnd w:id="3193"/>
    </w:p>
    <w:p w14:paraId="69F1273A" w14:textId="77777777" w:rsidR="00571788" w:rsidRPr="00791D37" w:rsidRDefault="00571788" w:rsidP="00791D37"/>
    <w:p w14:paraId="637ABB4D" w14:textId="67083DC3" w:rsidR="00571788" w:rsidRPr="00791D37" w:rsidRDefault="008F301F" w:rsidP="00FE1EC4">
      <w:pPr>
        <w:pStyle w:val="Ttulo6"/>
      </w:pPr>
      <w:bookmarkStart w:id="3194" w:name="_Toc81765249"/>
      <w:r w:rsidRPr="00791D37">
        <w:t>UNIRSE O FORMAR UNA RED THREAD</w:t>
      </w:r>
      <w:bookmarkEnd w:id="3194"/>
    </w:p>
    <w:p w14:paraId="76707400" w14:textId="77777777" w:rsidR="00571788" w:rsidRPr="00791D37" w:rsidRDefault="00571788" w:rsidP="00791D37"/>
    <w:p w14:paraId="531F2DF1" w14:textId="77777777" w:rsidR="00571788" w:rsidRPr="00791D37" w:rsidRDefault="00571788" w:rsidP="00791D37">
      <w:r w:rsidRPr="00791D37">
        <w:t>En esta sección se mostrará la configuración para que un dispositivo pueda unirse a una red y los parámetros que necesitarán para el proceso.</w:t>
      </w:r>
    </w:p>
    <w:p w14:paraId="6E325FD3" w14:textId="77777777" w:rsidR="00571788" w:rsidRPr="00791D37" w:rsidRDefault="00571788" w:rsidP="00791D37">
      <w:pPr>
        <w:pStyle w:val="Prrafodelista"/>
        <w:numPr>
          <w:ilvl w:val="0"/>
          <w:numId w:val="16"/>
        </w:numPr>
      </w:pPr>
      <w:r w:rsidRPr="00791D37">
        <w:rPr>
          <w:b/>
          <w:bCs/>
        </w:rPr>
        <w:t>Autostart:</w:t>
      </w:r>
      <w:r w:rsidRPr="00791D37">
        <w:t xml:space="preserve"> Si esta opción está activada, el BR se intentará unir a la red Thread después del siguiente reinicio.</w:t>
      </w:r>
    </w:p>
    <w:p w14:paraId="1D93035C" w14:textId="77777777" w:rsidR="00571788" w:rsidRPr="00791D37" w:rsidRDefault="00571788" w:rsidP="00791D37">
      <w:pPr>
        <w:pStyle w:val="Prrafodelista"/>
        <w:numPr>
          <w:ilvl w:val="0"/>
          <w:numId w:val="16"/>
        </w:numPr>
      </w:pPr>
      <w:r w:rsidRPr="00791D37">
        <w:rPr>
          <w:b/>
          <w:bCs/>
        </w:rPr>
        <w:t xml:space="preserve">Out-of-band Commisioning: </w:t>
      </w:r>
      <w:r w:rsidRPr="00791D37">
        <w:t xml:space="preserve"> Permite seleccionar o desactivar este tipo de unión a la red cuando el sistema arranca.</w:t>
      </w:r>
    </w:p>
    <w:p w14:paraId="2B861149" w14:textId="22D22255" w:rsidR="0074559B" w:rsidRPr="00791D37" w:rsidRDefault="0074559B" w:rsidP="00791D37">
      <w:pPr>
        <w:pStyle w:val="Prrafodelista"/>
        <w:numPr>
          <w:ilvl w:val="1"/>
          <w:numId w:val="16"/>
        </w:numPr>
      </w:pPr>
      <w:r w:rsidRPr="00791D37">
        <w:rPr>
          <w:noProof/>
        </w:rPr>
        <w:lastRenderedPageBreak/>
        <mc:AlternateContent>
          <mc:Choice Requires="wps">
            <w:drawing>
              <wp:anchor distT="0" distB="0" distL="114300" distR="114300" simplePos="0" relativeHeight="251664384" behindDoc="1" locked="0" layoutInCell="1" allowOverlap="1" wp14:anchorId="54141516" wp14:editId="416DAAF9">
                <wp:simplePos x="0" y="0"/>
                <wp:positionH relativeFrom="column">
                  <wp:posOffset>0</wp:posOffset>
                </wp:positionH>
                <wp:positionV relativeFrom="paragraph">
                  <wp:posOffset>2675890</wp:posOffset>
                </wp:positionV>
                <wp:extent cx="5400675" cy="635"/>
                <wp:effectExtent l="0" t="0" r="0" b="0"/>
                <wp:wrapTight wrapText="bothSides">
                  <wp:wrapPolygon edited="0">
                    <wp:start x="0" y="0"/>
                    <wp:lineTo x="0" y="21600"/>
                    <wp:lineTo x="21600" y="21600"/>
                    <wp:lineTo x="21600" y="0"/>
                  </wp:wrapPolygon>
                </wp:wrapTight>
                <wp:docPr id="49" name="Cuadro de texto 49"/>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DD1768E" w14:textId="207402AF" w:rsidR="0074559B" w:rsidRPr="006242EF" w:rsidRDefault="0074559B" w:rsidP="006242EF">
                            <w:pPr>
                              <w:pStyle w:val="Descripcin"/>
                              <w:jc w:val="center"/>
                            </w:pPr>
                            <w:bookmarkStart w:id="3195" w:name="_Toc81499590"/>
                            <w:bookmarkStart w:id="3196" w:name="_Toc81499825"/>
                            <w:bookmarkStart w:id="3197" w:name="_Toc81765346"/>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4</w:t>
                            </w:r>
                            <w:r w:rsidRPr="006242EF">
                              <w:fldChar w:fldCharType="end"/>
                            </w:r>
                            <w:r w:rsidRPr="001E2FD6">
                              <w:t xml:space="preserve"> Parámetros a configurar con Out-of-band Commissioning Activado</w:t>
                            </w:r>
                            <w:bookmarkEnd w:id="3195"/>
                            <w:bookmarkEnd w:id="3196"/>
                            <w:bookmarkEnd w:id="3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41516" id="Cuadro de texto 49" o:spid="_x0000_s1027" type="#_x0000_t202" style="position:absolute;left:0;text-align:left;margin-left:0;margin-top:210.7pt;width:425.2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" stroked="f">
                <v:textbox style="mso-fit-shape-to-text:t" inset="0,0,0,0">
                  <w:txbxContent>
                    <w:p w14:paraId="3DD1768E" w14:textId="207402AF" w:rsidR="0074559B" w:rsidRPr="006242EF" w:rsidRDefault="0074559B" w:rsidP="006242EF">
                      <w:pPr>
                        <w:pStyle w:val="Descripcin"/>
                        <w:jc w:val="center"/>
                      </w:pPr>
                      <w:bookmarkStart w:id="3198" w:name="_Toc81499590"/>
                      <w:bookmarkStart w:id="3199" w:name="_Toc81499825"/>
                      <w:bookmarkStart w:id="3200" w:name="_Toc81765346"/>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4</w:t>
                      </w:r>
                      <w:r w:rsidRPr="006242EF">
                        <w:fldChar w:fldCharType="end"/>
                      </w:r>
                      <w:r w:rsidRPr="001E2FD6">
                        <w:t xml:space="preserve"> Parámetros a configurar con Out-of-band Commissioning Activado</w:t>
                      </w:r>
                      <w:bookmarkEnd w:id="3198"/>
                      <w:bookmarkEnd w:id="3199"/>
                      <w:bookmarkEnd w:id="3200"/>
                    </w:p>
                  </w:txbxContent>
                </v:textbox>
                <w10:wrap type="tight"/>
              </v:shape>
            </w:pict>
          </mc:Fallback>
        </mc:AlternateContent>
      </w:r>
      <w:r w:rsidRPr="00791D37">
        <w:rPr>
          <w:noProof/>
        </w:rPr>
        <w:drawing>
          <wp:anchor distT="0" distB="0" distL="114300" distR="114300" simplePos="0" relativeHeight="251662336" behindDoc="1" locked="0" layoutInCell="1" allowOverlap="1" wp14:anchorId="569CF8C2" wp14:editId="173BFB1D">
            <wp:simplePos x="0" y="0"/>
            <wp:positionH relativeFrom="margin">
              <wp:align>left</wp:align>
            </wp:positionH>
            <wp:positionV relativeFrom="paragraph">
              <wp:posOffset>501015</wp:posOffset>
            </wp:positionV>
            <wp:extent cx="5400675" cy="2117725"/>
            <wp:effectExtent l="0" t="0" r="9525" b="0"/>
            <wp:wrapTight wrapText="bothSides">
              <wp:wrapPolygon edited="0">
                <wp:start x="0" y="0"/>
                <wp:lineTo x="0" y="21373"/>
                <wp:lineTo x="21562" y="21373"/>
                <wp:lineTo x="21562" y="0"/>
                <wp:lineTo x="0" y="0"/>
              </wp:wrapPolygon>
            </wp:wrapTight>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675" cy="2117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91D37">
        <w:rPr>
          <w:b/>
          <w:bCs/>
        </w:rPr>
        <w:t xml:space="preserve">Activando </w:t>
      </w:r>
      <w:r w:rsidRPr="00791D37">
        <w:t xml:space="preserve"> este modo los parámetros a configurar de la red serán los mostrados en la siguiente imagen:</w:t>
      </w:r>
    </w:p>
    <w:p w14:paraId="5151D557" w14:textId="16AAB6CA" w:rsidR="0074559B" w:rsidRPr="00791D37" w:rsidRDefault="0074559B" w:rsidP="00791D37"/>
    <w:p w14:paraId="2955BA09" w14:textId="291AE899" w:rsidR="0074559B" w:rsidRDefault="008F301F" w:rsidP="008F301F">
      <w:pPr>
        <w:pStyle w:val="Prrafodelista"/>
        <w:numPr>
          <w:ilvl w:val="1"/>
          <w:numId w:val="16"/>
        </w:numPr>
        <w:rPr>
          <w:ins w:id="3201" w:author="JORGE CONTRERAS ORTIZ" w:date="2021-09-04T12:07:00Z"/>
        </w:rPr>
      </w:pPr>
      <w:del w:id="3202" w:author="JORGE CONTRERAS ORTIZ" w:date="2021-09-04T12:06:00Z">
        <w:r w:rsidRPr="00791D37" w:rsidDel="008F301F">
          <w:rPr>
            <w:noProof/>
          </w:rPr>
          <w:drawing>
            <wp:inline distT="0" distB="0" distL="0" distR="0" wp14:anchorId="088BC01E" wp14:editId="1A79E75D">
              <wp:extent cx="5400675" cy="1783715"/>
              <wp:effectExtent l="0" t="0" r="9525" b="6985"/>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del>
      <w:r w:rsidR="0074559B" w:rsidRPr="00791D37">
        <w:rPr>
          <w:b/>
          <w:bCs/>
        </w:rPr>
        <w:t xml:space="preserve">Desactivando </w:t>
      </w:r>
      <w:r w:rsidR="0074559B" w:rsidRPr="00791D37">
        <w:t>esta opción, los parámetros a configurar serán:</w:t>
      </w:r>
    </w:p>
    <w:p w14:paraId="111ABC2D" w14:textId="45680DA2" w:rsidR="008F301F" w:rsidRDefault="008F301F">
      <w:pPr>
        <w:pStyle w:val="Prrafodelista"/>
        <w:rPr>
          <w:ins w:id="3203" w:author="JORGE CONTRERAS ORTIZ" w:date="2021-09-04T12:07:00Z"/>
        </w:rPr>
        <w:pPrChange w:id="3204" w:author="JORGE CONTRERAS ORTIZ" w:date="2021-09-04T12:07:00Z">
          <w:pPr>
            <w:pStyle w:val="Prrafodelista"/>
            <w:numPr>
              <w:ilvl w:val="1"/>
              <w:numId w:val="16"/>
            </w:numPr>
            <w:ind w:left="1440" w:hanging="360"/>
          </w:pPr>
        </w:pPrChange>
      </w:pPr>
    </w:p>
    <w:p w14:paraId="1A9CEC1C" w14:textId="0859ED68" w:rsidR="008F301F" w:rsidRDefault="008F301F">
      <w:pPr>
        <w:rPr>
          <w:ins w:id="3205" w:author="JORGE CONTRERAS ORTIZ" w:date="2021-09-04T12:07:00Z"/>
        </w:rPr>
        <w:pPrChange w:id="3206" w:author="JORGE CONTRERAS ORTIZ" w:date="2021-09-04T12:07:00Z">
          <w:pPr>
            <w:pStyle w:val="Prrafodelista"/>
            <w:numPr>
              <w:ilvl w:val="1"/>
              <w:numId w:val="16"/>
            </w:numPr>
            <w:ind w:left="1440" w:hanging="360"/>
          </w:pPr>
        </w:pPrChange>
      </w:pPr>
      <w:r w:rsidRPr="00791D37">
        <w:rPr>
          <w:noProof/>
        </w:rPr>
        <mc:AlternateContent>
          <mc:Choice Requires="wps">
            <w:drawing>
              <wp:anchor distT="0" distB="0" distL="114300" distR="114300" simplePos="0" relativeHeight="251665408" behindDoc="0" locked="0" layoutInCell="1" allowOverlap="1" wp14:anchorId="20DA5045" wp14:editId="33CA68D1">
                <wp:simplePos x="0" y="0"/>
                <wp:positionH relativeFrom="margin">
                  <wp:posOffset>79375</wp:posOffset>
                </wp:positionH>
                <wp:positionV relativeFrom="paragraph">
                  <wp:posOffset>1839595</wp:posOffset>
                </wp:positionV>
                <wp:extent cx="5400675" cy="635"/>
                <wp:effectExtent l="0" t="0" r="9525" b="8255"/>
                <wp:wrapSquare wrapText="bothSides"/>
                <wp:docPr id="50" name="Cuadro de texto 50"/>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C5C2888" w14:textId="785C2291" w:rsidR="0074559B" w:rsidRPr="006242EF" w:rsidRDefault="0074559B" w:rsidP="006242EF">
                            <w:pPr>
                              <w:pStyle w:val="Descripcin"/>
                              <w:jc w:val="center"/>
                            </w:pPr>
                            <w:bookmarkStart w:id="3207" w:name="_Toc81499591"/>
                            <w:bookmarkStart w:id="3208" w:name="_Toc81499826"/>
                            <w:bookmarkStart w:id="3209" w:name="_Toc81765347"/>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5</w:t>
                            </w:r>
                            <w:r w:rsidRPr="006242EF">
                              <w:fldChar w:fldCharType="end"/>
                            </w:r>
                            <w:r w:rsidRPr="001E2FD6">
                              <w:t xml:space="preserve"> Parámetros a configurar con Out-of-band Commissioning Desactivado</w:t>
                            </w:r>
                            <w:bookmarkEnd w:id="3207"/>
                            <w:bookmarkEnd w:id="3208"/>
                            <w:bookmarkEnd w:id="3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A5045" id="Cuadro de texto 50" o:spid="_x0000_s1028" type="#_x0000_t202" style="position:absolute;left:0;text-align:left;margin-left:6.25pt;margin-top:144.85pt;width:425.25pt;height:.05pt;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" stroked="f">
                <v:textbox style="mso-fit-shape-to-text:t" inset="0,0,0,0">
                  <w:txbxContent>
                    <w:p w14:paraId="3C5C2888" w14:textId="785C2291" w:rsidR="0074559B" w:rsidRPr="006242EF" w:rsidRDefault="0074559B" w:rsidP="006242EF">
                      <w:pPr>
                        <w:pStyle w:val="Descripcin"/>
                        <w:jc w:val="center"/>
                      </w:pPr>
                      <w:bookmarkStart w:id="3210" w:name="_Toc81499591"/>
                      <w:bookmarkStart w:id="3211" w:name="_Toc81499826"/>
                      <w:bookmarkStart w:id="3212" w:name="_Toc81765347"/>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5</w:t>
                      </w:r>
                      <w:r w:rsidRPr="006242EF">
                        <w:fldChar w:fldCharType="end"/>
                      </w:r>
                      <w:r w:rsidRPr="001E2FD6">
                        <w:t xml:space="preserve"> Parámetros a configurar con Out-of-band Commissioning Desactivado</w:t>
                      </w:r>
                      <w:bookmarkEnd w:id="3210"/>
                      <w:bookmarkEnd w:id="3211"/>
                      <w:bookmarkEnd w:id="3212"/>
                    </w:p>
                  </w:txbxContent>
                </v:textbox>
                <w10:wrap type="square" anchorx="margin"/>
              </v:shape>
            </w:pict>
          </mc:Fallback>
        </mc:AlternateContent>
      </w:r>
      <w:ins w:id="3213" w:author="JORGE CONTRERAS ORTIZ" w:date="2021-09-04T12:07:00Z">
        <w:r w:rsidRPr="00791D37">
          <w:rPr>
            <w:noProof/>
          </w:rPr>
          <w:drawing>
            <wp:inline distT="0" distB="0" distL="0" distR="0" wp14:anchorId="1C8898DD" wp14:editId="74BFBA13">
              <wp:extent cx="5400675" cy="1783715"/>
              <wp:effectExtent l="0" t="0" r="9525" b="6985"/>
              <wp:docPr id="57" name="Imagen 5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ins>
    </w:p>
    <w:p w14:paraId="6458142C" w14:textId="0EB8710E" w:rsidR="008F301F" w:rsidDel="00593FA6" w:rsidRDefault="008F301F" w:rsidP="00791D37">
      <w:pPr>
        <w:rPr>
          <w:del w:id="3214" w:author="JORGE CONTRERAS ORTIZ" w:date="2021-09-04T12:08:00Z"/>
        </w:rPr>
      </w:pPr>
    </w:p>
    <w:p w14:paraId="54D5ED7E" w14:textId="77777777" w:rsidR="00593FA6" w:rsidRPr="00791D37" w:rsidRDefault="00593FA6">
      <w:pPr>
        <w:rPr>
          <w:ins w:id="3215" w:author="JORGE CONTRERAS ORTIZ" w:date="2021-09-04T12:08:00Z"/>
        </w:rPr>
        <w:pPrChange w:id="3216" w:author="JORGE CONTRERAS ORTIZ" w:date="2021-09-04T12:07:00Z">
          <w:pPr>
            <w:pStyle w:val="Prrafodelista"/>
            <w:numPr>
              <w:ilvl w:val="1"/>
              <w:numId w:val="16"/>
            </w:numPr>
            <w:ind w:left="1440" w:hanging="360"/>
          </w:pPr>
        </w:pPrChange>
      </w:pPr>
    </w:p>
    <w:p w14:paraId="58CEA8A2" w14:textId="58645EA8" w:rsidR="0074559B" w:rsidRPr="00791D37" w:rsidDel="008F301F" w:rsidRDefault="0074559B" w:rsidP="00791D37">
      <w:pPr>
        <w:rPr>
          <w:del w:id="3217" w:author="JORGE CONTRERAS ORTIZ" w:date="2021-09-04T12:08:00Z"/>
        </w:rPr>
      </w:pPr>
    </w:p>
    <w:p w14:paraId="0B2845FE" w14:textId="77777777" w:rsidR="0074559B" w:rsidRPr="00791D37" w:rsidRDefault="0074559B" w:rsidP="00791D37"/>
    <w:p w14:paraId="25AE8610" w14:textId="1D3DA46F" w:rsidR="0074559B" w:rsidRPr="00791D37" w:rsidRDefault="00593FA6" w:rsidP="00FE1EC4">
      <w:pPr>
        <w:pStyle w:val="Ttulo6"/>
      </w:pPr>
      <w:bookmarkStart w:id="3218" w:name="_Toc81765250"/>
      <w:r w:rsidRPr="00791D37">
        <w:t>BACKBONE ROUTER SERVER (BBR).</w:t>
      </w:r>
      <w:bookmarkEnd w:id="3218"/>
    </w:p>
    <w:p w14:paraId="3359DBE6" w14:textId="77777777" w:rsidR="0074559B" w:rsidRPr="00791D37" w:rsidRDefault="0074559B" w:rsidP="00791D37"/>
    <w:p w14:paraId="1955C6FF" w14:textId="77777777" w:rsidR="0074559B" w:rsidRPr="00791D37" w:rsidRDefault="0074559B" w:rsidP="00791D37">
      <w:r w:rsidRPr="00791D37">
        <w:t>Da la posibilidad de habilitar o deshabilitar la función BBR. De igual manera, el administrador de la red podrá configurar los parámetros específicos que usará el Servidor del Border Router</w:t>
      </w:r>
    </w:p>
    <w:p w14:paraId="0ABFE035" w14:textId="77777777" w:rsidR="0074559B" w:rsidRPr="00791D37" w:rsidRDefault="0074559B" w:rsidP="00791D37">
      <w:r w:rsidRPr="00791D37">
        <w:t>.</w:t>
      </w:r>
      <w:r w:rsidRPr="00791D37">
        <w:br w:type="page"/>
      </w:r>
    </w:p>
    <w:p w14:paraId="7E09143D" w14:textId="145790BE" w:rsidR="0074559B" w:rsidRPr="00791D37" w:rsidRDefault="00593FA6" w:rsidP="00FE1EC4">
      <w:pPr>
        <w:pStyle w:val="Ttulo6"/>
      </w:pPr>
      <w:bookmarkStart w:id="3219" w:name="_Toc81765251"/>
      <w:r w:rsidRPr="00791D37">
        <w:lastRenderedPageBreak/>
        <w:t>PREFIJO DE RED (NETWORK PREFIX)</w:t>
      </w:r>
      <w:bookmarkEnd w:id="3219"/>
    </w:p>
    <w:p w14:paraId="3D5A50D6" w14:textId="77777777" w:rsidR="0074559B" w:rsidRPr="00791D37" w:rsidRDefault="0074559B" w:rsidP="00791D37"/>
    <w:p w14:paraId="4CDBF224" w14:textId="77777777" w:rsidR="0074559B" w:rsidRPr="00791D37" w:rsidRDefault="0074559B" w:rsidP="00791D37">
      <w:r w:rsidRPr="00791D37">
        <w:t xml:space="preserve">Esta opción activa la configuración manual del prefijo de la red, el cuál será usado en la red Thread. El usuario puede decidir entre diferentes opciones como será el direccionamiento IPv6 de los nodos dentro de la red, como DHCP o SLAAC. Si el BBR está activado, la opción de prefijo DUA será activada. </w:t>
      </w:r>
    </w:p>
    <w:p w14:paraId="2CE52519" w14:textId="77777777" w:rsidR="0074559B" w:rsidRPr="00791D37" w:rsidRDefault="0074559B" w:rsidP="00791D37">
      <w:pPr>
        <w:pStyle w:val="Textoindependiente"/>
      </w:pPr>
    </w:p>
    <w:p w14:paraId="6DCCF7A3" w14:textId="77777777" w:rsidR="0074559B" w:rsidRPr="00791D37" w:rsidRDefault="0074559B" w:rsidP="006242EF">
      <w:pPr>
        <w:pStyle w:val="Descripcin"/>
        <w:jc w:val="center"/>
      </w:pPr>
      <w:r w:rsidRPr="00791D37">
        <w:rPr>
          <w:noProof/>
        </w:rPr>
        <w:drawing>
          <wp:inline distT="0" distB="0" distL="0" distR="0" wp14:anchorId="204B9E08" wp14:editId="0FFA61F7">
            <wp:extent cx="5400040" cy="4656455"/>
            <wp:effectExtent l="0" t="0" r="0" b="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36"/>
                    <a:stretch>
                      <a:fillRect/>
                    </a:stretch>
                  </pic:blipFill>
                  <pic:spPr>
                    <a:xfrm>
                      <a:off x="0" y="0"/>
                      <a:ext cx="5400040" cy="4656455"/>
                    </a:xfrm>
                    <a:prstGeom prst="rect">
                      <a:avLst/>
                    </a:prstGeom>
                  </pic:spPr>
                </pic:pic>
              </a:graphicData>
            </a:graphic>
          </wp:inline>
        </w:drawing>
      </w:r>
    </w:p>
    <w:p w14:paraId="6B4513F6" w14:textId="384B344F" w:rsidR="0074559B" w:rsidRPr="006242EF" w:rsidRDefault="0074559B" w:rsidP="006242EF">
      <w:pPr>
        <w:pStyle w:val="Descripcin"/>
        <w:jc w:val="center"/>
      </w:pPr>
      <w:bookmarkStart w:id="3220" w:name="_Toc81499592"/>
      <w:bookmarkStart w:id="3221" w:name="_Toc81499827"/>
      <w:bookmarkStart w:id="3222" w:name="_Toc81765348"/>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6</w:t>
      </w:r>
      <w:r w:rsidRPr="006242EF">
        <w:fldChar w:fldCharType="end"/>
      </w:r>
      <w:r w:rsidRPr="00791D37">
        <w:t xml:space="preserve"> Configuración Prefijo de Red</w:t>
      </w:r>
      <w:bookmarkEnd w:id="3220"/>
      <w:bookmarkEnd w:id="3221"/>
      <w:bookmarkEnd w:id="3222"/>
    </w:p>
    <w:p w14:paraId="541BA5FF" w14:textId="77777777" w:rsidR="0074559B" w:rsidRPr="00791D37" w:rsidRDefault="0074559B" w:rsidP="00791D37"/>
    <w:p w14:paraId="43BC1B8D" w14:textId="77777777" w:rsidR="0074559B" w:rsidRPr="00791D37" w:rsidRDefault="0074559B" w:rsidP="00791D37">
      <w:r w:rsidRPr="00791D37">
        <w:t xml:space="preserve">Una vez configurado el Border Router con los parámetros deseados, </w:t>
      </w:r>
      <w:r w:rsidRPr="00791D37">
        <w:rPr>
          <w:b/>
          <w:bCs/>
        </w:rPr>
        <w:t>“Guardar”</w:t>
      </w:r>
      <w:r w:rsidRPr="00791D37">
        <w:t xml:space="preserve"> los cambios.</w:t>
      </w:r>
    </w:p>
    <w:p w14:paraId="2279C9FD" w14:textId="77777777" w:rsidR="0074559B" w:rsidRPr="00791D37" w:rsidRDefault="0074559B" w:rsidP="00791D37">
      <w:r w:rsidRPr="00791D37">
        <w:br w:type="page"/>
      </w:r>
    </w:p>
    <w:p w14:paraId="3546B99D" w14:textId="578CE89B" w:rsidR="0074559B" w:rsidRPr="00791D37" w:rsidRDefault="00593FA6" w:rsidP="00FE1EC4">
      <w:pPr>
        <w:pStyle w:val="Ttulo5"/>
        <w:rPr>
          <w:lang w:val="en-US"/>
        </w:rPr>
      </w:pPr>
      <w:bookmarkStart w:id="3223" w:name="_Toc81499411"/>
      <w:bookmarkStart w:id="3224" w:name="_Toc81765252"/>
      <w:r w:rsidRPr="00791D37">
        <w:rPr>
          <w:lang w:val="en-US"/>
        </w:rPr>
        <w:lastRenderedPageBreak/>
        <w:t>INICIO DEL BORDER ROUTER (START-UP).</w:t>
      </w:r>
      <w:bookmarkEnd w:id="3223"/>
      <w:bookmarkEnd w:id="3224"/>
    </w:p>
    <w:p w14:paraId="754B998B" w14:textId="77777777" w:rsidR="0074559B" w:rsidRPr="00791D37" w:rsidRDefault="0074559B" w:rsidP="00791D37">
      <w:pPr>
        <w:rPr>
          <w:lang w:val="en-US"/>
        </w:rPr>
      </w:pPr>
    </w:p>
    <w:p w14:paraId="704E5DB5" w14:textId="7D075D1D" w:rsidR="0074559B" w:rsidRPr="00791D37" w:rsidRDefault="0074559B" w:rsidP="00791D37">
      <w:del w:id="3225" w:author="JORGE CONTRERAS ORTIZ" w:date="2021-09-04T12:10:00Z">
        <w:r w:rsidRPr="00791D37" w:rsidDel="00593FA6">
          <w:delText xml:space="preserve">Iremos </w:delText>
        </w:r>
      </w:del>
      <w:ins w:id="3226" w:author="JORGE CONTRERAS ORTIZ" w:date="2021-09-04T12:10:00Z">
        <w:r w:rsidR="00593FA6">
          <w:t>Ir</w:t>
        </w:r>
        <w:r w:rsidR="00593FA6" w:rsidRPr="00791D37">
          <w:t xml:space="preserve"> </w:t>
        </w:r>
      </w:ins>
      <w:r w:rsidRPr="00791D37">
        <w:t>a la pestaña “KiBRA” en el menú para encender el “Border Router Engine”.</w:t>
      </w:r>
    </w:p>
    <w:p w14:paraId="096DDE78" w14:textId="77777777" w:rsidR="0074559B" w:rsidRPr="00791D37" w:rsidRDefault="0074559B" w:rsidP="00791D37"/>
    <w:p w14:paraId="56FC62DB" w14:textId="77777777" w:rsidR="0074559B" w:rsidRPr="00791D37" w:rsidRDefault="0074559B" w:rsidP="006242EF">
      <w:pPr>
        <w:pStyle w:val="Descripcin"/>
        <w:jc w:val="center"/>
      </w:pPr>
      <w:r w:rsidRPr="00791D37">
        <w:rPr>
          <w:noProof/>
        </w:rPr>
        <w:drawing>
          <wp:inline distT="0" distB="0" distL="0" distR="0" wp14:anchorId="138CF808" wp14:editId="22140055">
            <wp:extent cx="5400040" cy="4389120"/>
            <wp:effectExtent l="0" t="0" r="0" b="0"/>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37"/>
                    <a:stretch>
                      <a:fillRect/>
                    </a:stretch>
                  </pic:blipFill>
                  <pic:spPr>
                    <a:xfrm>
                      <a:off x="0" y="0"/>
                      <a:ext cx="5400040" cy="4389120"/>
                    </a:xfrm>
                    <a:prstGeom prst="rect">
                      <a:avLst/>
                    </a:prstGeom>
                  </pic:spPr>
                </pic:pic>
              </a:graphicData>
            </a:graphic>
          </wp:inline>
        </w:drawing>
      </w:r>
    </w:p>
    <w:p w14:paraId="2B694D6B" w14:textId="715104DB" w:rsidR="0074559B" w:rsidRPr="006242EF" w:rsidRDefault="0074559B" w:rsidP="006242EF">
      <w:pPr>
        <w:pStyle w:val="Descripcin"/>
        <w:jc w:val="center"/>
      </w:pPr>
      <w:bookmarkStart w:id="3227" w:name="_Toc81499593"/>
      <w:bookmarkStart w:id="3228" w:name="_Toc81499828"/>
      <w:bookmarkStart w:id="3229" w:name="_Toc81765349"/>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7</w:t>
      </w:r>
      <w:r w:rsidRPr="006242EF">
        <w:fldChar w:fldCharType="end"/>
      </w:r>
      <w:r w:rsidRPr="00791D37">
        <w:t xml:space="preserve"> Menú KiBRA - Inicio de Border Router</w:t>
      </w:r>
      <w:bookmarkEnd w:id="3227"/>
      <w:bookmarkEnd w:id="3228"/>
      <w:bookmarkEnd w:id="3229"/>
    </w:p>
    <w:p w14:paraId="01CBBDE5" w14:textId="77777777" w:rsidR="0074559B" w:rsidRPr="00791D37" w:rsidRDefault="0074559B" w:rsidP="00791D37"/>
    <w:p w14:paraId="00409A44" w14:textId="54049B6E" w:rsidR="0074559B" w:rsidRPr="00791D37" w:rsidRDefault="0074559B" w:rsidP="00791D37">
      <w:r w:rsidRPr="00791D37">
        <w:t xml:space="preserve">Después </w:t>
      </w:r>
      <w:del w:id="3230" w:author="JORGE CONTRERAS ORTIZ" w:date="2021-09-04T12:16:00Z">
        <w:r w:rsidRPr="00791D37" w:rsidDel="00593FA6">
          <w:delText>de clickear</w:delText>
        </w:r>
      </w:del>
      <w:ins w:id="3231" w:author="JORGE CONTRERAS ORTIZ" w:date="2021-09-04T12:16:00Z">
        <w:r w:rsidR="00593FA6">
          <w:t>se clicará</w:t>
        </w:r>
      </w:ins>
      <w:r w:rsidRPr="00791D37">
        <w:t xml:space="preserve"> en el botón de Start, </w:t>
      </w:r>
      <w:ins w:id="3232" w:author="JORGE CONTRERAS ORTIZ" w:date="2021-09-04T12:16:00Z">
        <w:r w:rsidR="00593FA6">
          <w:t xml:space="preserve">y </w:t>
        </w:r>
      </w:ins>
      <w:r w:rsidRPr="00791D37">
        <w:t>el Border Router se unirá a la red seleccionada o formará una nueva, según los ajustes configurados por el administrador.</w:t>
      </w:r>
    </w:p>
    <w:p w14:paraId="496ACC4A" w14:textId="77777777" w:rsidR="0074559B" w:rsidRPr="00791D37" w:rsidRDefault="0074559B" w:rsidP="006242EF">
      <w:pPr>
        <w:pStyle w:val="Descripcin"/>
        <w:jc w:val="center"/>
      </w:pPr>
      <w:r w:rsidRPr="00791D37">
        <w:rPr>
          <w:noProof/>
        </w:rPr>
        <w:lastRenderedPageBreak/>
        <w:drawing>
          <wp:inline distT="0" distB="0" distL="0" distR="0" wp14:anchorId="745D83E8" wp14:editId="429A62FA">
            <wp:extent cx="5400040" cy="4645660"/>
            <wp:effectExtent l="0" t="0" r="0" b="254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38"/>
                    <a:stretch>
                      <a:fillRect/>
                    </a:stretch>
                  </pic:blipFill>
                  <pic:spPr>
                    <a:xfrm>
                      <a:off x="0" y="0"/>
                      <a:ext cx="5400040" cy="4645660"/>
                    </a:xfrm>
                    <a:prstGeom prst="rect">
                      <a:avLst/>
                    </a:prstGeom>
                  </pic:spPr>
                </pic:pic>
              </a:graphicData>
            </a:graphic>
          </wp:inline>
        </w:drawing>
      </w:r>
    </w:p>
    <w:p w14:paraId="212C1C74" w14:textId="19A2011F" w:rsidR="0074559B" w:rsidRPr="006242EF" w:rsidRDefault="0074559B" w:rsidP="006242EF">
      <w:pPr>
        <w:pStyle w:val="Descripcin"/>
        <w:jc w:val="center"/>
      </w:pPr>
      <w:bookmarkStart w:id="3233" w:name="_Toc81499594"/>
      <w:bookmarkStart w:id="3234" w:name="_Toc81499829"/>
      <w:bookmarkStart w:id="3235" w:name="_Toc81765350"/>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8</w:t>
      </w:r>
      <w:r w:rsidRPr="006242EF">
        <w:fldChar w:fldCharType="end"/>
      </w:r>
      <w:r w:rsidRPr="00791D37">
        <w:t xml:space="preserve"> Menú de KiBRA - Border Router Iniciado</w:t>
      </w:r>
      <w:bookmarkEnd w:id="3233"/>
      <w:bookmarkEnd w:id="3234"/>
      <w:bookmarkEnd w:id="3235"/>
    </w:p>
    <w:p w14:paraId="344C5519" w14:textId="77777777" w:rsidR="0074559B" w:rsidRPr="00791D37" w:rsidRDefault="0074559B" w:rsidP="00791D37"/>
    <w:p w14:paraId="6F697A71" w14:textId="4A422486" w:rsidR="0074559B" w:rsidRPr="00791D37" w:rsidRDefault="00672BD4" w:rsidP="00791D37">
      <w:ins w:id="3236" w:author="JORGE CONTRERAS ORTIZ" w:date="2021-09-04T12:19:00Z">
        <w:r>
          <w:t xml:space="preserve">Volviendo </w:t>
        </w:r>
      </w:ins>
      <w:del w:id="3237" w:author="JORGE CONTRERAS ORTIZ" w:date="2021-09-04T12:19:00Z">
        <w:r w:rsidR="0074559B" w:rsidRPr="00791D37" w:rsidDel="00672BD4">
          <w:delText xml:space="preserve">Si volvemos </w:delText>
        </w:r>
      </w:del>
      <w:r w:rsidR="0074559B" w:rsidRPr="00791D37">
        <w:t>al submenú de “Settings” (Ajustes), es posible ver el resto de parámetros de la configuración de la red Thread que han sido configurados, ya sea por el administrador o automáticamente en el arranque.</w:t>
      </w:r>
    </w:p>
    <w:p w14:paraId="3C8B4380" w14:textId="77777777" w:rsidR="0074559B" w:rsidRPr="00791D37" w:rsidRDefault="0074559B" w:rsidP="006242EF">
      <w:pPr>
        <w:pStyle w:val="Descripcin"/>
        <w:jc w:val="center"/>
      </w:pPr>
      <w:r w:rsidRPr="00791D37">
        <w:rPr>
          <w:noProof/>
        </w:rPr>
        <w:lastRenderedPageBreak/>
        <w:drawing>
          <wp:inline distT="0" distB="0" distL="0" distR="0" wp14:anchorId="37D3E8DD" wp14:editId="57992A2B">
            <wp:extent cx="5400040" cy="4658995"/>
            <wp:effectExtent l="0" t="0" r="0" b="825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39"/>
                    <a:stretch>
                      <a:fillRect/>
                    </a:stretch>
                  </pic:blipFill>
                  <pic:spPr>
                    <a:xfrm>
                      <a:off x="0" y="0"/>
                      <a:ext cx="5400040" cy="4658995"/>
                    </a:xfrm>
                    <a:prstGeom prst="rect">
                      <a:avLst/>
                    </a:prstGeom>
                  </pic:spPr>
                </pic:pic>
              </a:graphicData>
            </a:graphic>
          </wp:inline>
        </w:drawing>
      </w:r>
    </w:p>
    <w:p w14:paraId="45A9687B" w14:textId="2414371D" w:rsidR="0074559B" w:rsidRPr="00FE1EC4" w:rsidRDefault="0074559B" w:rsidP="006242EF">
      <w:pPr>
        <w:pStyle w:val="Descripcin"/>
        <w:jc w:val="center"/>
      </w:pPr>
      <w:bookmarkStart w:id="3238" w:name="_Toc81499595"/>
      <w:bookmarkStart w:id="3239" w:name="_Toc81499830"/>
      <w:bookmarkStart w:id="3240" w:name="_Toc81765351"/>
      <w:r w:rsidRPr="00FE1EC4">
        <w:t xml:space="preserve">Ilustración </w:t>
      </w:r>
      <w:r w:rsidRPr="006242EF">
        <w:fldChar w:fldCharType="begin"/>
      </w:r>
      <w:r w:rsidRPr="00FE1EC4">
        <w:instrText xml:space="preserve"> SEQ Ilustración \* ARABIC </w:instrText>
      </w:r>
      <w:r w:rsidRPr="006242EF">
        <w:fldChar w:fldCharType="separate"/>
      </w:r>
      <w:ins w:id="3241" w:author="JORGE CONTRERAS ORTIZ" w:date="2021-09-04T14:47:00Z">
        <w:r w:rsidR="003E5AE5">
          <w:rPr>
            <w:noProof/>
          </w:rPr>
          <w:t>19</w:t>
        </w:r>
      </w:ins>
      <w:del w:id="3242" w:author="JORGE CONTRERAS ORTIZ" w:date="2021-09-04T12:49:00Z">
        <w:r w:rsidR="00FE1EC4" w:rsidRPr="00FE1EC4" w:rsidDel="00FE1EC4">
          <w:rPr>
            <w:noProof/>
          </w:rPr>
          <w:delText>19</w:delText>
        </w:r>
      </w:del>
      <w:r w:rsidRPr="006242EF">
        <w:fldChar w:fldCharType="end"/>
      </w:r>
      <w:r w:rsidRPr="00FE1EC4">
        <w:t xml:space="preserve"> Pestaña Settings - Export Settings</w:t>
      </w:r>
      <w:bookmarkEnd w:id="3238"/>
      <w:bookmarkEnd w:id="3239"/>
      <w:bookmarkEnd w:id="3240"/>
    </w:p>
    <w:p w14:paraId="0F1A0E81" w14:textId="77777777" w:rsidR="0074559B" w:rsidRPr="00FE1EC4" w:rsidRDefault="0074559B" w:rsidP="00791D37"/>
    <w:p w14:paraId="75AB19D7" w14:textId="779789DD" w:rsidR="0074559B" w:rsidRPr="00791D37" w:rsidRDefault="0074559B" w:rsidP="00791D37">
      <w:r w:rsidRPr="00791D37">
        <w:t xml:space="preserve">En esta pestaña, </w:t>
      </w:r>
      <w:ins w:id="3243" w:author="JORGE CONTRERAS ORTIZ" w:date="2021-09-04T12:19:00Z">
        <w:r w:rsidR="00672BD4">
          <w:t xml:space="preserve">es posible </w:t>
        </w:r>
      </w:ins>
      <w:del w:id="3244" w:author="JORGE CONTRERAS ORTIZ" w:date="2021-09-04T12:19:00Z">
        <w:r w:rsidRPr="00791D37" w:rsidDel="00672BD4">
          <w:delText xml:space="preserve">podemos </w:delText>
        </w:r>
      </w:del>
      <w:del w:id="3245" w:author="JORGE CONTRERAS ORTIZ" w:date="2021-09-04T12:20:00Z">
        <w:r w:rsidRPr="00791D37" w:rsidDel="00672BD4">
          <w:delText>coger</w:delText>
        </w:r>
      </w:del>
      <w:ins w:id="3246" w:author="JORGE CONTRERAS ORTIZ" w:date="2021-09-04T12:20:00Z">
        <w:r w:rsidR="00672BD4">
          <w:t>visualizar y copiar</w:t>
        </w:r>
      </w:ins>
      <w:r w:rsidRPr="00791D37">
        <w:t xml:space="preserve"> la información necesaria para </w:t>
      </w:r>
      <w:del w:id="3247" w:author="JORGE CONTRERAS ORTIZ" w:date="2021-09-04T12:20:00Z">
        <w:r w:rsidRPr="00791D37" w:rsidDel="00672BD4">
          <w:delText>que otros</w:delText>
        </w:r>
      </w:del>
      <w:ins w:id="3248" w:author="JORGE CONTRERAS ORTIZ" w:date="2021-09-04T12:20:00Z">
        <w:r w:rsidR="00672BD4">
          <w:t>la configuración de otros</w:t>
        </w:r>
      </w:ins>
      <w:r w:rsidRPr="00791D37">
        <w:t xml:space="preserve"> dispositivos </w:t>
      </w:r>
      <w:ins w:id="3249" w:author="JORGE CONTRERAS ORTIZ" w:date="2021-09-04T12:20:00Z">
        <w:r w:rsidR="00672BD4">
          <w:t xml:space="preserve">y su posterior </w:t>
        </w:r>
      </w:ins>
      <w:del w:id="3250" w:author="JORGE CONTRERAS ORTIZ" w:date="2021-09-04T12:20:00Z">
        <w:r w:rsidRPr="00791D37" w:rsidDel="00672BD4">
          <w:delText>puedan unirse</w:delText>
        </w:r>
      </w:del>
      <w:ins w:id="3251" w:author="JORGE CONTRERAS ORTIZ" w:date="2021-09-04T12:20:00Z">
        <w:r w:rsidR="00672BD4">
          <w:t>unión</w:t>
        </w:r>
      </w:ins>
      <w:r w:rsidRPr="00791D37">
        <w:t xml:space="preserve"> a la misma red. Esto se podrá gracias al botón situado en la esquina inferior derecha llamado “Export Settings”, el cual permite copiar la información de “commissioning”, requerida para la configuración del nuevo dispositivo e introducirlo en la red, utilizando comandos KiNOS.</w:t>
      </w:r>
      <w:ins w:id="3252" w:author="JORGE CONTRERAS ORTIZ" w:date="2021-09-04T12:20:00Z">
        <w:r w:rsidR="00672BD4">
          <w:t xml:space="preserve">a través </w:t>
        </w:r>
      </w:ins>
      <w:ins w:id="3253" w:author="JORGE CONTRERAS ORTIZ" w:date="2021-09-04T12:21:00Z">
        <w:r w:rsidR="00672BD4">
          <w:t>de la interfaz de KiTools proporcionada por Kirale.</w:t>
        </w:r>
      </w:ins>
    </w:p>
    <w:p w14:paraId="400B490A" w14:textId="77777777" w:rsidR="0074559B" w:rsidRPr="00791D37" w:rsidRDefault="0074559B" w:rsidP="00791D37"/>
    <w:p w14:paraId="0BFDC8E5" w14:textId="77777777" w:rsidR="0074559B" w:rsidRPr="00791D37" w:rsidRDefault="0074559B" w:rsidP="006242EF">
      <w:pPr>
        <w:pStyle w:val="Descripcin"/>
        <w:jc w:val="center"/>
      </w:pPr>
      <w:r w:rsidRPr="00791D37">
        <w:rPr>
          <w:noProof/>
        </w:rPr>
        <w:lastRenderedPageBreak/>
        <w:drawing>
          <wp:inline distT="0" distB="0" distL="0" distR="0" wp14:anchorId="29F3A331" wp14:editId="02C8540A">
            <wp:extent cx="5400040" cy="4638675"/>
            <wp:effectExtent l="0" t="0" r="0" b="952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40"/>
                    <a:stretch>
                      <a:fillRect/>
                    </a:stretch>
                  </pic:blipFill>
                  <pic:spPr>
                    <a:xfrm>
                      <a:off x="0" y="0"/>
                      <a:ext cx="5400040" cy="4638675"/>
                    </a:xfrm>
                    <a:prstGeom prst="rect">
                      <a:avLst/>
                    </a:prstGeom>
                  </pic:spPr>
                </pic:pic>
              </a:graphicData>
            </a:graphic>
          </wp:inline>
        </w:drawing>
      </w:r>
    </w:p>
    <w:p w14:paraId="2210BEE0" w14:textId="72DFF933" w:rsidR="0074559B" w:rsidRPr="00434554" w:rsidRDefault="0074559B" w:rsidP="006242EF">
      <w:pPr>
        <w:pStyle w:val="Descripcin"/>
        <w:jc w:val="center"/>
        <w:rPr>
          <w:lang w:val="en-US"/>
          <w:rPrChange w:id="3254" w:author="JORGE CONTRERAS ORTIZ" w:date="2021-09-04T09:17:00Z">
            <w:rPr/>
          </w:rPrChange>
        </w:rPr>
      </w:pPr>
      <w:bookmarkStart w:id="3255" w:name="_Toc81499596"/>
      <w:bookmarkStart w:id="3256" w:name="_Toc81499831"/>
      <w:bookmarkStart w:id="3257" w:name="_Toc81765352"/>
      <w:r w:rsidRPr="00434554">
        <w:rPr>
          <w:lang w:val="en-US"/>
          <w:rPrChange w:id="3258" w:author="JORGE CONTRERAS ORTIZ" w:date="2021-09-04T09:17:00Z">
            <w:rPr/>
          </w:rPrChange>
        </w:rPr>
        <w:t xml:space="preserve">Ilustración </w:t>
      </w:r>
      <w:r w:rsidR="009449CB">
        <w:fldChar w:fldCharType="begin"/>
      </w:r>
      <w:r w:rsidR="009449CB" w:rsidRPr="00434554">
        <w:rPr>
          <w:lang w:val="en-US"/>
          <w:rPrChange w:id="3259" w:author="JORGE CONTRERAS ORTIZ" w:date="2021-09-04T09:17:00Z">
            <w:rPr/>
          </w:rPrChange>
        </w:rPr>
        <w:instrText xml:space="preserve"> SEQ Ilustración \* ARABIC </w:instrText>
      </w:r>
      <w:r w:rsidR="009449CB">
        <w:fldChar w:fldCharType="separate"/>
      </w:r>
      <w:ins w:id="3260" w:author="JORGE CONTRERAS ORTIZ" w:date="2021-09-04T14:47:00Z">
        <w:r w:rsidR="003E5AE5">
          <w:rPr>
            <w:noProof/>
            <w:lang w:val="en-US"/>
          </w:rPr>
          <w:t>20</w:t>
        </w:r>
      </w:ins>
      <w:del w:id="3261" w:author="JORGE CONTRERAS ORTIZ" w:date="2021-09-04T12:17:00Z">
        <w:r w:rsidR="00425C71" w:rsidRPr="00434554" w:rsidDel="00593FA6">
          <w:rPr>
            <w:noProof/>
            <w:lang w:val="en-US"/>
            <w:rPrChange w:id="3262" w:author="JORGE CONTRERAS ORTIZ" w:date="2021-09-04T09:17:00Z">
              <w:rPr>
                <w:noProof/>
              </w:rPr>
            </w:rPrChange>
          </w:rPr>
          <w:delText>20</w:delText>
        </w:r>
      </w:del>
      <w:r w:rsidR="009449CB">
        <w:rPr>
          <w:noProof/>
        </w:rPr>
        <w:fldChar w:fldCharType="end"/>
      </w:r>
      <w:r w:rsidRPr="00434554">
        <w:rPr>
          <w:lang w:val="en-US"/>
          <w:rPrChange w:id="3263" w:author="JORGE CONTRERAS ORTIZ" w:date="2021-09-04T09:17:00Z">
            <w:rPr/>
          </w:rPrChange>
        </w:rPr>
        <w:t xml:space="preserve"> Ventana Export Commissioning Information</w:t>
      </w:r>
      <w:bookmarkEnd w:id="3255"/>
      <w:bookmarkEnd w:id="3256"/>
      <w:bookmarkEnd w:id="3257"/>
    </w:p>
    <w:p w14:paraId="77776E5D" w14:textId="77777777" w:rsidR="0074559B" w:rsidRPr="00791D37" w:rsidRDefault="0074559B" w:rsidP="00791D37">
      <w:pPr>
        <w:rPr>
          <w:lang w:val="en-US"/>
        </w:rPr>
      </w:pPr>
    </w:p>
    <w:p w14:paraId="3BD1E191" w14:textId="77777777" w:rsidR="0074559B" w:rsidRPr="00791D37" w:rsidRDefault="0074559B" w:rsidP="00791D37">
      <w:pPr>
        <w:rPr>
          <w:lang w:val="en-US"/>
        </w:rPr>
      </w:pPr>
      <w:r w:rsidRPr="00791D37">
        <w:rPr>
          <w:lang w:val="en-US"/>
        </w:rPr>
        <w:br w:type="page"/>
      </w:r>
    </w:p>
    <w:p w14:paraId="7DC75435" w14:textId="47FBF173" w:rsidR="0074559B" w:rsidRPr="00791D37" w:rsidRDefault="00593FA6" w:rsidP="00FE1EC4">
      <w:pPr>
        <w:pStyle w:val="Ttulo5"/>
      </w:pPr>
      <w:bookmarkStart w:id="3264" w:name="_Toc81499412"/>
      <w:bookmarkStart w:id="3265" w:name="_Toc81765253"/>
      <w:r w:rsidRPr="00791D37">
        <w:lastRenderedPageBreak/>
        <w:t>SERVICIOS</w:t>
      </w:r>
      <w:bookmarkEnd w:id="3264"/>
      <w:bookmarkEnd w:id="3265"/>
    </w:p>
    <w:p w14:paraId="62F681F8" w14:textId="77777777" w:rsidR="0074559B" w:rsidRPr="00791D37" w:rsidRDefault="0074559B" w:rsidP="00791D37"/>
    <w:p w14:paraId="25E4E5BB" w14:textId="4C85F16C" w:rsidR="0074559B" w:rsidRPr="00791D37" w:rsidRDefault="0074559B" w:rsidP="00791D37">
      <w:r w:rsidRPr="00791D37">
        <w:t xml:space="preserve">El administrador de la red podrá ver </w:t>
      </w:r>
      <w:del w:id="3266" w:author="JORGE CONTRERAS ORTIZ" w:date="2021-09-04T12:21:00Z">
        <w:r w:rsidRPr="00791D37" w:rsidDel="00672BD4">
          <w:delText>que</w:delText>
        </w:r>
      </w:del>
      <w:ins w:id="3267" w:author="JORGE CONTRERAS ORTIZ" w:date="2021-09-04T12:21:00Z">
        <w:r w:rsidR="00672BD4" w:rsidRPr="00791D37">
          <w:t>qué</w:t>
        </w:r>
      </w:ins>
      <w:r w:rsidRPr="00791D37">
        <w:t xml:space="preserve"> servicios están siendo provistos por el Border Router en cada momento y su estado en el submenú “Services” por debajo del menú “KiBRA”. Hay cuatro posibles servicios que el Border Router es capaz de proveer.</w:t>
      </w:r>
    </w:p>
    <w:p w14:paraId="594DFA38" w14:textId="77777777" w:rsidR="0074559B" w:rsidRPr="00791D37" w:rsidRDefault="0074559B" w:rsidP="00791D37"/>
    <w:p w14:paraId="1F851488" w14:textId="4A4FDEA8" w:rsidR="0074559B" w:rsidRPr="00791D37" w:rsidRDefault="00672BD4" w:rsidP="00FE1EC4">
      <w:pPr>
        <w:pStyle w:val="Ttulo6"/>
      </w:pPr>
      <w:bookmarkStart w:id="3268" w:name="_Toc81765254"/>
      <w:r w:rsidRPr="00791D37">
        <w:t>SERVIDOR BACKBONE ROUTER</w:t>
      </w:r>
      <w:bookmarkEnd w:id="3268"/>
    </w:p>
    <w:p w14:paraId="4F71653F" w14:textId="77777777" w:rsidR="0074559B" w:rsidRPr="00791D37" w:rsidRDefault="0074559B" w:rsidP="00791D37"/>
    <w:p w14:paraId="4C45F26F" w14:textId="77777777" w:rsidR="0074559B" w:rsidRPr="00791D37" w:rsidRDefault="0074559B" w:rsidP="00791D37">
      <w:r w:rsidRPr="00791D37">
        <w:t>Cuando la opción “Backbone Router Server”  esté habilitada  en el menú de “Settings”, los datos relacionados aparecerán en esta página.</w:t>
      </w:r>
    </w:p>
    <w:p w14:paraId="32727048" w14:textId="77777777" w:rsidR="0074559B" w:rsidRPr="00791D37" w:rsidRDefault="0074559B" w:rsidP="00791D37"/>
    <w:p w14:paraId="6B4A3978" w14:textId="77777777" w:rsidR="0074559B" w:rsidRPr="00791D37" w:rsidRDefault="0074559B" w:rsidP="006242EF">
      <w:pPr>
        <w:pStyle w:val="Descripcin"/>
        <w:jc w:val="center"/>
      </w:pPr>
      <w:r w:rsidRPr="00791D37">
        <w:rPr>
          <w:noProof/>
        </w:rPr>
        <w:drawing>
          <wp:inline distT="0" distB="0" distL="0" distR="0" wp14:anchorId="5A4CB0D0" wp14:editId="4B2809B6">
            <wp:extent cx="5400040" cy="4636135"/>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41"/>
                    <a:stretch>
                      <a:fillRect/>
                    </a:stretch>
                  </pic:blipFill>
                  <pic:spPr>
                    <a:xfrm>
                      <a:off x="0" y="0"/>
                      <a:ext cx="5400040" cy="4636135"/>
                    </a:xfrm>
                    <a:prstGeom prst="rect">
                      <a:avLst/>
                    </a:prstGeom>
                  </pic:spPr>
                </pic:pic>
              </a:graphicData>
            </a:graphic>
          </wp:inline>
        </w:drawing>
      </w:r>
    </w:p>
    <w:p w14:paraId="198B9D18" w14:textId="1DB2602C" w:rsidR="0074559B" w:rsidRPr="006242EF" w:rsidRDefault="0074559B" w:rsidP="006242EF">
      <w:pPr>
        <w:pStyle w:val="Descripcin"/>
        <w:jc w:val="center"/>
      </w:pPr>
      <w:bookmarkStart w:id="3269" w:name="_Toc81499597"/>
      <w:bookmarkStart w:id="3270" w:name="_Toc81499832"/>
      <w:bookmarkStart w:id="3271" w:name="_Toc81765353"/>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1</w:t>
      </w:r>
      <w:r w:rsidRPr="006242EF">
        <w:fldChar w:fldCharType="end"/>
      </w:r>
      <w:r w:rsidRPr="00791D37">
        <w:t xml:space="preserve"> Servidor Backbone Router</w:t>
      </w:r>
      <w:bookmarkEnd w:id="3269"/>
      <w:bookmarkEnd w:id="3270"/>
      <w:bookmarkEnd w:id="3271"/>
    </w:p>
    <w:p w14:paraId="1C1655CC" w14:textId="77777777" w:rsidR="0074559B" w:rsidRPr="00791D37" w:rsidRDefault="0074559B" w:rsidP="00791D37">
      <w:r w:rsidRPr="00791D37">
        <w:br w:type="page"/>
      </w:r>
    </w:p>
    <w:p w14:paraId="1FE62FCE" w14:textId="77777777" w:rsidR="0074559B" w:rsidRPr="00791D37" w:rsidRDefault="0074559B" w:rsidP="00FE1EC4">
      <w:pPr>
        <w:pStyle w:val="Ttulo6"/>
      </w:pPr>
      <w:bookmarkStart w:id="3272" w:name="_Toc81765255"/>
      <w:r w:rsidRPr="00791D37">
        <w:lastRenderedPageBreak/>
        <w:t>DHCP</w:t>
      </w:r>
      <w:bookmarkEnd w:id="3272"/>
    </w:p>
    <w:p w14:paraId="5CC4AA41" w14:textId="77777777" w:rsidR="0074559B" w:rsidRPr="00791D37" w:rsidRDefault="0074559B" w:rsidP="00791D37"/>
    <w:p w14:paraId="7FC47732" w14:textId="77777777" w:rsidR="0074559B" w:rsidRPr="00791D37" w:rsidRDefault="0074559B" w:rsidP="00791D37">
      <w:r w:rsidRPr="00791D37">
        <w:t>Si la opción DHCP se activa al configurar el prefijo de red, la siguiente página mostrará una lista de los nodos que han adquirido una dirección IPv6 vía DHCP y cuál es.</w:t>
      </w:r>
    </w:p>
    <w:p w14:paraId="2F1DB579" w14:textId="77777777" w:rsidR="0074559B" w:rsidRPr="00791D37" w:rsidRDefault="0074559B" w:rsidP="00791D37"/>
    <w:p w14:paraId="21C7A39F" w14:textId="77777777" w:rsidR="0074559B" w:rsidRPr="00791D37" w:rsidRDefault="0074559B" w:rsidP="006242EF">
      <w:pPr>
        <w:pStyle w:val="Descripcin"/>
        <w:jc w:val="center"/>
      </w:pPr>
      <w:r w:rsidRPr="00791D37">
        <w:rPr>
          <w:noProof/>
        </w:rPr>
        <w:drawing>
          <wp:inline distT="0" distB="0" distL="0" distR="0" wp14:anchorId="5A09560B" wp14:editId="3336D66A">
            <wp:extent cx="5400040" cy="4668520"/>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42"/>
                    <a:stretch>
                      <a:fillRect/>
                    </a:stretch>
                  </pic:blipFill>
                  <pic:spPr>
                    <a:xfrm>
                      <a:off x="0" y="0"/>
                      <a:ext cx="5400040" cy="4668520"/>
                    </a:xfrm>
                    <a:prstGeom prst="rect">
                      <a:avLst/>
                    </a:prstGeom>
                  </pic:spPr>
                </pic:pic>
              </a:graphicData>
            </a:graphic>
          </wp:inline>
        </w:drawing>
      </w:r>
    </w:p>
    <w:p w14:paraId="02DCDB3D" w14:textId="759C8021" w:rsidR="0074559B" w:rsidRPr="006242EF" w:rsidRDefault="0074559B" w:rsidP="006242EF">
      <w:pPr>
        <w:pStyle w:val="Descripcin"/>
        <w:jc w:val="center"/>
      </w:pPr>
      <w:bookmarkStart w:id="3273" w:name="_Toc81499598"/>
      <w:bookmarkStart w:id="3274" w:name="_Toc81499833"/>
      <w:bookmarkStart w:id="3275" w:name="_Toc81765354"/>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2</w:t>
      </w:r>
      <w:r w:rsidRPr="006242EF">
        <w:fldChar w:fldCharType="end"/>
      </w:r>
      <w:r w:rsidRPr="00791D37">
        <w:t xml:space="preserve"> Servicio DHCP</w:t>
      </w:r>
      <w:bookmarkEnd w:id="3273"/>
      <w:bookmarkEnd w:id="3274"/>
      <w:bookmarkEnd w:id="3275"/>
    </w:p>
    <w:p w14:paraId="6DD369C8" w14:textId="77777777" w:rsidR="0074559B" w:rsidRPr="00791D37" w:rsidRDefault="0074559B" w:rsidP="00791D37">
      <w:r w:rsidRPr="00791D37">
        <w:br w:type="page"/>
      </w:r>
    </w:p>
    <w:p w14:paraId="628E0775" w14:textId="77777777" w:rsidR="0074559B" w:rsidRPr="00791D37" w:rsidRDefault="0074559B" w:rsidP="00FE1EC4">
      <w:pPr>
        <w:pStyle w:val="Ttulo6"/>
      </w:pPr>
      <w:bookmarkStart w:id="3276" w:name="_Toc81765256"/>
      <w:r w:rsidRPr="00791D37">
        <w:lastRenderedPageBreak/>
        <w:t>NAT64</w:t>
      </w:r>
      <w:bookmarkEnd w:id="3276"/>
    </w:p>
    <w:p w14:paraId="7DC0F056" w14:textId="77777777" w:rsidR="0074559B" w:rsidRPr="00791D37" w:rsidRDefault="0074559B" w:rsidP="00791D37"/>
    <w:p w14:paraId="6DD11577" w14:textId="77777777" w:rsidR="0074559B" w:rsidRPr="00791D37" w:rsidRDefault="0074559B" w:rsidP="00791D37">
      <w:r w:rsidRPr="00791D37">
        <w:t>Siempre que haya una dirección IPv4 configurada en la interfaz externa, esta será usada para realizar una función de NAT64 en el Border Router. La tabla de la sesión NAT se mostrará en esta pestaña.</w:t>
      </w:r>
    </w:p>
    <w:p w14:paraId="09316ABF" w14:textId="77777777" w:rsidR="0074559B" w:rsidRPr="00791D37" w:rsidRDefault="0074559B" w:rsidP="00791D37"/>
    <w:p w14:paraId="47D8E63F" w14:textId="77777777" w:rsidR="0074559B" w:rsidRPr="00791D37" w:rsidRDefault="0074559B" w:rsidP="006242EF">
      <w:pPr>
        <w:pStyle w:val="Descripcin"/>
        <w:jc w:val="center"/>
      </w:pPr>
      <w:r w:rsidRPr="00791D37">
        <w:rPr>
          <w:noProof/>
        </w:rPr>
        <w:drawing>
          <wp:inline distT="0" distB="0" distL="0" distR="0" wp14:anchorId="59CC61FE" wp14:editId="10D8440A">
            <wp:extent cx="5400040" cy="4663440"/>
            <wp:effectExtent l="0" t="0" r="0" b="3810"/>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43"/>
                    <a:stretch>
                      <a:fillRect/>
                    </a:stretch>
                  </pic:blipFill>
                  <pic:spPr>
                    <a:xfrm>
                      <a:off x="0" y="0"/>
                      <a:ext cx="5400040" cy="4663440"/>
                    </a:xfrm>
                    <a:prstGeom prst="rect">
                      <a:avLst/>
                    </a:prstGeom>
                  </pic:spPr>
                </pic:pic>
              </a:graphicData>
            </a:graphic>
          </wp:inline>
        </w:drawing>
      </w:r>
    </w:p>
    <w:p w14:paraId="6705D5F4" w14:textId="5A41967D" w:rsidR="0074559B" w:rsidRPr="006242EF" w:rsidRDefault="0074559B" w:rsidP="006242EF">
      <w:pPr>
        <w:pStyle w:val="Descripcin"/>
        <w:jc w:val="center"/>
      </w:pPr>
      <w:bookmarkStart w:id="3277" w:name="_Toc81499599"/>
      <w:bookmarkStart w:id="3278" w:name="_Toc81499834"/>
      <w:bookmarkStart w:id="3279" w:name="_Toc81765355"/>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3</w:t>
      </w:r>
      <w:r w:rsidRPr="006242EF">
        <w:fldChar w:fldCharType="end"/>
      </w:r>
      <w:r w:rsidRPr="00791D37">
        <w:t xml:space="preserve"> Servicio NAT64</w:t>
      </w:r>
      <w:bookmarkEnd w:id="3277"/>
      <w:bookmarkEnd w:id="3278"/>
      <w:bookmarkEnd w:id="3279"/>
    </w:p>
    <w:p w14:paraId="65EDCE06" w14:textId="77777777" w:rsidR="0074559B" w:rsidRPr="00791D37" w:rsidRDefault="0074559B" w:rsidP="00791D37"/>
    <w:p w14:paraId="6F05BAF5" w14:textId="77777777" w:rsidR="0074559B" w:rsidRPr="00791D37" w:rsidRDefault="0074559B" w:rsidP="00791D37">
      <w:r w:rsidRPr="00791D37">
        <w:br w:type="page"/>
      </w:r>
    </w:p>
    <w:p w14:paraId="49E22FBB" w14:textId="74819489" w:rsidR="0074559B" w:rsidRPr="00791D37" w:rsidRDefault="00672BD4" w:rsidP="00FE1EC4">
      <w:pPr>
        <w:pStyle w:val="Ttulo6"/>
      </w:pPr>
      <w:bookmarkStart w:id="3280" w:name="_Toc81765257"/>
      <w:r w:rsidRPr="00791D37">
        <w:lastRenderedPageBreak/>
        <w:t>COMMISSIONER</w:t>
      </w:r>
      <w:bookmarkEnd w:id="3280"/>
    </w:p>
    <w:p w14:paraId="054DF3FA" w14:textId="77777777" w:rsidR="0074559B" w:rsidRPr="00791D37" w:rsidRDefault="0074559B" w:rsidP="00791D37"/>
    <w:p w14:paraId="1A956589" w14:textId="0B1A45C8" w:rsidR="0074559B" w:rsidRPr="00791D37" w:rsidRDefault="0074559B" w:rsidP="00791D37">
      <w:r w:rsidRPr="00791D37">
        <w:t xml:space="preserve">El Border Router puede hacer también de </w:t>
      </w:r>
      <w:del w:id="3281" w:author="JORGE CONTRERAS ORTIZ" w:date="2021-09-04T12:24:00Z">
        <w:r w:rsidRPr="00791D37" w:rsidDel="00672BD4">
          <w:delText xml:space="preserve">comisario </w:delText>
        </w:r>
      </w:del>
      <w:ins w:id="3282" w:author="JORGE CONTRERAS ORTIZ" w:date="2021-09-04T12:24:00Z">
        <w:r w:rsidR="00672BD4">
          <w:t>commissioner</w:t>
        </w:r>
        <w:r w:rsidR="00672BD4" w:rsidRPr="00791D37">
          <w:t xml:space="preserve"> </w:t>
        </w:r>
      </w:ins>
      <w:r w:rsidRPr="00791D37">
        <w:t>dentro de la red Thread. Una vez esta función está activada, el administrador de la red, puede activar la dirección de datos para permitir que se puedan unir nuevos dispositivos a la red.</w:t>
      </w:r>
    </w:p>
    <w:p w14:paraId="7064F695" w14:textId="77777777" w:rsidR="0074559B" w:rsidRPr="00791D37" w:rsidRDefault="0074559B" w:rsidP="00791D37"/>
    <w:p w14:paraId="6C54ACB6" w14:textId="77777777" w:rsidR="0074559B" w:rsidRPr="00791D37" w:rsidRDefault="0074559B" w:rsidP="006242EF">
      <w:pPr>
        <w:pStyle w:val="Descripcin"/>
        <w:jc w:val="center"/>
      </w:pPr>
      <w:r w:rsidRPr="00791D37">
        <w:rPr>
          <w:noProof/>
        </w:rPr>
        <w:drawing>
          <wp:inline distT="0" distB="0" distL="0" distR="0" wp14:anchorId="53B6E349" wp14:editId="2A3A5571">
            <wp:extent cx="5400040" cy="4668520"/>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44"/>
                    <a:stretch>
                      <a:fillRect/>
                    </a:stretch>
                  </pic:blipFill>
                  <pic:spPr>
                    <a:xfrm>
                      <a:off x="0" y="0"/>
                      <a:ext cx="5400040" cy="4668520"/>
                    </a:xfrm>
                    <a:prstGeom prst="rect">
                      <a:avLst/>
                    </a:prstGeom>
                  </pic:spPr>
                </pic:pic>
              </a:graphicData>
            </a:graphic>
          </wp:inline>
        </w:drawing>
      </w:r>
    </w:p>
    <w:p w14:paraId="0772A241" w14:textId="74344528" w:rsidR="0074559B" w:rsidRPr="006242EF" w:rsidRDefault="0074559B" w:rsidP="006242EF">
      <w:pPr>
        <w:pStyle w:val="Descripcin"/>
        <w:jc w:val="center"/>
      </w:pPr>
      <w:bookmarkStart w:id="3283" w:name="_Toc81499600"/>
      <w:bookmarkStart w:id="3284" w:name="_Toc81499835"/>
      <w:bookmarkStart w:id="3285" w:name="_Toc81765356"/>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4</w:t>
      </w:r>
      <w:r w:rsidRPr="006242EF">
        <w:fldChar w:fldCharType="end"/>
      </w:r>
      <w:r w:rsidRPr="00791D37">
        <w:t xml:space="preserve"> Servicio Commissioner</w:t>
      </w:r>
      <w:bookmarkEnd w:id="3283"/>
      <w:bookmarkEnd w:id="3284"/>
      <w:bookmarkEnd w:id="3285"/>
    </w:p>
    <w:p w14:paraId="53C74CE3" w14:textId="77777777" w:rsidR="0074559B" w:rsidRPr="00791D37" w:rsidRDefault="0074559B" w:rsidP="00791D37">
      <w:r w:rsidRPr="00791D37">
        <w:br w:type="page"/>
      </w:r>
    </w:p>
    <w:p w14:paraId="1FDD7FED" w14:textId="79D465F2" w:rsidR="0074559B" w:rsidRPr="00791D37" w:rsidRDefault="00672BD4" w:rsidP="00FE1EC4">
      <w:pPr>
        <w:pStyle w:val="Ttulo5"/>
      </w:pPr>
      <w:bookmarkStart w:id="3286" w:name="_Toc81499413"/>
      <w:bookmarkStart w:id="3287" w:name="_Toc81765258"/>
      <w:r w:rsidRPr="00791D37">
        <w:lastRenderedPageBreak/>
        <w:t>VISUAL NETWORK</w:t>
      </w:r>
      <w:bookmarkEnd w:id="3286"/>
      <w:bookmarkEnd w:id="3287"/>
    </w:p>
    <w:p w14:paraId="0F816A50" w14:textId="77777777" w:rsidR="0074559B" w:rsidRPr="00791D37" w:rsidRDefault="0074559B" w:rsidP="00791D37"/>
    <w:p w14:paraId="72D82FEA" w14:textId="6457F3B1" w:rsidR="0074559B" w:rsidRDefault="0074559B" w:rsidP="00791D37">
      <w:pPr>
        <w:rPr>
          <w:ins w:id="3288" w:author="JORGE CONTRERAS ORTIZ" w:date="2021-09-04T12:25:00Z"/>
        </w:rPr>
      </w:pPr>
      <w:r w:rsidRPr="00791D37">
        <w:t>El mapa de topología de red es un mapa que permite al administrador de la red ver el Layout físico de los dispositivos conectados. Este mapa con la topología de la red es muy útil para entender cómo se han conectado los dispositivos unos a otros y así entender las mejores técnicas para los problemas.</w:t>
      </w:r>
    </w:p>
    <w:p w14:paraId="1D2CB408" w14:textId="77777777" w:rsidR="00672BD4" w:rsidRPr="00791D37" w:rsidRDefault="00672BD4" w:rsidP="00791D37"/>
    <w:p w14:paraId="6AB30E54" w14:textId="77777777" w:rsidR="0074559B" w:rsidRPr="00791D37" w:rsidRDefault="0074559B" w:rsidP="006242EF">
      <w:pPr>
        <w:pStyle w:val="Descripcin"/>
        <w:jc w:val="center"/>
      </w:pPr>
      <w:r w:rsidRPr="00791D37">
        <w:rPr>
          <w:noProof/>
        </w:rPr>
        <w:drawing>
          <wp:inline distT="0" distB="0" distL="0" distR="0" wp14:anchorId="1AEC9570" wp14:editId="012DA4CF">
            <wp:extent cx="5400040" cy="4653280"/>
            <wp:effectExtent l="0" t="0" r="0" b="0"/>
            <wp:docPr id="12" name="Imagen 1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con confianza baja"/>
                    <pic:cNvPicPr/>
                  </pic:nvPicPr>
                  <pic:blipFill>
                    <a:blip r:embed="rId45"/>
                    <a:stretch>
                      <a:fillRect/>
                    </a:stretch>
                  </pic:blipFill>
                  <pic:spPr>
                    <a:xfrm>
                      <a:off x="0" y="0"/>
                      <a:ext cx="5400040" cy="4653280"/>
                    </a:xfrm>
                    <a:prstGeom prst="rect">
                      <a:avLst/>
                    </a:prstGeom>
                  </pic:spPr>
                </pic:pic>
              </a:graphicData>
            </a:graphic>
          </wp:inline>
        </w:drawing>
      </w:r>
    </w:p>
    <w:p w14:paraId="7239A320" w14:textId="36F2F14A" w:rsidR="0074559B" w:rsidRPr="006242EF" w:rsidRDefault="0074559B" w:rsidP="006242EF">
      <w:pPr>
        <w:pStyle w:val="Descripcin"/>
        <w:jc w:val="center"/>
      </w:pPr>
      <w:bookmarkStart w:id="3289" w:name="_Toc81499601"/>
      <w:bookmarkStart w:id="3290" w:name="_Toc81499836"/>
      <w:bookmarkStart w:id="3291" w:name="_Toc81765357"/>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5</w:t>
      </w:r>
      <w:r w:rsidRPr="006242EF">
        <w:fldChar w:fldCharType="end"/>
      </w:r>
      <w:r w:rsidRPr="00791D37">
        <w:t xml:space="preserve"> Pestaña Visual Network</w:t>
      </w:r>
      <w:bookmarkEnd w:id="3289"/>
      <w:bookmarkEnd w:id="3290"/>
      <w:bookmarkEnd w:id="3291"/>
    </w:p>
    <w:p w14:paraId="2833F112" w14:textId="77777777" w:rsidR="0074559B" w:rsidRPr="00791D37" w:rsidRDefault="0074559B" w:rsidP="00791D37">
      <w:r w:rsidRPr="00791D37">
        <w:br w:type="page"/>
      </w:r>
    </w:p>
    <w:p w14:paraId="6BB40F7C" w14:textId="38FC9806" w:rsidR="0074559B" w:rsidRPr="00791D37" w:rsidRDefault="00672BD4" w:rsidP="00FE1EC4">
      <w:pPr>
        <w:pStyle w:val="Ttulo5"/>
      </w:pPr>
      <w:bookmarkStart w:id="3292" w:name="_Toc81499414"/>
      <w:bookmarkStart w:id="3293" w:name="_Toc81765259"/>
      <w:r w:rsidRPr="00791D37">
        <w:lastRenderedPageBreak/>
        <w:t>LOGS</w:t>
      </w:r>
      <w:bookmarkEnd w:id="3292"/>
      <w:bookmarkEnd w:id="3293"/>
    </w:p>
    <w:p w14:paraId="75C300FA" w14:textId="77777777" w:rsidR="0074559B" w:rsidRPr="00791D37" w:rsidRDefault="0074559B" w:rsidP="00791D37"/>
    <w:p w14:paraId="55097D9E" w14:textId="77777777" w:rsidR="0074559B" w:rsidRPr="00791D37" w:rsidRDefault="0074559B" w:rsidP="00791D37">
      <w:r w:rsidRPr="00791D37">
        <w:t>El administrador puede ver dentro de los logs del sistema en el submenú “Logs” por debajo del menú “KiBRA”. Se permite filtrar logs por nivel de gravedad/severidad y categoría.</w:t>
      </w:r>
    </w:p>
    <w:p w14:paraId="6824E78B" w14:textId="77777777" w:rsidR="0074559B" w:rsidRPr="00791D37" w:rsidRDefault="0074559B" w:rsidP="00791D37"/>
    <w:p w14:paraId="6AD3B4D5" w14:textId="77777777" w:rsidR="0074559B" w:rsidRPr="00791D37" w:rsidRDefault="0074559B" w:rsidP="006242EF">
      <w:pPr>
        <w:pStyle w:val="Descripcin"/>
        <w:jc w:val="center"/>
      </w:pPr>
      <w:r w:rsidRPr="00791D37">
        <w:rPr>
          <w:noProof/>
        </w:rPr>
        <w:drawing>
          <wp:inline distT="0" distB="0" distL="0" distR="0" wp14:anchorId="4F1858BD" wp14:editId="741125B2">
            <wp:extent cx="5400040" cy="4660265"/>
            <wp:effectExtent l="0" t="0" r="0" b="6985"/>
            <wp:docPr id="14" name="Imagen 1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46"/>
                    <a:stretch>
                      <a:fillRect/>
                    </a:stretch>
                  </pic:blipFill>
                  <pic:spPr>
                    <a:xfrm>
                      <a:off x="0" y="0"/>
                      <a:ext cx="5400040" cy="4660265"/>
                    </a:xfrm>
                    <a:prstGeom prst="rect">
                      <a:avLst/>
                    </a:prstGeom>
                  </pic:spPr>
                </pic:pic>
              </a:graphicData>
            </a:graphic>
          </wp:inline>
        </w:drawing>
      </w:r>
    </w:p>
    <w:p w14:paraId="56CD3A73" w14:textId="21BF0D36" w:rsidR="0074559B" w:rsidRPr="006242EF" w:rsidRDefault="0074559B" w:rsidP="006242EF">
      <w:pPr>
        <w:pStyle w:val="Descripcin"/>
        <w:jc w:val="center"/>
      </w:pPr>
      <w:bookmarkStart w:id="3294" w:name="_Toc81499602"/>
      <w:bookmarkStart w:id="3295" w:name="_Toc81499837"/>
      <w:bookmarkStart w:id="3296" w:name="_Toc81765358"/>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6</w:t>
      </w:r>
      <w:r w:rsidRPr="006242EF">
        <w:fldChar w:fldCharType="end"/>
      </w:r>
      <w:r w:rsidRPr="00791D37">
        <w:t xml:space="preserve"> Pestaña Logs</w:t>
      </w:r>
      <w:bookmarkEnd w:id="3294"/>
      <w:bookmarkEnd w:id="3295"/>
      <w:bookmarkEnd w:id="3296"/>
    </w:p>
    <w:p w14:paraId="1A483D59" w14:textId="77777777" w:rsidR="0074559B" w:rsidRPr="00791D37" w:rsidRDefault="0074559B" w:rsidP="006242EF">
      <w:pPr>
        <w:pStyle w:val="Descripcin"/>
        <w:jc w:val="center"/>
      </w:pPr>
      <w:r w:rsidRPr="00791D37">
        <w:br w:type="page"/>
      </w:r>
    </w:p>
    <w:p w14:paraId="60664490" w14:textId="1D02EA33" w:rsidR="0074559B" w:rsidRPr="00791D37" w:rsidRDefault="00672BD4" w:rsidP="00FE1EC4">
      <w:pPr>
        <w:pStyle w:val="Ttulo4"/>
      </w:pPr>
      <w:bookmarkStart w:id="3297" w:name="_Toc81499415"/>
      <w:bookmarkStart w:id="3298" w:name="_Toc81765260"/>
      <w:r w:rsidRPr="00791D37">
        <w:lastRenderedPageBreak/>
        <w:t>BREVE RESUMEN</w:t>
      </w:r>
      <w:bookmarkEnd w:id="3297"/>
      <w:bookmarkEnd w:id="3298"/>
    </w:p>
    <w:p w14:paraId="4E614238" w14:textId="77777777" w:rsidR="0074559B" w:rsidRPr="00791D37" w:rsidRDefault="0074559B" w:rsidP="00791D37"/>
    <w:p w14:paraId="04364C7E" w14:textId="77777777" w:rsidR="0074559B" w:rsidRPr="00791D37" w:rsidRDefault="0074559B" w:rsidP="00791D37">
      <w:r w:rsidRPr="00791D37">
        <w:t xml:space="preserve">De cara a tener un mayor conocimiento sobre cómo funciona KTBRN1, a continuación se dará una detallada descripción del sistema, que herramientas hay disponibles y algunos consejos para solucionar problemas. </w:t>
      </w:r>
    </w:p>
    <w:p w14:paraId="322131B3" w14:textId="77777777" w:rsidR="0074559B" w:rsidRPr="00791D37" w:rsidRDefault="0074559B" w:rsidP="00791D37"/>
    <w:p w14:paraId="3E7C7525" w14:textId="3540C280" w:rsidR="0074559B" w:rsidRPr="00791D37" w:rsidRDefault="00672BD4" w:rsidP="00FE1EC4">
      <w:pPr>
        <w:pStyle w:val="Ttulo5"/>
      </w:pPr>
      <w:bookmarkStart w:id="3299" w:name="_Toc81499416"/>
      <w:bookmarkStart w:id="3300" w:name="_Toc81765261"/>
      <w:r w:rsidRPr="00791D37">
        <w:t>SISTEMA DE FICHEROS AVANZADO</w:t>
      </w:r>
      <w:bookmarkEnd w:id="3299"/>
      <w:bookmarkEnd w:id="3300"/>
    </w:p>
    <w:p w14:paraId="47A6F378" w14:textId="77777777" w:rsidR="0074559B" w:rsidRPr="00791D37" w:rsidRDefault="0074559B" w:rsidP="00791D37"/>
    <w:p w14:paraId="6AD71310" w14:textId="107B5DC2" w:rsidR="0074559B" w:rsidRPr="00791D37" w:rsidRDefault="0074559B" w:rsidP="00791D37">
      <w:r w:rsidRPr="00791D37">
        <w:t xml:space="preserve">El dispositivo KTBRN1 es un sistema basado en Linux, el </w:t>
      </w:r>
      <w:del w:id="3301" w:author="JORGE CONTRERAS ORTIZ" w:date="2021-09-04T12:25:00Z">
        <w:r w:rsidRPr="00791D37" w:rsidDel="00672BD4">
          <w:delText>cuál</w:delText>
        </w:r>
      </w:del>
      <w:ins w:id="3302" w:author="JORGE CONTRERAS ORTIZ" w:date="2021-09-04T12:25:00Z">
        <w:r w:rsidR="00672BD4" w:rsidRPr="00791D37">
          <w:t>cual</w:t>
        </w:r>
      </w:ins>
      <w:r w:rsidRPr="00791D37">
        <w:t xml:space="preserve"> tiene la peculiaridad que su sistema de ficheros está corriendo desde una tarjeta SD. Esto supone un gran desafío a la hora de garantizar la fiabilidad y el rendimiento del sistema.</w:t>
      </w:r>
    </w:p>
    <w:p w14:paraId="58035029" w14:textId="77777777" w:rsidR="0074559B" w:rsidRPr="00791D37" w:rsidRDefault="0074559B" w:rsidP="00791D37">
      <w:r w:rsidRPr="00791D37">
        <w:t>Las tarjetas SD son propensas a dañarse o corromperse, implicando a la perdida de ficheros almacenados y otros datos. Además, tienen una vida útil, tiempo a partir del cual pueden dañarse.</w:t>
      </w:r>
    </w:p>
    <w:p w14:paraId="12271EC5" w14:textId="77777777" w:rsidR="0074559B" w:rsidRPr="00791D37" w:rsidRDefault="0074559B" w:rsidP="00791D37">
      <w:r w:rsidRPr="00791D37">
        <w:t>Kirale Technologies ha diseñado un avanzado sistema de ficheros para superar estos inconvenientes de manera eficaz. Este diseño monta la partición de “solo lectura” y todos los ficheros que son escritos no son realmente escritos en el disco pero permanecen en la RAM. De esta manera el sistema de ficheros no se corromperá porque al reiniciarse vuelve a tener la imagen antigua. Por otro lado, una sincronización software escribirá estos ficheros que deben de permanecer actualizados y reflejar así los cambios después del reinicio.</w:t>
      </w:r>
    </w:p>
    <w:p w14:paraId="01D4384C" w14:textId="77777777" w:rsidR="0074559B" w:rsidRPr="00791D37" w:rsidRDefault="0074559B" w:rsidP="00791D37"/>
    <w:p w14:paraId="45806F16" w14:textId="05F13267" w:rsidR="0074559B" w:rsidRPr="00FE1EC4" w:rsidRDefault="00672BD4" w:rsidP="00FE1EC4">
      <w:pPr>
        <w:pStyle w:val="Ttulo5"/>
      </w:pPr>
      <w:bookmarkStart w:id="3303" w:name="_Toc81499417"/>
      <w:bookmarkStart w:id="3304" w:name="_Toc81765262"/>
      <w:r w:rsidRPr="00FE1EC4">
        <w:t>SERVICIOS CRÍTICOS</w:t>
      </w:r>
      <w:bookmarkEnd w:id="3303"/>
      <w:bookmarkEnd w:id="3304"/>
    </w:p>
    <w:p w14:paraId="6B3270AA" w14:textId="77777777" w:rsidR="0074559B" w:rsidRPr="00791D37" w:rsidRDefault="0074559B" w:rsidP="00791D37"/>
    <w:p w14:paraId="09191A27" w14:textId="1127409C" w:rsidR="0074559B" w:rsidRPr="00791D37" w:rsidDel="00672BD4" w:rsidRDefault="0074559B" w:rsidP="00791D37">
      <w:pPr>
        <w:rPr>
          <w:del w:id="3305" w:author="JORGE CONTRERAS ORTIZ" w:date="2021-09-04T12:26:00Z"/>
        </w:rPr>
      </w:pPr>
      <w:r w:rsidRPr="00791D37">
        <w:t>Hay dos servicios críticos corriendo en el dispositivo KTBRN1. Por un lado el servicio “kibra”, el cual se encarga de todas las funcionalidades de Border Router, mientras que por otro lado está el servicio de “ajenti”, el cual gestiona el Panel de Administración Web. Ambas son aplicaciones Python instaladas en entorno virtual.</w:t>
      </w:r>
    </w:p>
    <w:p w14:paraId="230D0F54" w14:textId="77777777" w:rsidR="0074559B" w:rsidRPr="00791D37" w:rsidRDefault="0074559B" w:rsidP="00791D37"/>
    <w:p w14:paraId="4711D618" w14:textId="29E65413" w:rsidR="0074559B" w:rsidRDefault="0074559B" w:rsidP="00791D37">
      <w:pPr>
        <w:rPr>
          <w:ins w:id="3306" w:author="JORGE CONTRERAS ORTIZ" w:date="2021-09-04T12:26:00Z"/>
        </w:rPr>
      </w:pPr>
      <w:r w:rsidRPr="00791D37">
        <w:t>Usando comandos comunes de Linux, el administrador podrá saber el estado de ambos servicios y reiniciarlos si es necesario.</w:t>
      </w:r>
    </w:p>
    <w:p w14:paraId="0434279C" w14:textId="77777777" w:rsidR="00672BD4" w:rsidRPr="00791D37" w:rsidRDefault="00672BD4"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AA0321" w14:paraId="60080D50" w14:textId="77777777" w:rsidTr="006242EF">
        <w:trPr>
          <w:jc w:val="center"/>
        </w:trPr>
        <w:tc>
          <w:tcPr>
            <w:tcW w:w="8494" w:type="dxa"/>
          </w:tcPr>
          <w:p w14:paraId="124F22A0" w14:textId="77777777" w:rsidR="0074559B" w:rsidRPr="00791D37" w:rsidRDefault="0074559B" w:rsidP="00791D37"/>
          <w:p w14:paraId="00F007A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kibra (status | start | stop | restart) </w:t>
            </w:r>
          </w:p>
          <w:p w14:paraId="1363507E" w14:textId="77777777" w:rsidR="0074559B" w:rsidRPr="00791D37" w:rsidRDefault="0074559B" w:rsidP="00791D37">
            <w:pPr>
              <w:rPr>
                <w:lang w:val="en-US"/>
              </w:rPr>
            </w:pPr>
            <w:r w:rsidRPr="00791D37">
              <w:rPr>
                <w:lang w:val="en-US"/>
              </w:rPr>
              <w:t>root@KTBRN1:~# service ajenti (status | start | stop | restart)</w:t>
            </w:r>
          </w:p>
          <w:p w14:paraId="6413A0AE" w14:textId="77777777" w:rsidR="0074559B" w:rsidRPr="00791D37" w:rsidRDefault="0074559B" w:rsidP="006242EF">
            <w:pPr>
              <w:keepNext/>
              <w:rPr>
                <w:lang w:val="en-US"/>
              </w:rPr>
            </w:pPr>
          </w:p>
        </w:tc>
      </w:tr>
    </w:tbl>
    <w:p w14:paraId="5F5D9C20" w14:textId="77777777" w:rsidR="006242EF" w:rsidRPr="006242EF" w:rsidRDefault="006242EF" w:rsidP="006242EF">
      <w:pPr>
        <w:pStyle w:val="Descripcin"/>
        <w:jc w:val="center"/>
        <w:rPr>
          <w:lang w:val="en-US"/>
        </w:rPr>
      </w:pPr>
    </w:p>
    <w:p w14:paraId="60ECF282" w14:textId="740003F5" w:rsidR="0074559B" w:rsidRPr="00791D37" w:rsidRDefault="006242EF" w:rsidP="006242EF">
      <w:pPr>
        <w:pStyle w:val="Descripcin"/>
        <w:jc w:val="center"/>
      </w:pPr>
      <w:bookmarkStart w:id="3307" w:name="_Toc81762096"/>
      <w:r>
        <w:t xml:space="preserve">Tabla </w:t>
      </w:r>
      <w:fldSimple w:instr=" SEQ Tabla \* ARABIC ">
        <w:r w:rsidR="003E5AE5">
          <w:rPr>
            <w:noProof/>
          </w:rPr>
          <w:t>4</w:t>
        </w:r>
      </w:fldSimple>
      <w:r>
        <w:t xml:space="preserve"> </w:t>
      </w:r>
      <w:r w:rsidRPr="00056DFE">
        <w:t>Servicios KBRNT1</w:t>
      </w:r>
      <w:bookmarkEnd w:id="3307"/>
    </w:p>
    <w:p w14:paraId="7D204B33" w14:textId="77777777" w:rsidR="0074559B" w:rsidRPr="00791D37" w:rsidRDefault="0074559B" w:rsidP="00791D37"/>
    <w:p w14:paraId="5AF1EBE5" w14:textId="77777777" w:rsidR="0074559B" w:rsidRPr="00791D37" w:rsidRDefault="0074559B" w:rsidP="00791D37"/>
    <w:p w14:paraId="0DF3A083" w14:textId="77777777" w:rsidR="0074559B" w:rsidRPr="00791D37" w:rsidRDefault="0074559B" w:rsidP="00791D37"/>
    <w:p w14:paraId="56617FC7" w14:textId="7D41A8A3" w:rsidR="0074559B" w:rsidRPr="00791D37" w:rsidRDefault="0074559B" w:rsidP="00791D37">
      <w:r w:rsidRPr="00791D37">
        <w:lastRenderedPageBreak/>
        <w:t xml:space="preserve">El administrador puede iniciar manualmente la aplicación “kibra” usando los </w:t>
      </w:r>
      <w:ins w:id="3308" w:author="JORGE CONTRERAS ORTIZ" w:date="2021-09-04T13:59:00Z">
        <w:r w:rsidR="0025296D">
          <w:t xml:space="preserve">comandos indicados a continuación en </w:t>
        </w:r>
        <w:r w:rsidR="0025296D">
          <w:fldChar w:fldCharType="begin"/>
        </w:r>
        <w:r w:rsidR="0025296D">
          <w:instrText xml:space="preserve"> REF _Ref81656378 \h </w:instrText>
        </w:r>
      </w:ins>
      <w:r w:rsidR="0025296D">
        <w:fldChar w:fldCharType="separate"/>
      </w:r>
      <w:ins w:id="3309" w:author="JORGE CONTRERAS ORTIZ" w:date="2021-09-04T14:47:00Z">
        <w:r w:rsidR="003E5AE5" w:rsidRPr="00791D37">
          <w:t xml:space="preserve">Tabla </w:t>
        </w:r>
        <w:r w:rsidR="003E5AE5">
          <w:rPr>
            <w:noProof/>
          </w:rPr>
          <w:t>5</w:t>
        </w:r>
      </w:ins>
      <w:ins w:id="3310" w:author="JORGE CONTRERAS ORTIZ" w:date="2021-09-04T13:59:00Z">
        <w:r w:rsidR="0025296D">
          <w:fldChar w:fldCharType="end"/>
        </w:r>
      </w:ins>
      <w:del w:id="3311" w:author="JORGE CONTRERAS ORTIZ" w:date="2021-09-04T13:59:00Z">
        <w:r w:rsidRPr="00791D37" w:rsidDel="0025296D">
          <w:delText>sigui</w:delText>
        </w:r>
      </w:del>
      <w:del w:id="3312" w:author="JORGE CONTRERAS ORTIZ" w:date="2021-09-04T13:58:00Z">
        <w:r w:rsidRPr="00791D37" w:rsidDel="0025296D">
          <w:delText>entes comandos</w:delText>
        </w:r>
      </w:del>
      <w:r w:rsidRPr="00791D37">
        <w:t xml:space="preserve">: </w:t>
      </w:r>
    </w:p>
    <w:p w14:paraId="756FEC5A"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2509ECE" w14:textId="77777777" w:rsidTr="006242EF">
        <w:trPr>
          <w:jc w:val="center"/>
        </w:trPr>
        <w:tc>
          <w:tcPr>
            <w:tcW w:w="8494" w:type="dxa"/>
          </w:tcPr>
          <w:p w14:paraId="61CB2A96" w14:textId="77777777" w:rsidR="0074559B" w:rsidRPr="00791D37" w:rsidRDefault="0074559B" w:rsidP="00791D37"/>
          <w:p w14:paraId="4A2D99ED"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kibra stop </w:t>
            </w:r>
          </w:p>
          <w:p w14:paraId="52770658"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ource /opt/kirale/py3env/bin/activate </w:t>
            </w:r>
          </w:p>
          <w:p w14:paraId="3B3B315D" w14:textId="77777777" w:rsidR="0074559B" w:rsidRPr="00791D37" w:rsidRDefault="0074559B" w:rsidP="00791D37">
            <w:r w:rsidRPr="00791D37">
              <w:t>(py3env) root@KTBRN1:~# python -m kibra—log debug</w:t>
            </w:r>
          </w:p>
          <w:p w14:paraId="68E19CFE" w14:textId="77777777" w:rsidR="0074559B" w:rsidRPr="00791D37" w:rsidRDefault="0074559B" w:rsidP="00791D37">
            <w:pPr>
              <w:rPr>
                <w:lang w:val="en-US"/>
              </w:rPr>
            </w:pPr>
          </w:p>
        </w:tc>
      </w:tr>
    </w:tbl>
    <w:p w14:paraId="735D099C" w14:textId="503B7A35" w:rsidR="006242EF" w:rsidDel="00A7595B" w:rsidRDefault="006242EF" w:rsidP="006242EF">
      <w:pPr>
        <w:pStyle w:val="Descripcin"/>
        <w:jc w:val="center"/>
        <w:rPr>
          <w:del w:id="3313" w:author="JORGE CONTRERAS ORTIZ" w:date="2021-09-04T14:08:00Z"/>
        </w:rPr>
      </w:pPr>
      <w:bookmarkStart w:id="3314" w:name="_Toc81499565"/>
    </w:p>
    <w:p w14:paraId="14CC3632" w14:textId="77777777" w:rsidR="00A7595B" w:rsidRPr="00A7595B" w:rsidRDefault="00A7595B">
      <w:pPr>
        <w:rPr>
          <w:ins w:id="3315" w:author="JORGE CONTRERAS ORTIZ" w:date="2021-09-04T14:09:00Z"/>
        </w:rPr>
        <w:pPrChange w:id="3316" w:author="JORGE CONTRERAS ORTIZ" w:date="2021-09-04T14:09:00Z">
          <w:pPr>
            <w:pStyle w:val="Descripcin"/>
            <w:jc w:val="center"/>
          </w:pPr>
        </w:pPrChange>
      </w:pPr>
    </w:p>
    <w:p w14:paraId="5E78CDF5" w14:textId="3846FAC4" w:rsidR="0074559B" w:rsidRPr="006242EF" w:rsidRDefault="0074559B" w:rsidP="006242EF">
      <w:pPr>
        <w:pStyle w:val="Descripcin"/>
        <w:jc w:val="center"/>
      </w:pPr>
      <w:bookmarkStart w:id="3317" w:name="_Ref81656378"/>
      <w:bookmarkStart w:id="3318" w:name="_Toc81762097"/>
      <w:r w:rsidRPr="00791D37">
        <w:t xml:space="preserve">Tabla </w:t>
      </w:r>
      <w:fldSimple w:instr=" SEQ Tabla \* ARABIC ">
        <w:r w:rsidR="003E5AE5">
          <w:rPr>
            <w:noProof/>
          </w:rPr>
          <w:t>5</w:t>
        </w:r>
      </w:fldSimple>
      <w:bookmarkEnd w:id="3317"/>
      <w:r w:rsidRPr="00791D37">
        <w:t xml:space="preserve"> Comandos Servicio KiBRA</w:t>
      </w:r>
      <w:bookmarkEnd w:id="3314"/>
      <w:bookmarkEnd w:id="3318"/>
    </w:p>
    <w:p w14:paraId="5B8229B0" w14:textId="77777777" w:rsidR="0074559B" w:rsidRPr="00791D37" w:rsidRDefault="0074559B" w:rsidP="00791D37"/>
    <w:p w14:paraId="2B861E2E" w14:textId="5425F01D" w:rsidR="0074559B" w:rsidRPr="00791D37" w:rsidRDefault="0074559B" w:rsidP="00791D37">
      <w:r w:rsidRPr="00791D37">
        <w:t>En el caso de la aplicación “ajenti”, los comandos a utilizar son</w:t>
      </w:r>
      <w:ins w:id="3319" w:author="JORGE CONTRERAS ORTIZ" w:date="2021-09-04T13:59:00Z">
        <w:r w:rsidR="0025296D">
          <w:t xml:space="preserve"> los indicados a continuación en </w:t>
        </w:r>
        <w:r w:rsidR="0025296D">
          <w:fldChar w:fldCharType="begin"/>
        </w:r>
        <w:r w:rsidR="0025296D">
          <w:instrText xml:space="preserve"> REF _Ref81656391 \h </w:instrText>
        </w:r>
      </w:ins>
      <w:r w:rsidR="0025296D">
        <w:fldChar w:fldCharType="separate"/>
      </w:r>
      <w:ins w:id="3320" w:author="JORGE CONTRERAS ORTIZ" w:date="2021-09-04T14:47:00Z">
        <w:r w:rsidR="003E5AE5" w:rsidRPr="00791D37">
          <w:t xml:space="preserve">Tabla </w:t>
        </w:r>
        <w:r w:rsidR="003E5AE5">
          <w:rPr>
            <w:noProof/>
          </w:rPr>
          <w:t>6</w:t>
        </w:r>
      </w:ins>
      <w:ins w:id="3321" w:author="JORGE CONTRERAS ORTIZ" w:date="2021-09-04T13:59:00Z">
        <w:r w:rsidR="0025296D">
          <w:fldChar w:fldCharType="end"/>
        </w:r>
      </w:ins>
      <w:r w:rsidRPr="00791D37">
        <w:t>:</w:t>
      </w:r>
    </w:p>
    <w:p w14:paraId="53408B00"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72B559" w14:textId="77777777" w:rsidTr="006242EF">
        <w:trPr>
          <w:jc w:val="center"/>
        </w:trPr>
        <w:tc>
          <w:tcPr>
            <w:tcW w:w="8494" w:type="dxa"/>
          </w:tcPr>
          <w:p w14:paraId="6E2152FE" w14:textId="77777777" w:rsidR="0074559B" w:rsidRPr="00791D37" w:rsidRDefault="0074559B" w:rsidP="00791D37"/>
          <w:p w14:paraId="0F79CBD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ajenti stop </w:t>
            </w:r>
          </w:p>
          <w:p w14:paraId="4E8EC536"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ource /opt/kirale/py2env/bin/activate </w:t>
            </w:r>
          </w:p>
          <w:p w14:paraId="56307FFC"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py2env) root@KTBRN1:~# ajenti-panel –dev</w:t>
            </w:r>
          </w:p>
          <w:p w14:paraId="1DAAB872" w14:textId="77777777" w:rsidR="0074559B" w:rsidRPr="00791D37" w:rsidRDefault="0074559B" w:rsidP="00791D37">
            <w:pPr>
              <w:rPr>
                <w:lang w:val="en-US"/>
              </w:rPr>
            </w:pPr>
          </w:p>
        </w:tc>
      </w:tr>
    </w:tbl>
    <w:p w14:paraId="00A3D933" w14:textId="7815BECB" w:rsidR="0074559B" w:rsidDel="00A7595B" w:rsidRDefault="0074559B" w:rsidP="006242EF">
      <w:pPr>
        <w:pStyle w:val="Descripcin"/>
        <w:jc w:val="center"/>
        <w:rPr>
          <w:del w:id="3322" w:author="JORGE CONTRERAS ORTIZ" w:date="2021-09-04T14:08:00Z"/>
        </w:rPr>
      </w:pPr>
    </w:p>
    <w:p w14:paraId="75455865" w14:textId="77777777" w:rsidR="00A7595B" w:rsidRPr="00A7595B" w:rsidRDefault="00A7595B">
      <w:pPr>
        <w:rPr>
          <w:ins w:id="3323" w:author="JORGE CONTRERAS ORTIZ" w:date="2021-09-04T14:09:00Z"/>
        </w:rPr>
        <w:pPrChange w:id="3324" w:author="JORGE CONTRERAS ORTIZ" w:date="2021-09-04T14:09:00Z">
          <w:pPr>
            <w:pStyle w:val="Descripcin"/>
            <w:jc w:val="center"/>
          </w:pPr>
        </w:pPrChange>
      </w:pPr>
    </w:p>
    <w:p w14:paraId="28D0200B" w14:textId="2AC35CD2" w:rsidR="0074559B" w:rsidRPr="006242EF" w:rsidRDefault="0074559B" w:rsidP="006242EF">
      <w:pPr>
        <w:pStyle w:val="Descripcin"/>
        <w:jc w:val="center"/>
      </w:pPr>
      <w:bookmarkStart w:id="3325" w:name="_Ref81656391"/>
      <w:bookmarkStart w:id="3326" w:name="_Toc81499566"/>
      <w:bookmarkStart w:id="3327" w:name="_Toc81762098"/>
      <w:r w:rsidRPr="00791D37">
        <w:t xml:space="preserve">Tabla </w:t>
      </w:r>
      <w:fldSimple w:instr=" SEQ Tabla \* ARABIC ">
        <w:r w:rsidR="003E5AE5">
          <w:rPr>
            <w:noProof/>
          </w:rPr>
          <w:t>6</w:t>
        </w:r>
      </w:fldSimple>
      <w:bookmarkEnd w:id="3325"/>
      <w:r w:rsidRPr="00791D37">
        <w:t xml:space="preserve"> Servicio Ajenti</w:t>
      </w:r>
      <w:bookmarkEnd w:id="3326"/>
      <w:bookmarkEnd w:id="3327"/>
    </w:p>
    <w:p w14:paraId="536A0769" w14:textId="77777777" w:rsidR="0074559B" w:rsidRPr="00791D37" w:rsidRDefault="0074559B" w:rsidP="0074559B">
      <w:pPr>
        <w:pStyle w:val="Default"/>
        <w:rPr>
          <w:rFonts w:ascii="Arial" w:hAnsi="Arial" w:cs="Arial"/>
          <w:i/>
          <w:iCs/>
          <w:sz w:val="18"/>
          <w:szCs w:val="18"/>
          <w:lang w:val="en-US"/>
        </w:rPr>
      </w:pPr>
    </w:p>
    <w:p w14:paraId="25AB1C14" w14:textId="77777777" w:rsidR="0074559B" w:rsidRPr="00791D37" w:rsidRDefault="0074559B" w:rsidP="0074559B">
      <w:pPr>
        <w:pStyle w:val="Default"/>
        <w:rPr>
          <w:rFonts w:ascii="Arial" w:hAnsi="Arial" w:cs="Arial"/>
          <w:i/>
          <w:iCs/>
          <w:sz w:val="18"/>
          <w:szCs w:val="18"/>
          <w:lang w:val="en-US"/>
        </w:rPr>
      </w:pPr>
    </w:p>
    <w:p w14:paraId="3060EDA7" w14:textId="6C595FCD" w:rsidR="0074559B" w:rsidRPr="00791D37" w:rsidRDefault="00672BD4" w:rsidP="00FE1EC4">
      <w:pPr>
        <w:pStyle w:val="Ttulo5"/>
      </w:pPr>
      <w:bookmarkStart w:id="3328" w:name="_Toc81499418"/>
      <w:bookmarkStart w:id="3329" w:name="_Toc81765263"/>
      <w:r w:rsidRPr="00791D37">
        <w:t>COMUNICACIÓN ENTRE PROCESOS</w:t>
      </w:r>
      <w:bookmarkEnd w:id="3328"/>
      <w:bookmarkEnd w:id="3329"/>
    </w:p>
    <w:p w14:paraId="1189F6F6" w14:textId="77777777" w:rsidR="0074559B" w:rsidRPr="00791D37" w:rsidRDefault="0074559B" w:rsidP="00791D37">
      <w:pPr>
        <w:rPr>
          <w:lang w:val="en-US"/>
        </w:rPr>
      </w:pPr>
    </w:p>
    <w:p w14:paraId="74D4064B" w14:textId="77777777" w:rsidR="0074559B" w:rsidRPr="00791D37" w:rsidRDefault="0074559B" w:rsidP="00791D37">
      <w:pPr>
        <w:pStyle w:val="Textoindependiente"/>
      </w:pPr>
      <w:r w:rsidRPr="00791D37">
        <w:t>El Panel de Administración Web  y KiBRA se comunican constantemente entre ellos a través de un puerto local TCP.</w:t>
      </w:r>
    </w:p>
    <w:p w14:paraId="05025DAA" w14:textId="77777777" w:rsidR="0074559B" w:rsidRPr="00791D37" w:rsidRDefault="0074559B" w:rsidP="00791D37">
      <w:r w:rsidRPr="00791D37">
        <w:br w:type="page"/>
      </w:r>
    </w:p>
    <w:p w14:paraId="46D00452" w14:textId="0D9C2DCF" w:rsidR="0074559B" w:rsidRPr="00791D37" w:rsidRDefault="00672BD4" w:rsidP="00791D37">
      <w:pPr>
        <w:pStyle w:val="Ttulo3"/>
        <w:rPr>
          <w:rFonts w:eastAsiaTheme="minorHAnsi"/>
        </w:rPr>
      </w:pPr>
      <w:bookmarkStart w:id="3330" w:name="_Toc81499419"/>
      <w:bookmarkStart w:id="3331" w:name="_Toc81765264"/>
      <w:r w:rsidRPr="00791D37">
        <w:rPr>
          <w:rFonts w:eastAsiaTheme="minorHAnsi"/>
        </w:rPr>
        <w:lastRenderedPageBreak/>
        <w:t>CONFIGURACIÓN INICIAL MÓDULO KTWM102</w:t>
      </w:r>
      <w:bookmarkEnd w:id="3330"/>
      <w:bookmarkEnd w:id="3331"/>
    </w:p>
    <w:p w14:paraId="35429528" w14:textId="77777777" w:rsidR="0074559B" w:rsidRPr="00791D37" w:rsidRDefault="0074559B" w:rsidP="00791D37"/>
    <w:p w14:paraId="5660F16D" w14:textId="77777777" w:rsidR="0074559B" w:rsidRPr="00791D37" w:rsidRDefault="0074559B" w:rsidP="00791D37">
      <w:r w:rsidRPr="00791D37">
        <w:t>En esta sección se abordará la configuración los módulos KTWM102, tanto la configuración para poder acceder a él desde el ordenador como los parámetros a configurar para poder conectar el dispositivo a una red. Esto último se explicará tanto para configurarlo a través del PC por conexión USB, como a través de un microcontrolador vía UART.</w:t>
      </w:r>
    </w:p>
    <w:p w14:paraId="601AD0E4" w14:textId="77777777" w:rsidR="0074559B" w:rsidRPr="00672BD4" w:rsidRDefault="0074559B" w:rsidP="00791D37">
      <w:pPr>
        <w:rPr>
          <w:i/>
          <w:iCs/>
          <w:rPrChange w:id="3332" w:author="JORGE CONTRERAS ORTIZ" w:date="2021-09-04T12:27:00Z">
            <w:rPr/>
          </w:rPrChange>
        </w:rPr>
      </w:pPr>
      <w:r w:rsidRPr="00672BD4">
        <w:rPr>
          <w:b/>
          <w:bCs/>
          <w:i/>
          <w:iCs/>
          <w:rPrChange w:id="3333" w:author="JORGE CONTRERAS ORTIZ" w:date="2021-09-04T12:27:00Z">
            <w:rPr>
              <w:b/>
              <w:bCs/>
            </w:rPr>
          </w:rPrChange>
        </w:rPr>
        <w:t>Nota:</w:t>
      </w:r>
      <w:r w:rsidRPr="00672BD4">
        <w:rPr>
          <w:i/>
          <w:iCs/>
          <w:rPrChange w:id="3334" w:author="JORGE CONTRERAS ORTIZ" w:date="2021-09-04T12:27:00Z">
            <w:rPr/>
          </w:rPrChange>
        </w:rPr>
        <w:t xml:space="preserve"> Este procedimiento es para los dispositivos KTDG102 Evaluation Dongles, los cuales añaden al KTWM102 el circuito necesario para poder conectarlos a un ordenador vía USB. En caso de usar un módulo KTWM102, se deberá diseñar un circuito con conector USB para poder conectarlo. Una vez realizado el circuito, seguir el mismo procedimiento explicado a continuación.</w:t>
      </w:r>
    </w:p>
    <w:p w14:paraId="7FCCA30D" w14:textId="77777777" w:rsidR="0074559B" w:rsidRPr="00791D37" w:rsidRDefault="0074559B" w:rsidP="00791D37"/>
    <w:p w14:paraId="68981CF6" w14:textId="7AE2F5DF" w:rsidR="0074559B" w:rsidRPr="00791D37" w:rsidRDefault="00672BD4" w:rsidP="00FE1EC4">
      <w:pPr>
        <w:pStyle w:val="Ttulo4"/>
      </w:pPr>
      <w:bookmarkStart w:id="3335" w:name="_Toc81499420"/>
      <w:bookmarkStart w:id="3336" w:name="_Toc81765265"/>
      <w:r w:rsidRPr="00791D37">
        <w:t>INSTALACIÓN DE DRIVERS USB Y DEL BOOTLOADER</w:t>
      </w:r>
      <w:bookmarkEnd w:id="3335"/>
      <w:bookmarkEnd w:id="3336"/>
    </w:p>
    <w:p w14:paraId="2E9BF14B" w14:textId="77777777" w:rsidR="0074559B" w:rsidRPr="00791D37" w:rsidRDefault="0074559B" w:rsidP="00791D37"/>
    <w:p w14:paraId="0E38D5EF" w14:textId="3B9603F7" w:rsidR="0074559B" w:rsidRDefault="0074559B" w:rsidP="00791D37">
      <w:pPr>
        <w:rPr>
          <w:ins w:id="3337" w:author="JORGE CONTRERAS ORTIZ" w:date="2021-09-04T12:27:00Z"/>
        </w:rPr>
      </w:pPr>
      <w:r w:rsidRPr="00791D37">
        <w:t>Conectar el dispositivo a un puerto USB disponible del ordenador. Si aún no hay una imagen firmware valida grabada en el dispositivo, el Led del Dongle, empezará a parpadear rápidamente. Esto indica que el dispositivo ha entrado en modo DFU y está esperando una actualización de firmware. El administrador de dispositivos mostrará el dispositivo como “</w:t>
      </w:r>
      <w:r w:rsidRPr="00791D37">
        <w:rPr>
          <w:i/>
          <w:iCs/>
        </w:rPr>
        <w:t>KiNOS Boot DFU”</w:t>
      </w:r>
      <w:r w:rsidRPr="00791D37">
        <w:t xml:space="preserve"> en la pestaña de “</w:t>
      </w:r>
      <w:r w:rsidRPr="00791D37">
        <w:rPr>
          <w:i/>
          <w:iCs/>
        </w:rPr>
        <w:t>Otros dispositivos</w:t>
      </w:r>
      <w:r w:rsidRPr="00791D37">
        <w:t>”.</w:t>
      </w:r>
    </w:p>
    <w:p w14:paraId="0522E331" w14:textId="77777777" w:rsidR="00672BD4" w:rsidRDefault="00672BD4" w:rsidP="00791D37"/>
    <w:p w14:paraId="3573F9C2" w14:textId="77777777" w:rsidR="0074559B" w:rsidRPr="00791D37" w:rsidRDefault="0074559B" w:rsidP="006242EF">
      <w:pPr>
        <w:jc w:val="center"/>
      </w:pPr>
      <w:r w:rsidRPr="00791D37">
        <w:rPr>
          <w:noProof/>
        </w:rPr>
        <w:drawing>
          <wp:inline distT="0" distB="0" distL="0" distR="0" wp14:anchorId="50E01D91" wp14:editId="40DB1FEA">
            <wp:extent cx="4542927" cy="4327452"/>
            <wp:effectExtent l="0" t="0" r="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47"/>
                    <a:stretch>
                      <a:fillRect/>
                    </a:stretch>
                  </pic:blipFill>
                  <pic:spPr>
                    <a:xfrm>
                      <a:off x="0" y="0"/>
                      <a:ext cx="4556556" cy="4340435"/>
                    </a:xfrm>
                    <a:prstGeom prst="rect">
                      <a:avLst/>
                    </a:prstGeom>
                  </pic:spPr>
                </pic:pic>
              </a:graphicData>
            </a:graphic>
          </wp:inline>
        </w:drawing>
      </w:r>
    </w:p>
    <w:p w14:paraId="3D414957" w14:textId="53AC87E6" w:rsidR="0074559B" w:rsidRPr="006242EF" w:rsidRDefault="0074559B" w:rsidP="006242EF">
      <w:pPr>
        <w:pStyle w:val="Descripcin"/>
        <w:jc w:val="center"/>
      </w:pPr>
      <w:bookmarkStart w:id="3338" w:name="_Toc81499603"/>
      <w:bookmarkStart w:id="3339" w:name="_Toc81499838"/>
      <w:bookmarkStart w:id="3340" w:name="_Toc81765359"/>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7</w:t>
      </w:r>
      <w:r w:rsidRPr="006242EF">
        <w:fldChar w:fldCharType="end"/>
      </w:r>
      <w:r w:rsidRPr="00791D37">
        <w:t xml:space="preserve"> Administrador de dispositivo antes de instalar los Drivers de KTWM102</w:t>
      </w:r>
      <w:bookmarkEnd w:id="3338"/>
      <w:bookmarkEnd w:id="3339"/>
      <w:bookmarkEnd w:id="3340"/>
    </w:p>
    <w:p w14:paraId="0CA75B7C" w14:textId="331BF021" w:rsidR="0074559B" w:rsidRPr="00791D37" w:rsidRDefault="00672BD4" w:rsidP="00FE1EC4">
      <w:pPr>
        <w:pStyle w:val="Ttulo5"/>
      </w:pPr>
      <w:bookmarkStart w:id="3341" w:name="_Toc81499421"/>
      <w:bookmarkStart w:id="3342" w:name="_Toc81765266"/>
      <w:r w:rsidRPr="00791D37">
        <w:lastRenderedPageBreak/>
        <w:t>WINDOWS</w:t>
      </w:r>
      <w:bookmarkEnd w:id="3341"/>
      <w:bookmarkEnd w:id="3342"/>
    </w:p>
    <w:p w14:paraId="0B6D6576" w14:textId="77777777" w:rsidR="0074559B" w:rsidRPr="00791D37" w:rsidRDefault="0074559B" w:rsidP="00791D37"/>
    <w:p w14:paraId="7EDA294B" w14:textId="77777777" w:rsidR="0074559B" w:rsidRPr="00791D37" w:rsidRDefault="0074559B" w:rsidP="00791D37">
      <w:r w:rsidRPr="00791D37">
        <w:t xml:space="preserve">Los sistemas Windows requieren instalar manualmente los drivers USB para los KTDG102 (solo será necesario la primera vez). En algunos casos, el dispositivo KiNOS Boot DFU puede instalarse automáticamente con los drivers genéricos de Windows, pero se necesitará reemplazarlos. </w:t>
      </w:r>
    </w:p>
    <w:p w14:paraId="126F22C0" w14:textId="030C7023" w:rsidR="0074559B" w:rsidRPr="00791D37" w:rsidRDefault="0074559B" w:rsidP="00791D37">
      <w:r w:rsidRPr="00791D37">
        <w:t xml:space="preserve">Para instalar o reemplazar los drivers, </w:t>
      </w:r>
      <w:del w:id="3343" w:author="JORGE CONTRERAS ORTIZ" w:date="2021-09-04T12:29:00Z">
        <w:r w:rsidRPr="00791D37" w:rsidDel="00672BD4">
          <w:delText xml:space="preserve">necesitaremos </w:delText>
        </w:r>
      </w:del>
      <w:ins w:id="3344" w:author="JORGE CONTRERAS ORTIZ" w:date="2021-09-04T12:29:00Z">
        <w:r w:rsidR="00672BD4">
          <w:t>se necesitará</w:t>
        </w:r>
        <w:r w:rsidR="00672BD4" w:rsidRPr="00791D37">
          <w:t xml:space="preserve"> </w:t>
        </w:r>
      </w:ins>
      <w:r w:rsidRPr="00791D37">
        <w:t xml:space="preserve">una herramienta gratuita llamada </w:t>
      </w:r>
      <w:r w:rsidRPr="00791D37">
        <w:rPr>
          <w:b/>
          <w:bCs/>
        </w:rPr>
        <w:t>Zadig</w:t>
      </w:r>
      <w:r w:rsidRPr="00791D37">
        <w:t>. Esta herramienta puede descargarse de la página de Zadig</w:t>
      </w:r>
      <w:ins w:id="3345" w:author="JORGE CONTRERAS ORTIZ" w:date="2021-09-04T12:29:00Z">
        <w:r w:rsidR="003E2792">
          <w:t xml:space="preserve"> </w:t>
        </w:r>
        <w:r w:rsidR="003E2792">
          <w:fldChar w:fldCharType="begin"/>
        </w:r>
        <w:r w:rsidR="003E2792">
          <w:instrText xml:space="preserve"> HYPERLINK "https://zadig.akeo.ie/" </w:instrText>
        </w:r>
        <w:r w:rsidR="003E2792">
          <w:fldChar w:fldCharType="separate"/>
        </w:r>
        <w:r w:rsidR="003E2792" w:rsidRPr="003E2792">
          <w:rPr>
            <w:rStyle w:val="Hipervnculo"/>
          </w:rPr>
          <w:t>https://zadig.akeo.ie/</w:t>
        </w:r>
        <w:del w:id="3346" w:author="JORGE CONTRERAS ORTIZ" w:date="2021-09-04T12:29:00Z">
          <w:r w:rsidRPr="003E2792" w:rsidDel="003E2792">
            <w:rPr>
              <w:rStyle w:val="Hipervnculo"/>
            </w:rPr>
            <w:delText xml:space="preserve"> </w:delText>
          </w:r>
          <w:r w:rsidR="009449CB" w:rsidRPr="003E2792" w:rsidDel="003E2792">
            <w:rPr>
              <w:rStyle w:val="Hipervnculo"/>
            </w:rPr>
            <w:fldChar w:fldCharType="begin"/>
          </w:r>
          <w:r w:rsidR="009449CB" w:rsidRPr="003E2792" w:rsidDel="003E2792">
            <w:rPr>
              <w:rStyle w:val="Hipervnculo"/>
            </w:rPr>
            <w:delInstrText xml:space="preserve"> HYPERLINK "https://zadig.akeo.ie/" </w:delInstrText>
          </w:r>
          <w:r w:rsidR="009449CB" w:rsidRPr="003E2792" w:rsidDel="003E2792">
            <w:rPr>
              <w:rStyle w:val="Hipervnculo"/>
            </w:rPr>
            <w:fldChar w:fldCharType="separate"/>
          </w:r>
        </w:del>
      </w:ins>
      <w:ins w:id="3347" w:author="JORGE CONTRERAS ORTIZ" w:date="2021-09-04T14:47:00Z">
        <w:r w:rsidR="003E5AE5">
          <w:rPr>
            <w:rStyle w:val="Hipervnculo"/>
            <w:b/>
            <w:bCs/>
          </w:rPr>
          <w:t>¡Error! Referencia de hipervínculo no válida.</w:t>
        </w:r>
      </w:ins>
      <w:ins w:id="3348" w:author="JORGE CONTRERAS ORTIZ" w:date="2021-09-04T12:29:00Z">
        <w:del w:id="3349" w:author="JORGE CONTRERAS ORTIZ" w:date="2021-09-04T12:29:00Z">
          <w:r w:rsidR="009449CB" w:rsidRPr="003E2792" w:rsidDel="003E2792">
            <w:rPr>
              <w:rStyle w:val="Hipervnculo"/>
              <w:rFonts w:eastAsiaTheme="minorEastAsia"/>
              <w:lang w:eastAsia="es-ES"/>
            </w:rPr>
            <w:fldChar w:fldCharType="end"/>
          </w:r>
        </w:del>
        <w:r w:rsidR="003E2792">
          <w:fldChar w:fldCharType="end"/>
        </w:r>
      </w:ins>
      <w:ins w:id="3350" w:author="JORGE CONTRERAS ORTIZ" w:date="2021-09-04T12:30:00Z">
        <w:r w:rsidR="003E2792">
          <w:t>.</w:t>
        </w:r>
      </w:ins>
      <w:r w:rsidRPr="00791D37">
        <w:t xml:space="preserve"> Esta aplicación es para instalar una “libusb” compatible con el dispositivo.</w:t>
      </w:r>
    </w:p>
    <w:p w14:paraId="4C94E702" w14:textId="77777777" w:rsidR="0074559B" w:rsidRPr="00791D37" w:rsidRDefault="0074559B" w:rsidP="00791D37">
      <w:r w:rsidRPr="00791D37">
        <w:t>Abrir Zadig (no necesita de instalación). En caso de que salte el aviso de una ventana UAC (User Account Control), seleccionar “Yes” o “Sí”.</w:t>
      </w:r>
    </w:p>
    <w:p w14:paraId="076F079B" w14:textId="77777777" w:rsidR="0074559B" w:rsidRPr="00791D37" w:rsidRDefault="0074559B" w:rsidP="00791D37"/>
    <w:p w14:paraId="49836A8C" w14:textId="77777777" w:rsidR="0074559B" w:rsidRPr="00791D37" w:rsidRDefault="0074559B" w:rsidP="006242EF">
      <w:pPr>
        <w:pStyle w:val="Descripcin"/>
        <w:jc w:val="center"/>
      </w:pPr>
      <w:r w:rsidRPr="00791D37">
        <w:rPr>
          <w:noProof/>
        </w:rPr>
        <w:drawing>
          <wp:inline distT="0" distB="0" distL="0" distR="0" wp14:anchorId="31641E7D" wp14:editId="68F26A03">
            <wp:extent cx="4287291" cy="2402958"/>
            <wp:effectExtent l="0" t="0" r="0" b="0"/>
            <wp:docPr id="28" name="Imagen 2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48"/>
                    <a:stretch>
                      <a:fillRect/>
                    </a:stretch>
                  </pic:blipFill>
                  <pic:spPr>
                    <a:xfrm>
                      <a:off x="0" y="0"/>
                      <a:ext cx="4311158" cy="2416335"/>
                    </a:xfrm>
                    <a:prstGeom prst="rect">
                      <a:avLst/>
                    </a:prstGeom>
                  </pic:spPr>
                </pic:pic>
              </a:graphicData>
            </a:graphic>
          </wp:inline>
        </w:drawing>
      </w:r>
    </w:p>
    <w:p w14:paraId="519B6143" w14:textId="387F6602" w:rsidR="0074559B" w:rsidRPr="00791D37" w:rsidRDefault="0074559B" w:rsidP="006242EF">
      <w:pPr>
        <w:pStyle w:val="Descripcin"/>
        <w:jc w:val="center"/>
      </w:pPr>
      <w:bookmarkStart w:id="3351" w:name="_Toc81499604"/>
      <w:bookmarkStart w:id="3352" w:name="_Toc81499839"/>
      <w:bookmarkStart w:id="3353" w:name="_Toc81765360"/>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8</w:t>
      </w:r>
      <w:r w:rsidRPr="006242EF">
        <w:fldChar w:fldCharType="end"/>
      </w:r>
      <w:r w:rsidRPr="00791D37">
        <w:t xml:space="preserve"> Instalación Drivers con Zadig Paso 1</w:t>
      </w:r>
      <w:bookmarkEnd w:id="3351"/>
      <w:bookmarkEnd w:id="3352"/>
      <w:bookmarkEnd w:id="3353"/>
    </w:p>
    <w:p w14:paraId="50EF3077" w14:textId="77777777" w:rsidR="0074559B" w:rsidRPr="00791D37" w:rsidRDefault="0074559B" w:rsidP="00791D37"/>
    <w:p w14:paraId="03231901" w14:textId="77777777" w:rsidR="0074559B" w:rsidRPr="00791D37" w:rsidRDefault="0074559B" w:rsidP="00791D37">
      <w:r w:rsidRPr="00791D37">
        <w:t>Una vez esté Zadig corriendo, deberán aparecer las interfaces KiNOS en la lista desplegable. Es posible conectar el dispositivo incluso después de haber abierto Zadig, la lista se actualizará automáticamente. En caso de que no aparezca, probablemente sea que ya haya algún driver instalado. Para verlo, ir al menú de “</w:t>
      </w:r>
      <w:r w:rsidRPr="00791D37">
        <w:rPr>
          <w:b/>
          <w:bCs/>
          <w:i/>
          <w:iCs/>
        </w:rPr>
        <w:t>Options</w:t>
      </w:r>
      <w:r w:rsidRPr="00791D37">
        <w:t>” y seleccionar “</w:t>
      </w:r>
      <w:r w:rsidRPr="00791D37">
        <w:rPr>
          <w:b/>
          <w:bCs/>
          <w:i/>
          <w:iCs/>
        </w:rPr>
        <w:t>List All Devices</w:t>
      </w:r>
      <w:r w:rsidRPr="00791D37">
        <w:t xml:space="preserve">”. </w:t>
      </w:r>
    </w:p>
    <w:p w14:paraId="7482F1AF" w14:textId="77777777" w:rsidR="0074559B" w:rsidRPr="00791D37" w:rsidRDefault="0074559B" w:rsidP="00791D37"/>
    <w:p w14:paraId="5E7EBADD" w14:textId="30D3F2FD" w:rsidR="0074559B" w:rsidRPr="00791D37" w:rsidRDefault="0074559B" w:rsidP="00791D37">
      <w:r w:rsidRPr="00791D37">
        <w:t xml:space="preserve">Seleccionar KiNOS Boot DFU en la lista despegable, y seleccionar el driver “liusbK” y </w:t>
      </w:r>
      <w:del w:id="3354" w:author="JORGE CONTRERAS ORTIZ" w:date="2021-09-04T12:30:00Z">
        <w:r w:rsidRPr="00791D37" w:rsidDel="003E2792">
          <w:delText xml:space="preserve">pinchar </w:delText>
        </w:r>
      </w:del>
      <w:ins w:id="3355" w:author="JORGE CONTRERAS ORTIZ" w:date="2021-09-04T12:30:00Z">
        <w:r w:rsidR="003E2792">
          <w:t>clicar</w:t>
        </w:r>
        <w:r w:rsidR="003E2792" w:rsidRPr="00791D37">
          <w:t xml:space="preserve"> </w:t>
        </w:r>
      </w:ins>
      <w:r w:rsidRPr="00791D37">
        <w:t>en “</w:t>
      </w:r>
      <w:r w:rsidRPr="00791D37">
        <w:rPr>
          <w:b/>
          <w:bCs/>
          <w:i/>
          <w:iCs/>
        </w:rPr>
        <w:t>Install / Replace Driver</w:t>
      </w:r>
      <w:r w:rsidRPr="00791D37">
        <w:t>”.</w:t>
      </w:r>
    </w:p>
    <w:p w14:paraId="3ED39D9B" w14:textId="77777777" w:rsidR="0074559B" w:rsidRPr="00791D37" w:rsidRDefault="0074559B" w:rsidP="006242EF">
      <w:pPr>
        <w:jc w:val="center"/>
      </w:pPr>
      <w:r w:rsidRPr="00791D37">
        <w:rPr>
          <w:noProof/>
        </w:rPr>
        <w:lastRenderedPageBreak/>
        <w:drawing>
          <wp:inline distT="0" distB="0" distL="0" distR="0" wp14:anchorId="36D9F5AB" wp14:editId="62B26F45">
            <wp:extent cx="4647158" cy="2087505"/>
            <wp:effectExtent l="0" t="0" r="1270" b="825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pic:nvPicPr>
                  <pic:blipFill>
                    <a:blip r:embed="rId49"/>
                    <a:stretch>
                      <a:fillRect/>
                    </a:stretch>
                  </pic:blipFill>
                  <pic:spPr>
                    <a:xfrm>
                      <a:off x="0" y="0"/>
                      <a:ext cx="4663925" cy="2095037"/>
                    </a:xfrm>
                    <a:prstGeom prst="rect">
                      <a:avLst/>
                    </a:prstGeom>
                  </pic:spPr>
                </pic:pic>
              </a:graphicData>
            </a:graphic>
          </wp:inline>
        </w:drawing>
      </w:r>
    </w:p>
    <w:p w14:paraId="57521DAC" w14:textId="39AF6929" w:rsidR="0074559B" w:rsidRPr="006242EF" w:rsidRDefault="0074559B" w:rsidP="006242EF">
      <w:pPr>
        <w:pStyle w:val="Descripcin"/>
        <w:jc w:val="center"/>
      </w:pPr>
      <w:bookmarkStart w:id="3356" w:name="_Toc81499605"/>
      <w:bookmarkStart w:id="3357" w:name="_Toc81499840"/>
      <w:bookmarkStart w:id="3358" w:name="_Toc81765361"/>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9</w:t>
      </w:r>
      <w:r w:rsidRPr="006242EF">
        <w:fldChar w:fldCharType="end"/>
      </w:r>
      <w:r w:rsidRPr="00791D37">
        <w:t xml:space="preserve"> Instalación Drivers con Zadig Paso 2</w:t>
      </w:r>
      <w:bookmarkEnd w:id="3356"/>
      <w:bookmarkEnd w:id="3357"/>
      <w:bookmarkEnd w:id="3358"/>
    </w:p>
    <w:p w14:paraId="04492B93" w14:textId="77777777" w:rsidR="0074559B" w:rsidRPr="00791D37" w:rsidRDefault="0074559B" w:rsidP="00791D37"/>
    <w:p w14:paraId="061962F3" w14:textId="77777777" w:rsidR="0074559B" w:rsidRPr="00791D37" w:rsidRDefault="0074559B" w:rsidP="00791D37">
      <w:r w:rsidRPr="00791D37">
        <w:t>El proceso tomará alrededor de un segundo y el resultado será un mensaje de éxito:</w:t>
      </w:r>
    </w:p>
    <w:p w14:paraId="16F5AEC4" w14:textId="77777777" w:rsidR="0074559B" w:rsidRPr="00791D37" w:rsidRDefault="0074559B" w:rsidP="00791D37"/>
    <w:p w14:paraId="6A3E484D" w14:textId="77777777" w:rsidR="0074559B" w:rsidRPr="006242EF" w:rsidRDefault="0074559B" w:rsidP="006242EF">
      <w:pPr>
        <w:pStyle w:val="Descripcin"/>
        <w:jc w:val="center"/>
      </w:pPr>
      <w:r w:rsidRPr="006242EF">
        <w:rPr>
          <w:noProof/>
        </w:rPr>
        <w:drawing>
          <wp:inline distT="0" distB="0" distL="0" distR="0" wp14:anchorId="72639536" wp14:editId="71602F13">
            <wp:extent cx="4746220" cy="1658679"/>
            <wp:effectExtent l="0" t="0" r="0" b="0"/>
            <wp:docPr id="30" name="Imagen 3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0"/>
                    <a:stretch>
                      <a:fillRect/>
                    </a:stretch>
                  </pic:blipFill>
                  <pic:spPr>
                    <a:xfrm>
                      <a:off x="0" y="0"/>
                      <a:ext cx="4751683" cy="1660588"/>
                    </a:xfrm>
                    <a:prstGeom prst="rect">
                      <a:avLst/>
                    </a:prstGeom>
                  </pic:spPr>
                </pic:pic>
              </a:graphicData>
            </a:graphic>
          </wp:inline>
        </w:drawing>
      </w:r>
    </w:p>
    <w:p w14:paraId="7268AD87" w14:textId="62056830" w:rsidR="0074559B" w:rsidRPr="006242EF" w:rsidRDefault="0074559B" w:rsidP="006242EF">
      <w:pPr>
        <w:pStyle w:val="Descripcin"/>
        <w:jc w:val="center"/>
      </w:pPr>
      <w:bookmarkStart w:id="3359" w:name="_Toc81499606"/>
      <w:bookmarkStart w:id="3360" w:name="_Toc81499841"/>
      <w:bookmarkStart w:id="3361" w:name="_Toc81765362"/>
      <w:r w:rsidRPr="006242EF">
        <w:t xml:space="preserve">Ilustración </w:t>
      </w:r>
      <w:fldSimple w:instr=" SEQ Ilustración \* ARABIC ">
        <w:r w:rsidR="003E5AE5">
          <w:rPr>
            <w:noProof/>
          </w:rPr>
          <w:t>30</w:t>
        </w:r>
      </w:fldSimple>
      <w:r w:rsidRPr="006242EF">
        <w:t xml:space="preserve"> Instalación Drivers con Zadig Finalizada</w:t>
      </w:r>
      <w:bookmarkEnd w:id="3359"/>
      <w:bookmarkEnd w:id="3360"/>
      <w:bookmarkEnd w:id="3361"/>
    </w:p>
    <w:p w14:paraId="34D6020A" w14:textId="77777777" w:rsidR="0074559B" w:rsidRPr="00791D37" w:rsidRDefault="0074559B" w:rsidP="00791D37"/>
    <w:p w14:paraId="111905FD" w14:textId="1F1E344B" w:rsidR="0074559B" w:rsidRPr="00791D37" w:rsidRDefault="0074559B" w:rsidP="00791D37">
      <w:r w:rsidRPr="00791D37">
        <w:t xml:space="preserve">Ahora, en el </w:t>
      </w:r>
      <w:r w:rsidRPr="00791D37">
        <w:rPr>
          <w:i/>
          <w:iCs/>
        </w:rPr>
        <w:t>Administrador de Dispositivos</w:t>
      </w:r>
      <w:r w:rsidRPr="00791D37">
        <w:t xml:space="preserve">, el KiNOS Boot DFU deberá salir </w:t>
      </w:r>
      <w:ins w:id="3362" w:author="JORGE CONTRERAS ORTIZ" w:date="2021-09-04T12:31:00Z">
        <w:r w:rsidR="003E2792">
          <w:t>como se muestra en la Ilustración 31</w:t>
        </w:r>
      </w:ins>
      <w:del w:id="3363" w:author="JORGE CONTRERAS ORTIZ" w:date="2021-09-04T12:31:00Z">
        <w:r w:rsidRPr="00791D37" w:rsidDel="003E2792">
          <w:delText>de la siguiente manera</w:delText>
        </w:r>
      </w:del>
      <w:r w:rsidRPr="00791D37">
        <w:t>:</w:t>
      </w:r>
    </w:p>
    <w:p w14:paraId="080771E9" w14:textId="77777777" w:rsidR="0074559B" w:rsidRPr="00791D37" w:rsidRDefault="0074559B" w:rsidP="00791D37"/>
    <w:p w14:paraId="20A9B790" w14:textId="77777777" w:rsidR="0074559B" w:rsidRPr="00791D37" w:rsidRDefault="0074559B" w:rsidP="006242EF">
      <w:pPr>
        <w:pStyle w:val="Descripcin"/>
        <w:jc w:val="center"/>
      </w:pPr>
      <w:r w:rsidRPr="00791D37">
        <w:rPr>
          <w:noProof/>
        </w:rPr>
        <w:lastRenderedPageBreak/>
        <w:drawing>
          <wp:inline distT="0" distB="0" distL="0" distR="0" wp14:anchorId="11FAF2DA" wp14:editId="63434DEA">
            <wp:extent cx="4819650" cy="4629150"/>
            <wp:effectExtent l="0" t="0" r="0" b="0"/>
            <wp:docPr id="31" name="Imagen 3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51"/>
                    <a:stretch>
                      <a:fillRect/>
                    </a:stretch>
                  </pic:blipFill>
                  <pic:spPr>
                    <a:xfrm>
                      <a:off x="0" y="0"/>
                      <a:ext cx="4819650" cy="4629150"/>
                    </a:xfrm>
                    <a:prstGeom prst="rect">
                      <a:avLst/>
                    </a:prstGeom>
                  </pic:spPr>
                </pic:pic>
              </a:graphicData>
            </a:graphic>
          </wp:inline>
        </w:drawing>
      </w:r>
    </w:p>
    <w:p w14:paraId="29F3C078" w14:textId="662DDC35" w:rsidR="0074559B" w:rsidRPr="00791D37" w:rsidRDefault="0074559B" w:rsidP="006242EF">
      <w:pPr>
        <w:pStyle w:val="Descripcin"/>
        <w:jc w:val="center"/>
      </w:pPr>
      <w:bookmarkStart w:id="3364" w:name="_Toc81499607"/>
      <w:bookmarkStart w:id="3365" w:name="_Toc81499842"/>
      <w:bookmarkStart w:id="3366" w:name="_Toc81765363"/>
      <w:r w:rsidRPr="00791D37">
        <w:t xml:space="preserve">Ilustración </w:t>
      </w:r>
      <w:fldSimple w:instr=" SEQ Ilustración \* ARABIC ">
        <w:r w:rsidR="003E5AE5">
          <w:rPr>
            <w:noProof/>
          </w:rPr>
          <w:t>31</w:t>
        </w:r>
      </w:fldSimple>
      <w:r w:rsidRPr="00791D37">
        <w:t xml:space="preserve"> Administrador de Dispositivos Después de Instalar Drivers</w:t>
      </w:r>
      <w:bookmarkEnd w:id="3364"/>
      <w:bookmarkEnd w:id="3365"/>
      <w:bookmarkEnd w:id="3366"/>
    </w:p>
    <w:p w14:paraId="072B7511" w14:textId="77777777" w:rsidR="0074559B" w:rsidRPr="00791D37" w:rsidRDefault="0074559B" w:rsidP="00791D37"/>
    <w:p w14:paraId="2936CCDE" w14:textId="77777777" w:rsidR="0074559B" w:rsidRPr="00791D37" w:rsidRDefault="0074559B" w:rsidP="00791D37"/>
    <w:p w14:paraId="365E2343" w14:textId="72C3766D" w:rsidR="0074559B" w:rsidRPr="00791D37" w:rsidRDefault="003E2792" w:rsidP="00FE1EC4">
      <w:pPr>
        <w:pStyle w:val="Ttulo5"/>
      </w:pPr>
      <w:bookmarkStart w:id="3367" w:name="_Toc81499422"/>
      <w:bookmarkStart w:id="3368" w:name="_Toc81765267"/>
      <w:r w:rsidRPr="00791D37">
        <w:t>LINUX / MAC OS</w:t>
      </w:r>
      <w:bookmarkEnd w:id="3367"/>
      <w:bookmarkEnd w:id="3368"/>
    </w:p>
    <w:p w14:paraId="547B872C" w14:textId="77777777" w:rsidR="0074559B" w:rsidRPr="00791D37" w:rsidRDefault="0074559B" w:rsidP="00791D37"/>
    <w:p w14:paraId="1653E930" w14:textId="38A5F63B" w:rsidR="0074559B" w:rsidRPr="00791D37" w:rsidRDefault="0074559B" w:rsidP="00791D37">
      <w:r w:rsidRPr="00791D37">
        <w:t xml:space="preserve">No se necesita instalación de ningún driver específico para sistemas basados en Linux con versión de Kernel superior a 2.6.22  ni para sistemas MAC OS X desde la versión 10.4 (Tiger). </w:t>
      </w:r>
    </w:p>
    <w:p w14:paraId="51E41A36" w14:textId="77777777" w:rsidR="0074559B" w:rsidRPr="00791D37" w:rsidRDefault="0074559B" w:rsidP="00791D37"/>
    <w:p w14:paraId="2C258D5D" w14:textId="527A61F8" w:rsidR="0074559B" w:rsidRPr="00791D37" w:rsidRDefault="003E2792" w:rsidP="00FE1EC4">
      <w:pPr>
        <w:pStyle w:val="Ttulo4"/>
      </w:pPr>
      <w:bookmarkStart w:id="3369" w:name="_Toc81499423"/>
      <w:bookmarkStart w:id="3370" w:name="_Toc81765268"/>
      <w:r w:rsidRPr="00791D37">
        <w:t>INSTALL “DFU-UTIL”</w:t>
      </w:r>
      <w:bookmarkEnd w:id="3369"/>
      <w:bookmarkEnd w:id="3370"/>
    </w:p>
    <w:p w14:paraId="37ACE1BB" w14:textId="77777777" w:rsidR="0074559B" w:rsidRPr="00791D37" w:rsidRDefault="0074559B" w:rsidP="00791D37"/>
    <w:p w14:paraId="7E5C9E91" w14:textId="77777777" w:rsidR="0074559B" w:rsidRPr="00791D37" w:rsidRDefault="0074559B" w:rsidP="00791D37">
      <w:r w:rsidRPr="00791D37">
        <w:t xml:space="preserve">El protocolo usado para cargar el Firmware a los dispositivos Kirale KTDG USB Dongle a través de interfaz USB es el estándar </w:t>
      </w:r>
      <w:r w:rsidRPr="00791D37">
        <w:rPr>
          <w:b/>
          <w:bCs/>
        </w:rPr>
        <w:t xml:space="preserve">DFU 1.1. </w:t>
      </w:r>
      <w:r w:rsidRPr="00791D37">
        <w:t>Descargar “dfu-util” e instalarlo.</w:t>
      </w:r>
    </w:p>
    <w:p w14:paraId="423C267F" w14:textId="46B7B552" w:rsidR="0074559B" w:rsidRPr="00791D37" w:rsidRDefault="0074559B" w:rsidP="00791D37">
      <w:pPr>
        <w:pStyle w:val="Prrafodelista"/>
        <w:numPr>
          <w:ilvl w:val="0"/>
          <w:numId w:val="17"/>
        </w:numPr>
      </w:pPr>
      <w:r w:rsidRPr="00791D37">
        <w:t xml:space="preserve"> En Windos: descargar de </w:t>
      </w:r>
      <w:r w:rsidR="009449CB" w:rsidRPr="003E2792">
        <w:rPr>
          <w:rStyle w:val="Hipervnculo"/>
          <w:rPrChange w:id="3371" w:author="JORGE CONTRERAS ORTIZ" w:date="2021-09-04T12:32:00Z">
            <w:rPr/>
          </w:rPrChange>
        </w:rPr>
        <w:fldChar w:fldCharType="begin"/>
      </w:r>
      <w:ins w:id="3372" w:author="JORGE CONTRERAS ORTIZ" w:date="2021-09-04T12:31:00Z">
        <w:r w:rsidR="003E2792" w:rsidRPr="003E2792">
          <w:rPr>
            <w:rStyle w:val="Hipervnculo"/>
            <w:rPrChange w:id="3373" w:author="JORGE CONTRERAS ORTIZ" w:date="2021-09-04T12:32:00Z">
              <w:rPr/>
            </w:rPrChange>
          </w:rPr>
          <w:instrText>HYPERLINK "http://dfu-util.sourceforge.net/"</w:instrText>
        </w:r>
      </w:ins>
      <w:del w:id="3374" w:author="JORGE CONTRERAS ORTIZ" w:date="2021-09-04T12:31:00Z">
        <w:r w:rsidR="009449CB" w:rsidRPr="003E2792" w:rsidDel="003E2792">
          <w:rPr>
            <w:rStyle w:val="Hipervnculo"/>
            <w:rPrChange w:id="3375" w:author="JORGE CONTRERAS ORTIZ" w:date="2021-09-04T12:32:00Z">
              <w:rPr/>
            </w:rPrChange>
          </w:rPr>
          <w:delInstrText xml:space="preserve"> HYPERLINK "http://dfu-util.sourceforge.net/" </w:delInstrText>
        </w:r>
      </w:del>
      <w:r w:rsidR="009449CB" w:rsidRPr="003E2792">
        <w:rPr>
          <w:rStyle w:val="Hipervnculo"/>
          <w:rPrChange w:id="3376" w:author="JORGE CONTRERAS ORTIZ" w:date="2021-09-04T12:32:00Z">
            <w:rPr>
              <w:rStyle w:val="SinespaciadoCar"/>
            </w:rPr>
          </w:rPrChange>
        </w:rPr>
        <w:fldChar w:fldCharType="separate"/>
      </w:r>
      <w:r w:rsidRPr="003E2792">
        <w:rPr>
          <w:rStyle w:val="Hipervnculo"/>
          <w:rPrChange w:id="3377" w:author="JORGE CONTRERAS ORTIZ" w:date="2021-09-04T12:32:00Z">
            <w:rPr>
              <w:rStyle w:val="SinespaciadoCar"/>
            </w:rPr>
          </w:rPrChange>
        </w:rPr>
        <w:t>http://dfu-util.sourceforge.net/</w:t>
      </w:r>
      <w:r w:rsidR="009449CB" w:rsidRPr="003E2792">
        <w:rPr>
          <w:rStyle w:val="Hipervnculo"/>
          <w:rPrChange w:id="3378" w:author="JORGE CONTRERAS ORTIZ" w:date="2021-09-04T12:32:00Z">
            <w:rPr>
              <w:rStyle w:val="SinespaciadoCar"/>
            </w:rPr>
          </w:rPrChange>
        </w:rPr>
        <w:fldChar w:fldCharType="end"/>
      </w:r>
      <w:r w:rsidRPr="00791D37">
        <w:t xml:space="preserve"> y extraerlo en la carpeta deseada.</w:t>
      </w:r>
    </w:p>
    <w:p w14:paraId="189DBFDD" w14:textId="77777777" w:rsidR="0074559B" w:rsidRPr="00791D37" w:rsidRDefault="0074559B" w:rsidP="00791D37">
      <w:pPr>
        <w:pStyle w:val="Prrafodelista"/>
        <w:numPr>
          <w:ilvl w:val="0"/>
          <w:numId w:val="17"/>
        </w:numPr>
      </w:pPr>
      <w:r w:rsidRPr="00791D37">
        <w:t>En MAC OS:</w:t>
      </w:r>
    </w:p>
    <w:p w14:paraId="76D64012" w14:textId="77777777" w:rsidR="0074559B" w:rsidRPr="00791D37" w:rsidRDefault="0074559B" w:rsidP="00791D37">
      <w:r w:rsidRPr="00791D37">
        <w:t>$ brew install dfu-util</w:t>
      </w:r>
    </w:p>
    <w:p w14:paraId="1464FAFD" w14:textId="10B3DA11" w:rsidR="0074559B" w:rsidRPr="00791D37" w:rsidRDefault="0074559B" w:rsidP="00791D37">
      <w:pPr>
        <w:rPr>
          <w:sz w:val="19"/>
          <w:szCs w:val="19"/>
        </w:rPr>
      </w:pPr>
      <w:r w:rsidRPr="00791D37">
        <w:rPr>
          <w:sz w:val="19"/>
          <w:szCs w:val="19"/>
        </w:rPr>
        <w:t>(</w:t>
      </w:r>
      <w:hyperlink r:id="rId52" w:history="1">
        <w:r w:rsidRPr="00791D37">
          <w:rPr>
            <w:rStyle w:val="SinespaciadoCar"/>
            <w:sz w:val="19"/>
            <w:szCs w:val="19"/>
          </w:rPr>
          <w:t>Get Brew</w:t>
        </w:r>
      </w:hyperlink>
      <w:r w:rsidRPr="00791D37">
        <w:rPr>
          <w:sz w:val="19"/>
          <w:szCs w:val="19"/>
        </w:rPr>
        <w:t>)</w:t>
      </w:r>
    </w:p>
    <w:p w14:paraId="00FD668C" w14:textId="77777777" w:rsidR="0074559B" w:rsidRPr="00791D37" w:rsidRDefault="0074559B" w:rsidP="00791D37">
      <w:pPr>
        <w:pStyle w:val="Prrafodelista"/>
        <w:numPr>
          <w:ilvl w:val="0"/>
          <w:numId w:val="17"/>
        </w:numPr>
      </w:pPr>
      <w:r w:rsidRPr="00791D37">
        <w:lastRenderedPageBreak/>
        <w:t>En Linux:</w:t>
      </w:r>
    </w:p>
    <w:p w14:paraId="1453C9E6" w14:textId="77777777" w:rsidR="0074559B" w:rsidRPr="00791D37" w:rsidRDefault="0074559B" w:rsidP="00791D37">
      <w:r w:rsidRPr="00791D37">
        <w:t>$ sudo apt install dfu-util</w:t>
      </w:r>
    </w:p>
    <w:p w14:paraId="6D754981" w14:textId="77777777" w:rsidR="0074559B" w:rsidRPr="00791D37" w:rsidRDefault="0074559B" w:rsidP="00791D37"/>
    <w:p w14:paraId="4791D41C" w14:textId="56B540F3" w:rsidR="0074559B" w:rsidRPr="00791D37" w:rsidRDefault="003E2792" w:rsidP="00FE1EC4">
      <w:pPr>
        <w:pStyle w:val="Ttulo4"/>
      </w:pPr>
      <w:bookmarkStart w:id="3379" w:name="_Toc81499424"/>
      <w:bookmarkStart w:id="3380" w:name="_Toc81765269"/>
      <w:r w:rsidRPr="00791D37">
        <w:t>ACTUALIZACIÓN DE FIRMWARE</w:t>
      </w:r>
      <w:bookmarkEnd w:id="3379"/>
      <w:bookmarkEnd w:id="3380"/>
    </w:p>
    <w:p w14:paraId="40830A2B" w14:textId="77777777" w:rsidR="0074559B" w:rsidRPr="00791D37" w:rsidRDefault="0074559B" w:rsidP="00791D37"/>
    <w:p w14:paraId="7E29DED8" w14:textId="77777777" w:rsidR="0074559B" w:rsidRPr="00791D37" w:rsidRDefault="0074559B" w:rsidP="00791D37">
      <w:r w:rsidRPr="00791D37">
        <w:t xml:space="preserve">Abrir dfu-util desde la ventana de comandos y listar los dispositivos conectados para encontrar el dispositivo deseado. El USB Product ID par un dispositivo KiNOS DFU en modo bootloader es </w:t>
      </w:r>
      <w:r w:rsidRPr="00791D37">
        <w:rPr>
          <w:b/>
          <w:bCs/>
        </w:rPr>
        <w:t>0000</w:t>
      </w:r>
      <w:r w:rsidRPr="00791D37">
        <w:t>.</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AA0321" w14:paraId="6B1C6136" w14:textId="77777777" w:rsidTr="008F166F">
        <w:tc>
          <w:tcPr>
            <w:tcW w:w="8494" w:type="dxa"/>
          </w:tcPr>
          <w:p w14:paraId="275712C2" w14:textId="77777777" w:rsidR="0074559B" w:rsidRPr="00791D37" w:rsidRDefault="0074559B" w:rsidP="00791D37"/>
          <w:p w14:paraId="527773EB" w14:textId="77777777" w:rsidR="0074559B" w:rsidRPr="00791D37" w:rsidRDefault="0074559B" w:rsidP="00791D37">
            <w:pPr>
              <w:rPr>
                <w:lang w:val="en-US"/>
              </w:rPr>
            </w:pPr>
            <w:r w:rsidRPr="00791D37">
              <w:rPr>
                <w:lang w:val="en-US"/>
              </w:rPr>
              <w:t xml:space="preserve">$ dfu-util—list </w:t>
            </w:r>
          </w:p>
          <w:p w14:paraId="4BA6D73C" w14:textId="77777777" w:rsidR="0074559B" w:rsidRPr="00791D37" w:rsidRDefault="0074559B" w:rsidP="00791D37">
            <w:pPr>
              <w:rPr>
                <w:lang w:val="en-US"/>
              </w:rPr>
            </w:pPr>
          </w:p>
          <w:p w14:paraId="5A9C02F8" w14:textId="77777777" w:rsidR="0074559B" w:rsidRPr="00791D37" w:rsidRDefault="0074559B" w:rsidP="00791D37">
            <w:pPr>
              <w:rPr>
                <w:lang w:val="en-US"/>
              </w:rPr>
            </w:pPr>
            <w:r w:rsidRPr="00791D37">
              <w:rPr>
                <w:lang w:val="en-US"/>
              </w:rPr>
              <w:t xml:space="preserve">Found DFU: [2def:0000] ver=0100, devnum=8, cfg=1, intf=0, path=”1-1.4.3″, alt=0, name=”KiNOS DFU”, serial=”8404D2000000045B” </w:t>
            </w:r>
          </w:p>
          <w:p w14:paraId="2E2ACCB2" w14:textId="77777777" w:rsidR="0074559B" w:rsidRPr="00791D37" w:rsidRDefault="0074559B" w:rsidP="00791D37">
            <w:pPr>
              <w:rPr>
                <w:lang w:val="en-US"/>
              </w:rPr>
            </w:pPr>
          </w:p>
          <w:p w14:paraId="3AFB9205" w14:textId="77777777" w:rsidR="0074559B" w:rsidRPr="00791D37" w:rsidRDefault="0074559B" w:rsidP="00791D37">
            <w:pPr>
              <w:rPr>
                <w:lang w:val="en-US"/>
              </w:rPr>
            </w:pPr>
            <w:r w:rsidRPr="00791D37">
              <w:rPr>
                <w:lang w:val="en-US"/>
              </w:rPr>
              <w:t>Found Runtime: [2def:0102] ver=0100, devnum=9, cfg=1, intf=0, path=”1-1.4.4″, alt=0, name=”KiNOS DFU”, serial=”8404D2000000045C”</w:t>
            </w:r>
          </w:p>
          <w:p w14:paraId="601D9CFC" w14:textId="77777777" w:rsidR="0074559B" w:rsidRPr="00791D37" w:rsidRDefault="0074559B" w:rsidP="006242EF">
            <w:pPr>
              <w:keepNext/>
              <w:rPr>
                <w:lang w:val="en-US"/>
              </w:rPr>
            </w:pPr>
          </w:p>
        </w:tc>
      </w:tr>
    </w:tbl>
    <w:p w14:paraId="17695B97" w14:textId="77777777" w:rsidR="00A7595B" w:rsidRPr="00522D2C" w:rsidRDefault="00A7595B" w:rsidP="006242EF">
      <w:pPr>
        <w:pStyle w:val="Descripcin"/>
        <w:jc w:val="center"/>
        <w:rPr>
          <w:ins w:id="3381" w:author="JORGE CONTRERAS ORTIZ" w:date="2021-09-04T14:09:00Z"/>
          <w:lang w:val="en-US"/>
          <w:rPrChange w:id="3382" w:author="JORGE CONTRERAS ORTIZ" w:date="2021-09-04T14:26:00Z">
            <w:rPr>
              <w:ins w:id="3383" w:author="JORGE CONTRERAS ORTIZ" w:date="2021-09-04T14:09:00Z"/>
            </w:rPr>
          </w:rPrChange>
        </w:rPr>
      </w:pPr>
    </w:p>
    <w:p w14:paraId="0FA0B149" w14:textId="36770160" w:rsidR="006242EF" w:rsidRDefault="006242EF" w:rsidP="006242EF">
      <w:pPr>
        <w:pStyle w:val="Descripcin"/>
        <w:jc w:val="center"/>
      </w:pPr>
      <w:bookmarkStart w:id="3384" w:name="_Toc81762099"/>
      <w:r>
        <w:t xml:space="preserve">Tabla </w:t>
      </w:r>
      <w:fldSimple w:instr=" SEQ Tabla \* ARABIC ">
        <w:r w:rsidR="003E5AE5">
          <w:rPr>
            <w:noProof/>
          </w:rPr>
          <w:t>7</w:t>
        </w:r>
      </w:fldSimple>
      <w:r>
        <w:t xml:space="preserve"> </w:t>
      </w:r>
      <w:r w:rsidRPr="00A11A8B">
        <w:t>Listar dispositivos con dfu-util</w:t>
      </w:r>
      <w:bookmarkEnd w:id="3384"/>
    </w:p>
    <w:p w14:paraId="4074A304" w14:textId="028997C0" w:rsidR="0074559B" w:rsidRPr="00791D37" w:rsidRDefault="0074559B" w:rsidP="00791D37">
      <w:del w:id="3385" w:author="JORGE CONTRERAS ORTIZ" w:date="2021-09-04T12:32:00Z">
        <w:r w:rsidRPr="00791D37" w:rsidDel="003E2792">
          <w:br w:type="page"/>
        </w:r>
      </w:del>
    </w:p>
    <w:p w14:paraId="559E9503" w14:textId="77777777" w:rsidR="0074559B" w:rsidRPr="00791D37" w:rsidRDefault="0074559B" w:rsidP="00791D37">
      <w:r w:rsidRPr="00791D37">
        <w:t>Flashear el fichero del firmware al dispositivo deseado (especificando el número de serie). Esta transferencia del archivo puede tardar varios segundos.</w:t>
      </w:r>
    </w:p>
    <w:p w14:paraId="3FC775A6" w14:textId="77777777" w:rsidR="0074559B" w:rsidRPr="00791D37" w:rsidRDefault="0074559B" w:rsidP="00791D37"/>
    <w:tbl>
      <w:tblPr>
        <w:tblW w:w="8505" w:type="dxa"/>
        <w:tblInd w:w="-23"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505"/>
      </w:tblGrid>
      <w:tr w:rsidR="0074559B" w:rsidRPr="00AA0321" w14:paraId="02D3B1BE" w14:textId="77777777" w:rsidTr="008F166F">
        <w:tc>
          <w:tcPr>
            <w:tcW w:w="8505" w:type="dxa"/>
          </w:tcPr>
          <w:p w14:paraId="61F927CF" w14:textId="77777777" w:rsidR="0074559B" w:rsidRPr="00791D37" w:rsidRDefault="0074559B" w:rsidP="00791D37">
            <w:pPr>
              <w:rPr>
                <w:lang w:val="en-US"/>
              </w:rPr>
            </w:pPr>
          </w:p>
          <w:p w14:paraId="2E792D7B" w14:textId="77777777" w:rsidR="0074559B" w:rsidRPr="00791D37" w:rsidRDefault="0074559B" w:rsidP="00791D37">
            <w:pPr>
              <w:rPr>
                <w:lang w:val="en-US"/>
              </w:rPr>
            </w:pPr>
            <w:r w:rsidRPr="00791D37">
              <w:rPr>
                <w:lang w:val="en-US"/>
              </w:rPr>
              <w:t xml:space="preserve">$ dfu-util—download KiNOS-GEN-KTWM102-1.1.6533.62822.dfu—serial 8404D2000000045B </w:t>
            </w:r>
          </w:p>
          <w:p w14:paraId="79D29621" w14:textId="77777777" w:rsidR="0074559B" w:rsidRPr="00791D37" w:rsidRDefault="0074559B" w:rsidP="00791D37">
            <w:pPr>
              <w:rPr>
                <w:lang w:val="en-US"/>
              </w:rPr>
            </w:pPr>
            <w:r w:rsidRPr="00791D37">
              <w:rPr>
                <w:lang w:val="en-US"/>
              </w:rPr>
              <w:t xml:space="preserve">Match vendor ID from file: 2def </w:t>
            </w:r>
          </w:p>
          <w:p w14:paraId="1ED67703" w14:textId="77777777" w:rsidR="0074559B" w:rsidRPr="00791D37" w:rsidRDefault="0074559B" w:rsidP="00791D37">
            <w:pPr>
              <w:rPr>
                <w:lang w:val="en-US"/>
              </w:rPr>
            </w:pPr>
            <w:r w:rsidRPr="00791D37">
              <w:rPr>
                <w:lang w:val="en-US"/>
              </w:rPr>
              <w:t xml:space="preserve">Match product ID from file: 0000 </w:t>
            </w:r>
          </w:p>
          <w:p w14:paraId="24A06DDB" w14:textId="77777777" w:rsidR="0074559B" w:rsidRPr="00791D37" w:rsidRDefault="0074559B" w:rsidP="00791D37">
            <w:pPr>
              <w:rPr>
                <w:lang w:val="en-US"/>
              </w:rPr>
            </w:pPr>
            <w:r w:rsidRPr="00791D37">
              <w:rPr>
                <w:lang w:val="en-US"/>
              </w:rPr>
              <w:t xml:space="preserve">Opening DFU capable USB device... </w:t>
            </w:r>
          </w:p>
          <w:p w14:paraId="39A33424" w14:textId="77777777" w:rsidR="0074559B" w:rsidRPr="00791D37" w:rsidRDefault="0074559B" w:rsidP="00791D37">
            <w:pPr>
              <w:rPr>
                <w:lang w:val="en-US"/>
              </w:rPr>
            </w:pPr>
            <w:r w:rsidRPr="00791D37">
              <w:rPr>
                <w:lang w:val="en-US"/>
              </w:rPr>
              <w:t xml:space="preserve">ID 2def:0000 </w:t>
            </w:r>
          </w:p>
          <w:p w14:paraId="45140ACA" w14:textId="77777777" w:rsidR="0074559B" w:rsidRPr="00791D37" w:rsidRDefault="0074559B" w:rsidP="00791D37">
            <w:pPr>
              <w:rPr>
                <w:lang w:val="en-US"/>
              </w:rPr>
            </w:pPr>
            <w:r w:rsidRPr="00791D37">
              <w:rPr>
                <w:lang w:val="en-US"/>
              </w:rPr>
              <w:t xml:space="preserve">Run-time device DFU version 0110 </w:t>
            </w:r>
          </w:p>
          <w:p w14:paraId="2CEECCB0" w14:textId="77777777" w:rsidR="0074559B" w:rsidRPr="00791D37" w:rsidRDefault="0074559B" w:rsidP="00791D37">
            <w:pPr>
              <w:rPr>
                <w:lang w:val="en-US"/>
              </w:rPr>
            </w:pPr>
            <w:r w:rsidRPr="00791D37">
              <w:rPr>
                <w:lang w:val="en-US"/>
              </w:rPr>
              <w:t xml:space="preserve">Claiming USB DFU Interface... </w:t>
            </w:r>
          </w:p>
          <w:p w14:paraId="602F4597" w14:textId="77777777" w:rsidR="0074559B" w:rsidRPr="00791D37" w:rsidRDefault="0074559B" w:rsidP="00791D37">
            <w:pPr>
              <w:rPr>
                <w:lang w:val="en-US"/>
              </w:rPr>
            </w:pPr>
            <w:r w:rsidRPr="00791D37">
              <w:rPr>
                <w:lang w:val="en-US"/>
              </w:rPr>
              <w:t xml:space="preserve">Setting Alternate Setting #0 ... </w:t>
            </w:r>
          </w:p>
          <w:p w14:paraId="108DA0E7" w14:textId="77777777" w:rsidR="0074559B" w:rsidRPr="00791D37" w:rsidRDefault="0074559B" w:rsidP="00791D37">
            <w:pPr>
              <w:rPr>
                <w:lang w:val="en-US"/>
              </w:rPr>
            </w:pPr>
            <w:r w:rsidRPr="00791D37">
              <w:rPr>
                <w:lang w:val="en-US"/>
              </w:rPr>
              <w:t xml:space="preserve">Determining device status: state = dfuIDLE, status = 0 </w:t>
            </w:r>
          </w:p>
          <w:p w14:paraId="246278BD" w14:textId="77777777" w:rsidR="0074559B" w:rsidRPr="00791D37" w:rsidRDefault="0074559B" w:rsidP="00791D37">
            <w:pPr>
              <w:rPr>
                <w:lang w:val="en-US"/>
              </w:rPr>
            </w:pPr>
            <w:r w:rsidRPr="00791D37">
              <w:rPr>
                <w:lang w:val="en-US"/>
              </w:rPr>
              <w:lastRenderedPageBreak/>
              <w:t xml:space="preserve">dfuIDLE, continuing </w:t>
            </w:r>
          </w:p>
          <w:p w14:paraId="70BEB4B0" w14:textId="77777777" w:rsidR="0074559B" w:rsidRPr="00791D37" w:rsidRDefault="0074559B" w:rsidP="00791D37">
            <w:pPr>
              <w:rPr>
                <w:lang w:val="en-US"/>
              </w:rPr>
            </w:pPr>
            <w:r w:rsidRPr="00791D37">
              <w:rPr>
                <w:lang w:val="en-US"/>
              </w:rPr>
              <w:t xml:space="preserve">DFU mode device DFU version 0110 </w:t>
            </w:r>
          </w:p>
          <w:p w14:paraId="5F26AF75" w14:textId="77777777" w:rsidR="0074559B" w:rsidRPr="00791D37" w:rsidRDefault="0074559B" w:rsidP="00791D37">
            <w:pPr>
              <w:rPr>
                <w:lang w:val="en-US"/>
              </w:rPr>
            </w:pPr>
            <w:r w:rsidRPr="00791D37">
              <w:rPr>
                <w:lang w:val="en-US"/>
              </w:rPr>
              <w:t xml:space="preserve">Device returned transfer size 64 </w:t>
            </w:r>
          </w:p>
          <w:p w14:paraId="6A260E84" w14:textId="77777777" w:rsidR="0074559B" w:rsidRPr="00791D37" w:rsidRDefault="0074559B" w:rsidP="00791D37">
            <w:pPr>
              <w:rPr>
                <w:lang w:val="en-US"/>
              </w:rPr>
            </w:pPr>
            <w:r w:rsidRPr="00791D37">
              <w:rPr>
                <w:lang w:val="en-US"/>
              </w:rPr>
              <w:t xml:space="preserve">Copying data from PC to DFU device </w:t>
            </w:r>
          </w:p>
          <w:p w14:paraId="5107D730" w14:textId="77777777" w:rsidR="0074559B" w:rsidRPr="00791D37" w:rsidRDefault="0074559B" w:rsidP="00791D37">
            <w:pPr>
              <w:rPr>
                <w:lang w:val="en-US"/>
              </w:rPr>
            </w:pPr>
            <w:r w:rsidRPr="00791D37">
              <w:rPr>
                <w:lang w:val="en-US"/>
              </w:rPr>
              <w:t xml:space="preserve">Download [=========================] 100% 245628 bytes </w:t>
            </w:r>
          </w:p>
          <w:p w14:paraId="34D7223B" w14:textId="77777777" w:rsidR="0074559B" w:rsidRPr="00791D37" w:rsidRDefault="0074559B" w:rsidP="00791D37">
            <w:pPr>
              <w:rPr>
                <w:lang w:val="en-US"/>
              </w:rPr>
            </w:pPr>
            <w:r w:rsidRPr="00791D37">
              <w:rPr>
                <w:lang w:val="en-US"/>
              </w:rPr>
              <w:t xml:space="preserve">Download done. </w:t>
            </w:r>
          </w:p>
          <w:p w14:paraId="3C490A73" w14:textId="77777777" w:rsidR="0074559B" w:rsidRPr="00791D37" w:rsidRDefault="0074559B" w:rsidP="00791D37">
            <w:pPr>
              <w:rPr>
                <w:lang w:val="en-US"/>
              </w:rPr>
            </w:pPr>
            <w:r w:rsidRPr="00791D37">
              <w:rPr>
                <w:lang w:val="en-US"/>
              </w:rPr>
              <w:t xml:space="preserve">state(6) = dfuMANIFEST-SYNC, status(0) = No error condition is present </w:t>
            </w:r>
          </w:p>
          <w:p w14:paraId="5922AF86" w14:textId="77777777" w:rsidR="0074559B" w:rsidRPr="00791D37" w:rsidRDefault="0074559B" w:rsidP="00791D37">
            <w:pPr>
              <w:rPr>
                <w:lang w:val="en-US"/>
              </w:rPr>
            </w:pPr>
            <w:r w:rsidRPr="00791D37">
              <w:rPr>
                <w:lang w:val="en-US"/>
              </w:rPr>
              <w:t xml:space="preserve">unable to read DFU status after completion </w:t>
            </w:r>
          </w:p>
          <w:p w14:paraId="22B4880A" w14:textId="77777777" w:rsidR="0074559B" w:rsidRPr="00791D37" w:rsidRDefault="0074559B" w:rsidP="00791D37">
            <w:pPr>
              <w:rPr>
                <w:lang w:val="en-US"/>
              </w:rPr>
            </w:pPr>
          </w:p>
        </w:tc>
      </w:tr>
    </w:tbl>
    <w:p w14:paraId="0E566BCA" w14:textId="4C88985A" w:rsidR="0074559B" w:rsidRPr="00791D37" w:rsidDel="00A7595B" w:rsidRDefault="0074559B" w:rsidP="006242EF">
      <w:pPr>
        <w:pStyle w:val="TDC3"/>
        <w:rPr>
          <w:del w:id="3386" w:author="JORGE CONTRERAS ORTIZ" w:date="2021-09-04T14:09:00Z"/>
          <w:rFonts w:eastAsiaTheme="minorHAnsi"/>
          <w:lang w:val="en-US"/>
        </w:rPr>
      </w:pPr>
    </w:p>
    <w:p w14:paraId="2471ECD8" w14:textId="361ACC6F" w:rsidR="0074559B" w:rsidRPr="00791D37" w:rsidRDefault="0074559B" w:rsidP="006242EF">
      <w:pPr>
        <w:pStyle w:val="Descripcin"/>
        <w:jc w:val="center"/>
      </w:pPr>
      <w:bookmarkStart w:id="3387" w:name="_Toc81499568"/>
      <w:bookmarkStart w:id="3388" w:name="_Toc81762100"/>
      <w:r w:rsidRPr="00791D37">
        <w:t xml:space="preserve">Tabla </w:t>
      </w:r>
      <w:fldSimple w:instr=" SEQ Tabla \* ARABIC ">
        <w:r w:rsidR="003E5AE5">
          <w:rPr>
            <w:noProof/>
          </w:rPr>
          <w:t>8</w:t>
        </w:r>
      </w:fldSimple>
      <w:r w:rsidRPr="00791D37">
        <w:t xml:space="preserve"> Actualizar Firmware en dispositivos KTWM102</w:t>
      </w:r>
      <w:bookmarkEnd w:id="3387"/>
      <w:bookmarkEnd w:id="3388"/>
    </w:p>
    <w:p w14:paraId="4197D763" w14:textId="77777777" w:rsidR="0074559B" w:rsidRPr="00791D37" w:rsidRDefault="0074559B" w:rsidP="00791D37"/>
    <w:p w14:paraId="792EBE4A" w14:textId="77777777" w:rsidR="0074559B" w:rsidRPr="00791D37" w:rsidRDefault="0074559B" w:rsidP="00791D37">
      <w:r w:rsidRPr="00791D37">
        <w:t>Una vez dfu-util ha terminado la transferencia del firmware, el KTDG USB Dongle se reiniciará y empezará a aplicar el nuevo firmware en la memoria flash interna (parpadeo rápido del led). Esto puede tardar varios segundos. Cuando el led empiece a parpadear lentamente, de manera estable, el flasheo del firmware ha terminado y el firmware KiNOS empieza a operar en el modo de runtime.</w:t>
      </w:r>
    </w:p>
    <w:p w14:paraId="1147081C" w14:textId="77777777" w:rsidR="0074559B" w:rsidRPr="00791D37" w:rsidRDefault="0074559B" w:rsidP="00791D37">
      <w:r w:rsidRPr="00791D37">
        <w:t>El fichero DFU puede conseguirse desde el siguiente link:</w:t>
      </w:r>
    </w:p>
    <w:p w14:paraId="6D0ECAF3" w14:textId="2CE22F15" w:rsidR="0074559B" w:rsidRPr="00791D37" w:rsidDel="003E2792" w:rsidRDefault="009449CB" w:rsidP="00791D37">
      <w:pPr>
        <w:rPr>
          <w:del w:id="3389" w:author="JORGE CONTRERAS ORTIZ" w:date="2021-09-04T12:32:00Z"/>
        </w:rPr>
      </w:pPr>
      <w:del w:id="3390" w:author="JORGE CONTRERAS ORTIZ" w:date="2021-09-04T12:32:00Z">
        <w:r w:rsidDel="003E2792">
          <w:fldChar w:fldCharType="begin"/>
        </w:r>
        <w:r w:rsidDel="003E2792">
          <w:delInstrText xml:space="preserve"> HYPERLINK "https://www.kirale.com/support/" \l "downloads" </w:delInstrText>
        </w:r>
        <w:r w:rsidDel="003E2792">
          <w:fldChar w:fldCharType="separate"/>
        </w:r>
        <w:r w:rsidR="0074559B" w:rsidRPr="00791D37" w:rsidDel="003E2792">
          <w:rPr>
            <w:rStyle w:val="SinespaciadoCar"/>
          </w:rPr>
          <w:delText>https://www.kirale.com/support/#downloads</w:delText>
        </w:r>
        <w:r w:rsidDel="003E2792">
          <w:rPr>
            <w:rStyle w:val="SinespaciadoCar"/>
          </w:rPr>
          <w:fldChar w:fldCharType="end"/>
        </w:r>
      </w:del>
    </w:p>
    <w:p w14:paraId="6B8CAFA1" w14:textId="0D9C408A" w:rsidR="0074559B" w:rsidRDefault="003E2792" w:rsidP="00791D37">
      <w:pPr>
        <w:rPr>
          <w:ins w:id="3391" w:author="JORGE CONTRERAS ORTIZ" w:date="2021-09-04T12:33:00Z"/>
        </w:rPr>
      </w:pPr>
      <w:ins w:id="3392" w:author="JORGE CONTRERAS ORTIZ" w:date="2021-09-04T12:33:00Z">
        <w:r>
          <w:fldChar w:fldCharType="begin"/>
        </w:r>
        <w:r>
          <w:instrText xml:space="preserve"> HYPERLINK "https://www.kirale.com/support/" \l "downloads" </w:instrText>
        </w:r>
        <w:r>
          <w:fldChar w:fldCharType="separate"/>
        </w:r>
        <w:r w:rsidRPr="003E2792">
          <w:rPr>
            <w:rStyle w:val="Hipervnculo"/>
          </w:rPr>
          <w:t>https://www.kirale.com/support/#downloads</w:t>
        </w:r>
        <w:r>
          <w:fldChar w:fldCharType="end"/>
        </w:r>
      </w:ins>
    </w:p>
    <w:p w14:paraId="13C177C1" w14:textId="77777777" w:rsidR="003E2792" w:rsidRPr="00791D37" w:rsidRDefault="003E2792" w:rsidP="00791D37"/>
    <w:p w14:paraId="0F3AAE4D" w14:textId="21FC483F" w:rsidR="0074559B" w:rsidRPr="00791D37" w:rsidRDefault="003E2792" w:rsidP="00FE1EC4">
      <w:pPr>
        <w:pStyle w:val="Ttulo4"/>
      </w:pPr>
      <w:bookmarkStart w:id="3393" w:name="_Toc81499425"/>
      <w:bookmarkStart w:id="3394" w:name="_Toc81765270"/>
      <w:r w:rsidRPr="00791D37">
        <w:t>RUNTIME – INSTALACIÓN DE DRIVERS USB</w:t>
      </w:r>
      <w:bookmarkEnd w:id="3393"/>
      <w:bookmarkEnd w:id="3394"/>
    </w:p>
    <w:p w14:paraId="593D685C" w14:textId="77777777" w:rsidR="0074559B" w:rsidRPr="00791D37" w:rsidRDefault="0074559B" w:rsidP="00791D37"/>
    <w:p w14:paraId="23D96797" w14:textId="77777777" w:rsidR="0074559B" w:rsidRPr="00791D37" w:rsidRDefault="0074559B" w:rsidP="00791D37">
      <w:r w:rsidRPr="00791D37">
        <w:t>En modo run-time el KTDG102 Dongle es un dispositivo USB Compuesto que combina tres tipos de interfaces USB:</w:t>
      </w:r>
    </w:p>
    <w:p w14:paraId="6667E159" w14:textId="77777777" w:rsidR="0074559B" w:rsidRPr="00791D37" w:rsidRDefault="0074559B" w:rsidP="00791D37">
      <w:pPr>
        <w:pStyle w:val="Prrafodelista"/>
        <w:numPr>
          <w:ilvl w:val="0"/>
          <w:numId w:val="14"/>
        </w:numPr>
      </w:pPr>
      <w:r w:rsidRPr="00791D37">
        <w:t>Device Firmware Upgrade (DFU).</w:t>
      </w:r>
    </w:p>
    <w:p w14:paraId="3A3CF6D6" w14:textId="77777777" w:rsidR="0074559B" w:rsidRPr="00791D37" w:rsidRDefault="0074559B" w:rsidP="00791D37">
      <w:pPr>
        <w:pStyle w:val="Prrafodelista"/>
        <w:numPr>
          <w:ilvl w:val="0"/>
          <w:numId w:val="14"/>
        </w:numPr>
      </w:pPr>
      <w:r w:rsidRPr="00791D37">
        <w:t>Virtual Serial (CDC – ACM).</w:t>
      </w:r>
    </w:p>
    <w:p w14:paraId="4FD651F9" w14:textId="77777777" w:rsidR="0074559B" w:rsidRPr="00791D37" w:rsidRDefault="0074559B" w:rsidP="00791D37">
      <w:pPr>
        <w:pStyle w:val="Prrafodelista"/>
        <w:numPr>
          <w:ilvl w:val="0"/>
          <w:numId w:val="14"/>
        </w:numPr>
        <w:rPr>
          <w:lang w:val="en-US"/>
        </w:rPr>
      </w:pPr>
      <w:r w:rsidRPr="00791D37">
        <w:rPr>
          <w:lang w:val="en-US"/>
        </w:rPr>
        <w:t>Ethernet over USB (CDC-ECM).</w:t>
      </w:r>
    </w:p>
    <w:p w14:paraId="6C139C50" w14:textId="77777777" w:rsidR="0074559B" w:rsidRPr="00791D37" w:rsidRDefault="0074559B" w:rsidP="00791D37">
      <w:r w:rsidRPr="00791D37">
        <w:t>Windows no soporta el modelo  USB-ECM de manera nativa, por lo que se requiere un driver de terceros que está fuera del alcance de Kirale Technologies.</w:t>
      </w:r>
    </w:p>
    <w:p w14:paraId="4760A79E" w14:textId="77777777" w:rsidR="0074559B" w:rsidRPr="00791D37" w:rsidRDefault="0074559B" w:rsidP="00791D37">
      <w:r w:rsidRPr="00791D37">
        <w:t>Para los otros dos interfaces USB, se necesitará la instalación de los drivers para sistemas Windows siguiendo las siguientes instrucciones:</w:t>
      </w:r>
    </w:p>
    <w:p w14:paraId="620B2A4B" w14:textId="77777777" w:rsidR="0074559B" w:rsidRPr="00791D37" w:rsidRDefault="0074559B" w:rsidP="00791D37"/>
    <w:p w14:paraId="61626D8A" w14:textId="3DD206A3" w:rsidR="0074559B" w:rsidRPr="00791D37" w:rsidRDefault="003E2792" w:rsidP="00FE1EC4">
      <w:pPr>
        <w:pStyle w:val="Ttulo5"/>
      </w:pPr>
      <w:bookmarkStart w:id="3395" w:name="_Toc81499426"/>
      <w:bookmarkStart w:id="3396" w:name="_Toc81765271"/>
      <w:r w:rsidRPr="00791D37">
        <w:t>WINDOWS</w:t>
      </w:r>
      <w:bookmarkEnd w:id="3395"/>
      <w:bookmarkEnd w:id="3396"/>
    </w:p>
    <w:p w14:paraId="18112F5C" w14:textId="77777777" w:rsidR="0074559B" w:rsidRPr="00791D37" w:rsidRDefault="0074559B" w:rsidP="00791D37"/>
    <w:p w14:paraId="6652A94C" w14:textId="77777777" w:rsidR="0074559B" w:rsidRPr="00791D37" w:rsidRDefault="0074559B" w:rsidP="00791D37">
      <w:r w:rsidRPr="00791D37">
        <w:t>En algunos casos el dispositivo KiNOS DFU puede instalar automáticamente un driver genérico de Windows y aparecerá por debajo de “Virtual COM Ports”. En caso de haberse instalado el driver genérico, se necesitará reemplazar. Se usará Zadig para instalar o reemplazar los drivers USB.</w:t>
      </w:r>
    </w:p>
    <w:p w14:paraId="0C35B063" w14:textId="77777777" w:rsidR="0074559B" w:rsidRPr="00791D37" w:rsidRDefault="0074559B" w:rsidP="00791D37">
      <w:r w:rsidRPr="00791D37">
        <w:lastRenderedPageBreak/>
        <w:t xml:space="preserve">Seleccionar </w:t>
      </w:r>
      <w:r w:rsidRPr="00791D37">
        <w:rPr>
          <w:i/>
          <w:iCs/>
        </w:rPr>
        <w:t xml:space="preserve">KiNOS DFU (Interface 0) </w:t>
      </w:r>
      <w:r w:rsidRPr="00791D37">
        <w:t xml:space="preserve"> en la lista despegable, seleccionar el driver “</w:t>
      </w:r>
      <w:r w:rsidRPr="00791D37">
        <w:rPr>
          <w:i/>
          <w:iCs/>
        </w:rPr>
        <w:t>libusbK”</w:t>
      </w:r>
      <w:r w:rsidRPr="00791D37">
        <w:t xml:space="preserve"> y seleccionar “</w:t>
      </w:r>
      <w:r w:rsidRPr="00791D37">
        <w:rPr>
          <w:i/>
          <w:iCs/>
        </w:rPr>
        <w:t>Install/Replace Driver”</w:t>
      </w:r>
      <w:r w:rsidRPr="00791D37">
        <w:t>.</w:t>
      </w:r>
    </w:p>
    <w:p w14:paraId="02BC8F66" w14:textId="77777777" w:rsidR="0074559B" w:rsidRPr="00791D37" w:rsidRDefault="0074559B" w:rsidP="00791D37"/>
    <w:p w14:paraId="12EF2680" w14:textId="77777777" w:rsidR="006242EF" w:rsidRDefault="0074559B" w:rsidP="006242EF">
      <w:pPr>
        <w:keepNext/>
        <w:jc w:val="center"/>
      </w:pPr>
      <w:r w:rsidRPr="00791D37">
        <w:rPr>
          <w:noProof/>
        </w:rPr>
        <w:drawing>
          <wp:inline distT="0" distB="0" distL="0" distR="0" wp14:anchorId="2810F71B" wp14:editId="2DE48C45">
            <wp:extent cx="4829175" cy="2162175"/>
            <wp:effectExtent l="0" t="0" r="9525" b="9525"/>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pic:nvPicPr>
                  <pic:blipFill>
                    <a:blip r:embed="rId53"/>
                    <a:stretch>
                      <a:fillRect/>
                    </a:stretch>
                  </pic:blipFill>
                  <pic:spPr>
                    <a:xfrm>
                      <a:off x="0" y="0"/>
                      <a:ext cx="4829175" cy="2162175"/>
                    </a:xfrm>
                    <a:prstGeom prst="rect">
                      <a:avLst/>
                    </a:prstGeom>
                  </pic:spPr>
                </pic:pic>
              </a:graphicData>
            </a:graphic>
          </wp:inline>
        </w:drawing>
      </w:r>
    </w:p>
    <w:p w14:paraId="7BA4AAA7" w14:textId="3017DD7E" w:rsidR="006242EF" w:rsidRDefault="006242EF" w:rsidP="006242EF">
      <w:pPr>
        <w:pStyle w:val="Descripcin"/>
        <w:jc w:val="center"/>
        <w:rPr>
          <w:ins w:id="3397" w:author="JORGE CONTRERAS ORTIZ" w:date="2021-09-04T12:34:00Z"/>
        </w:rPr>
      </w:pPr>
      <w:bookmarkStart w:id="3398" w:name="_Toc81765364"/>
      <w:r>
        <w:t xml:space="preserve">Ilustración </w:t>
      </w:r>
      <w:fldSimple w:instr=" SEQ Ilustración \* ARABIC ">
        <w:r w:rsidR="003E5AE5">
          <w:rPr>
            <w:noProof/>
          </w:rPr>
          <w:t>32</w:t>
        </w:r>
      </w:fldSimple>
      <w:r>
        <w:t xml:space="preserve"> </w:t>
      </w:r>
      <w:r w:rsidRPr="007C73D6">
        <w:t>Instalar libusbk con Zadig</w:t>
      </w:r>
      <w:bookmarkEnd w:id="3398"/>
    </w:p>
    <w:p w14:paraId="7BF4427E" w14:textId="77777777" w:rsidR="003E2792" w:rsidRPr="00FE1EC4" w:rsidRDefault="003E2792">
      <w:pPr>
        <w:pPrChange w:id="3399" w:author="JORGE CONTRERAS ORTIZ" w:date="2021-09-04T12:34:00Z">
          <w:pPr>
            <w:pStyle w:val="Descripcin"/>
            <w:jc w:val="center"/>
          </w:pPr>
        </w:pPrChange>
      </w:pPr>
    </w:p>
    <w:p w14:paraId="4D36C538" w14:textId="3FD4591F" w:rsidR="0074559B" w:rsidRPr="00791D37" w:rsidDel="003E2792" w:rsidRDefault="0074559B" w:rsidP="006242EF">
      <w:pPr>
        <w:jc w:val="center"/>
        <w:rPr>
          <w:del w:id="3400" w:author="JORGE CONTRERAS ORTIZ" w:date="2021-09-04T12:33:00Z"/>
        </w:rPr>
      </w:pPr>
      <w:del w:id="3401" w:author="JORGE CONTRERAS ORTIZ" w:date="2021-09-04T12:33:00Z">
        <w:r w:rsidRPr="00791D37" w:rsidDel="003E2792">
          <w:br w:type="page"/>
        </w:r>
      </w:del>
    </w:p>
    <w:p w14:paraId="4938E25D" w14:textId="77777777" w:rsidR="0074559B" w:rsidRPr="00791D37" w:rsidRDefault="0074559B" w:rsidP="00791D37">
      <w:r w:rsidRPr="00791D37">
        <w:t>El proceso tardará alrededor de un segundo y saldrá un mensaje de éxito</w:t>
      </w:r>
    </w:p>
    <w:p w14:paraId="2650EEA4" w14:textId="77777777" w:rsidR="0074559B" w:rsidRPr="00791D37" w:rsidRDefault="0074559B" w:rsidP="00791D37">
      <w:r w:rsidRPr="00791D37">
        <w:t>.</w:t>
      </w:r>
    </w:p>
    <w:p w14:paraId="09DFCFCA" w14:textId="77777777" w:rsidR="0074559B" w:rsidRPr="00791D37" w:rsidRDefault="0074559B" w:rsidP="006242EF">
      <w:pPr>
        <w:pStyle w:val="Descripcin"/>
        <w:jc w:val="center"/>
      </w:pPr>
      <w:r w:rsidRPr="00791D37">
        <w:rPr>
          <w:noProof/>
        </w:rPr>
        <w:drawing>
          <wp:inline distT="0" distB="0" distL="0" distR="0" wp14:anchorId="33E5F527" wp14:editId="17FABAF4">
            <wp:extent cx="4524375" cy="1581150"/>
            <wp:effectExtent l="0" t="0" r="9525" b="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0"/>
                    <a:stretch>
                      <a:fillRect/>
                    </a:stretch>
                  </pic:blipFill>
                  <pic:spPr>
                    <a:xfrm>
                      <a:off x="0" y="0"/>
                      <a:ext cx="4524375" cy="1581150"/>
                    </a:xfrm>
                    <a:prstGeom prst="rect">
                      <a:avLst/>
                    </a:prstGeom>
                  </pic:spPr>
                </pic:pic>
              </a:graphicData>
            </a:graphic>
          </wp:inline>
        </w:drawing>
      </w:r>
    </w:p>
    <w:p w14:paraId="6A33336D" w14:textId="3EE4EDB1" w:rsidR="0074559B" w:rsidRPr="00791D37" w:rsidRDefault="0074559B" w:rsidP="006242EF">
      <w:pPr>
        <w:pStyle w:val="Descripcin"/>
        <w:jc w:val="center"/>
      </w:pPr>
      <w:bookmarkStart w:id="3402" w:name="_Toc81499609"/>
      <w:bookmarkStart w:id="3403" w:name="_Toc81499844"/>
      <w:bookmarkStart w:id="3404" w:name="_Toc81765365"/>
      <w:r w:rsidRPr="00791D37">
        <w:t xml:space="preserve">Ilustración </w:t>
      </w:r>
      <w:fldSimple w:instr=" SEQ Ilustración \* ARABIC ">
        <w:r w:rsidR="003E5AE5">
          <w:rPr>
            <w:noProof/>
          </w:rPr>
          <w:t>33</w:t>
        </w:r>
      </w:fldSimple>
      <w:r w:rsidRPr="00791D37">
        <w:t xml:space="preserve"> Instalación Driver Libusbk xon Zadig Finalizada</w:t>
      </w:r>
      <w:bookmarkEnd w:id="3402"/>
      <w:bookmarkEnd w:id="3403"/>
      <w:bookmarkEnd w:id="3404"/>
    </w:p>
    <w:p w14:paraId="4948BB88" w14:textId="77777777" w:rsidR="0074559B" w:rsidRPr="00791D37" w:rsidRDefault="0074559B" w:rsidP="00791D37"/>
    <w:p w14:paraId="064F2F92" w14:textId="0B1EABA5" w:rsidR="0074559B" w:rsidRPr="00791D37" w:rsidRDefault="0074559B" w:rsidP="00791D37">
      <w:r w:rsidRPr="00791D37">
        <w:t xml:space="preserve">Después, se selecciona </w:t>
      </w:r>
      <w:r w:rsidRPr="00791D37">
        <w:rPr>
          <w:i/>
          <w:iCs/>
        </w:rPr>
        <w:t xml:space="preserve">KiNOS Virtual COM (Interface 1) </w:t>
      </w:r>
      <w:r w:rsidRPr="00791D37">
        <w:t>en la lista despegable, seleccionar el dirver “</w:t>
      </w:r>
      <w:r w:rsidRPr="00791D37">
        <w:rPr>
          <w:b/>
          <w:bCs/>
          <w:i/>
          <w:iCs/>
        </w:rPr>
        <w:t>USB Serial (CDC)”</w:t>
      </w:r>
      <w:r w:rsidRPr="00791D37">
        <w:t xml:space="preserve">  y </w:t>
      </w:r>
      <w:del w:id="3405" w:author="JORGE CONTRERAS ORTIZ" w:date="2021-09-04T12:34:00Z">
        <w:r w:rsidRPr="00791D37" w:rsidDel="003E2792">
          <w:delText xml:space="preserve">pinchar </w:delText>
        </w:r>
      </w:del>
      <w:ins w:id="3406" w:author="JORGE CONTRERAS ORTIZ" w:date="2021-09-04T12:34:00Z">
        <w:r w:rsidR="003E2792">
          <w:t>cliclar en</w:t>
        </w:r>
        <w:r w:rsidR="003E2792" w:rsidRPr="00791D37">
          <w:t xml:space="preserve"> </w:t>
        </w:r>
      </w:ins>
      <w:r w:rsidRPr="00791D37">
        <w:t>“</w:t>
      </w:r>
      <w:r w:rsidRPr="00791D37">
        <w:rPr>
          <w:i/>
          <w:iCs/>
        </w:rPr>
        <w:t>Install/Replace Driver”</w:t>
      </w:r>
      <w:r w:rsidRPr="00791D37">
        <w:t>.</w:t>
      </w:r>
    </w:p>
    <w:p w14:paraId="26E09B61" w14:textId="77777777" w:rsidR="0074559B" w:rsidRPr="00791D37" w:rsidRDefault="0074559B" w:rsidP="00791D37"/>
    <w:p w14:paraId="11B59994" w14:textId="77777777" w:rsidR="0074559B" w:rsidRPr="00791D37" w:rsidRDefault="0074559B" w:rsidP="006242EF">
      <w:pPr>
        <w:pStyle w:val="Descripcin"/>
        <w:jc w:val="center"/>
      </w:pPr>
      <w:r w:rsidRPr="00791D37">
        <w:rPr>
          <w:noProof/>
        </w:rPr>
        <w:lastRenderedPageBreak/>
        <w:drawing>
          <wp:inline distT="0" distB="0" distL="0" distR="0" wp14:anchorId="08E2D7B2" wp14:editId="01796BDC">
            <wp:extent cx="5400040" cy="2411730"/>
            <wp:effectExtent l="0" t="0" r="0" b="762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Aplicación&#10;&#10;Descripción generada automáticamente"/>
                    <pic:cNvPicPr/>
                  </pic:nvPicPr>
                  <pic:blipFill>
                    <a:blip r:embed="rId54"/>
                    <a:stretch>
                      <a:fillRect/>
                    </a:stretch>
                  </pic:blipFill>
                  <pic:spPr>
                    <a:xfrm>
                      <a:off x="0" y="0"/>
                      <a:ext cx="5400040" cy="2411730"/>
                    </a:xfrm>
                    <a:prstGeom prst="rect">
                      <a:avLst/>
                    </a:prstGeom>
                  </pic:spPr>
                </pic:pic>
              </a:graphicData>
            </a:graphic>
          </wp:inline>
        </w:drawing>
      </w:r>
    </w:p>
    <w:p w14:paraId="7ED18539" w14:textId="23C909BF" w:rsidR="0074559B" w:rsidRPr="00791D37" w:rsidRDefault="0074559B" w:rsidP="006242EF">
      <w:pPr>
        <w:pStyle w:val="Descripcin"/>
        <w:jc w:val="center"/>
      </w:pPr>
      <w:bookmarkStart w:id="3407" w:name="_Toc81499610"/>
      <w:bookmarkStart w:id="3408" w:name="_Toc81499845"/>
      <w:bookmarkStart w:id="3409" w:name="_Toc81765366"/>
      <w:r w:rsidRPr="00791D37">
        <w:t xml:space="preserve">Ilustración </w:t>
      </w:r>
      <w:fldSimple w:instr=" SEQ Ilustración \* ARABIC ">
        <w:r w:rsidR="003E5AE5">
          <w:rPr>
            <w:noProof/>
          </w:rPr>
          <w:t>34</w:t>
        </w:r>
      </w:fldSimple>
      <w:r w:rsidRPr="00791D37">
        <w:t xml:space="preserve"> Instalar USB SERIAL (CDC) con Zadig</w:t>
      </w:r>
      <w:bookmarkEnd w:id="3407"/>
      <w:bookmarkEnd w:id="3408"/>
      <w:bookmarkEnd w:id="3409"/>
    </w:p>
    <w:p w14:paraId="46F0E054" w14:textId="77777777" w:rsidR="0074559B" w:rsidRPr="00791D37" w:rsidRDefault="0074559B" w:rsidP="00791D37"/>
    <w:p w14:paraId="6563631B" w14:textId="3D556A44" w:rsidR="0074559B" w:rsidRDefault="0074559B" w:rsidP="00791D37">
      <w:pPr>
        <w:rPr>
          <w:ins w:id="3410" w:author="JORGE CONTRERAS ORTIZ" w:date="2021-09-04T12:35:00Z"/>
        </w:rPr>
      </w:pPr>
      <w:r w:rsidRPr="00791D37">
        <w:t>El proceso tardará alrededor de un segundo y saldrá un mensaje de éxito.</w:t>
      </w:r>
    </w:p>
    <w:p w14:paraId="10DA7E62" w14:textId="77777777" w:rsidR="003E2792" w:rsidRPr="00791D37" w:rsidRDefault="003E2792" w:rsidP="00791D37"/>
    <w:p w14:paraId="30DDDEE6" w14:textId="77777777" w:rsidR="0074559B" w:rsidRPr="00791D37" w:rsidRDefault="0074559B" w:rsidP="006242EF">
      <w:pPr>
        <w:jc w:val="center"/>
      </w:pPr>
      <w:r w:rsidRPr="00791D37">
        <w:rPr>
          <w:noProof/>
        </w:rPr>
        <w:drawing>
          <wp:inline distT="0" distB="0" distL="0" distR="0" wp14:anchorId="2A2B8022" wp14:editId="61DF6E72">
            <wp:extent cx="4524375" cy="1581150"/>
            <wp:effectExtent l="0" t="0" r="9525" b="0"/>
            <wp:docPr id="35" name="Imagen 3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0"/>
                    <a:stretch>
                      <a:fillRect/>
                    </a:stretch>
                  </pic:blipFill>
                  <pic:spPr>
                    <a:xfrm>
                      <a:off x="0" y="0"/>
                      <a:ext cx="4524375" cy="1581150"/>
                    </a:xfrm>
                    <a:prstGeom prst="rect">
                      <a:avLst/>
                    </a:prstGeom>
                  </pic:spPr>
                </pic:pic>
              </a:graphicData>
            </a:graphic>
          </wp:inline>
        </w:drawing>
      </w:r>
    </w:p>
    <w:p w14:paraId="4ABCDA19" w14:textId="01AFC930" w:rsidR="0074559B" w:rsidRDefault="0074559B" w:rsidP="006242EF">
      <w:pPr>
        <w:pStyle w:val="Descripcin"/>
        <w:jc w:val="center"/>
        <w:rPr>
          <w:ins w:id="3411" w:author="JORGE CONTRERAS ORTIZ" w:date="2021-09-04T12:35:00Z"/>
        </w:rPr>
      </w:pPr>
      <w:bookmarkStart w:id="3412" w:name="_Toc81499611"/>
      <w:bookmarkStart w:id="3413" w:name="_Toc81499846"/>
      <w:bookmarkStart w:id="3414" w:name="_Toc81765367"/>
      <w:r w:rsidRPr="00791D37">
        <w:t xml:space="preserve">Ilustración </w:t>
      </w:r>
      <w:fldSimple w:instr=" SEQ Ilustración \* ARABIC ">
        <w:r w:rsidR="003E5AE5">
          <w:rPr>
            <w:noProof/>
          </w:rPr>
          <w:t>35</w:t>
        </w:r>
      </w:fldSimple>
      <w:r w:rsidRPr="00791D37">
        <w:t xml:space="preserve"> Instalación Driver USB Serial (CDC) con Zadig Finalizada</w:t>
      </w:r>
      <w:bookmarkEnd w:id="3412"/>
      <w:bookmarkEnd w:id="3413"/>
      <w:bookmarkEnd w:id="3414"/>
    </w:p>
    <w:p w14:paraId="4B6DF870" w14:textId="77777777" w:rsidR="003E2792" w:rsidRPr="00FE1EC4" w:rsidRDefault="003E2792">
      <w:pPr>
        <w:pPrChange w:id="3415" w:author="JORGE CONTRERAS ORTIZ" w:date="2021-09-04T12:35:00Z">
          <w:pPr>
            <w:pStyle w:val="Descripcin"/>
            <w:jc w:val="center"/>
          </w:pPr>
        </w:pPrChange>
      </w:pPr>
    </w:p>
    <w:p w14:paraId="4A07C1EE" w14:textId="4E244B09" w:rsidR="0074559B" w:rsidRPr="00791D37" w:rsidRDefault="0074559B" w:rsidP="00791D37">
      <w:r w:rsidRPr="00791D37">
        <w:t xml:space="preserve">Ahora, en </w:t>
      </w:r>
      <w:r w:rsidRPr="00791D37">
        <w:rPr>
          <w:i/>
          <w:iCs/>
        </w:rPr>
        <w:t>Administrador de Dispositivos</w:t>
      </w:r>
      <w:r w:rsidRPr="00791D37">
        <w:t xml:space="preserve">, la interfaz KiNOS debería aparecer </w:t>
      </w:r>
      <w:ins w:id="3416" w:author="JORGE CONTRERAS ORTIZ" w:date="2021-09-04T12:35:00Z">
        <w:r w:rsidR="003E2792">
          <w:t>como se muestra en la Ilustración 36.</w:t>
        </w:r>
      </w:ins>
      <w:del w:id="3417" w:author="JORGE CONTRERAS ORTIZ" w:date="2021-09-04T12:35:00Z">
        <w:r w:rsidRPr="00791D37" w:rsidDel="003E2792">
          <w:delText>de la siguiente manera:</w:delText>
        </w:r>
      </w:del>
    </w:p>
    <w:p w14:paraId="26A7A0ED" w14:textId="77777777" w:rsidR="0074559B" w:rsidRPr="00791D37" w:rsidRDefault="0074559B" w:rsidP="00791D37"/>
    <w:p w14:paraId="07D5794B" w14:textId="77777777" w:rsidR="0074559B" w:rsidRPr="00791D37" w:rsidRDefault="0074559B" w:rsidP="006242EF">
      <w:pPr>
        <w:pStyle w:val="Descripcin"/>
        <w:jc w:val="center"/>
      </w:pPr>
      <w:r w:rsidRPr="00791D37">
        <w:rPr>
          <w:noProof/>
        </w:rPr>
        <w:lastRenderedPageBreak/>
        <w:drawing>
          <wp:inline distT="0" distB="0" distL="0" distR="0" wp14:anchorId="539CE571" wp14:editId="451AEFED">
            <wp:extent cx="5400040" cy="5294630"/>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10;&#10;Descripción generada automáticamente"/>
                    <pic:cNvPicPr/>
                  </pic:nvPicPr>
                  <pic:blipFill>
                    <a:blip r:embed="rId55"/>
                    <a:stretch>
                      <a:fillRect/>
                    </a:stretch>
                  </pic:blipFill>
                  <pic:spPr>
                    <a:xfrm>
                      <a:off x="0" y="0"/>
                      <a:ext cx="5400040" cy="5294630"/>
                    </a:xfrm>
                    <a:prstGeom prst="rect">
                      <a:avLst/>
                    </a:prstGeom>
                  </pic:spPr>
                </pic:pic>
              </a:graphicData>
            </a:graphic>
          </wp:inline>
        </w:drawing>
      </w:r>
    </w:p>
    <w:p w14:paraId="239AF9E1" w14:textId="1B820A4D" w:rsidR="0074559B" w:rsidRPr="00791D37" w:rsidRDefault="0074559B" w:rsidP="006242EF">
      <w:pPr>
        <w:pStyle w:val="Descripcin"/>
        <w:jc w:val="center"/>
      </w:pPr>
      <w:bookmarkStart w:id="3418" w:name="_Toc81499612"/>
      <w:bookmarkStart w:id="3419" w:name="_Toc81499847"/>
      <w:bookmarkStart w:id="3420" w:name="_Toc81765368"/>
      <w:r w:rsidRPr="00791D37">
        <w:t xml:space="preserve">Ilustración </w:t>
      </w:r>
      <w:fldSimple w:instr=" SEQ Ilustración \* ARABIC ">
        <w:r w:rsidR="003E5AE5">
          <w:rPr>
            <w:noProof/>
          </w:rPr>
          <w:t>36</w:t>
        </w:r>
      </w:fldSimple>
      <w:r w:rsidRPr="00791D37">
        <w:t xml:space="preserve"> Administrador de Dispositivos después de la instalación</w:t>
      </w:r>
      <w:bookmarkEnd w:id="3418"/>
      <w:bookmarkEnd w:id="3419"/>
      <w:bookmarkEnd w:id="3420"/>
    </w:p>
    <w:p w14:paraId="0B70F918" w14:textId="77777777" w:rsidR="0074559B" w:rsidRPr="00791D37" w:rsidRDefault="0074559B" w:rsidP="00791D37"/>
    <w:p w14:paraId="0810C4B8" w14:textId="6F00C913" w:rsidR="0074559B" w:rsidRPr="00791D37" w:rsidRDefault="0074559B" w:rsidP="00FE1EC4">
      <w:pPr>
        <w:pStyle w:val="Ttulo5"/>
      </w:pPr>
      <w:bookmarkStart w:id="3421" w:name="_Toc81499427"/>
      <w:bookmarkStart w:id="3422" w:name="_Toc81765272"/>
      <w:r w:rsidRPr="00791D37">
        <w:t>L</w:t>
      </w:r>
      <w:r w:rsidR="003E2792" w:rsidRPr="00791D37">
        <w:t>INUX</w:t>
      </w:r>
      <w:bookmarkEnd w:id="3421"/>
      <w:bookmarkEnd w:id="3422"/>
    </w:p>
    <w:p w14:paraId="065786C3" w14:textId="77777777" w:rsidR="0074559B" w:rsidRPr="00791D37" w:rsidRDefault="0074559B" w:rsidP="00791D37"/>
    <w:p w14:paraId="66D997FE" w14:textId="77777777" w:rsidR="0074559B" w:rsidRPr="00791D37" w:rsidRDefault="0074559B" w:rsidP="00791D37">
      <w:pPr>
        <w:pStyle w:val="Textoindependiente"/>
      </w:pPr>
      <w:r w:rsidRPr="00791D37">
        <w:t>No se necesita ninguna instalación de un driver en específico para sistemas basados en Linux con versiones de Kernel superiores a 2.6.</w:t>
      </w:r>
    </w:p>
    <w:p w14:paraId="44A8CB1B" w14:textId="67334305" w:rsidR="0074559B" w:rsidRDefault="0074559B" w:rsidP="00791D37">
      <w:pPr>
        <w:pStyle w:val="Textoindependiente"/>
        <w:rPr>
          <w:ins w:id="3423" w:author="JORGE CONTRERAS ORTIZ" w:date="2021-09-04T12:36:00Z"/>
          <w:b/>
          <w:bCs/>
          <w:i/>
          <w:iCs/>
        </w:rPr>
      </w:pPr>
      <w:r w:rsidRPr="003E2792">
        <w:rPr>
          <w:b/>
          <w:bCs/>
          <w:i/>
          <w:iCs/>
          <w:rPrChange w:id="3424" w:author="JORGE CONTRERAS ORTIZ" w:date="2021-09-04T12:35:00Z">
            <w:rPr>
              <w:b/>
              <w:bCs/>
            </w:rPr>
          </w:rPrChange>
        </w:rPr>
        <w:t xml:space="preserve">Nota: </w:t>
      </w:r>
      <w:r w:rsidRPr="003E2792">
        <w:rPr>
          <w:i/>
          <w:iCs/>
          <w:rPrChange w:id="3425" w:author="JORGE CONTRERAS ORTIZ" w:date="2021-09-04T12:35:00Z">
            <w:rPr/>
          </w:rPrChange>
        </w:rPr>
        <w:t xml:space="preserve">La interfaz USB CDC-ECM está deshabilitada por defecto. Puede habilitarse por línea de comandos. Para más información detallada, mirar la </w:t>
      </w:r>
      <w:r w:rsidRPr="003E2792">
        <w:rPr>
          <w:b/>
          <w:bCs/>
          <w:i/>
          <w:iCs/>
          <w:rPrChange w:id="3426" w:author="JORGE CONTRERAS ORTIZ" w:date="2021-09-04T12:35:00Z">
            <w:rPr>
              <w:b/>
              <w:bCs/>
            </w:rPr>
          </w:rPrChange>
        </w:rPr>
        <w:t>KSH Reference Guide.</w:t>
      </w:r>
    </w:p>
    <w:p w14:paraId="349F1140" w14:textId="55659672" w:rsidR="003E2792" w:rsidRDefault="003E2792" w:rsidP="00791D37">
      <w:pPr>
        <w:pStyle w:val="Textoindependiente"/>
        <w:rPr>
          <w:ins w:id="3427" w:author="JORGE CONTRERAS ORTIZ" w:date="2021-09-04T12:36:00Z"/>
          <w:b/>
          <w:bCs/>
          <w:i/>
          <w:iCs/>
        </w:rPr>
      </w:pPr>
    </w:p>
    <w:p w14:paraId="35497738" w14:textId="5E6F7715" w:rsidR="003E2792" w:rsidRDefault="003E2792" w:rsidP="00791D37">
      <w:pPr>
        <w:pStyle w:val="Textoindependiente"/>
        <w:rPr>
          <w:ins w:id="3428" w:author="JORGE CONTRERAS ORTIZ" w:date="2021-09-04T12:36:00Z"/>
          <w:b/>
          <w:bCs/>
          <w:i/>
          <w:iCs/>
        </w:rPr>
      </w:pPr>
    </w:p>
    <w:p w14:paraId="7538555D" w14:textId="0D2FD0D7" w:rsidR="003E2792" w:rsidRDefault="003E2792" w:rsidP="00791D37">
      <w:pPr>
        <w:pStyle w:val="Textoindependiente"/>
        <w:rPr>
          <w:ins w:id="3429" w:author="JORGE CONTRERAS ORTIZ" w:date="2021-09-04T12:36:00Z"/>
          <w:b/>
          <w:bCs/>
          <w:i/>
          <w:iCs/>
        </w:rPr>
      </w:pPr>
    </w:p>
    <w:p w14:paraId="7E6B8BE9" w14:textId="7EE3789B" w:rsidR="003E2792" w:rsidRDefault="003E2792" w:rsidP="00791D37">
      <w:pPr>
        <w:pStyle w:val="Textoindependiente"/>
        <w:rPr>
          <w:ins w:id="3430" w:author="JORGE CONTRERAS ORTIZ" w:date="2021-09-04T12:36:00Z"/>
          <w:b/>
          <w:bCs/>
          <w:i/>
          <w:iCs/>
        </w:rPr>
      </w:pPr>
    </w:p>
    <w:p w14:paraId="7796C206" w14:textId="6D9E59C9" w:rsidR="003E2792" w:rsidRDefault="003E2792" w:rsidP="00791D37">
      <w:pPr>
        <w:pStyle w:val="Textoindependiente"/>
        <w:rPr>
          <w:ins w:id="3431" w:author="JORGE CONTRERAS ORTIZ" w:date="2021-09-04T12:36:00Z"/>
          <w:b/>
          <w:bCs/>
          <w:i/>
          <w:iCs/>
        </w:rPr>
      </w:pPr>
    </w:p>
    <w:p w14:paraId="6EE76CBA" w14:textId="77777777" w:rsidR="003E2792" w:rsidRPr="003E2792" w:rsidRDefault="003E2792" w:rsidP="00791D37">
      <w:pPr>
        <w:pStyle w:val="Textoindependiente"/>
        <w:rPr>
          <w:b/>
          <w:bCs/>
          <w:i/>
          <w:iCs/>
          <w:rPrChange w:id="3432" w:author="JORGE CONTRERAS ORTIZ" w:date="2021-09-04T12:35:00Z">
            <w:rPr>
              <w:b/>
              <w:bCs/>
            </w:rPr>
          </w:rPrChange>
        </w:rPr>
      </w:pPr>
    </w:p>
    <w:p w14:paraId="1A84B0DD" w14:textId="6D5152CD" w:rsidR="0074559B" w:rsidRPr="00791D37" w:rsidDel="003E2792" w:rsidRDefault="0074559B" w:rsidP="00791D37">
      <w:pPr>
        <w:pStyle w:val="Textoindependiente"/>
        <w:rPr>
          <w:del w:id="3433" w:author="JORGE CONTRERAS ORTIZ" w:date="2021-09-04T12:36:00Z"/>
        </w:rPr>
      </w:pPr>
      <w:r w:rsidRPr="00791D37">
        <w:lastRenderedPageBreak/>
        <w:t>Para encontrar Puertos de Serie e interfaces Ethernet, conectar el Dongle a un USB del ordenador y después abrir una terminal e introducir</w:t>
      </w:r>
      <w:ins w:id="3434" w:author="JORGE CONTRERAS ORTIZ" w:date="2021-09-04T14:10:00Z">
        <w:r w:rsidR="00A7595B">
          <w:t xml:space="preserve"> el comando indicado a continuación en </w:t>
        </w:r>
        <w:r w:rsidR="00A7595B">
          <w:fldChar w:fldCharType="begin"/>
        </w:r>
        <w:r w:rsidR="00A7595B">
          <w:instrText xml:space="preserve"> REF _Ref81657048 \h </w:instrText>
        </w:r>
      </w:ins>
      <w:r w:rsidR="00A7595B">
        <w:fldChar w:fldCharType="separate"/>
      </w:r>
      <w:ins w:id="3435" w:author="JORGE CONTRERAS ORTIZ" w:date="2021-09-04T14:47:00Z">
        <w:r w:rsidR="003E5AE5" w:rsidRPr="00791D37">
          <w:t xml:space="preserve">Tabla </w:t>
        </w:r>
        <w:r w:rsidR="003E5AE5">
          <w:rPr>
            <w:noProof/>
          </w:rPr>
          <w:t>9</w:t>
        </w:r>
      </w:ins>
      <w:ins w:id="3436" w:author="JORGE CONTRERAS ORTIZ" w:date="2021-09-04T14:10:00Z">
        <w:r w:rsidR="00A7595B">
          <w:fldChar w:fldCharType="end"/>
        </w:r>
      </w:ins>
      <w:r w:rsidRPr="00791D37">
        <w:t>:</w:t>
      </w:r>
    </w:p>
    <w:p w14:paraId="6F81D0E5" w14:textId="1E1D5ADB" w:rsidR="0074559B" w:rsidRPr="00791D37" w:rsidDel="003E2792" w:rsidRDefault="0074559B" w:rsidP="00791D37">
      <w:pPr>
        <w:pStyle w:val="Textoindependiente"/>
        <w:rPr>
          <w:del w:id="3437" w:author="JORGE CONTRERAS ORTIZ" w:date="2021-09-04T12:36:00Z"/>
        </w:rPr>
      </w:pPr>
    </w:p>
    <w:p w14:paraId="6237CD63" w14:textId="77777777" w:rsidR="0074559B" w:rsidRPr="00791D37" w:rsidRDefault="0074559B" w:rsidP="00791D37">
      <w:pPr>
        <w:pStyle w:val="Textoindependiente"/>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0255A2" w14:textId="77777777" w:rsidTr="008F166F">
        <w:tc>
          <w:tcPr>
            <w:tcW w:w="8494" w:type="dxa"/>
          </w:tcPr>
          <w:p w14:paraId="11CF33E5" w14:textId="77777777" w:rsidR="0074559B" w:rsidRPr="00791D37" w:rsidRDefault="0074559B" w:rsidP="00791D37"/>
          <w:p w14:paraId="5506A55E" w14:textId="3F430D63" w:rsidR="0074559B" w:rsidDel="003E2792" w:rsidRDefault="0074559B" w:rsidP="003E2792">
            <w:pPr>
              <w:rPr>
                <w:del w:id="3438" w:author="JORGE CONTRERAS ORTIZ" w:date="2021-09-04T12:36:00Z"/>
              </w:rPr>
            </w:pPr>
            <w:r w:rsidRPr="00791D37">
              <w:t>~$ dmesg | tail</w:t>
            </w:r>
          </w:p>
          <w:p w14:paraId="0A656583" w14:textId="77777777" w:rsidR="003E2792" w:rsidRPr="00791D37" w:rsidRDefault="003E2792" w:rsidP="00FE1EC4">
            <w:pPr>
              <w:rPr>
                <w:ins w:id="3439" w:author="JORGE CONTRERAS ORTIZ" w:date="2021-09-04T12:36:00Z"/>
              </w:rPr>
            </w:pPr>
          </w:p>
          <w:p w14:paraId="7B02E46E" w14:textId="77777777" w:rsidR="0074559B" w:rsidRPr="00791D37" w:rsidRDefault="0074559B" w:rsidP="00FE1EC4">
            <w:pPr>
              <w:rPr>
                <w:lang w:val="en-US"/>
              </w:rPr>
            </w:pPr>
          </w:p>
        </w:tc>
      </w:tr>
    </w:tbl>
    <w:p w14:paraId="299C037E" w14:textId="77777777" w:rsidR="0074559B" w:rsidRPr="00791D37" w:rsidRDefault="0074559B" w:rsidP="006242EF">
      <w:pPr>
        <w:pStyle w:val="TDC3"/>
        <w:rPr>
          <w:rFonts w:eastAsiaTheme="minorHAnsi"/>
        </w:rPr>
      </w:pPr>
    </w:p>
    <w:p w14:paraId="613EB1DE" w14:textId="2F7E64C6" w:rsidR="0074559B" w:rsidRPr="00791D37" w:rsidRDefault="0074559B" w:rsidP="006242EF">
      <w:pPr>
        <w:pStyle w:val="Descripcin"/>
        <w:jc w:val="center"/>
      </w:pPr>
      <w:bookmarkStart w:id="3440" w:name="_Ref81657048"/>
      <w:bookmarkStart w:id="3441" w:name="_Toc81499569"/>
      <w:bookmarkStart w:id="3442" w:name="_Ref81657043"/>
      <w:bookmarkStart w:id="3443" w:name="_Toc81762101"/>
      <w:r w:rsidRPr="00791D37">
        <w:t xml:space="preserve">Tabla </w:t>
      </w:r>
      <w:fldSimple w:instr=" SEQ Tabla \* ARABIC ">
        <w:r w:rsidR="003E5AE5">
          <w:rPr>
            <w:noProof/>
          </w:rPr>
          <w:t>9</w:t>
        </w:r>
      </w:fldSimple>
      <w:bookmarkEnd w:id="3440"/>
      <w:r w:rsidRPr="00791D37">
        <w:t xml:space="preserve"> Comando para listar Puertos Serie en Sistemas Linux</w:t>
      </w:r>
      <w:bookmarkEnd w:id="3441"/>
      <w:bookmarkEnd w:id="3442"/>
      <w:bookmarkEnd w:id="3443"/>
    </w:p>
    <w:p w14:paraId="3D3A7B39" w14:textId="77777777" w:rsidR="0074559B" w:rsidRPr="00791D37" w:rsidRDefault="0074559B" w:rsidP="00791D37"/>
    <w:p w14:paraId="079610ED" w14:textId="77777777" w:rsidR="0074559B" w:rsidRPr="00791D37" w:rsidRDefault="0074559B" w:rsidP="00FE1EC4">
      <w:pPr>
        <w:pStyle w:val="Ttulo5"/>
      </w:pPr>
      <w:bookmarkStart w:id="3444" w:name="_Toc81499428"/>
      <w:bookmarkStart w:id="3445" w:name="_Toc81765273"/>
      <w:r w:rsidRPr="00791D37">
        <w:t>MAC OS</w:t>
      </w:r>
      <w:bookmarkEnd w:id="3444"/>
      <w:bookmarkEnd w:id="3445"/>
    </w:p>
    <w:p w14:paraId="2314180F" w14:textId="77777777" w:rsidR="0074559B" w:rsidRPr="00791D37" w:rsidRDefault="0074559B" w:rsidP="00791D37"/>
    <w:p w14:paraId="54EBC79F" w14:textId="77777777" w:rsidR="0074559B" w:rsidRPr="00791D37" w:rsidRDefault="0074559B" w:rsidP="00791D37">
      <w:r w:rsidRPr="00791D37">
        <w:t>No se necesita ninguna instalación de un driver en específico para sistemas Mac OS X desde la versión 10.4 (Tiger).</w:t>
      </w:r>
    </w:p>
    <w:p w14:paraId="7456063C" w14:textId="77777777" w:rsidR="0074559B" w:rsidRPr="003E2792" w:rsidRDefault="0074559B" w:rsidP="00791D37">
      <w:pPr>
        <w:rPr>
          <w:b/>
          <w:bCs/>
          <w:i/>
          <w:iCs/>
          <w:rPrChange w:id="3446" w:author="JORGE CONTRERAS ORTIZ" w:date="2021-09-04T12:36:00Z">
            <w:rPr>
              <w:b/>
              <w:bCs/>
            </w:rPr>
          </w:rPrChange>
        </w:rPr>
      </w:pPr>
      <w:r w:rsidRPr="003E2792">
        <w:rPr>
          <w:b/>
          <w:bCs/>
          <w:i/>
          <w:iCs/>
          <w:rPrChange w:id="3447" w:author="JORGE CONTRERAS ORTIZ" w:date="2021-09-04T12:36:00Z">
            <w:rPr>
              <w:b/>
              <w:bCs/>
            </w:rPr>
          </w:rPrChange>
        </w:rPr>
        <w:t xml:space="preserve">Nota: </w:t>
      </w:r>
      <w:r w:rsidRPr="003E2792">
        <w:rPr>
          <w:i/>
          <w:iCs/>
          <w:rPrChange w:id="3448" w:author="JORGE CONTRERAS ORTIZ" w:date="2021-09-04T12:36:00Z">
            <w:rPr/>
          </w:rPrChange>
        </w:rPr>
        <w:t xml:space="preserve">La interfaz USB CDC-ECM está deshabilitada por defecto. Puede habilitarse por línea de comandos. Para más información detallada, mirar la </w:t>
      </w:r>
      <w:r w:rsidRPr="003E2792">
        <w:rPr>
          <w:b/>
          <w:bCs/>
          <w:i/>
          <w:iCs/>
          <w:rPrChange w:id="3449" w:author="JORGE CONTRERAS ORTIZ" w:date="2021-09-04T12:36:00Z">
            <w:rPr>
              <w:b/>
              <w:bCs/>
            </w:rPr>
          </w:rPrChange>
        </w:rPr>
        <w:t>KSH Reference Guide.</w:t>
      </w:r>
    </w:p>
    <w:p w14:paraId="233A2615" w14:textId="7AD65FC5" w:rsidR="0074559B" w:rsidRPr="00791D37" w:rsidRDefault="0074559B" w:rsidP="00791D37">
      <w:r w:rsidRPr="00791D37">
        <w:t>Para encontrar Puertos de Serie e interfaces Ethernet, conectar el Dongle a un USB del ordenador y después abrir una terminal e introducir</w:t>
      </w:r>
      <w:ins w:id="3450" w:author="JORGE CONTRERAS ORTIZ" w:date="2021-09-04T14:10:00Z">
        <w:r w:rsidR="00A7595B">
          <w:t xml:space="preserve"> el comando mostrado</w:t>
        </w:r>
      </w:ins>
      <w:ins w:id="3451" w:author="JORGE CONTRERAS ORTIZ" w:date="2021-09-04T14:11:00Z">
        <w:r w:rsidR="00A7595B">
          <w:t xml:space="preserve"> a continuación en </w:t>
        </w:r>
      </w:ins>
      <w:ins w:id="3452" w:author="JORGE CONTRERAS ORTIZ" w:date="2021-09-04T14:10:00Z">
        <w:r w:rsidR="00A7595B">
          <w:fldChar w:fldCharType="begin"/>
        </w:r>
        <w:r w:rsidR="00A7595B">
          <w:instrText xml:space="preserve"> REF _Ref81657064 \h </w:instrText>
        </w:r>
      </w:ins>
      <w:r w:rsidR="00A7595B">
        <w:fldChar w:fldCharType="separate"/>
      </w:r>
      <w:ins w:id="3453" w:author="JORGE CONTRERAS ORTIZ" w:date="2021-09-04T14:47:00Z">
        <w:r w:rsidR="003E5AE5" w:rsidRPr="00791D37">
          <w:t xml:space="preserve">Tabla </w:t>
        </w:r>
        <w:r w:rsidR="003E5AE5">
          <w:rPr>
            <w:noProof/>
          </w:rPr>
          <w:t>10</w:t>
        </w:r>
      </w:ins>
      <w:ins w:id="3454" w:author="JORGE CONTRERAS ORTIZ" w:date="2021-09-04T14:10:00Z">
        <w:r w:rsidR="00A7595B">
          <w:fldChar w:fldCharType="end"/>
        </w:r>
      </w:ins>
      <w:r w:rsidRPr="00791D37">
        <w:t>:</w:t>
      </w:r>
    </w:p>
    <w:p w14:paraId="08D3B7E4" w14:textId="77777777" w:rsidR="0074559B" w:rsidRPr="00791D37" w:rsidRDefault="0074559B"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42F80B65" w14:textId="77777777" w:rsidTr="008F166F">
        <w:tc>
          <w:tcPr>
            <w:tcW w:w="8494" w:type="dxa"/>
          </w:tcPr>
          <w:p w14:paraId="3D426B83" w14:textId="77777777" w:rsidR="0074559B" w:rsidRPr="00791D37" w:rsidRDefault="0074559B" w:rsidP="00791D37"/>
          <w:p w14:paraId="38235795" w14:textId="77777777" w:rsidR="0074559B" w:rsidRPr="00791D37" w:rsidRDefault="0074559B" w:rsidP="00791D37">
            <w:r w:rsidRPr="00791D37">
              <w:t>~$ networksetup –listallhardwareports</w:t>
            </w:r>
          </w:p>
          <w:p w14:paraId="3EE3C48C" w14:textId="77777777" w:rsidR="0074559B" w:rsidRPr="00791D37" w:rsidRDefault="0074559B" w:rsidP="00791D37">
            <w:pPr>
              <w:rPr>
                <w:lang w:val="en-US"/>
              </w:rPr>
            </w:pPr>
          </w:p>
        </w:tc>
      </w:tr>
    </w:tbl>
    <w:p w14:paraId="40DA080B" w14:textId="77777777" w:rsidR="0074559B" w:rsidRPr="00791D37" w:rsidRDefault="0074559B" w:rsidP="006242EF">
      <w:pPr>
        <w:pStyle w:val="TDC3"/>
        <w:rPr>
          <w:rFonts w:eastAsiaTheme="minorHAnsi"/>
        </w:rPr>
      </w:pPr>
    </w:p>
    <w:p w14:paraId="07736C7C" w14:textId="264D55F8" w:rsidR="0074559B" w:rsidRPr="00791D37" w:rsidRDefault="0074559B" w:rsidP="006242EF">
      <w:pPr>
        <w:pStyle w:val="Descripcin"/>
        <w:jc w:val="center"/>
      </w:pPr>
      <w:bookmarkStart w:id="3455" w:name="_Ref81657064"/>
      <w:bookmarkStart w:id="3456" w:name="_Toc81499570"/>
      <w:bookmarkStart w:id="3457" w:name="_Toc81762102"/>
      <w:r w:rsidRPr="00791D37">
        <w:t xml:space="preserve">Tabla </w:t>
      </w:r>
      <w:fldSimple w:instr=" SEQ Tabla \* ARABIC ">
        <w:r w:rsidR="003E5AE5">
          <w:rPr>
            <w:noProof/>
          </w:rPr>
          <w:t>10</w:t>
        </w:r>
      </w:fldSimple>
      <w:bookmarkEnd w:id="3455"/>
      <w:r w:rsidRPr="00791D37">
        <w:t xml:space="preserve"> Comando para listar Puertos Serie en Sistemas en MAC OS</w:t>
      </w:r>
      <w:bookmarkEnd w:id="3456"/>
      <w:bookmarkEnd w:id="3457"/>
    </w:p>
    <w:p w14:paraId="72158665" w14:textId="6EF3FE32" w:rsidR="0074559B" w:rsidRPr="00791D37" w:rsidDel="003E2792" w:rsidRDefault="0074559B" w:rsidP="00791D37">
      <w:pPr>
        <w:rPr>
          <w:del w:id="3458" w:author="JORGE CONTRERAS ORTIZ" w:date="2021-09-04T12:36:00Z"/>
        </w:rPr>
      </w:pPr>
    </w:p>
    <w:p w14:paraId="288D9CE0" w14:textId="02520187" w:rsidR="0074559B" w:rsidRPr="00791D37" w:rsidDel="003E2792" w:rsidRDefault="0074559B" w:rsidP="00791D37">
      <w:pPr>
        <w:rPr>
          <w:del w:id="3459" w:author="JORGE CONTRERAS ORTIZ" w:date="2021-09-04T12:36:00Z"/>
        </w:rPr>
      </w:pPr>
    </w:p>
    <w:p w14:paraId="60B4FCA1" w14:textId="1F114048" w:rsidR="0074559B" w:rsidRPr="00791D37" w:rsidDel="003E2792" w:rsidRDefault="0074559B" w:rsidP="00791D37">
      <w:pPr>
        <w:rPr>
          <w:del w:id="3460" w:author="JORGE CONTRERAS ORTIZ" w:date="2021-09-04T12:36:00Z"/>
        </w:rPr>
      </w:pPr>
    </w:p>
    <w:p w14:paraId="6485C371" w14:textId="73DBD263" w:rsidR="0074559B" w:rsidRPr="00791D37" w:rsidDel="003E2792" w:rsidRDefault="0074559B" w:rsidP="00791D37">
      <w:pPr>
        <w:rPr>
          <w:del w:id="3461" w:author="JORGE CONTRERAS ORTIZ" w:date="2021-09-04T12:36:00Z"/>
        </w:rPr>
      </w:pPr>
    </w:p>
    <w:p w14:paraId="4950D3B8" w14:textId="77777777" w:rsidR="0074559B" w:rsidRPr="00791D37" w:rsidRDefault="0074559B" w:rsidP="00791D37"/>
    <w:p w14:paraId="3ED1B71E" w14:textId="58B1BD81" w:rsidR="0074559B" w:rsidRPr="00791D37" w:rsidRDefault="00353559" w:rsidP="00FE1EC4">
      <w:pPr>
        <w:pStyle w:val="Ttulo4"/>
      </w:pPr>
      <w:bookmarkStart w:id="3462" w:name="_Toc81499429"/>
      <w:bookmarkStart w:id="3463" w:name="_Toc81765274"/>
      <w:r w:rsidRPr="00791D37">
        <w:t>CONFIGURACIÓN DE TERMINAL COM</w:t>
      </w:r>
      <w:bookmarkEnd w:id="3462"/>
      <w:bookmarkEnd w:id="3463"/>
    </w:p>
    <w:p w14:paraId="0E6ADF6E" w14:textId="77777777" w:rsidR="0074559B" w:rsidRPr="00791D37" w:rsidRDefault="0074559B" w:rsidP="00791D37"/>
    <w:p w14:paraId="350A3728" w14:textId="554AC7D4" w:rsidR="0074559B" w:rsidRPr="00791D37" w:rsidRDefault="003E2792" w:rsidP="00FE1EC4">
      <w:pPr>
        <w:pStyle w:val="Ttulo5"/>
      </w:pPr>
      <w:bookmarkStart w:id="3464" w:name="_Toc81499430"/>
      <w:bookmarkStart w:id="3465" w:name="_Toc81765275"/>
      <w:r w:rsidRPr="00791D37">
        <w:t>WINDOWS</w:t>
      </w:r>
      <w:bookmarkEnd w:id="3464"/>
      <w:bookmarkEnd w:id="3465"/>
    </w:p>
    <w:p w14:paraId="63F2DC36" w14:textId="77777777" w:rsidR="0074559B" w:rsidRPr="00791D37" w:rsidRDefault="0074559B" w:rsidP="00791D37"/>
    <w:p w14:paraId="76F6E5EC" w14:textId="77777777" w:rsidR="0074559B" w:rsidRPr="00791D37" w:rsidRDefault="0074559B" w:rsidP="00791D37">
      <w:r w:rsidRPr="00791D37">
        <w:t xml:space="preserve">Hay gran variedad de terminales serie COM disponibles para sistemas Windows. En esta guía se usa una genérica llamada “Termite”, pero valdría cualquier otra terminal. </w:t>
      </w:r>
    </w:p>
    <w:p w14:paraId="78DF748F" w14:textId="77777777" w:rsidR="0074559B" w:rsidRPr="00791D37" w:rsidRDefault="0074559B" w:rsidP="00791D37">
      <w:r w:rsidRPr="00791D37">
        <w:t>Abrir la terminal serie y configurar con las siguientes configuraciones para comunicaciones serie con dispositivos de Kirale:</w:t>
      </w:r>
    </w:p>
    <w:p w14:paraId="2F878C75" w14:textId="77777777" w:rsidR="0074559B" w:rsidRPr="00791D37" w:rsidRDefault="0074559B" w:rsidP="00791D37">
      <w:r w:rsidRPr="00791D37">
        <w:t>Configuración Estándar para puerto serie USB: 9600 bauds, 8 bits, 1stop bit, no parity.</w:t>
      </w:r>
    </w:p>
    <w:p w14:paraId="7E243DBD" w14:textId="77777777" w:rsidR="0074559B" w:rsidRPr="003E2792" w:rsidRDefault="0074559B" w:rsidP="00791D37">
      <w:pPr>
        <w:rPr>
          <w:i/>
          <w:iCs/>
          <w:rPrChange w:id="3466" w:author="JORGE CONTRERAS ORTIZ" w:date="2021-09-04T12:37:00Z">
            <w:rPr/>
          </w:rPrChange>
        </w:rPr>
      </w:pPr>
      <w:r w:rsidRPr="003E2792">
        <w:rPr>
          <w:b/>
          <w:bCs/>
          <w:i/>
          <w:iCs/>
          <w:rPrChange w:id="3467" w:author="JORGE CONTRERAS ORTIZ" w:date="2021-09-04T12:37:00Z">
            <w:rPr>
              <w:b/>
              <w:bCs/>
            </w:rPr>
          </w:rPrChange>
        </w:rPr>
        <w:t xml:space="preserve">Nota: </w:t>
      </w:r>
      <w:r w:rsidRPr="003E2792">
        <w:rPr>
          <w:i/>
          <w:iCs/>
          <w:rPrChange w:id="3468" w:author="JORGE CONTRERAS ORTIZ" w:date="2021-09-04T12:37:00Z">
            <w:rPr/>
          </w:rPrChange>
        </w:rPr>
        <w:t>La terminal USB serie, debe configurarse para añadir un carácter “CR” cuando se pulsa la tecla Enter.</w:t>
      </w:r>
    </w:p>
    <w:p w14:paraId="4F6188AD" w14:textId="77777777" w:rsidR="0074559B" w:rsidRPr="00791D37" w:rsidRDefault="0074559B" w:rsidP="00791D37">
      <w:r w:rsidRPr="00791D37">
        <w:lastRenderedPageBreak/>
        <w:t xml:space="preserve">Una vez configurado, seleccionar el puerto serie que aparece en el </w:t>
      </w:r>
      <w:r w:rsidRPr="00791D37">
        <w:rPr>
          <w:i/>
          <w:iCs/>
        </w:rPr>
        <w:t>Administrador de dispositivos</w:t>
      </w:r>
      <w:r w:rsidRPr="00791D37">
        <w:t xml:space="preserve"> para el KiNOS Virtual COM. Después, para testear si la interfaz de USB de Kirale está activa y corriendo, presionar “Enter” y deberá devolverse el indicador de KiNOS.</w:t>
      </w:r>
    </w:p>
    <w:p w14:paraId="6BC528FD" w14:textId="77777777" w:rsidR="0074559B" w:rsidRPr="00791D37" w:rsidRDefault="0074559B" w:rsidP="006242EF">
      <w:pPr>
        <w:jc w:val="center"/>
      </w:pPr>
      <w:r w:rsidRPr="00791D37">
        <w:rPr>
          <w:noProof/>
        </w:rPr>
        <w:drawing>
          <wp:inline distT="0" distB="0" distL="0" distR="0" wp14:anchorId="357322B4" wp14:editId="1D07116F">
            <wp:extent cx="5400040" cy="1261745"/>
            <wp:effectExtent l="0" t="0" r="0" b="0"/>
            <wp:docPr id="37" name="Imagen 37"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 Word&#10;&#10;Descripción generada automáticamente"/>
                    <pic:cNvPicPr/>
                  </pic:nvPicPr>
                  <pic:blipFill>
                    <a:blip r:embed="rId56"/>
                    <a:stretch>
                      <a:fillRect/>
                    </a:stretch>
                  </pic:blipFill>
                  <pic:spPr>
                    <a:xfrm>
                      <a:off x="0" y="0"/>
                      <a:ext cx="5400040" cy="1261745"/>
                    </a:xfrm>
                    <a:prstGeom prst="rect">
                      <a:avLst/>
                    </a:prstGeom>
                  </pic:spPr>
                </pic:pic>
              </a:graphicData>
            </a:graphic>
          </wp:inline>
        </w:drawing>
      </w:r>
    </w:p>
    <w:p w14:paraId="05C27171" w14:textId="77777777" w:rsidR="0074559B" w:rsidRPr="00791D37" w:rsidRDefault="0074559B" w:rsidP="00791D37">
      <w:pPr>
        <w:pStyle w:val="Descripcin"/>
      </w:pPr>
    </w:p>
    <w:p w14:paraId="0F86B586" w14:textId="76161A84" w:rsidR="0074559B" w:rsidRPr="00791D37" w:rsidRDefault="0074559B" w:rsidP="006242EF">
      <w:pPr>
        <w:pStyle w:val="Descripcin"/>
        <w:jc w:val="center"/>
      </w:pPr>
      <w:bookmarkStart w:id="3469" w:name="_Toc81499613"/>
      <w:bookmarkStart w:id="3470" w:name="_Toc81499848"/>
      <w:bookmarkStart w:id="3471" w:name="_Toc81765369"/>
      <w:r w:rsidRPr="00791D37">
        <w:t xml:space="preserve">Ilustración </w:t>
      </w:r>
      <w:fldSimple w:instr=" SEQ Ilustración \* ARABIC ">
        <w:r w:rsidR="003E5AE5">
          <w:rPr>
            <w:noProof/>
          </w:rPr>
          <w:t>37</w:t>
        </w:r>
      </w:fldSimple>
      <w:r w:rsidRPr="00791D37">
        <w:t xml:space="preserve"> Terminal Termite</w:t>
      </w:r>
      <w:bookmarkEnd w:id="3469"/>
      <w:bookmarkEnd w:id="3470"/>
      <w:bookmarkEnd w:id="3471"/>
    </w:p>
    <w:p w14:paraId="3DEE955F" w14:textId="77777777" w:rsidR="0074559B" w:rsidRPr="003E2792" w:rsidRDefault="0074559B" w:rsidP="00791D37">
      <w:pPr>
        <w:rPr>
          <w:i/>
          <w:iCs/>
          <w:rPrChange w:id="3472" w:author="JORGE CONTRERAS ORTIZ" w:date="2021-09-04T12:37:00Z">
            <w:rPr/>
          </w:rPrChange>
        </w:rPr>
      </w:pPr>
      <w:r w:rsidRPr="003E2792">
        <w:rPr>
          <w:b/>
          <w:bCs/>
          <w:i/>
          <w:iCs/>
          <w:rPrChange w:id="3473" w:author="JORGE CONTRERAS ORTIZ" w:date="2021-09-04T12:37:00Z">
            <w:rPr>
              <w:b/>
              <w:bCs/>
            </w:rPr>
          </w:rPrChange>
        </w:rPr>
        <w:t>Nota:</w:t>
      </w:r>
      <w:r w:rsidRPr="003E2792">
        <w:rPr>
          <w:i/>
          <w:iCs/>
          <w:rPrChange w:id="3474" w:author="JORGE CONTRERAS ORTIZ" w:date="2021-09-04T12:37:00Z">
            <w:rPr/>
          </w:rPrChange>
        </w:rPr>
        <w:t xml:space="preserve"> Recomendado la activación del Echo Local para la lectura de los comandos enviados.</w:t>
      </w:r>
    </w:p>
    <w:p w14:paraId="04E52020" w14:textId="77777777" w:rsidR="0074559B" w:rsidRPr="00791D37" w:rsidRDefault="0074559B" w:rsidP="00791D37"/>
    <w:p w14:paraId="650E3175" w14:textId="413A6B70" w:rsidR="0074559B" w:rsidRPr="00FE1EC4" w:rsidRDefault="003E2792" w:rsidP="00FE1EC4">
      <w:pPr>
        <w:pStyle w:val="Ttulo5"/>
      </w:pPr>
      <w:bookmarkStart w:id="3475" w:name="_Toc81499431"/>
      <w:bookmarkStart w:id="3476" w:name="_Toc81765276"/>
      <w:r w:rsidRPr="00FE1EC4">
        <w:t>LINUX / MAC OS</w:t>
      </w:r>
      <w:bookmarkEnd w:id="3475"/>
      <w:bookmarkEnd w:id="3476"/>
    </w:p>
    <w:p w14:paraId="6C8C3A6E" w14:textId="77777777" w:rsidR="0074559B" w:rsidRPr="00791D37" w:rsidRDefault="0074559B" w:rsidP="00791D37"/>
    <w:p w14:paraId="5AAA8180" w14:textId="77777777" w:rsidR="0074559B" w:rsidRPr="00791D37" w:rsidRDefault="0074559B" w:rsidP="00791D37">
      <w:pPr>
        <w:rPr>
          <w:i/>
          <w:iCs/>
        </w:rPr>
      </w:pPr>
      <w:r w:rsidRPr="00791D37">
        <w:t>Si no se tiene ninguna terminal serie para puerto serie COM, se deberá instalar una, como puede ser “</w:t>
      </w:r>
      <w:r w:rsidRPr="00791D37">
        <w:rPr>
          <w:i/>
          <w:iCs/>
        </w:rPr>
        <w:t>Picocom”.</w:t>
      </w:r>
    </w:p>
    <w:p w14:paraId="5A36E8EF" w14:textId="3FCE24F9" w:rsidR="0074559B" w:rsidRPr="00791D37" w:rsidDel="00A7595B" w:rsidRDefault="0074559B" w:rsidP="00791D37">
      <w:pPr>
        <w:rPr>
          <w:del w:id="3477" w:author="JORGE CONTRERAS ORTIZ" w:date="2021-09-04T14:05:00Z"/>
        </w:rPr>
      </w:pPr>
      <w:r w:rsidRPr="00791D37">
        <w:t>La configuración es la misma necesaria para la comunicación serie con los Sistemas Windows.</w:t>
      </w:r>
      <w:ins w:id="3478" w:author="JORGE CONTRERAS ORTIZ" w:date="2021-09-04T14:01:00Z">
        <w:r w:rsidR="0025296D">
          <w:t xml:space="preserve"> Para abrir la terminal de Picocom, ejecutar el comando indica</w:t>
        </w:r>
      </w:ins>
      <w:ins w:id="3479" w:author="JORGE CONTRERAS ORTIZ" w:date="2021-09-04T14:05:00Z">
        <w:r w:rsidR="00A7595B">
          <w:t>do a continuación</w:t>
        </w:r>
      </w:ins>
      <w:ins w:id="3480" w:author="JORGE CONTRERAS ORTIZ" w:date="2021-09-04T14:01:00Z">
        <w:r w:rsidR="0025296D">
          <w:t xml:space="preserve"> en </w:t>
        </w:r>
        <w:r w:rsidR="0025296D">
          <w:fldChar w:fldCharType="begin"/>
        </w:r>
        <w:r w:rsidR="0025296D">
          <w:instrText xml:space="preserve"> REF _Ref81656521 \h </w:instrText>
        </w:r>
      </w:ins>
      <w:r w:rsidR="0025296D">
        <w:fldChar w:fldCharType="separate"/>
      </w:r>
      <w:ins w:id="3481" w:author="JORGE CONTRERAS ORTIZ" w:date="2021-09-04T14:47:00Z">
        <w:r w:rsidR="003E5AE5" w:rsidRPr="00791D37">
          <w:t xml:space="preserve">Tabla </w:t>
        </w:r>
        <w:r w:rsidR="003E5AE5">
          <w:rPr>
            <w:noProof/>
          </w:rPr>
          <w:t>11</w:t>
        </w:r>
      </w:ins>
      <w:ins w:id="3482" w:author="JORGE CONTRERAS ORTIZ" w:date="2021-09-04T14:01:00Z">
        <w:r w:rsidR="0025296D">
          <w:fldChar w:fldCharType="end"/>
        </w:r>
      </w:ins>
      <w:ins w:id="3483" w:author="JORGE CONTRERAS ORTIZ" w:date="2021-09-04T14:05:00Z">
        <w:r w:rsidR="00A7595B">
          <w:t>:</w:t>
        </w:r>
      </w:ins>
    </w:p>
    <w:p w14:paraId="07930613" w14:textId="77777777" w:rsidR="0074559B" w:rsidRPr="00791D37" w:rsidRDefault="0074559B" w:rsidP="00791D37"/>
    <w:tbl>
      <w:tblPr>
        <w:tblStyle w:val="Tablaconcuadrcula"/>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AA0321" w14:paraId="3DE8B60F" w14:textId="77777777" w:rsidTr="008F166F">
        <w:tc>
          <w:tcPr>
            <w:tcW w:w="8494" w:type="dxa"/>
          </w:tcPr>
          <w:p w14:paraId="2E5CB3F0" w14:textId="77777777" w:rsidR="0074559B" w:rsidRPr="00791D37" w:rsidRDefault="0074559B" w:rsidP="00791D37"/>
          <w:p w14:paraId="356FB808" w14:textId="77777777" w:rsidR="0074559B" w:rsidRPr="00791D37" w:rsidRDefault="0074559B" w:rsidP="00791D37">
            <w:pPr>
              <w:rPr>
                <w:lang w:val="en-US"/>
              </w:rPr>
            </w:pPr>
            <w:r w:rsidRPr="00791D37">
              <w:rPr>
                <w:lang w:val="en-US"/>
              </w:rPr>
              <w:t xml:space="preserve">~$ picocom -c—omap lfcr /dev/ttyACM0 </w:t>
            </w:r>
          </w:p>
          <w:p w14:paraId="19F3ED71" w14:textId="77777777" w:rsidR="0074559B" w:rsidRPr="00791D37" w:rsidRDefault="0074559B" w:rsidP="00791D37">
            <w:pPr>
              <w:rPr>
                <w:lang w:val="en-US"/>
              </w:rPr>
            </w:pPr>
          </w:p>
        </w:tc>
      </w:tr>
    </w:tbl>
    <w:p w14:paraId="239D2528" w14:textId="77777777" w:rsidR="0074559B" w:rsidRPr="00791D37" w:rsidRDefault="0074559B" w:rsidP="00791D37">
      <w:pPr>
        <w:pStyle w:val="Descripcin"/>
        <w:rPr>
          <w:lang w:val="en-US"/>
        </w:rPr>
      </w:pPr>
    </w:p>
    <w:p w14:paraId="5EA742DA" w14:textId="34F4C469" w:rsidR="0074559B" w:rsidRDefault="0074559B" w:rsidP="006242EF">
      <w:pPr>
        <w:pStyle w:val="Descripcin"/>
        <w:jc w:val="center"/>
        <w:rPr>
          <w:ins w:id="3484" w:author="JORGE CONTRERAS ORTIZ" w:date="2021-09-04T14:05:00Z"/>
        </w:rPr>
      </w:pPr>
      <w:bookmarkStart w:id="3485" w:name="_Ref81656521"/>
      <w:bookmarkStart w:id="3486" w:name="_Toc81499571"/>
      <w:bookmarkStart w:id="3487" w:name="_Toc81762103"/>
      <w:r w:rsidRPr="00791D37">
        <w:t xml:space="preserve">Tabla </w:t>
      </w:r>
      <w:fldSimple w:instr=" SEQ Tabla \* ARABIC ">
        <w:r w:rsidR="003E5AE5">
          <w:rPr>
            <w:noProof/>
          </w:rPr>
          <w:t>11</w:t>
        </w:r>
      </w:fldSimple>
      <w:bookmarkEnd w:id="3485"/>
      <w:r w:rsidRPr="00791D37">
        <w:t xml:space="preserve"> Abrir terminal Picocom en Linux / MAC Os</w:t>
      </w:r>
      <w:bookmarkEnd w:id="3486"/>
      <w:bookmarkEnd w:id="3487"/>
    </w:p>
    <w:p w14:paraId="0A5E99FD" w14:textId="77777777" w:rsidR="00A7595B" w:rsidRPr="00A7595B" w:rsidRDefault="00A7595B">
      <w:pPr>
        <w:pPrChange w:id="3488" w:author="JORGE CONTRERAS ORTIZ" w:date="2021-09-04T14:05:00Z">
          <w:pPr>
            <w:pStyle w:val="Descripcin"/>
            <w:jc w:val="center"/>
          </w:pPr>
        </w:pPrChange>
      </w:pPr>
    </w:p>
    <w:p w14:paraId="51BC7E6F" w14:textId="5F7D83BC" w:rsidR="0074559B" w:rsidRPr="00791D37" w:rsidDel="00A7595B" w:rsidRDefault="0074559B" w:rsidP="00791D37">
      <w:pPr>
        <w:rPr>
          <w:del w:id="3489" w:author="JORGE CONTRERAS ORTIZ" w:date="2021-09-04T14:05:00Z"/>
        </w:rPr>
      </w:pPr>
    </w:p>
    <w:p w14:paraId="474B4EFA" w14:textId="77777777" w:rsidR="0074559B" w:rsidRPr="00791D37" w:rsidRDefault="0074559B" w:rsidP="00791D37">
      <w:r w:rsidRPr="00791D37">
        <w:t xml:space="preserve">c </w:t>
      </w:r>
      <w:r w:rsidRPr="00791D37">
        <w:rPr>
          <w:lang w:val="en-US"/>
        </w:rPr>
        <w:sym w:font="Wingdings" w:char="F0E0"/>
      </w:r>
      <w:r w:rsidRPr="00791D37">
        <w:t xml:space="preserve"> Activación Local Echo.</w:t>
      </w:r>
    </w:p>
    <w:p w14:paraId="2F21A0D1" w14:textId="77777777" w:rsidR="0074559B" w:rsidRPr="00791D37" w:rsidRDefault="0074559B" w:rsidP="00791D37">
      <w:r w:rsidRPr="00791D37">
        <w:t xml:space="preserve">omap lfcr </w:t>
      </w:r>
      <w:r w:rsidRPr="00791D37">
        <w:rPr>
          <w:lang w:val="en-US"/>
        </w:rPr>
        <w:sym w:font="Wingdings" w:char="F0E0"/>
      </w:r>
      <w:r w:rsidRPr="00791D37">
        <w:t xml:space="preserve"> Asignar el avance de línea de salida al retorno de carro</w:t>
      </w:r>
    </w:p>
    <w:p w14:paraId="38233D28" w14:textId="77777777" w:rsidR="0074559B" w:rsidRPr="00791D37" w:rsidRDefault="0074559B" w:rsidP="00791D37">
      <w:r w:rsidRPr="00791D37">
        <w:t xml:space="preserve">/dev/ttyACM0 </w:t>
      </w:r>
      <w:r w:rsidRPr="00791D37">
        <w:rPr>
          <w:lang w:val="en-US"/>
        </w:rPr>
        <w:sym w:font="Wingdings" w:char="F0E0"/>
      </w:r>
      <w:r w:rsidRPr="00791D37">
        <w:t xml:space="preserve"> El dispositivo serie asignado por Linux. Usar </w:t>
      </w:r>
      <w:r w:rsidRPr="00791D37">
        <w:rPr>
          <w:b/>
          <w:bCs/>
          <w:i/>
          <w:iCs/>
        </w:rPr>
        <w:t xml:space="preserve">dmesg </w:t>
      </w:r>
      <w:r w:rsidRPr="00791D37">
        <w:rPr>
          <w:b/>
          <w:bCs/>
        </w:rPr>
        <w:t xml:space="preserve">| </w:t>
      </w:r>
      <w:r w:rsidRPr="00791D37">
        <w:rPr>
          <w:b/>
          <w:bCs/>
          <w:i/>
          <w:iCs/>
        </w:rPr>
        <w:t xml:space="preserve">tail </w:t>
      </w:r>
      <w:r w:rsidRPr="00791D37">
        <w:t>cuando se haya conectado el dispositivo para comprobar el nombre del dispositivo.</w:t>
      </w:r>
    </w:p>
    <w:p w14:paraId="3AEDE918" w14:textId="1D4665C2" w:rsidR="0074559B" w:rsidRPr="00791D37" w:rsidRDefault="0074559B" w:rsidP="00791D37">
      <w:pPr>
        <w:rPr>
          <w:b/>
          <w:bCs/>
          <w:i/>
          <w:iCs/>
        </w:rPr>
      </w:pPr>
      <w:r w:rsidRPr="00791D37">
        <w:t xml:space="preserve">Para irse del programa utilizar </w:t>
      </w:r>
      <w:r w:rsidRPr="00791D37">
        <w:rPr>
          <w:b/>
          <w:bCs/>
          <w:i/>
          <w:iCs/>
        </w:rPr>
        <w:t xml:space="preserve">Ctrl+a </w:t>
      </w:r>
      <w:r w:rsidRPr="00791D37">
        <w:rPr>
          <w:i/>
          <w:iCs/>
        </w:rPr>
        <w:t xml:space="preserve">y </w:t>
      </w:r>
      <w:r w:rsidRPr="00791D37">
        <w:rPr>
          <w:b/>
          <w:bCs/>
          <w:i/>
          <w:iCs/>
        </w:rPr>
        <w:t>Ctrl+x</w:t>
      </w:r>
    </w:p>
    <w:p w14:paraId="30BA8A96" w14:textId="7F635E6D" w:rsidR="0074559B" w:rsidRPr="00791D37" w:rsidRDefault="0074559B" w:rsidP="00791D37"/>
    <w:p w14:paraId="3E1E2846" w14:textId="77777777" w:rsidR="0074559B" w:rsidRPr="00791D37" w:rsidRDefault="0074559B" w:rsidP="00791D37">
      <w:pPr>
        <w:pStyle w:val="Ttulo2"/>
      </w:pPr>
      <w:bookmarkStart w:id="3490" w:name="_Toc81499432"/>
      <w:bookmarkStart w:id="3491" w:name="_Toc81765277"/>
      <w:r w:rsidRPr="00791D37">
        <w:t>CONFIGURACIÓN DE RED PARA KTWM102</w:t>
      </w:r>
      <w:bookmarkEnd w:id="3490"/>
      <w:bookmarkEnd w:id="3491"/>
    </w:p>
    <w:p w14:paraId="25FBDED2" w14:textId="77777777" w:rsidR="0074559B" w:rsidRPr="00791D37" w:rsidRDefault="0074559B" w:rsidP="00791D37"/>
    <w:p w14:paraId="4A9FEC84" w14:textId="78E0DE5D" w:rsidR="0074559B" w:rsidRPr="00791D37" w:rsidRDefault="0074559B" w:rsidP="00791D37">
      <w:r w:rsidRPr="00791D37">
        <w:t xml:space="preserve">A la hora de enviar comandos tanto para configurar los parámetros del módulo KTWM102 como para ver los parámetros ya configurados </w:t>
      </w:r>
      <w:del w:id="3492" w:author="JORGE CONTRERAS ORTIZ" w:date="2021-09-04T12:42:00Z">
        <w:r w:rsidRPr="00791D37" w:rsidDel="00FE1EC4">
          <w:delText xml:space="preserve">tenemos </w:delText>
        </w:r>
      </w:del>
      <w:ins w:id="3493" w:author="JORGE CONTRERAS ORTIZ" w:date="2021-09-04T12:42:00Z">
        <w:r w:rsidR="00FE1EC4">
          <w:t>se disponen de</w:t>
        </w:r>
        <w:r w:rsidR="00FE1EC4" w:rsidRPr="00791D37">
          <w:t xml:space="preserve"> </w:t>
        </w:r>
      </w:ins>
      <w:r w:rsidRPr="00791D37">
        <w:t xml:space="preserve">dos posibles vías para ello. </w:t>
      </w:r>
    </w:p>
    <w:p w14:paraId="74414FB4" w14:textId="77777777" w:rsidR="0074559B" w:rsidRPr="00791D37" w:rsidRDefault="0074559B" w:rsidP="00791D37">
      <w:pPr>
        <w:pStyle w:val="Prrafodelista"/>
        <w:numPr>
          <w:ilvl w:val="0"/>
          <w:numId w:val="18"/>
        </w:numPr>
      </w:pPr>
      <w:r w:rsidRPr="00791D37">
        <w:lastRenderedPageBreak/>
        <w:t>La primera vía es comandos KSH, los cuáles son con una sintaxis amigable para una ejecución manual y sencilla para el usuario desde un PC. Se conecta el módulo por USB.</w:t>
      </w:r>
    </w:p>
    <w:p w14:paraId="089B9EBC" w14:textId="209E53A2" w:rsidR="0074559B" w:rsidRDefault="0074559B" w:rsidP="00791D37">
      <w:pPr>
        <w:pStyle w:val="Prrafodelista"/>
        <w:numPr>
          <w:ilvl w:val="0"/>
          <w:numId w:val="18"/>
        </w:numPr>
        <w:rPr>
          <w:ins w:id="3494" w:author="JORGE CONTRERAS ORTIZ" w:date="2021-09-04T14:11:00Z"/>
        </w:rPr>
      </w:pPr>
      <w:r w:rsidRPr="00791D37">
        <w:t>La segunda vía es por comandos KBI. Estos comandos se enviarán por vía UART al módulo.</w:t>
      </w:r>
    </w:p>
    <w:p w14:paraId="74FB1EA1" w14:textId="77777777" w:rsidR="00A7595B" w:rsidRPr="00791D37" w:rsidRDefault="00A7595B" w:rsidP="00791D37">
      <w:pPr>
        <w:pStyle w:val="Prrafodelista"/>
        <w:numPr>
          <w:ilvl w:val="0"/>
          <w:numId w:val="18"/>
        </w:numPr>
      </w:pPr>
    </w:p>
    <w:p w14:paraId="55254CF7" w14:textId="27088B45" w:rsidR="0074559B" w:rsidRPr="00791D37" w:rsidDel="00A7595B" w:rsidRDefault="0074559B" w:rsidP="00791D37">
      <w:pPr>
        <w:rPr>
          <w:del w:id="3495" w:author="JORGE CONTRERAS ORTIZ" w:date="2021-09-04T14:05:00Z"/>
        </w:rPr>
      </w:pPr>
      <w:bookmarkStart w:id="3496" w:name="_Toc81658369"/>
      <w:bookmarkStart w:id="3497" w:name="_Toc81658613"/>
      <w:bookmarkStart w:id="3498" w:name="_Toc81658768"/>
      <w:bookmarkStart w:id="3499" w:name="_Toc81659147"/>
      <w:bookmarkStart w:id="3500" w:name="_Toc81659388"/>
      <w:bookmarkStart w:id="3501" w:name="_Toc81659705"/>
      <w:bookmarkStart w:id="3502" w:name="_Toc81743493"/>
      <w:bookmarkStart w:id="3503" w:name="_Toc81743648"/>
      <w:bookmarkStart w:id="3504" w:name="_Toc81761807"/>
      <w:bookmarkStart w:id="3505" w:name="_Toc81764146"/>
      <w:bookmarkStart w:id="3506" w:name="_Toc81765278"/>
      <w:bookmarkEnd w:id="3496"/>
      <w:bookmarkEnd w:id="3497"/>
      <w:bookmarkEnd w:id="3498"/>
      <w:bookmarkEnd w:id="3499"/>
      <w:bookmarkEnd w:id="3500"/>
      <w:bookmarkEnd w:id="3501"/>
      <w:bookmarkEnd w:id="3502"/>
      <w:bookmarkEnd w:id="3503"/>
      <w:bookmarkEnd w:id="3504"/>
      <w:bookmarkEnd w:id="3505"/>
      <w:bookmarkEnd w:id="3506"/>
    </w:p>
    <w:p w14:paraId="13068230" w14:textId="6C46F0D3" w:rsidR="0074559B" w:rsidRPr="00791D37" w:rsidRDefault="00FE1EC4" w:rsidP="00791D37">
      <w:pPr>
        <w:pStyle w:val="Ttulo3"/>
        <w:rPr>
          <w:lang w:val="en-US"/>
        </w:rPr>
      </w:pPr>
      <w:bookmarkStart w:id="3507" w:name="_Toc81499433"/>
      <w:bookmarkStart w:id="3508" w:name="_Toc81765279"/>
      <w:r w:rsidRPr="00791D37">
        <w:rPr>
          <w:lang w:val="en-US"/>
        </w:rPr>
        <w:t>KIRALE COMMAND-LINE SHELL</w:t>
      </w:r>
      <w:del w:id="3509" w:author="JORGE CONTRERAS ORTIZ" w:date="2021-09-05T14:09:00Z">
        <w:r w:rsidRPr="00791D37" w:rsidDel="00E205F0">
          <w:rPr>
            <w:lang w:val="en-US"/>
          </w:rPr>
          <w:delText xml:space="preserve"> REFERENCE GUIDE </w:delText>
        </w:r>
      </w:del>
      <w:r w:rsidRPr="00791D37">
        <w:rPr>
          <w:lang w:val="en-US"/>
        </w:rPr>
        <w:t>– COMANDOS KSH</w:t>
      </w:r>
      <w:bookmarkEnd w:id="3507"/>
      <w:bookmarkEnd w:id="3508"/>
    </w:p>
    <w:p w14:paraId="7BBD38D6" w14:textId="77777777" w:rsidR="0074559B" w:rsidRPr="00791D37" w:rsidRDefault="0074559B" w:rsidP="00791D37">
      <w:pPr>
        <w:rPr>
          <w:lang w:val="en-US"/>
        </w:rPr>
      </w:pPr>
    </w:p>
    <w:p w14:paraId="253A5BEF" w14:textId="5F7B53AF" w:rsidR="0074559B" w:rsidRPr="00791D37" w:rsidRDefault="00FE1EC4" w:rsidP="00FE1EC4">
      <w:pPr>
        <w:pStyle w:val="Ttulo4"/>
      </w:pPr>
      <w:bookmarkStart w:id="3510" w:name="_Toc81499434"/>
      <w:bookmarkStart w:id="3511" w:name="_Toc81765280"/>
      <w:r w:rsidRPr="00791D37">
        <w:t>SINTAXIS DE LOS COMANDOS</w:t>
      </w:r>
      <w:bookmarkEnd w:id="3510"/>
      <w:bookmarkEnd w:id="3511"/>
    </w:p>
    <w:p w14:paraId="4AE5B2C5" w14:textId="77777777" w:rsidR="0074559B" w:rsidRPr="00791D37" w:rsidRDefault="0074559B" w:rsidP="00791D37"/>
    <w:p w14:paraId="69080C53" w14:textId="58DBC83E" w:rsidR="0074559B" w:rsidRPr="00791D37" w:rsidDel="00FE1EC4" w:rsidRDefault="0074559B" w:rsidP="00791D37">
      <w:pPr>
        <w:rPr>
          <w:del w:id="3512" w:author="JORGE CONTRERAS ORTIZ" w:date="2021-09-04T12:43:00Z"/>
        </w:rPr>
      </w:pPr>
      <w:r w:rsidRPr="00791D37">
        <w:t xml:space="preserve">Los comandos KSH tienen una sintaxis amigable para las personas. Esta sintaxis está basada en palabras ASCII separadas, las cuales especifican cada una las palabras clave o parámetros del comando. Se representan </w:t>
      </w:r>
      <w:ins w:id="3513" w:author="JORGE CONTRERAS ORTIZ" w:date="2021-09-04T12:43:00Z">
        <w:r w:rsidR="00FE1EC4">
          <w:t>como se indica</w:t>
        </w:r>
      </w:ins>
      <w:ins w:id="3514" w:author="JORGE CONTRERAS ORTIZ" w:date="2021-09-04T14:00:00Z">
        <w:r w:rsidR="0025296D">
          <w:t xml:space="preserve"> a continuación</w:t>
        </w:r>
      </w:ins>
      <w:ins w:id="3515" w:author="JORGE CONTRERAS ORTIZ" w:date="2021-09-04T12:43:00Z">
        <w:r w:rsidR="00FE1EC4">
          <w:t xml:space="preserve"> en </w:t>
        </w:r>
      </w:ins>
      <w:ins w:id="3516" w:author="JORGE CONTRERAS ORTIZ" w:date="2021-09-04T14:00:00Z">
        <w:r w:rsidR="0025296D">
          <w:fldChar w:fldCharType="begin"/>
        </w:r>
        <w:r w:rsidR="0025296D">
          <w:instrText xml:space="preserve"> REF _Ref81656465 \h </w:instrText>
        </w:r>
      </w:ins>
      <w:r w:rsidR="0025296D">
        <w:fldChar w:fldCharType="separate"/>
      </w:r>
      <w:ins w:id="3517" w:author="JORGE CONTRERAS ORTIZ" w:date="2021-09-04T14:47:00Z">
        <w:r w:rsidR="003E5AE5" w:rsidRPr="00791D37">
          <w:t xml:space="preserve">Tabla </w:t>
        </w:r>
        <w:r w:rsidR="003E5AE5">
          <w:rPr>
            <w:noProof/>
          </w:rPr>
          <w:t>12</w:t>
        </w:r>
      </w:ins>
      <w:ins w:id="3518" w:author="JORGE CONTRERAS ORTIZ" w:date="2021-09-04T14:00:00Z">
        <w:r w:rsidR="0025296D">
          <w:fldChar w:fldCharType="end"/>
        </w:r>
      </w:ins>
      <w:del w:id="3519" w:author="JORGE CONTRERAS ORTIZ" w:date="2021-09-04T12:43:00Z">
        <w:r w:rsidRPr="00791D37" w:rsidDel="00FE1EC4">
          <w:delText>de la siguiente manera</w:delText>
        </w:r>
      </w:del>
      <w:r w:rsidRPr="00791D37">
        <w:t xml:space="preserve">: </w:t>
      </w:r>
    </w:p>
    <w:p w14:paraId="74CDC768" w14:textId="77777777" w:rsidR="0074559B" w:rsidRPr="00791D37" w:rsidRDefault="0074559B" w:rsidP="00791D37"/>
    <w:p w14:paraId="1567D945" w14:textId="77777777" w:rsidR="0074559B" w:rsidRPr="00791D37" w:rsidRDefault="0074559B" w:rsidP="00791D37"/>
    <w:tbl>
      <w:tblPr>
        <w:tblStyle w:val="Tablaconcuadrcula"/>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7871B96C" w14:textId="77777777" w:rsidTr="008F166F">
        <w:trPr>
          <w:jc w:val="center"/>
        </w:trPr>
        <w:tc>
          <w:tcPr>
            <w:tcW w:w="8494" w:type="dxa"/>
          </w:tcPr>
          <w:p w14:paraId="4C06E28A" w14:textId="77777777" w:rsidR="0074559B" w:rsidRPr="00522D2C" w:rsidRDefault="0074559B" w:rsidP="00791D37">
            <w:pPr>
              <w:rPr>
                <w:lang w:val="en-US"/>
              </w:rPr>
            </w:pPr>
          </w:p>
          <w:p w14:paraId="3F2DA3FF" w14:textId="77777777" w:rsidR="0074559B" w:rsidRPr="00791D37" w:rsidRDefault="0074559B" w:rsidP="00791D37">
            <w:r w:rsidRPr="00791D37">
              <w:rPr>
                <w:lang w:val="en-US"/>
              </w:rPr>
              <w:t xml:space="preserve">kinos@local:~$ command &lt; arg &gt; &lt; key &gt; &lt; subkey &gt; [ param 1 ] … </w:t>
            </w:r>
            <w:r w:rsidRPr="00791D37">
              <w:t xml:space="preserve">[ param N ] </w:t>
            </w:r>
          </w:p>
          <w:p w14:paraId="54F93BA3" w14:textId="77777777" w:rsidR="0074559B" w:rsidRPr="00791D37" w:rsidRDefault="0074559B" w:rsidP="00791D37">
            <w:pPr>
              <w:rPr>
                <w:lang w:val="en-US"/>
              </w:rPr>
            </w:pPr>
          </w:p>
        </w:tc>
      </w:tr>
    </w:tbl>
    <w:p w14:paraId="3DE362F0" w14:textId="77777777" w:rsidR="0074559B" w:rsidRPr="00791D37" w:rsidRDefault="0074559B" w:rsidP="00791D37">
      <w:pPr>
        <w:pStyle w:val="Descripcin"/>
      </w:pPr>
    </w:p>
    <w:p w14:paraId="57577105" w14:textId="7A85530B" w:rsidR="0074559B" w:rsidRPr="00791D37" w:rsidRDefault="0074559B" w:rsidP="006242EF">
      <w:pPr>
        <w:pStyle w:val="Descripcin"/>
        <w:jc w:val="center"/>
      </w:pPr>
      <w:bookmarkStart w:id="3520" w:name="_Ref81656465"/>
      <w:bookmarkStart w:id="3521" w:name="_Toc81499572"/>
      <w:bookmarkStart w:id="3522" w:name="_Toc81762104"/>
      <w:r w:rsidRPr="00791D37">
        <w:t xml:space="preserve">Tabla </w:t>
      </w:r>
      <w:fldSimple w:instr=" SEQ Tabla \* ARABIC ">
        <w:r w:rsidR="003E5AE5">
          <w:rPr>
            <w:noProof/>
          </w:rPr>
          <w:t>12</w:t>
        </w:r>
      </w:fldSimple>
      <w:bookmarkEnd w:id="3520"/>
      <w:r w:rsidRPr="00791D37">
        <w:t xml:space="preserve"> Sintaxis comandos KSH</w:t>
      </w:r>
      <w:bookmarkEnd w:id="3521"/>
      <w:bookmarkEnd w:id="3522"/>
    </w:p>
    <w:p w14:paraId="5097B2DE" w14:textId="77777777" w:rsidR="0074559B" w:rsidRPr="00791D37" w:rsidRDefault="0074559B" w:rsidP="00791D37"/>
    <w:p w14:paraId="66B5D79F" w14:textId="77777777" w:rsidR="0074559B" w:rsidRPr="00791D37" w:rsidRDefault="0074559B" w:rsidP="00791D37">
      <w:r w:rsidRPr="00791D37">
        <w:t xml:space="preserve">Donde </w:t>
      </w:r>
      <w:r w:rsidRPr="00791D37">
        <w:rPr>
          <w:b/>
          <w:bCs/>
        </w:rPr>
        <w:t>Command</w:t>
      </w:r>
      <w:r w:rsidRPr="00791D37">
        <w:t xml:space="preserve"> es el nombre del comando a ejecutarse de primer nivel. Este puede tener un argumento a ejecutar a bajo nivel e incluso claves y subclaves y otros parámetros que sean datos variables requeridos para la correcta ejecución del comando.</w:t>
      </w:r>
    </w:p>
    <w:p w14:paraId="691DDAF5" w14:textId="77777777" w:rsidR="0074559B" w:rsidRPr="00791D37" w:rsidRDefault="0074559B" w:rsidP="00791D37">
      <w:r w:rsidRPr="00791D37">
        <w:t>Para el envío de estos comandos se necesitará descargar la herramienta KiTools a su última versión de la siguiente dirección:</w:t>
      </w:r>
    </w:p>
    <w:p w14:paraId="3965CDEF" w14:textId="25658926" w:rsidR="0074559B" w:rsidRPr="00791D37" w:rsidRDefault="00BA1A0E" w:rsidP="00791D37">
      <w:pPr>
        <w:rPr>
          <w:color w:val="0563C1" w:themeColor="hyperlink"/>
          <w:u w:val="single"/>
        </w:rPr>
      </w:pPr>
      <w:hyperlink r:id="rId57" w:anchor="downloads" w:history="1">
        <w:r w:rsidR="0074559B" w:rsidRPr="00791D37">
          <w:rPr>
            <w:rStyle w:val="Hipervnculo"/>
          </w:rPr>
          <w:t>https://www.kirale.com/support/#downloads</w:t>
        </w:r>
      </w:hyperlink>
    </w:p>
    <w:p w14:paraId="119A1701" w14:textId="0CB2987C" w:rsidR="0074559B" w:rsidRDefault="0074559B" w:rsidP="00791D37">
      <w:pPr>
        <w:rPr>
          <w:ins w:id="3523" w:author="JORGE CONTRERAS ORTIZ" w:date="2021-09-04T12:44:00Z"/>
        </w:rPr>
      </w:pPr>
      <w:r w:rsidRPr="00791D37">
        <w:t>Una vez descargado, conectar el módulo KTWM102 al PC por conexión USB abrir el ejecutable descargado y se abrirá una ventana de comandos similar a la de Windows</w:t>
      </w:r>
      <w:ins w:id="3524" w:author="JORGE CONTRERAS ORTIZ" w:date="2021-09-04T14:11:00Z">
        <w:r w:rsidR="00A7595B">
          <w:t xml:space="preserve">, tal como se muestra a continuación en </w:t>
        </w:r>
        <w:r w:rsidR="00A7595B">
          <w:fldChar w:fldCharType="begin"/>
        </w:r>
        <w:r w:rsidR="00A7595B">
          <w:instrText xml:space="preserve"> REF _Ref81657122 \h </w:instrText>
        </w:r>
      </w:ins>
      <w:r w:rsidR="00A7595B">
        <w:fldChar w:fldCharType="separate"/>
      </w:r>
      <w:ins w:id="3525" w:author="JORGE CONTRERAS ORTIZ" w:date="2021-09-04T14:47:00Z">
        <w:r w:rsidR="003E5AE5" w:rsidRPr="00791D37">
          <w:t xml:space="preserve">Ilustración </w:t>
        </w:r>
        <w:r w:rsidR="003E5AE5">
          <w:rPr>
            <w:noProof/>
          </w:rPr>
          <w:t>38</w:t>
        </w:r>
        <w:r w:rsidR="003E5AE5" w:rsidRPr="00791D37">
          <w:t xml:space="preserve"> Herramienta KiTools</w:t>
        </w:r>
      </w:ins>
      <w:ins w:id="3526" w:author="JORGE CONTRERAS ORTIZ" w:date="2021-09-04T14:11:00Z">
        <w:r w:rsidR="00A7595B">
          <w:fldChar w:fldCharType="end"/>
        </w:r>
      </w:ins>
      <w:r w:rsidRPr="00791D37">
        <w:t>.</w:t>
      </w:r>
    </w:p>
    <w:p w14:paraId="57B78627" w14:textId="77777777" w:rsidR="00FE1EC4" w:rsidRPr="00791D37" w:rsidRDefault="00FE1EC4" w:rsidP="00791D37"/>
    <w:p w14:paraId="5F713849" w14:textId="77777777" w:rsidR="0074559B" w:rsidRPr="00791D37" w:rsidRDefault="0074559B" w:rsidP="006242EF">
      <w:pPr>
        <w:jc w:val="center"/>
      </w:pPr>
      <w:r w:rsidRPr="00791D37">
        <w:rPr>
          <w:noProof/>
        </w:rPr>
        <w:lastRenderedPageBreak/>
        <w:drawing>
          <wp:inline distT="0" distB="0" distL="0" distR="0" wp14:anchorId="7BCE44E9" wp14:editId="3336A478">
            <wp:extent cx="5188689" cy="2721255"/>
            <wp:effectExtent l="0" t="0" r="0" b="3175"/>
            <wp:docPr id="38" name="Imagen 3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58"/>
                    <a:stretch>
                      <a:fillRect/>
                    </a:stretch>
                  </pic:blipFill>
                  <pic:spPr>
                    <a:xfrm>
                      <a:off x="0" y="0"/>
                      <a:ext cx="5194724" cy="2724420"/>
                    </a:xfrm>
                    <a:prstGeom prst="rect">
                      <a:avLst/>
                    </a:prstGeom>
                  </pic:spPr>
                </pic:pic>
              </a:graphicData>
            </a:graphic>
          </wp:inline>
        </w:drawing>
      </w:r>
    </w:p>
    <w:p w14:paraId="158927D5" w14:textId="2A765404" w:rsidR="0074559B" w:rsidRPr="00791D37" w:rsidRDefault="0074559B" w:rsidP="006242EF">
      <w:pPr>
        <w:pStyle w:val="Descripcin"/>
        <w:jc w:val="center"/>
      </w:pPr>
      <w:bookmarkStart w:id="3527" w:name="_Toc81499614"/>
      <w:bookmarkStart w:id="3528" w:name="_Toc81499849"/>
      <w:bookmarkStart w:id="3529" w:name="_Ref81657122"/>
      <w:bookmarkStart w:id="3530" w:name="_Toc81765370"/>
      <w:r w:rsidRPr="00791D37">
        <w:t xml:space="preserve">Ilustración </w:t>
      </w:r>
      <w:fldSimple w:instr=" SEQ Ilustración \* ARABIC ">
        <w:r w:rsidR="003E5AE5">
          <w:rPr>
            <w:noProof/>
          </w:rPr>
          <w:t>38</w:t>
        </w:r>
      </w:fldSimple>
      <w:r w:rsidRPr="00791D37">
        <w:t xml:space="preserve"> Herramienta KiTools</w:t>
      </w:r>
      <w:bookmarkEnd w:id="3527"/>
      <w:bookmarkEnd w:id="3528"/>
      <w:bookmarkEnd w:id="3529"/>
      <w:bookmarkEnd w:id="3530"/>
    </w:p>
    <w:p w14:paraId="49C9CBA7" w14:textId="6389153C" w:rsidR="0074559B" w:rsidRPr="00791D37" w:rsidRDefault="0074559B" w:rsidP="00791D37">
      <w:r w:rsidRPr="00791D37">
        <w:t xml:space="preserve">Para ver más en detalle la sintaxis de cada comando, descargar y ver la </w:t>
      </w:r>
      <w:hyperlink r:id="rId59" w:anchor="083596d3193c172fa" w:history="1">
        <w:r w:rsidRPr="00791D37">
          <w:rPr>
            <w:rStyle w:val="Hipervnculo"/>
          </w:rPr>
          <w:t>KSH Reference Guide</w:t>
        </w:r>
      </w:hyperlink>
      <w:r w:rsidRPr="00791D37">
        <w:t>.</w:t>
      </w:r>
    </w:p>
    <w:p w14:paraId="5D96A520" w14:textId="77777777" w:rsidR="0074559B" w:rsidRPr="00791D37" w:rsidRDefault="0074559B" w:rsidP="00791D37"/>
    <w:p w14:paraId="7749A632" w14:textId="4FCA5AAD" w:rsidR="0074559B" w:rsidRPr="00791D37" w:rsidRDefault="00FE1EC4" w:rsidP="00FE1EC4">
      <w:pPr>
        <w:pStyle w:val="Ttulo4"/>
      </w:pPr>
      <w:bookmarkStart w:id="3531" w:name="_Toc81499435"/>
      <w:bookmarkStart w:id="3532" w:name="_Toc81765281"/>
      <w:r w:rsidRPr="00791D37">
        <w:t>SINTAXIS DE LOS PARÁMETROS</w:t>
      </w:r>
      <w:bookmarkEnd w:id="3531"/>
      <w:bookmarkEnd w:id="3532"/>
    </w:p>
    <w:p w14:paraId="5F79C9BE" w14:textId="77777777" w:rsidR="0074559B" w:rsidRPr="00791D37" w:rsidRDefault="0074559B" w:rsidP="00791D37"/>
    <w:p w14:paraId="5E3D6858" w14:textId="77777777" w:rsidR="0074559B" w:rsidRPr="00791D37" w:rsidRDefault="0074559B" w:rsidP="00791D37">
      <w:pPr>
        <w:pStyle w:val="Textoindependiente"/>
      </w:pPr>
      <w:r w:rsidRPr="00791D37">
        <w:t>Hay seis tipos de formatos posibles de parámetros:</w:t>
      </w:r>
    </w:p>
    <w:p w14:paraId="74D8EE81" w14:textId="77777777" w:rsidR="0074559B" w:rsidRPr="00791D37" w:rsidRDefault="0074559B" w:rsidP="00791D37">
      <w:pPr>
        <w:pStyle w:val="Textoindependiente"/>
      </w:pPr>
    </w:p>
    <w:p w14:paraId="4142B257" w14:textId="77777777" w:rsidR="0074559B" w:rsidRPr="00791D37" w:rsidRDefault="0074559B" w:rsidP="00791D37">
      <w:pPr>
        <w:pStyle w:val="Prrafodelista"/>
        <w:numPr>
          <w:ilvl w:val="0"/>
          <w:numId w:val="14"/>
        </w:numPr>
      </w:pPr>
      <w:r w:rsidRPr="00791D37">
        <w:rPr>
          <w:b/>
          <w:bCs/>
        </w:rPr>
        <w:t xml:space="preserve">Hexadecimal: </w:t>
      </w:r>
      <w:r w:rsidRPr="00791D37">
        <w:t>Representado en la guía como [hex]. Estos parámetros deberán ser completamente en notación hexadecimal, como “</w:t>
      </w:r>
      <w:r w:rsidRPr="00791D37">
        <w:rPr>
          <w:i/>
          <w:iCs/>
        </w:rPr>
        <w:t>0xABCD”</w:t>
      </w:r>
      <w:r w:rsidRPr="00791D37">
        <w:t xml:space="preserve"> o </w:t>
      </w:r>
      <w:r w:rsidRPr="00791D37">
        <w:rPr>
          <w:i/>
          <w:iCs/>
        </w:rPr>
        <w:t>“0xabcd”</w:t>
      </w:r>
      <w:r w:rsidRPr="00791D37">
        <w:t>, siempre con el prefijo “</w:t>
      </w:r>
      <w:r w:rsidRPr="00791D37">
        <w:rPr>
          <w:i/>
          <w:iCs/>
        </w:rPr>
        <w:t>0x”</w:t>
      </w:r>
      <w:r w:rsidRPr="00791D37">
        <w:t>.</w:t>
      </w:r>
    </w:p>
    <w:p w14:paraId="36C0879A" w14:textId="77777777" w:rsidR="0074559B" w:rsidRPr="00791D37" w:rsidRDefault="0074559B" w:rsidP="00791D37">
      <w:pPr>
        <w:pStyle w:val="Prrafodelista"/>
      </w:pPr>
    </w:p>
    <w:p w14:paraId="131EEA2D" w14:textId="77777777" w:rsidR="0074559B" w:rsidRPr="00791D37" w:rsidRDefault="0074559B" w:rsidP="00791D37">
      <w:pPr>
        <w:pStyle w:val="Prrafodelista"/>
        <w:numPr>
          <w:ilvl w:val="0"/>
          <w:numId w:val="14"/>
        </w:numPr>
      </w:pPr>
      <w:r w:rsidRPr="00791D37">
        <w:rPr>
          <w:b/>
          <w:bCs/>
        </w:rPr>
        <w:t xml:space="preserve">Decimal: </w:t>
      </w:r>
      <w:r w:rsidRPr="00791D37">
        <w:t>Representado en la guía como [dec]. Estos parámetros deberán ser con notación decimal, como “</w:t>
      </w:r>
      <w:r w:rsidRPr="00791D37">
        <w:rPr>
          <w:i/>
          <w:iCs/>
        </w:rPr>
        <w:t>64”</w:t>
      </w:r>
      <w:r w:rsidRPr="00791D37">
        <w:t>.</w:t>
      </w:r>
    </w:p>
    <w:p w14:paraId="240A81E9" w14:textId="77777777" w:rsidR="0074559B" w:rsidRPr="00791D37" w:rsidRDefault="0074559B" w:rsidP="00791D37">
      <w:pPr>
        <w:pStyle w:val="Prrafodelista"/>
      </w:pPr>
    </w:p>
    <w:p w14:paraId="42269F03" w14:textId="77777777" w:rsidR="0074559B" w:rsidRPr="00791D37" w:rsidRDefault="0074559B" w:rsidP="00791D37">
      <w:pPr>
        <w:pStyle w:val="Prrafodelista"/>
      </w:pPr>
    </w:p>
    <w:p w14:paraId="5EAF07FC" w14:textId="77777777" w:rsidR="0074559B" w:rsidRPr="00791D37" w:rsidRDefault="0074559B" w:rsidP="00791D37">
      <w:pPr>
        <w:pStyle w:val="Prrafodelista"/>
        <w:numPr>
          <w:ilvl w:val="0"/>
          <w:numId w:val="14"/>
        </w:numPr>
      </w:pPr>
      <w:r w:rsidRPr="00791D37">
        <w:rPr>
          <w:b/>
          <w:bCs/>
        </w:rPr>
        <w:t>Cadena de caracteres:</w:t>
      </w:r>
      <w:r w:rsidRPr="00791D37">
        <w:t xml:space="preserve"> Representado en la guía como [str]. Estos parámetros deberán ir entre comillas dobles y pueden estar limitados en tamaño. Este límite de tamaño está especificado como número de caracteres admitidos.</w:t>
      </w:r>
    </w:p>
    <w:p w14:paraId="7BD23CD7" w14:textId="77777777" w:rsidR="0074559B" w:rsidRPr="00791D37" w:rsidRDefault="0074559B" w:rsidP="00791D37">
      <w:pPr>
        <w:pStyle w:val="Prrafodelista"/>
      </w:pPr>
    </w:p>
    <w:p w14:paraId="4B74EC55" w14:textId="77777777" w:rsidR="0074559B" w:rsidRPr="00791D37" w:rsidRDefault="0074559B" w:rsidP="00791D37">
      <w:pPr>
        <w:pStyle w:val="Prrafodelista"/>
        <w:numPr>
          <w:ilvl w:val="0"/>
          <w:numId w:val="14"/>
        </w:numPr>
      </w:pPr>
      <w:r w:rsidRPr="00791D37">
        <w:rPr>
          <w:b/>
          <w:bCs/>
        </w:rPr>
        <w:t xml:space="preserve">Dirección IP: </w:t>
      </w:r>
      <w:r w:rsidRPr="00791D37">
        <w:t xml:space="preserve">Este parámetro se usa para especificar direcciones IPv6, rutas, o prefijos y debe ir con el formato especificado en la </w:t>
      </w:r>
      <w:r w:rsidRPr="00791D37">
        <w:rPr>
          <w:b/>
          <w:bCs/>
        </w:rPr>
        <w:t xml:space="preserve"> RFC 4291 section 2 </w:t>
      </w:r>
      <w:r w:rsidRPr="00791D37">
        <w:t>(16 bytes).</w:t>
      </w:r>
    </w:p>
    <w:p w14:paraId="5F9B45D4" w14:textId="77777777" w:rsidR="0074559B" w:rsidRPr="00791D37" w:rsidRDefault="0074559B" w:rsidP="00791D37">
      <w:pPr>
        <w:pStyle w:val="Prrafodelista"/>
      </w:pPr>
    </w:p>
    <w:p w14:paraId="62D2C4C2" w14:textId="77777777" w:rsidR="0074559B" w:rsidRPr="00791D37" w:rsidRDefault="0074559B" w:rsidP="00791D37">
      <w:pPr>
        <w:pStyle w:val="Prrafodelista"/>
      </w:pPr>
      <w:r w:rsidRPr="00791D37">
        <w:rPr>
          <w:noProof/>
        </w:rPr>
        <w:lastRenderedPageBreak/>
        <w:drawing>
          <wp:inline distT="0" distB="0" distL="0" distR="0" wp14:anchorId="525052F4" wp14:editId="6E8B3FCB">
            <wp:extent cx="5400040" cy="2780030"/>
            <wp:effectExtent l="0" t="0" r="0" b="127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60"/>
                    <a:stretch>
                      <a:fillRect/>
                    </a:stretch>
                  </pic:blipFill>
                  <pic:spPr>
                    <a:xfrm>
                      <a:off x="0" y="0"/>
                      <a:ext cx="5400040" cy="2780030"/>
                    </a:xfrm>
                    <a:prstGeom prst="rect">
                      <a:avLst/>
                    </a:prstGeom>
                  </pic:spPr>
                </pic:pic>
              </a:graphicData>
            </a:graphic>
          </wp:inline>
        </w:drawing>
      </w:r>
    </w:p>
    <w:p w14:paraId="4AD33226" w14:textId="75AABCC2" w:rsidR="0074559B" w:rsidRPr="00791D37" w:rsidRDefault="0074559B" w:rsidP="006242EF">
      <w:pPr>
        <w:pStyle w:val="Descripcin"/>
        <w:jc w:val="center"/>
      </w:pPr>
      <w:bookmarkStart w:id="3533" w:name="_Toc81499615"/>
      <w:bookmarkStart w:id="3534" w:name="_Toc81499850"/>
      <w:bookmarkStart w:id="3535" w:name="_Toc81765371"/>
      <w:r w:rsidRPr="00791D37">
        <w:t xml:space="preserve">Ilustración </w:t>
      </w:r>
      <w:fldSimple w:instr=" SEQ Ilustración \* ARABIC ">
        <w:r w:rsidR="003E5AE5">
          <w:rPr>
            <w:noProof/>
          </w:rPr>
          <w:t>39</w:t>
        </w:r>
      </w:fldSimple>
      <w:r w:rsidRPr="00791D37">
        <w:t xml:space="preserve"> IP como parámetros</w:t>
      </w:r>
      <w:bookmarkEnd w:id="3533"/>
      <w:bookmarkEnd w:id="3534"/>
      <w:bookmarkEnd w:id="3535"/>
    </w:p>
    <w:p w14:paraId="2337B652" w14:textId="77777777" w:rsidR="0074559B" w:rsidRPr="00791D37" w:rsidRDefault="0074559B" w:rsidP="00791D37">
      <w:pPr>
        <w:pStyle w:val="Prrafodelista"/>
      </w:pPr>
    </w:p>
    <w:p w14:paraId="2B5A2B73" w14:textId="77777777" w:rsidR="0074559B" w:rsidRPr="00791D37" w:rsidRDefault="0074559B" w:rsidP="00791D37">
      <w:pPr>
        <w:pStyle w:val="Prrafodelista"/>
      </w:pPr>
    </w:p>
    <w:p w14:paraId="3D41B571" w14:textId="77777777" w:rsidR="0074559B" w:rsidRPr="00791D37" w:rsidRDefault="0074559B" w:rsidP="00791D37">
      <w:pPr>
        <w:pStyle w:val="Prrafodelista"/>
        <w:numPr>
          <w:ilvl w:val="0"/>
          <w:numId w:val="14"/>
        </w:numPr>
      </w:pPr>
      <w:r w:rsidRPr="00791D37">
        <w:rPr>
          <w:b/>
          <w:bCs/>
        </w:rPr>
        <w:t xml:space="preserve">Direcciones MAC: </w:t>
      </w:r>
      <w:r w:rsidRPr="00791D37">
        <w:t>Representado en la guía como [mac]. Este parámetro se usa para especificar direcciones de 64-bits.</w:t>
      </w:r>
    </w:p>
    <w:p w14:paraId="1CDA81A6" w14:textId="6409F57F" w:rsidR="0074559B" w:rsidRDefault="0074559B" w:rsidP="00791D37">
      <w:pPr>
        <w:pStyle w:val="Prrafodelista"/>
        <w:numPr>
          <w:ilvl w:val="0"/>
          <w:numId w:val="14"/>
        </w:numPr>
        <w:rPr>
          <w:ins w:id="3536" w:author="JORGE CONTRERAS ORTIZ" w:date="2021-09-04T14:12:00Z"/>
        </w:rPr>
      </w:pPr>
      <w:r w:rsidRPr="00791D37">
        <w:rPr>
          <w:b/>
          <w:bCs/>
        </w:rPr>
        <w:t xml:space="preserve">Cadena / Array: </w:t>
      </w:r>
      <w:r w:rsidRPr="00791D37">
        <w:t>Se representa en la guía como [arr]. Este parámetro se usa para especificar payloads que deben enviarse sin ningún cambio. Están hechos de cadena de bytes en notación hexadecimal sin el prefijo “0x”.</w:t>
      </w:r>
    </w:p>
    <w:p w14:paraId="6D1BF0E9" w14:textId="77777777" w:rsidR="00A7595B" w:rsidRPr="00791D37" w:rsidRDefault="00A7595B">
      <w:pPr>
        <w:pStyle w:val="Prrafodelista"/>
        <w:pPrChange w:id="3537" w:author="JORGE CONTRERAS ORTIZ" w:date="2021-09-04T14:12:00Z">
          <w:pPr>
            <w:pStyle w:val="Prrafodelista"/>
            <w:numPr>
              <w:numId w:val="14"/>
            </w:numPr>
            <w:ind w:hanging="360"/>
          </w:pPr>
        </w:pPrChange>
      </w:pPr>
    </w:p>
    <w:p w14:paraId="05AC8FBB" w14:textId="2105770A" w:rsidR="0074559B" w:rsidRPr="00791D37" w:rsidDel="00FE1EC4" w:rsidRDefault="0074559B" w:rsidP="00791D37">
      <w:pPr>
        <w:rPr>
          <w:del w:id="3538" w:author="JORGE CONTRERAS ORTIZ" w:date="2021-09-04T12:44:00Z"/>
        </w:rPr>
      </w:pPr>
      <w:bookmarkStart w:id="3539" w:name="_Toc81658373"/>
      <w:bookmarkStart w:id="3540" w:name="_Toc81658617"/>
      <w:bookmarkStart w:id="3541" w:name="_Toc81658772"/>
      <w:bookmarkStart w:id="3542" w:name="_Toc81659151"/>
      <w:bookmarkStart w:id="3543" w:name="_Toc81659392"/>
      <w:bookmarkStart w:id="3544" w:name="_Toc81659709"/>
      <w:bookmarkStart w:id="3545" w:name="_Toc81743497"/>
      <w:bookmarkStart w:id="3546" w:name="_Toc81743652"/>
      <w:bookmarkStart w:id="3547" w:name="_Toc81761811"/>
      <w:bookmarkStart w:id="3548" w:name="_Toc81764150"/>
      <w:bookmarkStart w:id="3549" w:name="_Toc81765282"/>
      <w:bookmarkEnd w:id="3539"/>
      <w:bookmarkEnd w:id="3540"/>
      <w:bookmarkEnd w:id="3541"/>
      <w:bookmarkEnd w:id="3542"/>
      <w:bookmarkEnd w:id="3543"/>
      <w:bookmarkEnd w:id="3544"/>
      <w:bookmarkEnd w:id="3545"/>
      <w:bookmarkEnd w:id="3546"/>
      <w:bookmarkEnd w:id="3547"/>
      <w:bookmarkEnd w:id="3548"/>
      <w:bookmarkEnd w:id="3549"/>
    </w:p>
    <w:p w14:paraId="4812A4EB" w14:textId="25882445" w:rsidR="0074559B" w:rsidRPr="00791D37" w:rsidRDefault="00FE1EC4" w:rsidP="00FE1EC4">
      <w:pPr>
        <w:pStyle w:val="Ttulo4"/>
      </w:pPr>
      <w:bookmarkStart w:id="3550" w:name="_Toc81499436"/>
      <w:bookmarkStart w:id="3551" w:name="_Toc81765283"/>
      <w:r w:rsidRPr="00791D37">
        <w:t>MENSAJES DE RESPUESTA</w:t>
      </w:r>
      <w:bookmarkEnd w:id="3550"/>
      <w:bookmarkEnd w:id="3551"/>
    </w:p>
    <w:p w14:paraId="0E4D96C1" w14:textId="77777777" w:rsidR="0074559B" w:rsidRPr="00791D37" w:rsidRDefault="0074559B" w:rsidP="00791D37"/>
    <w:p w14:paraId="519D1340" w14:textId="77777777" w:rsidR="0074559B" w:rsidRPr="00791D37" w:rsidRDefault="0074559B" w:rsidP="00791D37">
      <w:r w:rsidRPr="00791D37">
        <w:t>Cuando se ejecuta un comando en la Kirale Command-Line Shell, se pueden reportar algunos errores como respuesta a su ejecución.</w:t>
      </w:r>
    </w:p>
    <w:p w14:paraId="11F84D61" w14:textId="77777777" w:rsidR="0074559B" w:rsidRPr="00791D37" w:rsidRDefault="0074559B" w:rsidP="00791D37">
      <w:pPr>
        <w:pStyle w:val="Prrafodelista"/>
        <w:numPr>
          <w:ilvl w:val="0"/>
          <w:numId w:val="19"/>
        </w:numPr>
      </w:pPr>
      <w:r w:rsidRPr="00791D37">
        <w:rPr>
          <w:b/>
          <w:bCs/>
          <w:i/>
          <w:iCs/>
        </w:rPr>
        <w:t>Invalid Syntax</w:t>
      </w:r>
      <w:r w:rsidRPr="00791D37">
        <w:t>: Tanto el comando como el argumento son reconocidos pero alguna de las palabras claves o subclaves son erróneas, o hay más parámetros de lo esperado para ese comando.</w:t>
      </w:r>
    </w:p>
    <w:p w14:paraId="7DBD2E84" w14:textId="77777777" w:rsidR="0074559B" w:rsidRPr="00791D37" w:rsidRDefault="0074559B" w:rsidP="00791D37">
      <w:pPr>
        <w:pStyle w:val="Prrafodelista"/>
        <w:numPr>
          <w:ilvl w:val="0"/>
          <w:numId w:val="19"/>
        </w:numPr>
      </w:pPr>
      <w:r w:rsidRPr="00791D37">
        <w:rPr>
          <w:b/>
          <w:bCs/>
          <w:i/>
          <w:iCs/>
        </w:rPr>
        <w:t xml:space="preserve">Command not found: </w:t>
      </w:r>
      <w:r w:rsidRPr="00791D37">
        <w:t>El comando o el argumento no existe.</w:t>
      </w:r>
    </w:p>
    <w:p w14:paraId="5DAE8B91" w14:textId="77777777" w:rsidR="0074559B" w:rsidRPr="00791D37" w:rsidRDefault="0074559B" w:rsidP="00791D37">
      <w:pPr>
        <w:pStyle w:val="Prrafodelista"/>
        <w:numPr>
          <w:ilvl w:val="0"/>
          <w:numId w:val="19"/>
        </w:numPr>
      </w:pPr>
      <w:r w:rsidRPr="00791D37">
        <w:rPr>
          <w:b/>
          <w:bCs/>
          <w:i/>
          <w:iCs/>
        </w:rPr>
        <w:t>Bad parameter:</w:t>
      </w:r>
      <w:r w:rsidRPr="00791D37">
        <w:t xml:space="preserve"> Alguno de los parámetros que se han introducido es erróneo o su valor está fuera de rango.</w:t>
      </w:r>
    </w:p>
    <w:p w14:paraId="0C2D1F35" w14:textId="77777777" w:rsidR="0074559B" w:rsidRPr="00791D37" w:rsidRDefault="0074559B" w:rsidP="00791D37">
      <w:pPr>
        <w:pStyle w:val="Prrafodelista"/>
        <w:numPr>
          <w:ilvl w:val="0"/>
          <w:numId w:val="19"/>
        </w:numPr>
      </w:pPr>
      <w:r w:rsidRPr="00791D37">
        <w:rPr>
          <w:b/>
          <w:bCs/>
          <w:i/>
          <w:iCs/>
        </w:rPr>
        <w:t>Command not allowed:</w:t>
      </w:r>
      <w:r w:rsidRPr="00791D37">
        <w:t xml:space="preserve"> El comando no puede ejecutarse en ese momento. Quizás se requiera que el dispositivo esté en un específico estado u otra configuración no permita la ejecución del comando.</w:t>
      </w:r>
    </w:p>
    <w:p w14:paraId="3A12EC73" w14:textId="77777777" w:rsidR="0074559B" w:rsidRPr="00791D37" w:rsidRDefault="0074559B" w:rsidP="00791D37">
      <w:pPr>
        <w:pStyle w:val="Prrafodelista"/>
        <w:numPr>
          <w:ilvl w:val="0"/>
          <w:numId w:val="19"/>
        </w:numPr>
      </w:pPr>
      <w:r w:rsidRPr="00791D37">
        <w:rPr>
          <w:b/>
          <w:bCs/>
          <w:i/>
          <w:iCs/>
        </w:rPr>
        <w:t>Configuration setting missing:</w:t>
      </w:r>
      <w:r w:rsidRPr="00791D37">
        <w:t xml:space="preserve"> El comando no puede ejecutarse debido a que se requieren otras configuraciones antes de ejecutarse.</w:t>
      </w:r>
    </w:p>
    <w:p w14:paraId="0305DA76" w14:textId="77777777" w:rsidR="0074559B" w:rsidRPr="00791D37" w:rsidRDefault="0074559B" w:rsidP="00791D37">
      <w:pPr>
        <w:pStyle w:val="Prrafodelista"/>
        <w:numPr>
          <w:ilvl w:val="0"/>
          <w:numId w:val="19"/>
        </w:numPr>
      </w:pPr>
      <w:r w:rsidRPr="00791D37">
        <w:rPr>
          <w:b/>
          <w:bCs/>
          <w:i/>
          <w:iCs/>
        </w:rPr>
        <w:t xml:space="preserve">Processing – please wait: </w:t>
      </w:r>
      <w:r w:rsidRPr="00791D37">
        <w:t>El dispositivo está ejecutando otro proceso de mayor prioridad. Solo se podrá usar el comando “</w:t>
      </w:r>
      <w:r w:rsidRPr="00791D37">
        <w:rPr>
          <w:b/>
          <w:bCs/>
          <w:i/>
          <w:iCs/>
        </w:rPr>
        <w:t>show status</w:t>
      </w:r>
      <w:r w:rsidRPr="00791D37">
        <w:t>”. Otros comandos no podrán usarse hasta que el proceso prioritario termine.</w:t>
      </w:r>
    </w:p>
    <w:p w14:paraId="129A9CD0" w14:textId="77777777" w:rsidR="0074559B" w:rsidRPr="00791D37" w:rsidRDefault="0074559B" w:rsidP="00791D37"/>
    <w:p w14:paraId="507E9707" w14:textId="72E42FFF" w:rsidR="0074559B" w:rsidRDefault="0074559B" w:rsidP="00791D37">
      <w:pPr>
        <w:rPr>
          <w:ins w:id="3552" w:author="JORGE CONTRERAS ORTIZ" w:date="2021-09-04T12:44:00Z"/>
        </w:rPr>
      </w:pPr>
      <w:r w:rsidRPr="00791D37">
        <w:t>Si no hay mensaje de respuesta, significa que el comando se ha procesado correctamente.</w:t>
      </w:r>
    </w:p>
    <w:p w14:paraId="37124E09" w14:textId="77777777" w:rsidR="00FE1EC4" w:rsidRPr="00791D37" w:rsidRDefault="00FE1EC4" w:rsidP="00791D37"/>
    <w:p w14:paraId="2374D29E" w14:textId="0AF62DB0" w:rsidR="0074559B" w:rsidRPr="00791D37" w:rsidRDefault="00FE1EC4" w:rsidP="00791D37">
      <w:pPr>
        <w:pStyle w:val="Ttulo3"/>
        <w:rPr>
          <w:lang w:val="en-US"/>
        </w:rPr>
      </w:pPr>
      <w:bookmarkStart w:id="3553" w:name="_Toc81499437"/>
      <w:bookmarkStart w:id="3554" w:name="_Toc81765284"/>
      <w:r w:rsidRPr="00791D37">
        <w:rPr>
          <w:lang w:val="en-US"/>
        </w:rPr>
        <w:lastRenderedPageBreak/>
        <w:t>KIRALE BINARY INTERFACE</w:t>
      </w:r>
      <w:del w:id="3555" w:author="JORGE CONTRERAS ORTIZ" w:date="2021-09-05T14:09:00Z">
        <w:r w:rsidRPr="00791D37" w:rsidDel="00E205F0">
          <w:rPr>
            <w:lang w:val="en-US"/>
          </w:rPr>
          <w:delText xml:space="preserve"> </w:delText>
        </w:r>
      </w:del>
      <w:ins w:id="3556" w:author="JORGE CONTRERAS ORTIZ" w:date="2021-09-05T14:09:00Z">
        <w:r w:rsidR="00E205F0">
          <w:rPr>
            <w:lang w:val="en-US"/>
          </w:rPr>
          <w:t xml:space="preserve"> </w:t>
        </w:r>
      </w:ins>
      <w:del w:id="3557" w:author="JORGE CONTRERAS ORTIZ" w:date="2021-09-05T14:09:00Z">
        <w:r w:rsidRPr="00791D37" w:rsidDel="00E205F0">
          <w:rPr>
            <w:lang w:val="en-US"/>
          </w:rPr>
          <w:delText xml:space="preserve">REFERENCE GUIDE </w:delText>
        </w:r>
      </w:del>
      <w:r w:rsidRPr="00791D37">
        <w:rPr>
          <w:lang w:val="en-US"/>
        </w:rPr>
        <w:t>– COMANDOS KBI</w:t>
      </w:r>
      <w:bookmarkEnd w:id="3553"/>
      <w:bookmarkEnd w:id="3554"/>
    </w:p>
    <w:p w14:paraId="53C0C087" w14:textId="77777777" w:rsidR="0074559B" w:rsidRPr="00791D37" w:rsidRDefault="0074559B" w:rsidP="00791D37">
      <w:pPr>
        <w:rPr>
          <w:lang w:val="en-US"/>
        </w:rPr>
      </w:pPr>
    </w:p>
    <w:p w14:paraId="24A6DFAC" w14:textId="247DD243" w:rsidR="0074559B" w:rsidRPr="00791D37" w:rsidRDefault="00FE1EC4" w:rsidP="00FE1EC4">
      <w:pPr>
        <w:pStyle w:val="Ttulo4"/>
      </w:pPr>
      <w:bookmarkStart w:id="3558" w:name="_Toc81499438"/>
      <w:bookmarkStart w:id="3559" w:name="_Toc81765285"/>
      <w:r w:rsidRPr="00791D37">
        <w:t>OPERACIÓN DE INTERFAZ</w:t>
      </w:r>
      <w:bookmarkEnd w:id="3558"/>
      <w:bookmarkEnd w:id="3559"/>
    </w:p>
    <w:p w14:paraId="30DFA127" w14:textId="77777777" w:rsidR="0074559B" w:rsidRPr="00791D37" w:rsidRDefault="0074559B" w:rsidP="00791D37"/>
    <w:p w14:paraId="0E361C94" w14:textId="1ECF9319" w:rsidR="0074559B" w:rsidRDefault="00FE1EC4" w:rsidP="00791D37">
      <w:pPr>
        <w:rPr>
          <w:ins w:id="3560" w:author="JORGE CONTRERAS ORTIZ" w:date="2021-09-04T12:50:00Z"/>
        </w:rPr>
      </w:pPr>
      <w:del w:id="3561" w:author="JORGE CONTRERAS ORTIZ" w:date="2021-09-04T12:50:00Z">
        <w:r w:rsidRPr="00791D37" w:rsidDel="00FE1EC4">
          <w:rPr>
            <w:noProof/>
          </w:rPr>
          <w:drawing>
            <wp:inline distT="0" distB="0" distL="0" distR="0" wp14:anchorId="374C8891" wp14:editId="40676E84">
              <wp:extent cx="5787699" cy="2584863"/>
              <wp:effectExtent l="0" t="0" r="3810" b="6350"/>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61">
                        <a:extLst>
                          <a:ext uri="{28A0092B-C50C-407E-A947-70E740481C1C}">
                            <a14:useLocalDpi xmlns:a14="http://schemas.microsoft.com/office/drawing/2010/main" val="0"/>
                          </a:ext>
                        </a:extLst>
                      </a:blip>
                      <a:stretch>
                        <a:fillRect/>
                      </a:stretch>
                    </pic:blipFill>
                    <pic:spPr>
                      <a:xfrm>
                        <a:off x="0" y="0"/>
                        <a:ext cx="5787699" cy="2584863"/>
                      </a:xfrm>
                      <a:prstGeom prst="rect">
                        <a:avLst/>
                      </a:prstGeom>
                    </pic:spPr>
                  </pic:pic>
                </a:graphicData>
              </a:graphic>
            </wp:inline>
          </w:drawing>
        </w:r>
      </w:del>
      <w:del w:id="3562" w:author="JORGE CONTRERAS ORTIZ" w:date="2021-09-04T12:45:00Z">
        <w:r w:rsidR="0074559B" w:rsidRPr="00791D37" w:rsidDel="00FE1EC4">
          <w:rPr>
            <w:noProof/>
          </w:rPr>
          <mc:AlternateContent>
            <mc:Choice Requires="wps">
              <w:drawing>
                <wp:anchor distT="0" distB="0" distL="114300" distR="114300" simplePos="0" relativeHeight="251668480" behindDoc="1" locked="0" layoutInCell="1" allowOverlap="1" wp14:anchorId="6F1B30D3" wp14:editId="1F0DA215">
                  <wp:simplePos x="0" y="0"/>
                  <wp:positionH relativeFrom="column">
                    <wp:posOffset>-15875</wp:posOffset>
                  </wp:positionH>
                  <wp:positionV relativeFrom="paragraph">
                    <wp:posOffset>3319780</wp:posOffset>
                  </wp:positionV>
                  <wp:extent cx="578739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5787390" cy="635"/>
                          </a:xfrm>
                          <a:prstGeom prst="rect">
                            <a:avLst/>
                          </a:prstGeom>
                          <a:solidFill>
                            <a:prstClr val="white"/>
                          </a:solidFill>
                          <a:ln>
                            <a:noFill/>
                          </a:ln>
                        </wps:spPr>
                        <wps:txbx>
                          <w:txbxContent>
                            <w:p w14:paraId="51F64391" w14:textId="415325CB" w:rsidR="0074559B" w:rsidRPr="00065032" w:rsidRDefault="0074559B" w:rsidP="006242EF">
                              <w:pPr>
                                <w:pStyle w:val="Descripcin"/>
                                <w:jc w:val="center"/>
                                <w:rPr>
                                  <w:noProof/>
                                </w:rPr>
                              </w:pPr>
                              <w:bookmarkStart w:id="3563" w:name="_Toc81499616"/>
                              <w:bookmarkStart w:id="3564" w:name="_Toc81499851"/>
                              <w:del w:id="3565"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3566" w:author="JORGE CONTRERAS ORTIZ" w:date="2021-09-04T12:45:00Z">
                                <w:r w:rsidR="00593FA6" w:rsidDel="00FE1EC4">
                                  <w:rPr>
                                    <w:noProof/>
                                  </w:rPr>
                                  <w:delText>40</w:delText>
                                </w:r>
                              </w:del>
                              <w:del w:id="3567" w:author="JORGE CONTRERAS ORTIZ" w:date="2021-09-04T12:48:00Z">
                                <w:r w:rsidR="005026F3" w:rsidDel="00FE1EC4">
                                  <w:rPr>
                                    <w:noProof/>
                                  </w:rPr>
                                  <w:fldChar w:fldCharType="end"/>
                                </w:r>
                                <w:r w:rsidDel="00FE1EC4">
                                  <w:delText xml:space="preserve"> </w:delText>
                                </w:r>
                              </w:del>
                              <w:del w:id="3568" w:author="JORGE CONTRERAS ORTIZ" w:date="2021-09-04T12:45:00Z">
                                <w:r w:rsidDel="00FE1EC4">
                                  <w:delText>Esquema de comunicación entre Host Externo y el dispositivo KTWM102</w:delText>
                                </w:r>
                              </w:del>
                              <w:bookmarkEnd w:id="3563"/>
                              <w:bookmarkEnd w:id="35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1B30D3" id="Cuadro de texto 41" o:spid="_x0000_s1029" type="#_x0000_t202" style="position:absolute;left:0;text-align:left;margin-left:-1.25pt;margin-top:261.4pt;width:455.7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" stroked="f">
                  <v:textbox style="mso-fit-shape-to-text:t" inset="0,0,0,0">
                    <w:txbxContent>
                      <w:p w14:paraId="51F64391" w14:textId="415325CB" w:rsidR="0074559B" w:rsidRPr="00065032" w:rsidRDefault="0074559B" w:rsidP="006242EF">
                        <w:pPr>
                          <w:pStyle w:val="Descripcin"/>
                          <w:jc w:val="center"/>
                          <w:rPr>
                            <w:noProof/>
                          </w:rPr>
                        </w:pPr>
                        <w:bookmarkStart w:id="3569" w:name="_Toc81499616"/>
                        <w:bookmarkStart w:id="3570" w:name="_Toc81499851"/>
                        <w:del w:id="3571"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3572" w:author="JORGE CONTRERAS ORTIZ" w:date="2021-09-04T12:45:00Z">
                          <w:r w:rsidR="00593FA6" w:rsidDel="00FE1EC4">
                            <w:rPr>
                              <w:noProof/>
                            </w:rPr>
                            <w:delText>40</w:delText>
                          </w:r>
                        </w:del>
                        <w:del w:id="3573" w:author="JORGE CONTRERAS ORTIZ" w:date="2021-09-04T12:48:00Z">
                          <w:r w:rsidR="005026F3" w:rsidDel="00FE1EC4">
                            <w:rPr>
                              <w:noProof/>
                            </w:rPr>
                            <w:fldChar w:fldCharType="end"/>
                          </w:r>
                          <w:r w:rsidDel="00FE1EC4">
                            <w:delText xml:space="preserve"> </w:delText>
                          </w:r>
                        </w:del>
                        <w:del w:id="3574" w:author="JORGE CONTRERAS ORTIZ" w:date="2021-09-04T12:45:00Z">
                          <w:r w:rsidDel="00FE1EC4">
                            <w:delText>Esquema de comunicación entre Host Externo y el dispositivo KTWM102</w:delText>
                          </w:r>
                        </w:del>
                        <w:bookmarkEnd w:id="3569"/>
                        <w:bookmarkEnd w:id="3570"/>
                      </w:p>
                    </w:txbxContent>
                  </v:textbox>
                  <w10:wrap type="tight"/>
                </v:shape>
              </w:pict>
            </mc:Fallback>
          </mc:AlternateContent>
        </w:r>
      </w:del>
      <w:r w:rsidR="0074559B" w:rsidRPr="00791D37">
        <w:t xml:space="preserve">Antes de entrar en el funcionamiento de </w:t>
      </w:r>
      <w:del w:id="3575" w:author="JORGE CONTRERAS ORTIZ" w:date="2021-09-04T12:44:00Z">
        <w:r w:rsidR="0074559B" w:rsidRPr="00791D37" w:rsidDel="00FE1EC4">
          <w:delText>como</w:delText>
        </w:r>
      </w:del>
      <w:ins w:id="3576" w:author="JORGE CONTRERAS ORTIZ" w:date="2021-09-04T12:44:00Z">
        <w:r w:rsidRPr="00791D37">
          <w:t>cómo</w:t>
        </w:r>
      </w:ins>
      <w:r w:rsidR="0074559B" w:rsidRPr="00791D37">
        <w:t xml:space="preserve"> usar los comandos KBI por puerto UART, </w:t>
      </w:r>
      <w:del w:id="3577" w:author="JORGE CONTRERAS ORTIZ" w:date="2021-09-04T14:12:00Z">
        <w:r w:rsidR="0074559B" w:rsidRPr="00791D37" w:rsidDel="00A7595B">
          <w:delText>en la siguiente imagen</w:delText>
        </w:r>
      </w:del>
      <w:ins w:id="3578" w:author="JORGE CONTRERAS ORTIZ" w:date="2021-09-04T14:12:00Z">
        <w:r w:rsidR="00A7595B">
          <w:t xml:space="preserve">a continuación, en </w:t>
        </w:r>
        <w:r w:rsidR="00A7595B">
          <w:fldChar w:fldCharType="begin"/>
        </w:r>
        <w:r w:rsidR="00A7595B">
          <w:instrText xml:space="preserve"> REF _Ref81657178 \h </w:instrText>
        </w:r>
      </w:ins>
      <w:r w:rsidR="00A7595B">
        <w:fldChar w:fldCharType="separate"/>
      </w:r>
      <w:ins w:id="3579" w:author="JORGE CONTRERAS ORTIZ" w:date="2021-09-04T14:47:00Z">
        <w:r w:rsidR="003E5AE5">
          <w:t xml:space="preserve">Ilustración </w:t>
        </w:r>
        <w:r w:rsidR="003E5AE5">
          <w:rPr>
            <w:noProof/>
          </w:rPr>
          <w:t>40</w:t>
        </w:r>
      </w:ins>
      <w:ins w:id="3580" w:author="JORGE CONTRERAS ORTIZ" w:date="2021-09-04T14:12:00Z">
        <w:r w:rsidR="00A7595B">
          <w:fldChar w:fldCharType="end"/>
        </w:r>
        <w:r w:rsidR="00A7595B">
          <w:t>,</w:t>
        </w:r>
      </w:ins>
      <w:r w:rsidR="0074559B" w:rsidRPr="00791D37">
        <w:t xml:space="preserve"> se muestra un esquema de un Host externo</w:t>
      </w:r>
      <w:ins w:id="3581" w:author="JORGE CONTRERAS ORTIZ" w:date="2021-09-04T12:45:00Z">
        <w:r>
          <w:t>, como puede ser un microcontrolador</w:t>
        </w:r>
      </w:ins>
      <w:r w:rsidR="0074559B" w:rsidRPr="00791D37">
        <w:t xml:space="preserve"> usando KBI para comunicarse con el módulo KTWM102 y el sistema KiNOS a través del puerto UART:</w:t>
      </w:r>
    </w:p>
    <w:p w14:paraId="4B33C6AE" w14:textId="77777777" w:rsidR="00FE1EC4" w:rsidRDefault="00FE1EC4">
      <w:pPr>
        <w:keepNext/>
        <w:jc w:val="center"/>
        <w:rPr>
          <w:ins w:id="3582" w:author="JORGE CONTRERAS ORTIZ" w:date="2021-09-04T12:50:00Z"/>
        </w:rPr>
        <w:pPrChange w:id="3583" w:author="JORGE CONTRERAS ORTIZ" w:date="2021-09-04T12:50:00Z">
          <w:pPr/>
        </w:pPrChange>
      </w:pPr>
      <w:ins w:id="3584" w:author="JORGE CONTRERAS ORTIZ" w:date="2021-09-04T12:50:00Z">
        <w:r w:rsidRPr="00791D37">
          <w:rPr>
            <w:noProof/>
          </w:rPr>
          <w:drawing>
            <wp:inline distT="0" distB="0" distL="0" distR="0" wp14:anchorId="5C350DFB" wp14:editId="6D7CB00B">
              <wp:extent cx="5759450" cy="2571973"/>
              <wp:effectExtent l="0" t="0" r="0" b="0"/>
              <wp:docPr id="61" name="Imagen 6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61">
                        <a:extLst>
                          <a:ext uri="{28A0092B-C50C-407E-A947-70E740481C1C}">
                            <a14:useLocalDpi xmlns:a14="http://schemas.microsoft.com/office/drawing/2010/main" val="0"/>
                          </a:ext>
                        </a:extLst>
                      </a:blip>
                      <a:stretch>
                        <a:fillRect/>
                      </a:stretch>
                    </pic:blipFill>
                    <pic:spPr>
                      <a:xfrm>
                        <a:off x="0" y="0"/>
                        <a:ext cx="5759450" cy="2571973"/>
                      </a:xfrm>
                      <a:prstGeom prst="rect">
                        <a:avLst/>
                      </a:prstGeom>
                    </pic:spPr>
                  </pic:pic>
                </a:graphicData>
              </a:graphic>
            </wp:inline>
          </w:drawing>
        </w:r>
      </w:ins>
    </w:p>
    <w:p w14:paraId="18E35431" w14:textId="08EC582F" w:rsidR="00FE1EC4" w:rsidRPr="00791D37" w:rsidRDefault="00FE1EC4">
      <w:pPr>
        <w:pStyle w:val="Descripcin"/>
        <w:jc w:val="center"/>
        <w:pPrChange w:id="3585" w:author="JORGE CONTRERAS ORTIZ" w:date="2021-09-04T12:50:00Z">
          <w:pPr/>
        </w:pPrChange>
      </w:pPr>
      <w:bookmarkStart w:id="3586" w:name="_Ref81657178"/>
      <w:bookmarkStart w:id="3587" w:name="_Toc81765372"/>
      <w:ins w:id="3588" w:author="JORGE CONTRERAS ORTIZ" w:date="2021-09-04T12:50:00Z">
        <w:r>
          <w:t xml:space="preserve">Ilustración </w:t>
        </w:r>
        <w:r>
          <w:fldChar w:fldCharType="begin"/>
        </w:r>
        <w:r>
          <w:instrText xml:space="preserve"> SEQ Ilustración \* ARABIC </w:instrText>
        </w:r>
      </w:ins>
      <w:r>
        <w:fldChar w:fldCharType="separate"/>
      </w:r>
      <w:ins w:id="3589" w:author="JORGE CONTRERAS ORTIZ" w:date="2021-09-04T14:47:00Z">
        <w:r w:rsidR="003E5AE5">
          <w:rPr>
            <w:noProof/>
          </w:rPr>
          <w:t>40</w:t>
        </w:r>
      </w:ins>
      <w:ins w:id="3590" w:author="JORGE CONTRERAS ORTIZ" w:date="2021-09-04T12:50:00Z">
        <w:r>
          <w:fldChar w:fldCharType="end"/>
        </w:r>
        <w:bookmarkEnd w:id="3586"/>
        <w:r>
          <w:t xml:space="preserve"> </w:t>
        </w:r>
        <w:r w:rsidRPr="00064A8D">
          <w:t>Esquema de comunicación entre Host Externo y el dispositivo KTWM102</w:t>
        </w:r>
      </w:ins>
      <w:bookmarkEnd w:id="3587"/>
    </w:p>
    <w:p w14:paraId="4CF31136" w14:textId="397216E3" w:rsidR="0074559B" w:rsidRPr="00791D37" w:rsidRDefault="0074559B" w:rsidP="00791D37">
      <w:r w:rsidRPr="00791D37">
        <w:t xml:space="preserve">Una vez conectado el sistema como </w:t>
      </w:r>
      <w:ins w:id="3591" w:author="JORGE CONTRERAS ORTIZ" w:date="2021-09-04T14:13:00Z">
        <w:r w:rsidR="00A7595B">
          <w:t>se indicada en el esquema mostrado en</w:t>
        </w:r>
      </w:ins>
      <w:del w:id="3592" w:author="JORGE CONTRERAS ORTIZ" w:date="2021-09-04T14:12:00Z">
        <w:r w:rsidRPr="00791D37" w:rsidDel="00A7595B">
          <w:delText>en el esquema</w:delText>
        </w:r>
      </w:del>
      <w:ins w:id="3593" w:author="JORGE CONTRERAS ORTIZ" w:date="2021-09-04T14:12:00Z">
        <w:r w:rsidR="00A7595B">
          <w:t xml:space="preserve"> </w:t>
        </w:r>
        <w:r w:rsidR="00A7595B">
          <w:fldChar w:fldCharType="begin"/>
        </w:r>
        <w:r w:rsidR="00A7595B">
          <w:instrText xml:space="preserve"> REF _Ref81657178 \h </w:instrText>
        </w:r>
      </w:ins>
      <w:r w:rsidR="00A7595B">
        <w:fldChar w:fldCharType="separate"/>
      </w:r>
      <w:ins w:id="3594" w:author="JORGE CONTRERAS ORTIZ" w:date="2021-09-04T14:47:00Z">
        <w:r w:rsidR="003E5AE5">
          <w:t xml:space="preserve">Ilustración </w:t>
        </w:r>
        <w:r w:rsidR="003E5AE5">
          <w:rPr>
            <w:noProof/>
          </w:rPr>
          <w:t>40</w:t>
        </w:r>
      </w:ins>
      <w:ins w:id="3595" w:author="JORGE CONTRERAS ORTIZ" w:date="2021-09-04T14:12:00Z">
        <w:r w:rsidR="00A7595B">
          <w:fldChar w:fldCharType="end"/>
        </w:r>
      </w:ins>
      <w:ins w:id="3596" w:author="JORGE CONTRERAS ORTIZ" w:date="2021-09-04T14:13:00Z">
        <w:r w:rsidR="00A7595B">
          <w:t xml:space="preserve">, </w:t>
        </w:r>
      </w:ins>
      <w:del w:id="3597" w:author="JORGE CONTRERAS ORTIZ" w:date="2021-09-04T14:13:00Z">
        <w:r w:rsidRPr="00791D37" w:rsidDel="00A7595B">
          <w:delText xml:space="preserve">, </w:delText>
        </w:r>
      </w:del>
      <w:del w:id="3598" w:author="JORGE CONTRERAS ORTIZ" w:date="2021-09-04T12:44:00Z">
        <w:r w:rsidRPr="00791D37" w:rsidDel="00FE1EC4">
          <w:delText xml:space="preserve">deberemos </w:delText>
        </w:r>
      </w:del>
      <w:ins w:id="3599" w:author="JORGE CONTRERAS ORTIZ" w:date="2021-09-04T12:44:00Z">
        <w:r w:rsidR="00FE1EC4">
          <w:t>se deberá</w:t>
        </w:r>
        <w:r w:rsidR="00FE1EC4" w:rsidRPr="00791D37">
          <w:t xml:space="preserve"> </w:t>
        </w:r>
      </w:ins>
      <w:r w:rsidRPr="00791D37">
        <w:t>configurar el puerto serie de nuestro Host de la siguiente manera:</w:t>
      </w:r>
    </w:p>
    <w:p w14:paraId="23E82E58" w14:textId="77777777" w:rsidR="0074559B" w:rsidRPr="00791D37" w:rsidRDefault="0074559B" w:rsidP="00791D37">
      <w:pPr>
        <w:rPr>
          <w:lang w:val="en-US"/>
        </w:rPr>
      </w:pPr>
      <w:r w:rsidRPr="00791D37">
        <w:rPr>
          <w:b/>
          <w:bCs/>
          <w:lang w:val="en-US"/>
        </w:rPr>
        <w:t xml:space="preserve">Configuración Serie: </w:t>
      </w:r>
      <w:r w:rsidRPr="00791D37">
        <w:rPr>
          <w:lang w:val="en-US"/>
        </w:rPr>
        <w:t>115200 bps, 8 data bits, no parity, 1 stop bit, no flow control.</w:t>
      </w:r>
    </w:p>
    <w:p w14:paraId="1D46A4C3" w14:textId="77777777" w:rsidR="0074559B" w:rsidRPr="00FE1EC4" w:rsidRDefault="0074559B" w:rsidP="00791D37">
      <w:pPr>
        <w:rPr>
          <w:i/>
          <w:iCs/>
          <w:rPrChange w:id="3600" w:author="JORGE CONTRERAS ORTIZ" w:date="2021-09-04T12:51:00Z">
            <w:rPr/>
          </w:rPrChange>
        </w:rPr>
      </w:pPr>
      <w:r w:rsidRPr="00FE1EC4">
        <w:rPr>
          <w:b/>
          <w:bCs/>
          <w:i/>
          <w:iCs/>
        </w:rPr>
        <w:t xml:space="preserve">Nota: </w:t>
      </w:r>
      <w:r w:rsidRPr="00FE1EC4">
        <w:rPr>
          <w:i/>
          <w:iCs/>
          <w:rPrChange w:id="3601" w:author="JORGE CONTRERAS ORTIZ" w:date="2021-09-04T12:51:00Z">
            <w:rPr/>
          </w:rPrChange>
        </w:rPr>
        <w:t>Comprobar que los pines de comunicación serie cumplen con las características eléctricas.</w:t>
      </w:r>
    </w:p>
    <w:p w14:paraId="3A2B888F" w14:textId="040CA88F" w:rsidR="0074559B" w:rsidRPr="00791D37" w:rsidRDefault="0074559B" w:rsidP="00791D37">
      <w:r w:rsidRPr="00791D37">
        <w:t xml:space="preserve">Como se detalla en la </w:t>
      </w:r>
      <w:del w:id="3602" w:author="JORGE CONTRERAS ORTIZ" w:date="2021-09-04T12:51:00Z">
        <w:r w:rsidRPr="00791D37" w:rsidDel="00FE1EC4">
          <w:delText>imagen</w:delText>
        </w:r>
      </w:del>
      <w:ins w:id="3603" w:author="JORGE CONTRERAS ORTIZ" w:date="2021-09-04T14:14:00Z">
        <w:r w:rsidR="00A7595B">
          <w:fldChar w:fldCharType="begin"/>
        </w:r>
        <w:r w:rsidR="00A7595B">
          <w:instrText xml:space="preserve"> REF _Ref81657178 \h </w:instrText>
        </w:r>
      </w:ins>
      <w:ins w:id="3604" w:author="JORGE CONTRERAS ORTIZ" w:date="2021-09-04T14:14:00Z">
        <w:r w:rsidR="00A7595B">
          <w:fldChar w:fldCharType="separate"/>
        </w:r>
      </w:ins>
      <w:ins w:id="3605" w:author="JORGE CONTRERAS ORTIZ" w:date="2021-09-04T14:47:00Z">
        <w:r w:rsidR="003E5AE5">
          <w:t xml:space="preserve">Ilustración </w:t>
        </w:r>
        <w:r w:rsidR="003E5AE5">
          <w:rPr>
            <w:noProof/>
          </w:rPr>
          <w:t>40</w:t>
        </w:r>
      </w:ins>
      <w:ins w:id="3606" w:author="JORGE CONTRERAS ORTIZ" w:date="2021-09-04T14:14:00Z">
        <w:r w:rsidR="00A7595B">
          <w:fldChar w:fldCharType="end"/>
        </w:r>
      </w:ins>
      <w:r w:rsidRPr="00791D37">
        <w:t xml:space="preserve">, entre la interfaz UART y el KBI hay un nivel intermedio de codificación/decodificación. Esto es necesario para transmitir un paquete con un carácter delimitador de inicio </w:t>
      </w:r>
      <w:r w:rsidRPr="00791D37">
        <w:rPr>
          <w:b/>
          <w:bCs/>
          <w:i/>
          <w:iCs/>
        </w:rPr>
        <w:t>0x00</w:t>
      </w:r>
      <w:r w:rsidRPr="00791D37">
        <w:t>. Cada vez que se transmite un delimitador, se indica el comienzo de un nuevo paquete. Por esta razón, otros caracteres 0x00 del propio paquete necesitarán ser codificados para no confundirlos con un nuevo delimitador. Si se detecta un error en la recepción del paquete UART y el recibidor es  incapaz de decodificar el mensaje, este enviará una notificación de error (codificada como [0x00 0xFF]) automáticamente al remitente.</w:t>
      </w:r>
    </w:p>
    <w:p w14:paraId="3322A6DF" w14:textId="4459661E" w:rsidR="0074559B" w:rsidRPr="00791D37" w:rsidDel="00FE1EC4" w:rsidRDefault="0074559B" w:rsidP="00791D37">
      <w:pPr>
        <w:rPr>
          <w:del w:id="3607" w:author="JORGE CONTRERAS ORTIZ" w:date="2021-09-04T12:52:00Z"/>
        </w:rPr>
      </w:pPr>
      <w:r w:rsidRPr="00791D37">
        <w:t xml:space="preserve">Este procedimiento es llevado a cabo por el sistema de codificación </w:t>
      </w:r>
      <w:r w:rsidRPr="00791D37">
        <w:rPr>
          <w:b/>
          <w:bCs/>
          <w:i/>
          <w:iCs/>
        </w:rPr>
        <w:t xml:space="preserve">Consisten Overhead Byte Stuffing (COBS) </w:t>
      </w:r>
      <w:r w:rsidRPr="00791D37">
        <w:t xml:space="preserve">implementado en KiNOS. Este sistema se explica con más detalle en la </w:t>
      </w:r>
      <w:hyperlink r:id="rId62" w:anchor="083596d3193c172fa" w:history="1">
        <w:r w:rsidRPr="00791D37">
          <w:rPr>
            <w:rStyle w:val="Hipervnculo"/>
          </w:rPr>
          <w:t>KBI Reference Guide</w:t>
        </w:r>
      </w:hyperlink>
      <w:r w:rsidRPr="00791D37">
        <w:t xml:space="preserve"> y en </w:t>
      </w:r>
      <w:hyperlink r:id="rId63" w:history="1">
        <w:r w:rsidRPr="00791D37">
          <w:rPr>
            <w:rStyle w:val="Hipervnculo"/>
          </w:rPr>
          <w:t>draft-ietf-pppext-cobs-00</w:t>
        </w:r>
      </w:hyperlink>
      <w:r w:rsidRPr="00791D37">
        <w:t>. Por lo que el Host externo deberá implementar este sistema de codificación COBS para poder interactuar con KiNOS vía UART.</w:t>
      </w:r>
    </w:p>
    <w:p w14:paraId="53689972" w14:textId="751932C1" w:rsidR="0074559B" w:rsidRPr="00791D37" w:rsidDel="00FE1EC4" w:rsidRDefault="0074559B" w:rsidP="00791D37">
      <w:pPr>
        <w:rPr>
          <w:del w:id="3608" w:author="JORGE CONTRERAS ORTIZ" w:date="2021-09-04T12:52:00Z"/>
        </w:rPr>
      </w:pPr>
    </w:p>
    <w:p w14:paraId="6ED37B7C" w14:textId="77777777" w:rsidR="0074559B" w:rsidRPr="00791D37" w:rsidRDefault="00FE1EC4" w:rsidP="00791D37">
      <w:commentRangeStart w:id="3609"/>
      <w:commentRangeEnd w:id="3609"/>
      <w:r>
        <w:rPr>
          <w:rStyle w:val="Refdecomentario"/>
        </w:rPr>
        <w:commentReference w:id="3609"/>
      </w:r>
    </w:p>
    <w:p w14:paraId="4235326B" w14:textId="77777777" w:rsidR="0074559B" w:rsidRPr="00791D37" w:rsidRDefault="0074559B" w:rsidP="00791D37"/>
    <w:p w14:paraId="0DDBFBC8" w14:textId="4624E6A2" w:rsidR="0074559B" w:rsidRPr="00791D37" w:rsidRDefault="00FE1EC4" w:rsidP="00FE1EC4">
      <w:pPr>
        <w:pStyle w:val="Ttulo4"/>
      </w:pPr>
      <w:bookmarkStart w:id="3610" w:name="_Toc81499439"/>
      <w:bookmarkStart w:id="3611" w:name="_Toc81765286"/>
      <w:r w:rsidRPr="00791D37">
        <w:t>FORMATO DEL PAQUETE</w:t>
      </w:r>
      <w:bookmarkEnd w:id="3610"/>
      <w:bookmarkEnd w:id="3611"/>
    </w:p>
    <w:p w14:paraId="4B56D104" w14:textId="77777777" w:rsidR="0074559B" w:rsidRPr="00791D37" w:rsidRDefault="0074559B" w:rsidP="00791D37"/>
    <w:p w14:paraId="5C9D6A7B" w14:textId="626F0A39" w:rsidR="0074559B" w:rsidRPr="00791D37" w:rsidRDefault="0074559B" w:rsidP="00791D37">
      <w:r w:rsidRPr="00791D37">
        <w:lastRenderedPageBreak/>
        <w:t xml:space="preserve">En esta sección se explicará el formato de los paquetes a transmitir o a recibir desde un host externo sin la codificación COBS. Este formato es el </w:t>
      </w:r>
      <w:del w:id="3612" w:author="JORGE CONTRERAS ORTIZ" w:date="2021-09-04T14:14:00Z">
        <w:r w:rsidRPr="00791D37" w:rsidDel="00A7595B">
          <w:delText>siguiente</w:delText>
        </w:r>
      </w:del>
      <w:ins w:id="3613" w:author="JORGE CONTRERAS ORTIZ" w:date="2021-09-04T14:14:00Z">
        <w:r w:rsidR="00A7595B">
          <w:t xml:space="preserve">mostrado a continuación en </w:t>
        </w:r>
        <w:r w:rsidR="00A7595B">
          <w:fldChar w:fldCharType="begin"/>
        </w:r>
        <w:r w:rsidR="00A7595B">
          <w:instrText xml:space="preserve"> REF _Ref81657283 \h </w:instrText>
        </w:r>
      </w:ins>
      <w:r w:rsidR="00A7595B">
        <w:fldChar w:fldCharType="separate"/>
      </w:r>
      <w:ins w:id="3614" w:author="JORGE CONTRERAS ORTIZ" w:date="2021-09-04T14:47:00Z">
        <w:r w:rsidR="003E5AE5" w:rsidRPr="00791D37">
          <w:t xml:space="preserve">Tabla </w:t>
        </w:r>
        <w:r w:rsidR="003E5AE5">
          <w:rPr>
            <w:noProof/>
          </w:rPr>
          <w:t>13</w:t>
        </w:r>
      </w:ins>
      <w:ins w:id="3615" w:author="JORGE CONTRERAS ORTIZ" w:date="2021-09-04T14:14:00Z">
        <w:r w:rsidR="00A7595B">
          <w:fldChar w:fldCharType="end"/>
        </w:r>
      </w:ins>
      <w:r w:rsidRPr="00791D37">
        <w:t xml:space="preserve">: </w:t>
      </w:r>
    </w:p>
    <w:p w14:paraId="1E0ADD55" w14:textId="77777777" w:rsidR="0074559B" w:rsidRPr="00791D37" w:rsidRDefault="0074559B" w:rsidP="00791D37"/>
    <w:tbl>
      <w:tblPr>
        <w:tblW w:w="5075" w:type="dxa"/>
        <w:jc w:val="center"/>
        <w:tblCellMar>
          <w:left w:w="70" w:type="dxa"/>
          <w:right w:w="70" w:type="dxa"/>
        </w:tblCellMar>
        <w:tblLook w:val="04A0" w:firstRow="1" w:lastRow="0" w:firstColumn="1" w:lastColumn="0" w:noHBand="0" w:noVBand="1"/>
      </w:tblPr>
      <w:tblGrid>
        <w:gridCol w:w="385"/>
        <w:gridCol w:w="385"/>
        <w:gridCol w:w="715"/>
        <w:gridCol w:w="642"/>
        <w:gridCol w:w="593"/>
        <w:gridCol w:w="2355"/>
      </w:tblGrid>
      <w:tr w:rsidR="0074559B" w:rsidRPr="00791D37" w14:paraId="4AE0831D" w14:textId="77777777" w:rsidTr="008F166F">
        <w:trPr>
          <w:trHeight w:val="300"/>
          <w:jc w:val="center"/>
        </w:trPr>
        <w:tc>
          <w:tcPr>
            <w:tcW w:w="2720" w:type="dxa"/>
            <w:gridSpan w:val="5"/>
            <w:tcBorders>
              <w:top w:val="single" w:sz="4" w:space="0" w:color="auto"/>
              <w:left w:val="single" w:sz="4" w:space="0" w:color="auto"/>
              <w:bottom w:val="single" w:sz="4" w:space="0" w:color="auto"/>
              <w:right w:val="single" w:sz="4" w:space="0" w:color="auto"/>
            </w:tcBorders>
            <w:shd w:val="clear" w:color="000000" w:fill="9BC2E6"/>
            <w:noWrap/>
            <w:vAlign w:val="center"/>
            <w:hideMark/>
          </w:tcPr>
          <w:p w14:paraId="21D9C7E5" w14:textId="77777777" w:rsidR="0074559B" w:rsidRPr="00791D37" w:rsidRDefault="0074559B" w:rsidP="00791D37">
            <w:r w:rsidRPr="00791D37">
              <w:t>Header</w:t>
            </w:r>
          </w:p>
        </w:tc>
        <w:tc>
          <w:tcPr>
            <w:tcW w:w="2355" w:type="dxa"/>
            <w:tcBorders>
              <w:top w:val="single" w:sz="4" w:space="0" w:color="auto"/>
              <w:left w:val="nil"/>
              <w:bottom w:val="single" w:sz="4" w:space="0" w:color="auto"/>
              <w:right w:val="single" w:sz="4" w:space="0" w:color="auto"/>
            </w:tcBorders>
            <w:shd w:val="clear" w:color="000000" w:fill="9BC2E6"/>
            <w:noWrap/>
            <w:vAlign w:val="center"/>
            <w:hideMark/>
          </w:tcPr>
          <w:p w14:paraId="3AD650A4" w14:textId="77777777" w:rsidR="0074559B" w:rsidRPr="00791D37" w:rsidRDefault="0074559B" w:rsidP="00791D37">
            <w:r w:rsidRPr="00791D37">
              <w:t>Payload</w:t>
            </w:r>
          </w:p>
        </w:tc>
      </w:tr>
      <w:tr w:rsidR="0074559B" w:rsidRPr="00791D37" w14:paraId="663B9227" w14:textId="77777777" w:rsidTr="008F166F">
        <w:trPr>
          <w:trHeight w:val="300"/>
          <w:jc w:val="center"/>
        </w:trPr>
        <w:tc>
          <w:tcPr>
            <w:tcW w:w="385" w:type="dxa"/>
            <w:tcBorders>
              <w:top w:val="nil"/>
              <w:left w:val="single" w:sz="4" w:space="0" w:color="auto"/>
              <w:bottom w:val="single" w:sz="4" w:space="0" w:color="auto"/>
              <w:right w:val="single" w:sz="4" w:space="0" w:color="auto"/>
            </w:tcBorders>
            <w:shd w:val="clear" w:color="auto" w:fill="auto"/>
            <w:noWrap/>
            <w:vAlign w:val="center"/>
            <w:hideMark/>
          </w:tcPr>
          <w:p w14:paraId="2212B9B7" w14:textId="77777777" w:rsidR="0074559B" w:rsidRPr="00791D37" w:rsidRDefault="0074559B" w:rsidP="00791D37">
            <w:r w:rsidRPr="00791D37">
              <w:t>L0</w:t>
            </w:r>
          </w:p>
        </w:tc>
        <w:tc>
          <w:tcPr>
            <w:tcW w:w="385" w:type="dxa"/>
            <w:tcBorders>
              <w:top w:val="nil"/>
              <w:left w:val="nil"/>
              <w:bottom w:val="single" w:sz="4" w:space="0" w:color="auto"/>
              <w:right w:val="single" w:sz="4" w:space="0" w:color="auto"/>
            </w:tcBorders>
            <w:shd w:val="clear" w:color="auto" w:fill="auto"/>
            <w:noWrap/>
            <w:vAlign w:val="center"/>
            <w:hideMark/>
          </w:tcPr>
          <w:p w14:paraId="436B7493" w14:textId="77777777" w:rsidR="0074559B" w:rsidRPr="00791D37" w:rsidRDefault="0074559B" w:rsidP="00791D37">
            <w:r w:rsidRPr="00791D37">
              <w:t>L1</w:t>
            </w:r>
          </w:p>
        </w:tc>
        <w:tc>
          <w:tcPr>
            <w:tcW w:w="715" w:type="dxa"/>
            <w:tcBorders>
              <w:top w:val="nil"/>
              <w:left w:val="nil"/>
              <w:bottom w:val="single" w:sz="4" w:space="0" w:color="auto"/>
              <w:right w:val="single" w:sz="4" w:space="0" w:color="auto"/>
            </w:tcBorders>
            <w:shd w:val="clear" w:color="000000" w:fill="C9C9C9"/>
            <w:noWrap/>
            <w:vAlign w:val="center"/>
            <w:hideMark/>
          </w:tcPr>
          <w:p w14:paraId="0C64161B" w14:textId="77777777" w:rsidR="0074559B" w:rsidRPr="00791D37" w:rsidRDefault="0074559B" w:rsidP="00791D37">
            <w:r w:rsidRPr="00791D37">
              <w:t>TYPE</w:t>
            </w:r>
          </w:p>
        </w:tc>
        <w:tc>
          <w:tcPr>
            <w:tcW w:w="642" w:type="dxa"/>
            <w:tcBorders>
              <w:top w:val="nil"/>
              <w:left w:val="nil"/>
              <w:bottom w:val="single" w:sz="4" w:space="0" w:color="auto"/>
              <w:right w:val="single" w:sz="4" w:space="0" w:color="auto"/>
            </w:tcBorders>
            <w:shd w:val="clear" w:color="000000" w:fill="C9C9C9"/>
            <w:noWrap/>
            <w:vAlign w:val="center"/>
            <w:hideMark/>
          </w:tcPr>
          <w:p w14:paraId="76B0B018" w14:textId="77777777" w:rsidR="0074559B" w:rsidRPr="00791D37" w:rsidRDefault="0074559B" w:rsidP="00791D37">
            <w:r w:rsidRPr="00791D37">
              <w:t>CMD</w:t>
            </w:r>
          </w:p>
        </w:tc>
        <w:tc>
          <w:tcPr>
            <w:tcW w:w="593" w:type="dxa"/>
            <w:tcBorders>
              <w:top w:val="nil"/>
              <w:left w:val="nil"/>
              <w:bottom w:val="single" w:sz="4" w:space="0" w:color="auto"/>
              <w:right w:val="single" w:sz="4" w:space="0" w:color="auto"/>
            </w:tcBorders>
            <w:shd w:val="clear" w:color="auto" w:fill="auto"/>
            <w:noWrap/>
            <w:vAlign w:val="center"/>
            <w:hideMark/>
          </w:tcPr>
          <w:p w14:paraId="736081F3" w14:textId="77777777" w:rsidR="0074559B" w:rsidRPr="00791D37" w:rsidRDefault="0074559B" w:rsidP="00791D37">
            <w:r w:rsidRPr="00791D37">
              <w:t>CKS</w:t>
            </w:r>
          </w:p>
        </w:tc>
        <w:tc>
          <w:tcPr>
            <w:tcW w:w="2355" w:type="dxa"/>
            <w:tcBorders>
              <w:top w:val="nil"/>
              <w:left w:val="nil"/>
              <w:bottom w:val="single" w:sz="4" w:space="0" w:color="auto"/>
              <w:right w:val="single" w:sz="4" w:space="0" w:color="auto"/>
            </w:tcBorders>
            <w:shd w:val="clear" w:color="auto" w:fill="auto"/>
            <w:noWrap/>
            <w:vAlign w:val="center"/>
            <w:hideMark/>
          </w:tcPr>
          <w:p w14:paraId="58664395" w14:textId="77777777" w:rsidR="0074559B" w:rsidRPr="00791D37" w:rsidRDefault="0074559B" w:rsidP="00791D37">
            <w:r w:rsidRPr="00791D37">
              <w:t>(Optional ≤ 1268 Bytes)</w:t>
            </w:r>
          </w:p>
        </w:tc>
      </w:tr>
    </w:tbl>
    <w:p w14:paraId="1662D902" w14:textId="77777777" w:rsidR="0074559B" w:rsidRPr="00791D37" w:rsidRDefault="0074559B" w:rsidP="00791D37">
      <w:pPr>
        <w:pStyle w:val="Descripcin"/>
      </w:pPr>
    </w:p>
    <w:p w14:paraId="692BD859" w14:textId="58121EBF" w:rsidR="0074559B" w:rsidRPr="00791D37" w:rsidRDefault="0074559B" w:rsidP="00CA0339">
      <w:pPr>
        <w:pStyle w:val="Descripcin"/>
        <w:jc w:val="center"/>
      </w:pPr>
      <w:bookmarkStart w:id="3616" w:name="_Ref81657283"/>
      <w:bookmarkStart w:id="3617" w:name="_Toc81499573"/>
      <w:bookmarkStart w:id="3618" w:name="_Ref81657279"/>
      <w:bookmarkStart w:id="3619" w:name="_Toc81762105"/>
      <w:r w:rsidRPr="00791D37">
        <w:t xml:space="preserve">Tabla </w:t>
      </w:r>
      <w:fldSimple w:instr=" SEQ Tabla \* ARABIC ">
        <w:r w:rsidR="003E5AE5">
          <w:rPr>
            <w:noProof/>
          </w:rPr>
          <w:t>13</w:t>
        </w:r>
      </w:fldSimple>
      <w:bookmarkEnd w:id="3616"/>
      <w:r w:rsidRPr="00791D37">
        <w:t xml:space="preserve"> Formato del Paquete</w:t>
      </w:r>
      <w:bookmarkEnd w:id="3617"/>
      <w:bookmarkEnd w:id="3618"/>
      <w:bookmarkEnd w:id="3619"/>
    </w:p>
    <w:p w14:paraId="5217B821" w14:textId="77777777" w:rsidR="0074559B" w:rsidRPr="00791D37" w:rsidRDefault="0074559B" w:rsidP="00791D37"/>
    <w:p w14:paraId="72FFB61B" w14:textId="77777777" w:rsidR="0074559B" w:rsidRPr="00791D37" w:rsidRDefault="0074559B" w:rsidP="00791D37">
      <w:r w:rsidRPr="00791D37">
        <w:t>En primer lugar, hay una cabecera de cinco bytes de largo donde:</w:t>
      </w:r>
    </w:p>
    <w:p w14:paraId="56FA2E22" w14:textId="77777777" w:rsidR="0074559B" w:rsidRPr="00791D37" w:rsidRDefault="0074559B" w:rsidP="00791D37">
      <w:pPr>
        <w:pStyle w:val="Prrafodelista"/>
        <w:numPr>
          <w:ilvl w:val="0"/>
          <w:numId w:val="14"/>
        </w:numPr>
      </w:pPr>
      <w:r w:rsidRPr="00791D37">
        <w:rPr>
          <w:b/>
          <w:bCs/>
        </w:rPr>
        <w:t xml:space="preserve">L0: </w:t>
      </w:r>
      <w:r w:rsidRPr="00791D37">
        <w:t>El byte más significativo del largo de la payload.</w:t>
      </w:r>
    </w:p>
    <w:p w14:paraId="56C89FCC" w14:textId="77777777" w:rsidR="0074559B" w:rsidRPr="00791D37" w:rsidRDefault="0074559B" w:rsidP="00791D37">
      <w:pPr>
        <w:pStyle w:val="Prrafodelista"/>
        <w:numPr>
          <w:ilvl w:val="0"/>
          <w:numId w:val="14"/>
        </w:numPr>
      </w:pPr>
      <w:r w:rsidRPr="00791D37">
        <w:rPr>
          <w:b/>
          <w:bCs/>
        </w:rPr>
        <w:t>L1:</w:t>
      </w:r>
      <w:r w:rsidRPr="00791D37">
        <w:t xml:space="preserve"> El byte menos significativo del largo de la payload.</w:t>
      </w:r>
    </w:p>
    <w:p w14:paraId="69A73FF4" w14:textId="77777777" w:rsidR="0074559B" w:rsidRPr="00791D37" w:rsidRDefault="0074559B" w:rsidP="00791D37">
      <w:pPr>
        <w:pStyle w:val="Prrafodelista"/>
        <w:numPr>
          <w:ilvl w:val="0"/>
          <w:numId w:val="14"/>
        </w:numPr>
      </w:pPr>
      <w:r w:rsidRPr="00791D37">
        <w:rPr>
          <w:b/>
          <w:bCs/>
        </w:rPr>
        <w:t>TYPE:</w:t>
      </w:r>
      <w:r w:rsidRPr="00791D37">
        <w:t xml:space="preserve"> Descriptor de tipo.</w:t>
      </w:r>
    </w:p>
    <w:p w14:paraId="504D7497" w14:textId="77777777" w:rsidR="0074559B" w:rsidRPr="00791D37" w:rsidRDefault="0074559B" w:rsidP="00791D37">
      <w:pPr>
        <w:pStyle w:val="Prrafodelista"/>
        <w:numPr>
          <w:ilvl w:val="0"/>
          <w:numId w:val="14"/>
        </w:numPr>
      </w:pPr>
      <w:r w:rsidRPr="00791D37">
        <w:rPr>
          <w:b/>
          <w:bCs/>
        </w:rPr>
        <w:t>CMD:</w:t>
      </w:r>
      <w:r w:rsidRPr="00791D37">
        <w:t xml:space="preserve"> Descriptor de Comando</w:t>
      </w:r>
    </w:p>
    <w:p w14:paraId="467EB5D9" w14:textId="77777777" w:rsidR="0074559B" w:rsidRPr="00791D37" w:rsidRDefault="0074559B" w:rsidP="00791D37">
      <w:pPr>
        <w:pStyle w:val="Prrafodelista"/>
        <w:numPr>
          <w:ilvl w:val="0"/>
          <w:numId w:val="14"/>
        </w:numPr>
      </w:pPr>
      <w:r w:rsidRPr="00791D37">
        <w:rPr>
          <w:b/>
          <w:bCs/>
        </w:rPr>
        <w:t>CKS:</w:t>
      </w:r>
      <w:r w:rsidRPr="00791D37">
        <w:t xml:space="preserve"> Byte de Checksum. Se calcula con el XOR de todo el resto de bytes del paquete.</w:t>
      </w:r>
    </w:p>
    <w:p w14:paraId="4D726942" w14:textId="38568966" w:rsidR="00FE1EC4" w:rsidRPr="00791D37" w:rsidRDefault="0074559B" w:rsidP="00791D37">
      <w:r w:rsidRPr="00791D37">
        <w:t>Después de la cabecera puede haber una payload de tamaño variable, el cuál puede presentarse como información opcional para un comando o respuesta específico. El tamaño máximo de la payload es de 1268 bytes. Todos los subcampos de la payload deben ser big endian.</w:t>
      </w:r>
    </w:p>
    <w:p w14:paraId="263460D9" w14:textId="3B6E56A4" w:rsidR="0074559B" w:rsidRPr="00791D37" w:rsidRDefault="0074559B" w:rsidP="00791D37">
      <w:r w:rsidRPr="00791D37">
        <w:t xml:space="preserve">El byte </w:t>
      </w:r>
      <w:r w:rsidRPr="00791D37">
        <w:rPr>
          <w:b/>
          <w:bCs/>
        </w:rPr>
        <w:t xml:space="preserve">TYPE </w:t>
      </w:r>
      <w:r w:rsidRPr="00791D37">
        <w:t>tiene los siguientes bits</w:t>
      </w:r>
      <w:ins w:id="3620" w:author="JORGE CONTRERAS ORTIZ" w:date="2021-09-04T14:14:00Z">
        <w:r w:rsidR="00A7595B">
          <w:t xml:space="preserve"> mostrados en </w:t>
        </w:r>
        <w:r w:rsidR="00A7595B">
          <w:fldChar w:fldCharType="begin"/>
        </w:r>
        <w:r w:rsidR="00A7595B">
          <w:instrText xml:space="preserve"> REF _Ref81657300 \h </w:instrText>
        </w:r>
      </w:ins>
      <w:r w:rsidR="00A7595B">
        <w:fldChar w:fldCharType="separate"/>
      </w:r>
      <w:ins w:id="3621" w:author="JORGE CONTRERAS ORTIZ" w:date="2021-09-04T14:47:00Z">
        <w:r w:rsidR="003E5AE5" w:rsidRPr="00791D37">
          <w:t xml:space="preserve">Tabla </w:t>
        </w:r>
        <w:r w:rsidR="003E5AE5">
          <w:rPr>
            <w:noProof/>
          </w:rPr>
          <w:t>14</w:t>
        </w:r>
      </w:ins>
      <w:ins w:id="3622" w:author="JORGE CONTRERAS ORTIZ" w:date="2021-09-04T14:14:00Z">
        <w:r w:rsidR="00A7595B">
          <w:fldChar w:fldCharType="end"/>
        </w:r>
        <w:r w:rsidR="00A7595B">
          <w:t xml:space="preserve"> y en </w:t>
        </w:r>
        <w:r w:rsidR="00A7595B">
          <w:fldChar w:fldCharType="begin"/>
        </w:r>
        <w:r w:rsidR="00A7595B">
          <w:instrText xml:space="preserve"> REF _Ref81657308 \h </w:instrText>
        </w:r>
      </w:ins>
      <w:r w:rsidR="00A7595B">
        <w:fldChar w:fldCharType="separate"/>
      </w:r>
      <w:ins w:id="3623" w:author="JORGE CONTRERAS ORTIZ" w:date="2021-09-04T14:47:00Z">
        <w:r w:rsidR="003E5AE5" w:rsidRPr="00791D37">
          <w:t xml:space="preserve">Tabla </w:t>
        </w:r>
        <w:r w:rsidR="003E5AE5">
          <w:rPr>
            <w:noProof/>
          </w:rPr>
          <w:t>15</w:t>
        </w:r>
      </w:ins>
      <w:ins w:id="3624" w:author="JORGE CONTRERAS ORTIZ" w:date="2021-09-04T14:14:00Z">
        <w:r w:rsidR="00A7595B">
          <w:fldChar w:fldCharType="end"/>
        </w:r>
      </w:ins>
      <w:r w:rsidRPr="00791D37">
        <w:t>:</w:t>
      </w:r>
    </w:p>
    <w:p w14:paraId="427433BB" w14:textId="77777777" w:rsidR="0074559B" w:rsidRPr="00791D37" w:rsidRDefault="0074559B" w:rsidP="00791D37"/>
    <w:tbl>
      <w:tblPr>
        <w:tblW w:w="3704" w:type="dxa"/>
        <w:jc w:val="center"/>
        <w:tblCellMar>
          <w:left w:w="70" w:type="dxa"/>
          <w:right w:w="70" w:type="dxa"/>
        </w:tblCellMar>
        <w:tblLook w:val="04A0" w:firstRow="1" w:lastRow="0" w:firstColumn="1" w:lastColumn="0" w:noHBand="0" w:noVBand="1"/>
      </w:tblPr>
      <w:tblGrid>
        <w:gridCol w:w="458"/>
        <w:gridCol w:w="458"/>
        <w:gridCol w:w="458"/>
        <w:gridCol w:w="458"/>
        <w:gridCol w:w="468"/>
        <w:gridCol w:w="468"/>
        <w:gridCol w:w="468"/>
        <w:gridCol w:w="445"/>
        <w:gridCol w:w="23"/>
      </w:tblGrid>
      <w:tr w:rsidR="0074559B" w:rsidRPr="00791D37" w14:paraId="0F8A59E3" w14:textId="77777777" w:rsidTr="008F166F">
        <w:trPr>
          <w:gridAfter w:val="1"/>
          <w:wAfter w:w="23" w:type="dxa"/>
          <w:trHeight w:val="300"/>
          <w:jc w:val="center"/>
        </w:trPr>
        <w:tc>
          <w:tcPr>
            <w:tcW w:w="3681" w:type="dxa"/>
            <w:gridSpan w:val="8"/>
            <w:tcBorders>
              <w:top w:val="single" w:sz="4" w:space="0" w:color="auto"/>
              <w:left w:val="single" w:sz="4" w:space="0" w:color="auto"/>
              <w:bottom w:val="single" w:sz="4" w:space="0" w:color="auto"/>
              <w:right w:val="single" w:sz="4" w:space="0" w:color="000000"/>
            </w:tcBorders>
            <w:shd w:val="clear" w:color="000000" w:fill="9BC2E6"/>
            <w:noWrap/>
            <w:vAlign w:val="center"/>
            <w:hideMark/>
          </w:tcPr>
          <w:p w14:paraId="7EF17109" w14:textId="77777777" w:rsidR="0074559B" w:rsidRPr="00791D37" w:rsidRDefault="0074559B" w:rsidP="00791D37">
            <w:pPr>
              <w:rPr>
                <w:lang w:eastAsia="es-ES"/>
              </w:rPr>
            </w:pPr>
            <w:r w:rsidRPr="00791D37">
              <w:rPr>
                <w:lang w:eastAsia="es-ES"/>
              </w:rPr>
              <w:t>TYPE (1 byte)</w:t>
            </w:r>
          </w:p>
        </w:tc>
      </w:tr>
      <w:tr w:rsidR="0074559B" w:rsidRPr="00791D37" w14:paraId="349BEBB0" w14:textId="77777777" w:rsidTr="008F166F">
        <w:trPr>
          <w:trHeight w:val="300"/>
          <w:jc w:val="center"/>
        </w:trPr>
        <w:tc>
          <w:tcPr>
            <w:tcW w:w="458" w:type="dxa"/>
            <w:tcBorders>
              <w:top w:val="nil"/>
              <w:left w:val="single" w:sz="4" w:space="0" w:color="auto"/>
              <w:bottom w:val="single" w:sz="4" w:space="0" w:color="auto"/>
              <w:right w:val="nil"/>
            </w:tcBorders>
            <w:shd w:val="clear" w:color="auto" w:fill="auto"/>
            <w:noWrap/>
            <w:vAlign w:val="center"/>
            <w:hideMark/>
          </w:tcPr>
          <w:p w14:paraId="49A7176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2A3AB91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nil"/>
            </w:tcBorders>
            <w:shd w:val="clear" w:color="auto" w:fill="auto"/>
            <w:noWrap/>
            <w:vAlign w:val="center"/>
            <w:hideMark/>
          </w:tcPr>
          <w:p w14:paraId="29DC8BCA"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0CEBA0B3" w14:textId="77777777" w:rsidR="0074559B" w:rsidRPr="00791D37" w:rsidRDefault="0074559B" w:rsidP="00791D37">
            <w:pPr>
              <w:rPr>
                <w:lang w:eastAsia="es-ES"/>
              </w:rPr>
            </w:pPr>
            <w:r w:rsidRPr="00791D37">
              <w:rPr>
                <w:lang w:eastAsia="es-ES"/>
              </w:rPr>
              <w:t>FT</w:t>
            </w:r>
          </w:p>
        </w:tc>
        <w:tc>
          <w:tcPr>
            <w:tcW w:w="468" w:type="dxa"/>
            <w:tcBorders>
              <w:top w:val="nil"/>
              <w:left w:val="nil"/>
              <w:bottom w:val="single" w:sz="4" w:space="0" w:color="auto"/>
              <w:right w:val="nil"/>
            </w:tcBorders>
            <w:shd w:val="clear" w:color="auto" w:fill="auto"/>
            <w:noWrap/>
            <w:vAlign w:val="center"/>
            <w:hideMark/>
          </w:tcPr>
          <w:p w14:paraId="46809E1C"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4F3E8305"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2C353168" w14:textId="77777777" w:rsidR="0074559B" w:rsidRPr="00791D37" w:rsidRDefault="0074559B" w:rsidP="00791D37">
            <w:pPr>
              <w:rPr>
                <w:lang w:eastAsia="es-ES"/>
              </w:rPr>
            </w:pPr>
            <w:r w:rsidRPr="00791D37">
              <w:rPr>
                <w:lang w:eastAsia="es-ES"/>
              </w:rPr>
              <w:t>FC</w:t>
            </w:r>
          </w:p>
        </w:tc>
        <w:tc>
          <w:tcPr>
            <w:tcW w:w="468" w:type="dxa"/>
            <w:gridSpan w:val="2"/>
            <w:tcBorders>
              <w:top w:val="nil"/>
              <w:left w:val="nil"/>
              <w:bottom w:val="single" w:sz="4" w:space="0" w:color="auto"/>
              <w:right w:val="single" w:sz="4" w:space="0" w:color="auto"/>
            </w:tcBorders>
            <w:shd w:val="clear" w:color="auto" w:fill="auto"/>
            <w:noWrap/>
            <w:vAlign w:val="center"/>
            <w:hideMark/>
          </w:tcPr>
          <w:p w14:paraId="0FB52D6A" w14:textId="77777777" w:rsidR="0074559B" w:rsidRPr="00791D37" w:rsidRDefault="0074559B" w:rsidP="00791D37">
            <w:pPr>
              <w:rPr>
                <w:lang w:eastAsia="es-ES"/>
              </w:rPr>
            </w:pPr>
            <w:r w:rsidRPr="00791D37">
              <w:rPr>
                <w:lang w:eastAsia="es-ES"/>
              </w:rPr>
              <w:t>FC</w:t>
            </w:r>
          </w:p>
        </w:tc>
      </w:tr>
    </w:tbl>
    <w:p w14:paraId="5CAD90E8" w14:textId="77777777" w:rsidR="0074559B" w:rsidRPr="00791D37" w:rsidRDefault="0074559B" w:rsidP="00791D37">
      <w:pPr>
        <w:pStyle w:val="Descripcin"/>
      </w:pPr>
    </w:p>
    <w:p w14:paraId="4E90A17C" w14:textId="3DCE6279" w:rsidR="00A7595B" w:rsidRDefault="0074559B" w:rsidP="00522D2C">
      <w:pPr>
        <w:pStyle w:val="Descripcin"/>
        <w:jc w:val="center"/>
        <w:rPr>
          <w:ins w:id="3625" w:author="JORGE CONTRERAS ORTIZ" w:date="2021-09-04T14:15:00Z"/>
        </w:rPr>
      </w:pPr>
      <w:bookmarkStart w:id="3626" w:name="_Ref81657300"/>
      <w:bookmarkStart w:id="3627" w:name="_Toc81499574"/>
      <w:bookmarkStart w:id="3628" w:name="_Toc81762106"/>
      <w:r w:rsidRPr="00791D37">
        <w:t xml:space="preserve">Tabla </w:t>
      </w:r>
      <w:fldSimple w:instr=" SEQ Tabla \* ARABIC ">
        <w:r w:rsidR="003E5AE5">
          <w:rPr>
            <w:noProof/>
          </w:rPr>
          <w:t>14</w:t>
        </w:r>
      </w:fldSimple>
      <w:bookmarkEnd w:id="3626"/>
      <w:r w:rsidRPr="00791D37">
        <w:t xml:space="preserve"> Bits Byte Type</w:t>
      </w:r>
      <w:bookmarkEnd w:id="3627"/>
      <w:bookmarkEnd w:id="3628"/>
    </w:p>
    <w:p w14:paraId="7026D1F5" w14:textId="54F4CE06" w:rsidR="0074559B" w:rsidRPr="00A7595B" w:rsidDel="00A7595B" w:rsidRDefault="00A7595B">
      <w:pPr>
        <w:pStyle w:val="Descripcin"/>
        <w:jc w:val="center"/>
        <w:rPr>
          <w:del w:id="3629" w:author="JORGE CONTRERAS ORTIZ" w:date="2021-09-04T14:15:00Z"/>
        </w:rPr>
      </w:pPr>
      <w:ins w:id="3630" w:author="JORGE CONTRERAS ORTIZ" w:date="2021-09-04T14:15:00Z">
        <w:r>
          <w:br w:type="page"/>
        </w:r>
      </w:ins>
    </w:p>
    <w:p w14:paraId="6883FD99" w14:textId="34E626B7" w:rsidR="0074559B" w:rsidRPr="00791D37" w:rsidRDefault="0074559B">
      <w:pPr>
        <w:pStyle w:val="Descripcin"/>
        <w:pPrChange w:id="3631" w:author="JORGE CONTRERAS ORTIZ" w:date="2021-09-04T14:15:00Z">
          <w:pPr/>
        </w:pPrChange>
      </w:pPr>
      <w:del w:id="3632" w:author="JORGE CONTRERAS ORTIZ" w:date="2021-09-04T12:52:00Z">
        <w:r w:rsidRPr="00791D37" w:rsidDel="00FE1EC4">
          <w:br w:type="page"/>
        </w:r>
      </w:del>
    </w:p>
    <w:tbl>
      <w:tblPr>
        <w:tblW w:w="10153" w:type="dxa"/>
        <w:jc w:val="center"/>
        <w:tblCellMar>
          <w:left w:w="70" w:type="dxa"/>
          <w:right w:w="70" w:type="dxa"/>
        </w:tblCellMar>
        <w:tblLook w:val="04A0" w:firstRow="1" w:lastRow="0" w:firstColumn="1" w:lastColumn="0" w:noHBand="0" w:noVBand="1"/>
      </w:tblPr>
      <w:tblGrid>
        <w:gridCol w:w="1660"/>
        <w:gridCol w:w="1323"/>
        <w:gridCol w:w="1680"/>
        <w:gridCol w:w="2240"/>
        <w:gridCol w:w="1480"/>
        <w:gridCol w:w="1760"/>
        <w:gridCol w:w="10"/>
      </w:tblGrid>
      <w:tr w:rsidR="0074559B" w:rsidRPr="00791D37" w14:paraId="5295180F" w14:textId="77777777" w:rsidTr="008F166F">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2AA4CA33" w14:textId="77777777" w:rsidR="0074559B" w:rsidRPr="00791D37" w:rsidRDefault="0074559B" w:rsidP="00791D37">
            <w:pPr>
              <w:rPr>
                <w:rFonts w:eastAsia="Times New Roman"/>
                <w:color w:val="000000"/>
                <w:lang w:eastAsia="es-ES"/>
              </w:rPr>
            </w:pPr>
            <w:r w:rsidRPr="00791D37">
              <w:br w:type="page"/>
            </w:r>
          </w:p>
        </w:tc>
        <w:tc>
          <w:tcPr>
            <w:tcW w:w="8493" w:type="dxa"/>
            <w:gridSpan w:val="6"/>
            <w:tcBorders>
              <w:top w:val="single" w:sz="4" w:space="0" w:color="auto"/>
              <w:left w:val="nil"/>
              <w:bottom w:val="single" w:sz="4" w:space="0" w:color="auto"/>
              <w:right w:val="single" w:sz="4" w:space="0" w:color="auto"/>
            </w:tcBorders>
            <w:shd w:val="clear" w:color="000000" w:fill="9BC2E6"/>
            <w:vAlign w:val="center"/>
            <w:hideMark/>
          </w:tcPr>
          <w:p w14:paraId="0EEDC46C" w14:textId="77777777" w:rsidR="0074559B" w:rsidRPr="00791D37" w:rsidRDefault="0074559B" w:rsidP="00791D37">
            <w:pPr>
              <w:rPr>
                <w:lang w:eastAsia="es-ES"/>
              </w:rPr>
            </w:pPr>
            <w:r w:rsidRPr="00791D37">
              <w:rPr>
                <w:lang w:eastAsia="es-ES"/>
              </w:rPr>
              <w:t>FT: FRAME TYPE</w:t>
            </w:r>
          </w:p>
        </w:tc>
      </w:tr>
      <w:tr w:rsidR="0074559B" w:rsidRPr="00791D37" w14:paraId="70DFFD5B" w14:textId="77777777" w:rsidTr="008F166F">
        <w:trPr>
          <w:gridAfter w:val="1"/>
          <w:wAfter w:w="10" w:type="dxa"/>
          <w:trHeight w:val="33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3CC8D376" w14:textId="77777777" w:rsidR="0074559B" w:rsidRPr="00791D37" w:rsidRDefault="0074559B" w:rsidP="00791D37">
            <w:pPr>
              <w:rPr>
                <w:lang w:eastAsia="es-ES"/>
              </w:rPr>
            </w:pPr>
            <w:r w:rsidRPr="00791D37">
              <w:rPr>
                <w:lang w:eastAsia="es-ES"/>
              </w:rPr>
              <w:t>FC: FRAME CODE</w:t>
            </w:r>
          </w:p>
        </w:tc>
        <w:tc>
          <w:tcPr>
            <w:tcW w:w="1323" w:type="dxa"/>
            <w:tcBorders>
              <w:top w:val="nil"/>
              <w:left w:val="nil"/>
              <w:bottom w:val="single" w:sz="4" w:space="0" w:color="auto"/>
              <w:right w:val="single" w:sz="4" w:space="0" w:color="auto"/>
            </w:tcBorders>
            <w:shd w:val="clear" w:color="000000" w:fill="9BC2E6"/>
            <w:vAlign w:val="center"/>
            <w:hideMark/>
          </w:tcPr>
          <w:p w14:paraId="7F6531CD" w14:textId="77777777" w:rsidR="0074559B" w:rsidRPr="00791D37" w:rsidRDefault="0074559B" w:rsidP="00791D37">
            <w:pPr>
              <w:rPr>
                <w:lang w:eastAsia="es-ES"/>
              </w:rPr>
            </w:pPr>
            <w:r w:rsidRPr="00791D37">
              <w:rPr>
                <w:lang w:eastAsia="es-ES"/>
              </w:rPr>
              <w:t>0 -Reserved</w:t>
            </w:r>
          </w:p>
        </w:tc>
        <w:tc>
          <w:tcPr>
            <w:tcW w:w="1680" w:type="dxa"/>
            <w:tcBorders>
              <w:top w:val="nil"/>
              <w:left w:val="nil"/>
              <w:bottom w:val="single" w:sz="4" w:space="0" w:color="auto"/>
              <w:right w:val="single" w:sz="4" w:space="0" w:color="auto"/>
            </w:tcBorders>
            <w:shd w:val="clear" w:color="000000" w:fill="9BC2E6"/>
            <w:vAlign w:val="center"/>
            <w:hideMark/>
          </w:tcPr>
          <w:p w14:paraId="683480CD" w14:textId="77777777" w:rsidR="0074559B" w:rsidRPr="00791D37" w:rsidRDefault="0074559B" w:rsidP="00791D37">
            <w:pPr>
              <w:rPr>
                <w:lang w:eastAsia="es-ES"/>
              </w:rPr>
            </w:pPr>
            <w:r w:rsidRPr="00791D37">
              <w:rPr>
                <w:lang w:eastAsia="es-ES"/>
              </w:rPr>
              <w:t>1 - Command</w:t>
            </w:r>
          </w:p>
        </w:tc>
        <w:tc>
          <w:tcPr>
            <w:tcW w:w="2240" w:type="dxa"/>
            <w:tcBorders>
              <w:top w:val="nil"/>
              <w:left w:val="nil"/>
              <w:bottom w:val="single" w:sz="4" w:space="0" w:color="auto"/>
              <w:right w:val="single" w:sz="4" w:space="0" w:color="auto"/>
            </w:tcBorders>
            <w:shd w:val="clear" w:color="000000" w:fill="9BC2E6"/>
            <w:vAlign w:val="center"/>
            <w:hideMark/>
          </w:tcPr>
          <w:p w14:paraId="413E3813" w14:textId="77777777" w:rsidR="0074559B" w:rsidRPr="00791D37" w:rsidRDefault="0074559B" w:rsidP="00791D37">
            <w:pPr>
              <w:rPr>
                <w:lang w:eastAsia="es-ES"/>
              </w:rPr>
            </w:pPr>
            <w:r w:rsidRPr="00791D37">
              <w:rPr>
                <w:lang w:eastAsia="es-ES"/>
              </w:rPr>
              <w:t>2 - Response</w:t>
            </w:r>
          </w:p>
        </w:tc>
        <w:tc>
          <w:tcPr>
            <w:tcW w:w="1480" w:type="dxa"/>
            <w:tcBorders>
              <w:top w:val="nil"/>
              <w:left w:val="nil"/>
              <w:bottom w:val="single" w:sz="4" w:space="0" w:color="auto"/>
              <w:right w:val="single" w:sz="4" w:space="0" w:color="auto"/>
            </w:tcBorders>
            <w:shd w:val="clear" w:color="000000" w:fill="9BC2E6"/>
            <w:vAlign w:val="center"/>
            <w:hideMark/>
          </w:tcPr>
          <w:p w14:paraId="0AFA178F" w14:textId="77777777" w:rsidR="0074559B" w:rsidRPr="00791D37" w:rsidRDefault="0074559B" w:rsidP="00791D37">
            <w:pPr>
              <w:rPr>
                <w:lang w:eastAsia="es-ES"/>
              </w:rPr>
            </w:pPr>
            <w:r w:rsidRPr="00791D37">
              <w:rPr>
                <w:lang w:eastAsia="es-ES"/>
              </w:rPr>
              <w:t>3 - Notification</w:t>
            </w:r>
          </w:p>
        </w:tc>
        <w:tc>
          <w:tcPr>
            <w:tcW w:w="1760" w:type="dxa"/>
            <w:tcBorders>
              <w:top w:val="nil"/>
              <w:left w:val="nil"/>
              <w:bottom w:val="single" w:sz="4" w:space="0" w:color="auto"/>
              <w:right w:val="single" w:sz="4" w:space="0" w:color="auto"/>
            </w:tcBorders>
            <w:shd w:val="clear" w:color="000000" w:fill="9BC2E6"/>
            <w:vAlign w:val="center"/>
            <w:hideMark/>
          </w:tcPr>
          <w:p w14:paraId="37667695" w14:textId="77777777" w:rsidR="0074559B" w:rsidRPr="00791D37" w:rsidRDefault="0074559B" w:rsidP="00791D37">
            <w:pPr>
              <w:rPr>
                <w:lang w:eastAsia="es-ES"/>
              </w:rPr>
            </w:pPr>
            <w:r w:rsidRPr="00791D37">
              <w:rPr>
                <w:lang w:eastAsia="es-ES"/>
              </w:rPr>
              <w:t>4 to 15 - Reserved</w:t>
            </w:r>
          </w:p>
        </w:tc>
      </w:tr>
      <w:tr w:rsidR="0074559B" w:rsidRPr="00791D37" w14:paraId="0F783BA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C0773FC" w14:textId="77777777" w:rsidR="0074559B" w:rsidRPr="00791D37" w:rsidRDefault="0074559B" w:rsidP="00791D37">
            <w:pPr>
              <w:rPr>
                <w:lang w:eastAsia="es-ES"/>
              </w:rPr>
            </w:pPr>
            <w:r w:rsidRPr="00791D37">
              <w:rPr>
                <w:lang w:eastAsia="es-ES"/>
              </w:rPr>
              <w:t>0</w:t>
            </w:r>
          </w:p>
        </w:tc>
        <w:tc>
          <w:tcPr>
            <w:tcW w:w="1323" w:type="dxa"/>
            <w:tcBorders>
              <w:top w:val="nil"/>
              <w:left w:val="nil"/>
              <w:bottom w:val="single" w:sz="4" w:space="0" w:color="auto"/>
              <w:right w:val="single" w:sz="4" w:space="0" w:color="auto"/>
            </w:tcBorders>
            <w:shd w:val="clear" w:color="auto" w:fill="auto"/>
            <w:vAlign w:val="center"/>
            <w:hideMark/>
          </w:tcPr>
          <w:p w14:paraId="24F961FD"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E30FFC7" w14:textId="77777777" w:rsidR="0074559B" w:rsidRPr="00791D37" w:rsidRDefault="0074559B" w:rsidP="00791D37">
            <w:pPr>
              <w:rPr>
                <w:lang w:eastAsia="es-ES"/>
              </w:rPr>
            </w:pPr>
            <w:r w:rsidRPr="00791D37">
              <w:rPr>
                <w:lang w:eastAsia="es-ES"/>
              </w:rPr>
              <w:t>Write / Execute</w:t>
            </w:r>
          </w:p>
        </w:tc>
        <w:tc>
          <w:tcPr>
            <w:tcW w:w="2240" w:type="dxa"/>
            <w:tcBorders>
              <w:top w:val="nil"/>
              <w:left w:val="nil"/>
              <w:bottom w:val="single" w:sz="4" w:space="0" w:color="auto"/>
              <w:right w:val="single" w:sz="4" w:space="0" w:color="auto"/>
            </w:tcBorders>
            <w:shd w:val="clear" w:color="auto" w:fill="auto"/>
            <w:vAlign w:val="center"/>
            <w:hideMark/>
          </w:tcPr>
          <w:p w14:paraId="08D1391B" w14:textId="77777777" w:rsidR="0074559B" w:rsidRPr="00791D37" w:rsidRDefault="0074559B" w:rsidP="00791D37">
            <w:pPr>
              <w:rPr>
                <w:lang w:eastAsia="es-ES"/>
              </w:rPr>
            </w:pPr>
            <w:r w:rsidRPr="00791D37">
              <w:rPr>
                <w:lang w:eastAsia="es-ES"/>
              </w:rPr>
              <w:t>OK</w:t>
            </w:r>
          </w:p>
        </w:tc>
        <w:tc>
          <w:tcPr>
            <w:tcW w:w="1480" w:type="dxa"/>
            <w:tcBorders>
              <w:top w:val="nil"/>
              <w:left w:val="nil"/>
              <w:bottom w:val="single" w:sz="4" w:space="0" w:color="auto"/>
              <w:right w:val="single" w:sz="4" w:space="0" w:color="auto"/>
            </w:tcBorders>
            <w:shd w:val="clear" w:color="auto" w:fill="auto"/>
            <w:vAlign w:val="center"/>
            <w:hideMark/>
          </w:tcPr>
          <w:p w14:paraId="5D88830B" w14:textId="77777777" w:rsidR="0074559B" w:rsidRPr="00791D37" w:rsidRDefault="0074559B" w:rsidP="00791D37">
            <w:pPr>
              <w:rPr>
                <w:lang w:eastAsia="es-ES"/>
              </w:rPr>
            </w:pPr>
            <w:r w:rsidRPr="00791D37">
              <w:rPr>
                <w:lang w:eastAsia="es-ES"/>
              </w:rPr>
              <w:t>Ping Reply</w:t>
            </w:r>
          </w:p>
        </w:tc>
        <w:tc>
          <w:tcPr>
            <w:tcW w:w="1760" w:type="dxa"/>
            <w:tcBorders>
              <w:top w:val="nil"/>
              <w:left w:val="nil"/>
              <w:bottom w:val="single" w:sz="4" w:space="0" w:color="auto"/>
              <w:right w:val="single" w:sz="4" w:space="0" w:color="auto"/>
            </w:tcBorders>
            <w:shd w:val="clear" w:color="auto" w:fill="auto"/>
            <w:vAlign w:val="center"/>
            <w:hideMark/>
          </w:tcPr>
          <w:p w14:paraId="59182CB7" w14:textId="77777777" w:rsidR="0074559B" w:rsidRPr="00791D37" w:rsidRDefault="0074559B" w:rsidP="00791D37">
            <w:pPr>
              <w:rPr>
                <w:lang w:eastAsia="es-ES"/>
              </w:rPr>
            </w:pPr>
            <w:r w:rsidRPr="00791D37">
              <w:rPr>
                <w:lang w:eastAsia="es-ES"/>
              </w:rPr>
              <w:t>-</w:t>
            </w:r>
          </w:p>
        </w:tc>
      </w:tr>
      <w:tr w:rsidR="0074559B" w:rsidRPr="00791D37" w14:paraId="1A8C142C"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129540F9" w14:textId="77777777" w:rsidR="0074559B" w:rsidRPr="00791D37" w:rsidRDefault="0074559B" w:rsidP="00791D37">
            <w:pPr>
              <w:rPr>
                <w:lang w:eastAsia="es-ES"/>
              </w:rPr>
            </w:pPr>
            <w:r w:rsidRPr="00791D37">
              <w:rPr>
                <w:lang w:eastAsia="es-ES"/>
              </w:rPr>
              <w:t>1</w:t>
            </w:r>
          </w:p>
        </w:tc>
        <w:tc>
          <w:tcPr>
            <w:tcW w:w="1323" w:type="dxa"/>
            <w:tcBorders>
              <w:top w:val="nil"/>
              <w:left w:val="nil"/>
              <w:bottom w:val="single" w:sz="4" w:space="0" w:color="auto"/>
              <w:right w:val="single" w:sz="4" w:space="0" w:color="auto"/>
            </w:tcBorders>
            <w:shd w:val="clear" w:color="auto" w:fill="auto"/>
            <w:vAlign w:val="center"/>
            <w:hideMark/>
          </w:tcPr>
          <w:p w14:paraId="02EA58FE"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364B527" w14:textId="77777777" w:rsidR="0074559B" w:rsidRPr="00791D37" w:rsidRDefault="0074559B" w:rsidP="00791D37">
            <w:pPr>
              <w:rPr>
                <w:lang w:eastAsia="es-ES"/>
              </w:rPr>
            </w:pPr>
            <w:r w:rsidRPr="00791D37">
              <w:rPr>
                <w:lang w:eastAsia="es-ES"/>
              </w:rPr>
              <w:t>Read</w:t>
            </w:r>
          </w:p>
        </w:tc>
        <w:tc>
          <w:tcPr>
            <w:tcW w:w="2240" w:type="dxa"/>
            <w:tcBorders>
              <w:top w:val="nil"/>
              <w:left w:val="nil"/>
              <w:bottom w:val="single" w:sz="4" w:space="0" w:color="auto"/>
              <w:right w:val="single" w:sz="4" w:space="0" w:color="auto"/>
            </w:tcBorders>
            <w:shd w:val="clear" w:color="auto" w:fill="auto"/>
            <w:vAlign w:val="center"/>
            <w:hideMark/>
          </w:tcPr>
          <w:p w14:paraId="798691CD" w14:textId="77777777" w:rsidR="0074559B" w:rsidRPr="00791D37" w:rsidRDefault="0074559B" w:rsidP="00791D37">
            <w:pPr>
              <w:rPr>
                <w:lang w:eastAsia="es-ES"/>
              </w:rPr>
            </w:pPr>
            <w:r w:rsidRPr="00791D37">
              <w:rPr>
                <w:lang w:eastAsia="es-ES"/>
              </w:rPr>
              <w:t>Value</w:t>
            </w:r>
          </w:p>
        </w:tc>
        <w:tc>
          <w:tcPr>
            <w:tcW w:w="1480" w:type="dxa"/>
            <w:tcBorders>
              <w:top w:val="nil"/>
              <w:left w:val="nil"/>
              <w:bottom w:val="single" w:sz="4" w:space="0" w:color="auto"/>
              <w:right w:val="single" w:sz="4" w:space="0" w:color="auto"/>
            </w:tcBorders>
            <w:shd w:val="clear" w:color="auto" w:fill="auto"/>
            <w:vAlign w:val="center"/>
            <w:hideMark/>
          </w:tcPr>
          <w:p w14:paraId="3A946753" w14:textId="77777777" w:rsidR="0074559B" w:rsidRPr="00791D37" w:rsidRDefault="0074559B" w:rsidP="00791D37">
            <w:pPr>
              <w:rPr>
                <w:lang w:eastAsia="es-ES"/>
              </w:rPr>
            </w:pPr>
            <w:r w:rsidRPr="00791D37">
              <w:rPr>
                <w:lang w:eastAsia="es-ES"/>
              </w:rPr>
              <w:t>Socket Received Data</w:t>
            </w:r>
          </w:p>
        </w:tc>
        <w:tc>
          <w:tcPr>
            <w:tcW w:w="1760" w:type="dxa"/>
            <w:tcBorders>
              <w:top w:val="nil"/>
              <w:left w:val="nil"/>
              <w:bottom w:val="single" w:sz="4" w:space="0" w:color="auto"/>
              <w:right w:val="single" w:sz="4" w:space="0" w:color="auto"/>
            </w:tcBorders>
            <w:shd w:val="clear" w:color="auto" w:fill="auto"/>
            <w:vAlign w:val="center"/>
            <w:hideMark/>
          </w:tcPr>
          <w:p w14:paraId="6A4CACBF" w14:textId="77777777" w:rsidR="0074559B" w:rsidRPr="00791D37" w:rsidRDefault="0074559B" w:rsidP="00791D37">
            <w:pPr>
              <w:rPr>
                <w:lang w:eastAsia="es-ES"/>
              </w:rPr>
            </w:pPr>
            <w:r w:rsidRPr="00791D37">
              <w:rPr>
                <w:lang w:eastAsia="es-ES"/>
              </w:rPr>
              <w:t>-</w:t>
            </w:r>
          </w:p>
        </w:tc>
      </w:tr>
      <w:tr w:rsidR="0074559B" w:rsidRPr="00791D37" w14:paraId="1F778AAF"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AEEAE56" w14:textId="77777777" w:rsidR="0074559B" w:rsidRPr="00791D37" w:rsidRDefault="0074559B" w:rsidP="00791D37">
            <w:pPr>
              <w:rPr>
                <w:lang w:eastAsia="es-ES"/>
              </w:rPr>
            </w:pPr>
            <w:r w:rsidRPr="00791D37">
              <w:rPr>
                <w:lang w:eastAsia="es-ES"/>
              </w:rPr>
              <w:t>2</w:t>
            </w:r>
          </w:p>
        </w:tc>
        <w:tc>
          <w:tcPr>
            <w:tcW w:w="1323" w:type="dxa"/>
            <w:tcBorders>
              <w:top w:val="nil"/>
              <w:left w:val="nil"/>
              <w:bottom w:val="single" w:sz="4" w:space="0" w:color="auto"/>
              <w:right w:val="single" w:sz="4" w:space="0" w:color="auto"/>
            </w:tcBorders>
            <w:shd w:val="clear" w:color="auto" w:fill="auto"/>
            <w:vAlign w:val="center"/>
            <w:hideMark/>
          </w:tcPr>
          <w:p w14:paraId="01A2BE43"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B69B979" w14:textId="77777777" w:rsidR="0074559B" w:rsidRPr="00791D37" w:rsidRDefault="0074559B" w:rsidP="00791D37">
            <w:pPr>
              <w:rPr>
                <w:lang w:eastAsia="es-ES"/>
              </w:rPr>
            </w:pPr>
            <w:r w:rsidRPr="00791D37">
              <w:rPr>
                <w:lang w:eastAsia="es-ES"/>
              </w:rPr>
              <w:t>Delete</w:t>
            </w:r>
          </w:p>
        </w:tc>
        <w:tc>
          <w:tcPr>
            <w:tcW w:w="2240" w:type="dxa"/>
            <w:tcBorders>
              <w:top w:val="nil"/>
              <w:left w:val="nil"/>
              <w:bottom w:val="single" w:sz="4" w:space="0" w:color="auto"/>
              <w:right w:val="single" w:sz="4" w:space="0" w:color="auto"/>
            </w:tcBorders>
            <w:shd w:val="clear" w:color="auto" w:fill="auto"/>
            <w:vAlign w:val="center"/>
            <w:hideMark/>
          </w:tcPr>
          <w:p w14:paraId="01FD4C73" w14:textId="77777777" w:rsidR="0074559B" w:rsidRPr="00791D37" w:rsidRDefault="0074559B" w:rsidP="00791D37">
            <w:pPr>
              <w:rPr>
                <w:lang w:eastAsia="es-ES"/>
              </w:rPr>
            </w:pPr>
            <w:r w:rsidRPr="00791D37">
              <w:rPr>
                <w:lang w:eastAsia="es-ES"/>
              </w:rPr>
              <w:t>Bad parameter</w:t>
            </w:r>
          </w:p>
        </w:tc>
        <w:tc>
          <w:tcPr>
            <w:tcW w:w="1480" w:type="dxa"/>
            <w:tcBorders>
              <w:top w:val="nil"/>
              <w:left w:val="nil"/>
              <w:bottom w:val="single" w:sz="4" w:space="0" w:color="auto"/>
              <w:right w:val="single" w:sz="4" w:space="0" w:color="auto"/>
            </w:tcBorders>
            <w:shd w:val="clear" w:color="auto" w:fill="auto"/>
            <w:vAlign w:val="center"/>
            <w:hideMark/>
          </w:tcPr>
          <w:p w14:paraId="6D6A8F86" w14:textId="77777777" w:rsidR="0074559B" w:rsidRPr="00791D37" w:rsidRDefault="0074559B" w:rsidP="00791D37">
            <w:pPr>
              <w:rPr>
                <w:lang w:eastAsia="es-ES"/>
              </w:rPr>
            </w:pPr>
            <w:r w:rsidRPr="00791D37">
              <w:rPr>
                <w:lang w:eastAsia="es-ES"/>
              </w:rPr>
              <w:t>Named Ping Reply</w:t>
            </w:r>
          </w:p>
        </w:tc>
        <w:tc>
          <w:tcPr>
            <w:tcW w:w="1760" w:type="dxa"/>
            <w:tcBorders>
              <w:top w:val="nil"/>
              <w:left w:val="nil"/>
              <w:bottom w:val="single" w:sz="4" w:space="0" w:color="auto"/>
              <w:right w:val="single" w:sz="4" w:space="0" w:color="auto"/>
            </w:tcBorders>
            <w:shd w:val="clear" w:color="auto" w:fill="auto"/>
            <w:vAlign w:val="center"/>
            <w:hideMark/>
          </w:tcPr>
          <w:p w14:paraId="2C10E6EB" w14:textId="77777777" w:rsidR="0074559B" w:rsidRPr="00791D37" w:rsidRDefault="0074559B" w:rsidP="00791D37">
            <w:pPr>
              <w:rPr>
                <w:lang w:eastAsia="es-ES"/>
              </w:rPr>
            </w:pPr>
            <w:r w:rsidRPr="00791D37">
              <w:rPr>
                <w:lang w:eastAsia="es-ES"/>
              </w:rPr>
              <w:t>-</w:t>
            </w:r>
          </w:p>
        </w:tc>
      </w:tr>
      <w:tr w:rsidR="0074559B" w:rsidRPr="00791D37" w14:paraId="431AD1E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48100FB9" w14:textId="77777777" w:rsidR="0074559B" w:rsidRPr="00791D37" w:rsidRDefault="0074559B" w:rsidP="00791D37">
            <w:pPr>
              <w:rPr>
                <w:lang w:eastAsia="es-ES"/>
              </w:rPr>
            </w:pPr>
            <w:r w:rsidRPr="00791D37">
              <w:rPr>
                <w:lang w:eastAsia="es-ES"/>
              </w:rPr>
              <w:t>3</w:t>
            </w:r>
          </w:p>
        </w:tc>
        <w:tc>
          <w:tcPr>
            <w:tcW w:w="1323" w:type="dxa"/>
            <w:tcBorders>
              <w:top w:val="nil"/>
              <w:left w:val="nil"/>
              <w:bottom w:val="single" w:sz="4" w:space="0" w:color="auto"/>
              <w:right w:val="single" w:sz="4" w:space="0" w:color="auto"/>
            </w:tcBorders>
            <w:shd w:val="clear" w:color="auto" w:fill="auto"/>
            <w:vAlign w:val="center"/>
            <w:hideMark/>
          </w:tcPr>
          <w:p w14:paraId="2B3816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21B9B019"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BA580AD" w14:textId="77777777" w:rsidR="0074559B" w:rsidRPr="00791D37" w:rsidRDefault="0074559B" w:rsidP="00791D37">
            <w:pPr>
              <w:rPr>
                <w:lang w:eastAsia="es-ES"/>
              </w:rPr>
            </w:pPr>
            <w:r w:rsidRPr="00791D37">
              <w:rPr>
                <w:lang w:eastAsia="es-ES"/>
              </w:rPr>
              <w:t>Bad Command</w:t>
            </w:r>
          </w:p>
        </w:tc>
        <w:tc>
          <w:tcPr>
            <w:tcW w:w="1480" w:type="dxa"/>
            <w:tcBorders>
              <w:top w:val="nil"/>
              <w:left w:val="nil"/>
              <w:bottom w:val="single" w:sz="4" w:space="0" w:color="auto"/>
              <w:right w:val="single" w:sz="4" w:space="0" w:color="auto"/>
            </w:tcBorders>
            <w:shd w:val="clear" w:color="auto" w:fill="auto"/>
            <w:vAlign w:val="center"/>
            <w:hideMark/>
          </w:tcPr>
          <w:p w14:paraId="474665A2" w14:textId="77777777" w:rsidR="0074559B" w:rsidRPr="00791D37" w:rsidRDefault="0074559B" w:rsidP="00791D37">
            <w:pPr>
              <w:rPr>
                <w:lang w:eastAsia="es-ES"/>
              </w:rPr>
            </w:pPr>
            <w:r w:rsidRPr="00791D37">
              <w:rPr>
                <w:lang w:eastAsia="es-ES"/>
              </w:rPr>
              <w:t>Named Socket Received Data</w:t>
            </w:r>
          </w:p>
        </w:tc>
        <w:tc>
          <w:tcPr>
            <w:tcW w:w="1760" w:type="dxa"/>
            <w:tcBorders>
              <w:top w:val="nil"/>
              <w:left w:val="nil"/>
              <w:bottom w:val="single" w:sz="4" w:space="0" w:color="auto"/>
              <w:right w:val="single" w:sz="4" w:space="0" w:color="auto"/>
            </w:tcBorders>
            <w:shd w:val="clear" w:color="auto" w:fill="auto"/>
            <w:vAlign w:val="center"/>
            <w:hideMark/>
          </w:tcPr>
          <w:p w14:paraId="72B5CA32" w14:textId="77777777" w:rsidR="0074559B" w:rsidRPr="00791D37" w:rsidRDefault="0074559B" w:rsidP="00791D37">
            <w:pPr>
              <w:rPr>
                <w:lang w:eastAsia="es-ES"/>
              </w:rPr>
            </w:pPr>
            <w:r w:rsidRPr="00791D37">
              <w:rPr>
                <w:lang w:eastAsia="es-ES"/>
              </w:rPr>
              <w:t>-</w:t>
            </w:r>
          </w:p>
        </w:tc>
      </w:tr>
      <w:tr w:rsidR="0074559B" w:rsidRPr="00791D37" w14:paraId="5347B84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6F380ED" w14:textId="77777777" w:rsidR="0074559B" w:rsidRPr="00791D37" w:rsidRDefault="0074559B" w:rsidP="00791D37">
            <w:pPr>
              <w:rPr>
                <w:lang w:eastAsia="es-ES"/>
              </w:rPr>
            </w:pPr>
            <w:r w:rsidRPr="00791D37">
              <w:rPr>
                <w:lang w:eastAsia="es-ES"/>
              </w:rPr>
              <w:t>4</w:t>
            </w:r>
          </w:p>
        </w:tc>
        <w:tc>
          <w:tcPr>
            <w:tcW w:w="1323" w:type="dxa"/>
            <w:tcBorders>
              <w:top w:val="nil"/>
              <w:left w:val="nil"/>
              <w:bottom w:val="single" w:sz="4" w:space="0" w:color="auto"/>
              <w:right w:val="single" w:sz="4" w:space="0" w:color="auto"/>
            </w:tcBorders>
            <w:shd w:val="clear" w:color="auto" w:fill="auto"/>
            <w:vAlign w:val="center"/>
            <w:hideMark/>
          </w:tcPr>
          <w:p w14:paraId="76A60785"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A7B6A3B"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BA74F72" w14:textId="77777777" w:rsidR="0074559B" w:rsidRPr="00791D37" w:rsidRDefault="0074559B" w:rsidP="00791D37">
            <w:pPr>
              <w:rPr>
                <w:lang w:eastAsia="es-ES"/>
              </w:rPr>
            </w:pPr>
            <w:r w:rsidRPr="00791D37">
              <w:rPr>
                <w:lang w:eastAsia="es-ES"/>
              </w:rPr>
              <w:t>Operation not allowed</w:t>
            </w:r>
          </w:p>
        </w:tc>
        <w:tc>
          <w:tcPr>
            <w:tcW w:w="1480" w:type="dxa"/>
            <w:tcBorders>
              <w:top w:val="nil"/>
              <w:left w:val="nil"/>
              <w:bottom w:val="single" w:sz="4" w:space="0" w:color="auto"/>
              <w:right w:val="single" w:sz="4" w:space="0" w:color="auto"/>
            </w:tcBorders>
            <w:shd w:val="clear" w:color="auto" w:fill="auto"/>
            <w:vAlign w:val="center"/>
            <w:hideMark/>
          </w:tcPr>
          <w:p w14:paraId="6C9FA579" w14:textId="77777777" w:rsidR="0074559B" w:rsidRPr="00791D37" w:rsidRDefault="0074559B" w:rsidP="00791D37">
            <w:pPr>
              <w:rPr>
                <w:lang w:eastAsia="es-ES"/>
              </w:rPr>
            </w:pPr>
            <w:r w:rsidRPr="00791D37">
              <w:rPr>
                <w:lang w:eastAsia="es-ES"/>
              </w:rPr>
              <w:t>Destination Unreachable</w:t>
            </w:r>
          </w:p>
        </w:tc>
        <w:tc>
          <w:tcPr>
            <w:tcW w:w="1760" w:type="dxa"/>
            <w:tcBorders>
              <w:top w:val="nil"/>
              <w:left w:val="nil"/>
              <w:bottom w:val="single" w:sz="4" w:space="0" w:color="auto"/>
              <w:right w:val="single" w:sz="4" w:space="0" w:color="auto"/>
            </w:tcBorders>
            <w:shd w:val="clear" w:color="auto" w:fill="auto"/>
            <w:vAlign w:val="center"/>
            <w:hideMark/>
          </w:tcPr>
          <w:p w14:paraId="439C03B9" w14:textId="77777777" w:rsidR="0074559B" w:rsidRPr="00791D37" w:rsidRDefault="0074559B" w:rsidP="00791D37">
            <w:pPr>
              <w:rPr>
                <w:lang w:eastAsia="es-ES"/>
              </w:rPr>
            </w:pPr>
            <w:r w:rsidRPr="00791D37">
              <w:rPr>
                <w:lang w:eastAsia="es-ES"/>
              </w:rPr>
              <w:t>-</w:t>
            </w:r>
          </w:p>
        </w:tc>
      </w:tr>
      <w:tr w:rsidR="0074559B" w:rsidRPr="00791D37" w14:paraId="2E2DD2F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1758777" w14:textId="77777777" w:rsidR="0074559B" w:rsidRPr="00791D37" w:rsidRDefault="0074559B" w:rsidP="00791D37">
            <w:pPr>
              <w:rPr>
                <w:lang w:eastAsia="es-ES"/>
              </w:rPr>
            </w:pPr>
            <w:r w:rsidRPr="00791D37">
              <w:rPr>
                <w:lang w:eastAsia="es-ES"/>
              </w:rPr>
              <w:t>5</w:t>
            </w:r>
          </w:p>
        </w:tc>
        <w:tc>
          <w:tcPr>
            <w:tcW w:w="1323" w:type="dxa"/>
            <w:tcBorders>
              <w:top w:val="nil"/>
              <w:left w:val="nil"/>
              <w:bottom w:val="single" w:sz="4" w:space="0" w:color="auto"/>
              <w:right w:val="single" w:sz="4" w:space="0" w:color="auto"/>
            </w:tcBorders>
            <w:shd w:val="clear" w:color="auto" w:fill="auto"/>
            <w:vAlign w:val="center"/>
            <w:hideMark/>
          </w:tcPr>
          <w:p w14:paraId="14DA8386"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DF4745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620DA1B" w14:textId="77777777" w:rsidR="0074559B" w:rsidRPr="00791D37" w:rsidRDefault="0074559B" w:rsidP="00791D37">
            <w:pPr>
              <w:rPr>
                <w:lang w:eastAsia="es-ES"/>
              </w:rPr>
            </w:pPr>
            <w:r w:rsidRPr="00791D37">
              <w:rPr>
                <w:lang w:eastAsia="es-ES"/>
              </w:rPr>
              <w:t>Memory Allocation Error</w:t>
            </w:r>
          </w:p>
        </w:tc>
        <w:tc>
          <w:tcPr>
            <w:tcW w:w="1480" w:type="dxa"/>
            <w:tcBorders>
              <w:top w:val="nil"/>
              <w:left w:val="nil"/>
              <w:bottom w:val="single" w:sz="4" w:space="0" w:color="auto"/>
              <w:right w:val="single" w:sz="4" w:space="0" w:color="auto"/>
            </w:tcBorders>
            <w:shd w:val="clear" w:color="auto" w:fill="auto"/>
            <w:vAlign w:val="center"/>
            <w:hideMark/>
          </w:tcPr>
          <w:p w14:paraId="755C167C"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8D77EF1" w14:textId="77777777" w:rsidR="0074559B" w:rsidRPr="00791D37" w:rsidRDefault="0074559B" w:rsidP="00791D37">
            <w:pPr>
              <w:rPr>
                <w:lang w:eastAsia="es-ES"/>
              </w:rPr>
            </w:pPr>
            <w:r w:rsidRPr="00791D37">
              <w:rPr>
                <w:lang w:eastAsia="es-ES"/>
              </w:rPr>
              <w:t>-</w:t>
            </w:r>
          </w:p>
        </w:tc>
      </w:tr>
      <w:tr w:rsidR="0074559B" w:rsidRPr="00791D37" w14:paraId="570E6639"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F0351C1" w14:textId="77777777" w:rsidR="0074559B" w:rsidRPr="00791D37" w:rsidRDefault="0074559B" w:rsidP="00791D37">
            <w:pPr>
              <w:rPr>
                <w:lang w:eastAsia="es-ES"/>
              </w:rPr>
            </w:pPr>
            <w:r w:rsidRPr="00791D37">
              <w:rPr>
                <w:lang w:eastAsia="es-ES"/>
              </w:rPr>
              <w:t>6</w:t>
            </w:r>
          </w:p>
        </w:tc>
        <w:tc>
          <w:tcPr>
            <w:tcW w:w="1323" w:type="dxa"/>
            <w:tcBorders>
              <w:top w:val="nil"/>
              <w:left w:val="nil"/>
              <w:bottom w:val="single" w:sz="4" w:space="0" w:color="auto"/>
              <w:right w:val="single" w:sz="4" w:space="0" w:color="auto"/>
            </w:tcBorders>
            <w:shd w:val="clear" w:color="auto" w:fill="auto"/>
            <w:vAlign w:val="center"/>
            <w:hideMark/>
          </w:tcPr>
          <w:p w14:paraId="2D6434E7"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84E48F2"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E51739B" w14:textId="77777777" w:rsidR="0074559B" w:rsidRPr="00791D37" w:rsidRDefault="0074559B" w:rsidP="00791D37">
            <w:pPr>
              <w:rPr>
                <w:lang w:eastAsia="es-ES"/>
              </w:rPr>
            </w:pPr>
            <w:r w:rsidRPr="00791D37">
              <w:rPr>
                <w:lang w:eastAsia="es-ES"/>
              </w:rPr>
              <w:t>Config. Settings Misssing</w:t>
            </w:r>
          </w:p>
        </w:tc>
        <w:tc>
          <w:tcPr>
            <w:tcW w:w="1480" w:type="dxa"/>
            <w:tcBorders>
              <w:top w:val="nil"/>
              <w:left w:val="nil"/>
              <w:bottom w:val="single" w:sz="4" w:space="0" w:color="auto"/>
              <w:right w:val="single" w:sz="4" w:space="0" w:color="auto"/>
            </w:tcBorders>
            <w:shd w:val="clear" w:color="auto" w:fill="auto"/>
            <w:vAlign w:val="center"/>
            <w:hideMark/>
          </w:tcPr>
          <w:p w14:paraId="45CCFFB6"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47AD370" w14:textId="77777777" w:rsidR="0074559B" w:rsidRPr="00791D37" w:rsidRDefault="0074559B" w:rsidP="00791D37">
            <w:pPr>
              <w:rPr>
                <w:lang w:eastAsia="es-ES"/>
              </w:rPr>
            </w:pPr>
            <w:r w:rsidRPr="00791D37">
              <w:rPr>
                <w:lang w:eastAsia="es-ES"/>
              </w:rPr>
              <w:t>-</w:t>
            </w:r>
          </w:p>
        </w:tc>
      </w:tr>
      <w:tr w:rsidR="0074559B" w:rsidRPr="00791D37" w14:paraId="15C373E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E74802E" w14:textId="77777777" w:rsidR="0074559B" w:rsidRPr="00791D37" w:rsidRDefault="0074559B" w:rsidP="00791D37">
            <w:pPr>
              <w:rPr>
                <w:lang w:eastAsia="es-ES"/>
              </w:rPr>
            </w:pPr>
            <w:r w:rsidRPr="00791D37">
              <w:rPr>
                <w:lang w:eastAsia="es-ES"/>
              </w:rPr>
              <w:t>7</w:t>
            </w:r>
          </w:p>
        </w:tc>
        <w:tc>
          <w:tcPr>
            <w:tcW w:w="1323" w:type="dxa"/>
            <w:tcBorders>
              <w:top w:val="nil"/>
              <w:left w:val="nil"/>
              <w:bottom w:val="single" w:sz="4" w:space="0" w:color="auto"/>
              <w:right w:val="single" w:sz="4" w:space="0" w:color="auto"/>
            </w:tcBorders>
            <w:shd w:val="clear" w:color="auto" w:fill="auto"/>
            <w:vAlign w:val="center"/>
            <w:hideMark/>
          </w:tcPr>
          <w:p w14:paraId="36665EFF"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05720E6"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995DD3C" w14:textId="77777777" w:rsidR="0074559B" w:rsidRPr="00791D37" w:rsidRDefault="0074559B" w:rsidP="00791D37">
            <w:pPr>
              <w:rPr>
                <w:lang w:eastAsia="es-ES"/>
              </w:rPr>
            </w:pPr>
            <w:r w:rsidRPr="00791D37">
              <w:rPr>
                <w:lang w:eastAsia="es-ES"/>
              </w:rPr>
              <w:t>Firmware Update Error</w:t>
            </w:r>
          </w:p>
        </w:tc>
        <w:tc>
          <w:tcPr>
            <w:tcW w:w="1480" w:type="dxa"/>
            <w:tcBorders>
              <w:top w:val="nil"/>
              <w:left w:val="nil"/>
              <w:bottom w:val="single" w:sz="4" w:space="0" w:color="auto"/>
              <w:right w:val="single" w:sz="4" w:space="0" w:color="auto"/>
            </w:tcBorders>
            <w:shd w:val="clear" w:color="auto" w:fill="auto"/>
            <w:vAlign w:val="center"/>
            <w:hideMark/>
          </w:tcPr>
          <w:p w14:paraId="0555442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332461AA" w14:textId="77777777" w:rsidR="0074559B" w:rsidRPr="00791D37" w:rsidRDefault="0074559B" w:rsidP="00791D37">
            <w:pPr>
              <w:rPr>
                <w:lang w:eastAsia="es-ES"/>
              </w:rPr>
            </w:pPr>
            <w:r w:rsidRPr="00791D37">
              <w:rPr>
                <w:lang w:eastAsia="es-ES"/>
              </w:rPr>
              <w:t>-</w:t>
            </w:r>
          </w:p>
        </w:tc>
      </w:tr>
      <w:tr w:rsidR="0074559B" w:rsidRPr="00791D37" w14:paraId="7DA68B8E"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64220CA" w14:textId="77777777" w:rsidR="0074559B" w:rsidRPr="00791D37" w:rsidRDefault="0074559B" w:rsidP="00791D37">
            <w:pPr>
              <w:rPr>
                <w:lang w:eastAsia="es-ES"/>
              </w:rPr>
            </w:pPr>
            <w:r w:rsidRPr="00791D37">
              <w:rPr>
                <w:lang w:eastAsia="es-ES"/>
              </w:rPr>
              <w:t>8</w:t>
            </w:r>
          </w:p>
        </w:tc>
        <w:tc>
          <w:tcPr>
            <w:tcW w:w="1323" w:type="dxa"/>
            <w:tcBorders>
              <w:top w:val="nil"/>
              <w:left w:val="nil"/>
              <w:bottom w:val="single" w:sz="4" w:space="0" w:color="auto"/>
              <w:right w:val="single" w:sz="4" w:space="0" w:color="auto"/>
            </w:tcBorders>
            <w:shd w:val="clear" w:color="auto" w:fill="auto"/>
            <w:vAlign w:val="center"/>
            <w:hideMark/>
          </w:tcPr>
          <w:p w14:paraId="31F09DE1"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6E598E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128B448" w14:textId="77777777" w:rsidR="0074559B" w:rsidRPr="00791D37" w:rsidRDefault="0074559B" w:rsidP="00791D37">
            <w:pPr>
              <w:rPr>
                <w:lang w:eastAsia="es-ES"/>
              </w:rPr>
            </w:pPr>
            <w:r w:rsidRPr="00791D37">
              <w:rPr>
                <w:lang w:eastAsia="es-ES"/>
              </w:rPr>
              <w:t>Busy</w:t>
            </w:r>
          </w:p>
        </w:tc>
        <w:tc>
          <w:tcPr>
            <w:tcW w:w="1480" w:type="dxa"/>
            <w:tcBorders>
              <w:top w:val="nil"/>
              <w:left w:val="nil"/>
              <w:bottom w:val="single" w:sz="4" w:space="0" w:color="auto"/>
              <w:right w:val="single" w:sz="4" w:space="0" w:color="auto"/>
            </w:tcBorders>
            <w:shd w:val="clear" w:color="auto" w:fill="auto"/>
            <w:vAlign w:val="center"/>
            <w:hideMark/>
          </w:tcPr>
          <w:p w14:paraId="7199157B"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18D9FC08" w14:textId="77777777" w:rsidR="0074559B" w:rsidRPr="00791D37" w:rsidRDefault="0074559B" w:rsidP="00791D37">
            <w:pPr>
              <w:rPr>
                <w:lang w:eastAsia="es-ES"/>
              </w:rPr>
            </w:pPr>
            <w:r w:rsidRPr="00791D37">
              <w:rPr>
                <w:lang w:eastAsia="es-ES"/>
              </w:rPr>
              <w:t>-</w:t>
            </w:r>
          </w:p>
        </w:tc>
      </w:tr>
      <w:tr w:rsidR="0074559B" w:rsidRPr="00791D37" w14:paraId="04E420CB"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944BFD1" w14:textId="77777777" w:rsidR="0074559B" w:rsidRPr="00791D37" w:rsidRDefault="0074559B" w:rsidP="00791D37">
            <w:pPr>
              <w:rPr>
                <w:lang w:eastAsia="es-ES"/>
              </w:rPr>
            </w:pPr>
            <w:r w:rsidRPr="00791D37">
              <w:rPr>
                <w:lang w:eastAsia="es-ES"/>
              </w:rPr>
              <w:t>9 to 15</w:t>
            </w:r>
          </w:p>
        </w:tc>
        <w:tc>
          <w:tcPr>
            <w:tcW w:w="1323" w:type="dxa"/>
            <w:tcBorders>
              <w:top w:val="nil"/>
              <w:left w:val="nil"/>
              <w:bottom w:val="single" w:sz="4" w:space="0" w:color="auto"/>
              <w:right w:val="single" w:sz="4" w:space="0" w:color="auto"/>
            </w:tcBorders>
            <w:shd w:val="clear" w:color="auto" w:fill="auto"/>
            <w:vAlign w:val="center"/>
            <w:hideMark/>
          </w:tcPr>
          <w:p w14:paraId="5D7FB1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6BF0B77"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A277E57" w14:textId="77777777" w:rsidR="0074559B" w:rsidRPr="00791D37" w:rsidRDefault="0074559B" w:rsidP="00791D37">
            <w:pPr>
              <w:rPr>
                <w:lang w:eastAsia="es-ES"/>
              </w:rPr>
            </w:pPr>
            <w:r w:rsidRPr="00791D37">
              <w:rPr>
                <w:lang w:eastAsia="es-ES"/>
              </w:rPr>
              <w:t>-</w:t>
            </w:r>
          </w:p>
        </w:tc>
        <w:tc>
          <w:tcPr>
            <w:tcW w:w="1480" w:type="dxa"/>
            <w:tcBorders>
              <w:top w:val="nil"/>
              <w:left w:val="nil"/>
              <w:bottom w:val="single" w:sz="4" w:space="0" w:color="auto"/>
              <w:right w:val="single" w:sz="4" w:space="0" w:color="auto"/>
            </w:tcBorders>
            <w:shd w:val="clear" w:color="auto" w:fill="auto"/>
            <w:vAlign w:val="center"/>
            <w:hideMark/>
          </w:tcPr>
          <w:p w14:paraId="0826AC9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EB806A7" w14:textId="77777777" w:rsidR="0074559B" w:rsidRPr="00791D37" w:rsidRDefault="0074559B" w:rsidP="00791D37">
            <w:pPr>
              <w:rPr>
                <w:lang w:eastAsia="es-ES"/>
              </w:rPr>
            </w:pPr>
            <w:r w:rsidRPr="00791D37">
              <w:rPr>
                <w:lang w:eastAsia="es-ES"/>
              </w:rPr>
              <w:t>-</w:t>
            </w:r>
          </w:p>
        </w:tc>
      </w:tr>
    </w:tbl>
    <w:p w14:paraId="3ECAC358" w14:textId="77777777" w:rsidR="0074559B" w:rsidRPr="00791D37" w:rsidRDefault="0074559B" w:rsidP="00791D37">
      <w:pPr>
        <w:pStyle w:val="Descripcin"/>
      </w:pPr>
    </w:p>
    <w:p w14:paraId="03B4D845" w14:textId="4C5EB0C9" w:rsidR="0074559B" w:rsidRPr="00791D37" w:rsidRDefault="0074559B" w:rsidP="00CA0339">
      <w:pPr>
        <w:pStyle w:val="Descripcin"/>
        <w:jc w:val="center"/>
      </w:pPr>
      <w:bookmarkStart w:id="3633" w:name="_Ref81657308"/>
      <w:bookmarkStart w:id="3634" w:name="_Toc81499575"/>
      <w:bookmarkStart w:id="3635" w:name="_Toc81762107"/>
      <w:r w:rsidRPr="00791D37">
        <w:t xml:space="preserve">Tabla </w:t>
      </w:r>
      <w:fldSimple w:instr=" SEQ Tabla \* ARABIC ">
        <w:r w:rsidR="003E5AE5">
          <w:rPr>
            <w:noProof/>
          </w:rPr>
          <w:t>15</w:t>
        </w:r>
      </w:fldSimple>
      <w:bookmarkEnd w:id="3633"/>
      <w:r w:rsidRPr="00791D37">
        <w:t xml:space="preserve"> Significado Bits Byte Type</w:t>
      </w:r>
      <w:bookmarkEnd w:id="3634"/>
      <w:bookmarkEnd w:id="3635"/>
    </w:p>
    <w:p w14:paraId="4BD9859D" w14:textId="501460CA" w:rsidR="0074559B" w:rsidRDefault="0074559B" w:rsidP="00791D37">
      <w:pPr>
        <w:rPr>
          <w:ins w:id="3636" w:author="JORGE CONTRERAS ORTIZ" w:date="2021-09-04T12:52:00Z"/>
        </w:rPr>
      </w:pPr>
    </w:p>
    <w:p w14:paraId="6C90B98F" w14:textId="3933E66B" w:rsidR="00A60C70" w:rsidRPr="00791D37" w:rsidDel="00A7595B" w:rsidRDefault="00A60C70" w:rsidP="00791D37">
      <w:pPr>
        <w:rPr>
          <w:del w:id="3637" w:author="JORGE CONTRERAS ORTIZ" w:date="2021-09-04T14:15:00Z"/>
        </w:rPr>
      </w:pPr>
      <w:bookmarkStart w:id="3638" w:name="_Toc81658378"/>
      <w:bookmarkStart w:id="3639" w:name="_Toc81658622"/>
      <w:bookmarkStart w:id="3640" w:name="_Toc81658777"/>
      <w:bookmarkStart w:id="3641" w:name="_Toc81659156"/>
      <w:bookmarkStart w:id="3642" w:name="_Toc81659397"/>
      <w:bookmarkStart w:id="3643" w:name="_Toc81659714"/>
      <w:bookmarkStart w:id="3644" w:name="_Toc81743502"/>
      <w:bookmarkStart w:id="3645" w:name="_Toc81743657"/>
      <w:bookmarkStart w:id="3646" w:name="_Toc81761816"/>
      <w:bookmarkStart w:id="3647" w:name="_Toc81764155"/>
      <w:bookmarkStart w:id="3648" w:name="_Toc81765287"/>
      <w:bookmarkEnd w:id="3638"/>
      <w:bookmarkEnd w:id="3639"/>
      <w:bookmarkEnd w:id="3640"/>
      <w:bookmarkEnd w:id="3641"/>
      <w:bookmarkEnd w:id="3642"/>
      <w:bookmarkEnd w:id="3643"/>
      <w:bookmarkEnd w:id="3644"/>
      <w:bookmarkEnd w:id="3645"/>
      <w:bookmarkEnd w:id="3646"/>
      <w:bookmarkEnd w:id="3647"/>
      <w:bookmarkEnd w:id="3648"/>
    </w:p>
    <w:p w14:paraId="72E7BADD" w14:textId="22BE46D9" w:rsidR="0074559B" w:rsidRPr="00791D37" w:rsidDel="00A7595B" w:rsidRDefault="0074559B" w:rsidP="00791D37">
      <w:pPr>
        <w:rPr>
          <w:del w:id="3649" w:author="JORGE CONTRERAS ORTIZ" w:date="2021-09-04T14:15:00Z"/>
        </w:rPr>
      </w:pPr>
      <w:bookmarkStart w:id="3650" w:name="_Toc81658379"/>
      <w:bookmarkStart w:id="3651" w:name="_Toc81658623"/>
      <w:bookmarkStart w:id="3652" w:name="_Toc81658778"/>
      <w:bookmarkStart w:id="3653" w:name="_Toc81659157"/>
      <w:bookmarkStart w:id="3654" w:name="_Toc81659398"/>
      <w:bookmarkStart w:id="3655" w:name="_Toc81659715"/>
      <w:bookmarkStart w:id="3656" w:name="_Toc81743503"/>
      <w:bookmarkStart w:id="3657" w:name="_Toc81743658"/>
      <w:bookmarkStart w:id="3658" w:name="_Toc81761817"/>
      <w:bookmarkStart w:id="3659" w:name="_Toc81764156"/>
      <w:bookmarkStart w:id="3660" w:name="_Toc81765288"/>
      <w:bookmarkEnd w:id="3650"/>
      <w:bookmarkEnd w:id="3651"/>
      <w:bookmarkEnd w:id="3652"/>
      <w:bookmarkEnd w:id="3653"/>
      <w:bookmarkEnd w:id="3654"/>
      <w:bookmarkEnd w:id="3655"/>
      <w:bookmarkEnd w:id="3656"/>
      <w:bookmarkEnd w:id="3657"/>
      <w:bookmarkEnd w:id="3658"/>
      <w:bookmarkEnd w:id="3659"/>
      <w:bookmarkEnd w:id="3660"/>
    </w:p>
    <w:p w14:paraId="3EF8A087" w14:textId="044FB29D" w:rsidR="0074559B" w:rsidRPr="00791D37" w:rsidRDefault="00A60C70" w:rsidP="00FE1EC4">
      <w:pPr>
        <w:pStyle w:val="Ttulo4"/>
      </w:pPr>
      <w:bookmarkStart w:id="3661" w:name="_Toc81499440"/>
      <w:bookmarkStart w:id="3662" w:name="_Toc81765289"/>
      <w:r w:rsidRPr="00791D37">
        <w:t>REPRESENTACIÓN DE DATOS</w:t>
      </w:r>
      <w:bookmarkEnd w:id="3661"/>
      <w:bookmarkEnd w:id="3662"/>
    </w:p>
    <w:p w14:paraId="633338C7" w14:textId="77777777" w:rsidR="0074559B" w:rsidRPr="00791D37" w:rsidRDefault="0074559B" w:rsidP="00791D37"/>
    <w:p w14:paraId="3F160D0D" w14:textId="77777777" w:rsidR="0074559B" w:rsidRPr="00791D37" w:rsidRDefault="0074559B" w:rsidP="00791D37">
      <w:r w:rsidRPr="00791D37">
        <w:t>La payload de un comando, la respuesta o una notificación, puede consistir en uno o más parámetros separados, cada uno con diferente representación. Los principales tipos son:</w:t>
      </w:r>
    </w:p>
    <w:p w14:paraId="4BFF6EA2" w14:textId="77777777" w:rsidR="0074559B" w:rsidRPr="00791D37" w:rsidRDefault="0074559B" w:rsidP="00791D37">
      <w:pPr>
        <w:pStyle w:val="Prrafodelista"/>
        <w:numPr>
          <w:ilvl w:val="0"/>
          <w:numId w:val="14"/>
        </w:numPr>
      </w:pPr>
      <w:r w:rsidRPr="00791D37">
        <w:rPr>
          <w:b/>
          <w:bCs/>
        </w:rPr>
        <w:t xml:space="preserve">HEX (n): </w:t>
      </w:r>
      <w:r w:rsidRPr="00791D37">
        <w:t>Valor hexadecimal genérico de un tamaño variable de hasta n bytes.</w:t>
      </w:r>
    </w:p>
    <w:p w14:paraId="21441E8F" w14:textId="77777777" w:rsidR="0074559B" w:rsidRPr="00791D37" w:rsidRDefault="0074559B" w:rsidP="00791D37">
      <w:pPr>
        <w:pStyle w:val="Prrafodelista"/>
        <w:numPr>
          <w:ilvl w:val="0"/>
          <w:numId w:val="14"/>
        </w:numPr>
      </w:pPr>
      <w:r w:rsidRPr="00791D37">
        <w:rPr>
          <w:b/>
          <w:bCs/>
        </w:rPr>
        <w:t>HEXN (n):</w:t>
      </w:r>
      <w:r w:rsidRPr="00791D37">
        <w:t xml:space="preserve"> Valor hexadecimal genérico de un tamaño fijo de n bytes.</w:t>
      </w:r>
    </w:p>
    <w:p w14:paraId="4D552865" w14:textId="77777777" w:rsidR="0074559B" w:rsidRPr="00791D37" w:rsidRDefault="0074559B" w:rsidP="00791D37">
      <w:pPr>
        <w:pStyle w:val="Prrafodelista"/>
        <w:numPr>
          <w:ilvl w:val="0"/>
          <w:numId w:val="14"/>
        </w:numPr>
      </w:pPr>
      <w:r w:rsidRPr="00791D37">
        <w:rPr>
          <w:b/>
          <w:bCs/>
        </w:rPr>
        <w:t>DEC (n):</w:t>
      </w:r>
      <w:r w:rsidRPr="00791D37">
        <w:t xml:space="preserve"> Valor decimal (entero sin signo) representado en n bytes (tamaño fijo).</w:t>
      </w:r>
    </w:p>
    <w:p w14:paraId="56FB795D" w14:textId="77777777" w:rsidR="0074559B" w:rsidRPr="00791D37" w:rsidRDefault="0074559B" w:rsidP="00791D37">
      <w:pPr>
        <w:pStyle w:val="Prrafodelista"/>
        <w:numPr>
          <w:ilvl w:val="0"/>
          <w:numId w:val="14"/>
        </w:numPr>
      </w:pPr>
      <w:r w:rsidRPr="00791D37">
        <w:rPr>
          <w:b/>
          <w:bCs/>
        </w:rPr>
        <w:t>ENU:</w:t>
      </w:r>
      <w:r w:rsidRPr="00791D37">
        <w:t xml:space="preserve"> Caso específico de DEC(1) en el cual solo estarán permitidos una enumeración de valores definidos (diferentes para cada comando).</w:t>
      </w:r>
    </w:p>
    <w:p w14:paraId="086BDA5A" w14:textId="77777777" w:rsidR="0074559B" w:rsidRPr="00791D37" w:rsidRDefault="0074559B" w:rsidP="00791D37">
      <w:pPr>
        <w:pStyle w:val="Prrafodelista"/>
        <w:numPr>
          <w:ilvl w:val="0"/>
          <w:numId w:val="14"/>
        </w:numPr>
      </w:pPr>
      <w:r w:rsidRPr="00791D37">
        <w:rPr>
          <w:b/>
          <w:bCs/>
        </w:rPr>
        <w:t>STR (a, b):</w:t>
      </w:r>
      <w:r w:rsidRPr="00791D37">
        <w:t xml:space="preserve"> Cadena ASCII de un tamaño fijado entre a y b caracteres. Se omite el EOS para comandos y se incluye para respuestas o notificaciones.</w:t>
      </w:r>
    </w:p>
    <w:p w14:paraId="2CA461F3" w14:textId="225F9E97" w:rsidR="0074559B" w:rsidRPr="00791D37" w:rsidRDefault="0074559B" w:rsidP="00791D37">
      <w:pPr>
        <w:pStyle w:val="Prrafodelista"/>
        <w:numPr>
          <w:ilvl w:val="0"/>
          <w:numId w:val="14"/>
        </w:numPr>
      </w:pPr>
      <w:r w:rsidRPr="00791D37">
        <w:rPr>
          <w:b/>
          <w:bCs/>
        </w:rPr>
        <w:lastRenderedPageBreak/>
        <w:t>STRN (n):</w:t>
      </w:r>
      <w:r w:rsidRPr="00791D37">
        <w:t xml:space="preserve"> Cadena ASCII con un tamaño fijado de n caracteres, incluido EOS. En caso de que la cadena sea más corta de lo requerido, está permitido añadir más bytes EOS como padding</w:t>
      </w:r>
      <w:ins w:id="3663" w:author="JORGE CONTRERAS ORTIZ" w:date="2021-09-04T12:53:00Z">
        <w:r w:rsidR="00A60C70">
          <w:t>.</w:t>
        </w:r>
      </w:ins>
      <w:del w:id="3664" w:author="JORGE CONTRERAS ORTIZ" w:date="2021-09-04T12:53:00Z">
        <w:r w:rsidRPr="00791D37" w:rsidDel="00A60C70">
          <w:delText>.</w:delText>
        </w:r>
      </w:del>
    </w:p>
    <w:p w14:paraId="394E640C" w14:textId="77777777" w:rsidR="0074559B" w:rsidRPr="00791D37" w:rsidRDefault="0074559B" w:rsidP="00791D37">
      <w:pPr>
        <w:pStyle w:val="Prrafodelista"/>
        <w:numPr>
          <w:ilvl w:val="0"/>
          <w:numId w:val="14"/>
        </w:numPr>
      </w:pPr>
      <w:r w:rsidRPr="00791D37">
        <w:rPr>
          <w:b/>
          <w:bCs/>
        </w:rPr>
        <w:t>MAC:</w:t>
      </w:r>
      <w:r w:rsidRPr="00791D37">
        <w:t xml:space="preserve"> Caso específico de HEXN(8), representando un identificador de interfaz (dirección MAC), con un tamaño de 8 bytes.</w:t>
      </w:r>
    </w:p>
    <w:p w14:paraId="0F60DFC1" w14:textId="77777777" w:rsidR="0074559B" w:rsidRPr="00791D37" w:rsidRDefault="0074559B" w:rsidP="00791D37">
      <w:pPr>
        <w:pStyle w:val="Prrafodelista"/>
        <w:numPr>
          <w:ilvl w:val="0"/>
          <w:numId w:val="14"/>
        </w:numPr>
      </w:pPr>
      <w:r w:rsidRPr="00791D37">
        <w:rPr>
          <w:b/>
          <w:bCs/>
        </w:rPr>
        <w:t>ADDR (n):</w:t>
      </w:r>
      <w:r w:rsidRPr="00791D37">
        <w:t xml:space="preserve"> Caso específico de HEXN(8) o HEXN(16), representando un prefijo IPv6 de tamaño 64 bits o una dirección IPv6 con 128 bits de tamaño.</w:t>
      </w:r>
    </w:p>
    <w:p w14:paraId="127495DB" w14:textId="77777777" w:rsidR="0074559B" w:rsidRPr="00791D37" w:rsidRDefault="0074559B" w:rsidP="00791D37">
      <w:pPr>
        <w:pStyle w:val="Prrafodelista"/>
        <w:numPr>
          <w:ilvl w:val="0"/>
          <w:numId w:val="14"/>
        </w:numPr>
      </w:pPr>
      <w:r w:rsidRPr="00791D37">
        <w:rPr>
          <w:b/>
          <w:bCs/>
        </w:rPr>
        <w:t>LIST (X):</w:t>
      </w:r>
      <w:r w:rsidRPr="00791D37">
        <w:t xml:space="preserve"> Se usa para indicar que la payload consiste en la repetición de cierto patrón.</w:t>
      </w:r>
    </w:p>
    <w:p w14:paraId="1DA5A284" w14:textId="77777777" w:rsidR="0074559B" w:rsidRPr="00791D37" w:rsidRDefault="0074559B" w:rsidP="00791D37"/>
    <w:p w14:paraId="76585F04" w14:textId="1C19594A" w:rsidR="0074559B" w:rsidRPr="00791D37" w:rsidRDefault="00A60C70" w:rsidP="00FE1EC4">
      <w:pPr>
        <w:pStyle w:val="Ttulo4"/>
      </w:pPr>
      <w:bookmarkStart w:id="3665" w:name="_Toc81499441"/>
      <w:bookmarkStart w:id="3666" w:name="_Toc81765290"/>
      <w:r w:rsidRPr="00791D37">
        <w:t>COMANDOS Y RESPUESTAS</w:t>
      </w:r>
      <w:bookmarkEnd w:id="3665"/>
      <w:bookmarkEnd w:id="3666"/>
    </w:p>
    <w:p w14:paraId="37421E14" w14:textId="77777777" w:rsidR="0074559B" w:rsidRPr="00791D37" w:rsidRDefault="0074559B" w:rsidP="00791D37"/>
    <w:p w14:paraId="7E88C864" w14:textId="77777777" w:rsidR="0074559B" w:rsidRPr="00791D37" w:rsidRDefault="0074559B" w:rsidP="00791D37">
      <w:r w:rsidRPr="00791D37">
        <w:t>Los dispositivos KiNOS pueden realizar dos tipos de comunicaciones serie vía UART:</w:t>
      </w:r>
    </w:p>
    <w:p w14:paraId="607CB071" w14:textId="77777777" w:rsidR="0074559B" w:rsidRPr="00791D37" w:rsidRDefault="0074559B" w:rsidP="00791D37">
      <w:pPr>
        <w:pStyle w:val="Prrafodelista"/>
        <w:numPr>
          <w:ilvl w:val="0"/>
          <w:numId w:val="20"/>
        </w:numPr>
      </w:pPr>
      <w:r w:rsidRPr="00791D37">
        <w:t>La primera es la repuesta ante la recepción de un comando desde un host externo y su posterior ejecución. Esto implica, que cada comando recibido, genera una respuesta y esta es transmitida de vuelta al host.</w:t>
      </w:r>
    </w:p>
    <w:p w14:paraId="2A89D2AB" w14:textId="203A359C" w:rsidR="0074559B" w:rsidRPr="00791D37" w:rsidRDefault="0074559B" w:rsidP="00791D37">
      <w:pPr>
        <w:pStyle w:val="Prrafodelista"/>
        <w:numPr>
          <w:ilvl w:val="0"/>
          <w:numId w:val="20"/>
        </w:numPr>
      </w:pPr>
      <w:r w:rsidRPr="00791D37">
        <w:t xml:space="preserve">La segunda opción de transmisión desde el dispositivo KiNOS son las notificaciones, o mensajes para informar de eventos asíncronos. (Ver </w:t>
      </w:r>
      <w:hyperlink w:anchor="_Notificaciones" w:history="1">
        <w:r w:rsidRPr="00791D37">
          <w:rPr>
            <w:rStyle w:val="Hipervnculo"/>
          </w:rPr>
          <w:t>3.2.5. Notificaciones</w:t>
        </w:r>
      </w:hyperlink>
      <w:r w:rsidRPr="00791D37">
        <w:t>)</w:t>
      </w:r>
    </w:p>
    <w:p w14:paraId="0463A804" w14:textId="77777777" w:rsidR="0074559B" w:rsidRPr="00791D37" w:rsidRDefault="0074559B" w:rsidP="00791D37">
      <w:r w:rsidRPr="00791D37">
        <w:t>Será necesaria una rutina “</w:t>
      </w:r>
      <w:r w:rsidRPr="00791D37">
        <w:rPr>
          <w:i/>
          <w:iCs/>
        </w:rPr>
        <w:t>Comando – Esperar respuesta”</w:t>
      </w:r>
      <w:r w:rsidRPr="00791D37">
        <w:t xml:space="preserve"> en el host externo cuando se transmite un comando al dispositivo KiNOS. Esto implica que el host debe esperar a una respuesta justo después cada comando enviado al dispositivo KiNOS. Se recomienda que en el lado del host haya una coherencia entre el comando enviado y la respuesta recibida.</w:t>
      </w:r>
    </w:p>
    <w:p w14:paraId="7E315646" w14:textId="77777777" w:rsidR="0074559B" w:rsidRPr="00791D37" w:rsidRDefault="0074559B" w:rsidP="00791D37">
      <w:r w:rsidRPr="00791D37">
        <w:t>En algunos casos, puede pasar que el host externo reciba una notificación asíncrona mientras está esperando una respuesta a un comando, por lo que el host tendrá que decidir si guardarla y procesarla después o rechazarla y continuar esperando la respuesta del comando.</w:t>
      </w:r>
    </w:p>
    <w:p w14:paraId="45C7BDCE" w14:textId="6DDEBA9D" w:rsidR="0074559B" w:rsidDel="00A60C70" w:rsidRDefault="0074559B" w:rsidP="00791D37">
      <w:pPr>
        <w:rPr>
          <w:del w:id="3667" w:author="JORGE CONTRERAS ORTIZ" w:date="2021-09-04T12:57:00Z"/>
        </w:rPr>
      </w:pPr>
      <w:r w:rsidRPr="00791D37">
        <w:t>Un ejemplo de esta rutina de “Comando – Esperar respuesta” sería</w:t>
      </w:r>
      <w:ins w:id="3668" w:author="JORGE CONTRERAS ORTIZ" w:date="2021-09-04T12:57:00Z">
        <w:r w:rsidR="00A60C70">
          <w:t xml:space="preserve"> lo mostrado </w:t>
        </w:r>
      </w:ins>
      <w:ins w:id="3669" w:author="JORGE CONTRERAS ORTIZ" w:date="2021-09-04T14:26:00Z">
        <w:r w:rsidR="00522D2C">
          <w:t xml:space="preserve">a continuación en </w:t>
        </w:r>
        <w:r w:rsidR="00522D2C">
          <w:fldChar w:fldCharType="begin"/>
        </w:r>
        <w:r w:rsidR="00522D2C">
          <w:instrText xml:space="preserve"> REF _Ref81658032 \h </w:instrText>
        </w:r>
      </w:ins>
      <w:r w:rsidR="00522D2C">
        <w:fldChar w:fldCharType="separate"/>
      </w:r>
      <w:ins w:id="3670" w:author="JORGE CONTRERAS ORTIZ" w:date="2021-09-04T14:47:00Z">
        <w:r w:rsidR="003E5AE5" w:rsidRPr="00791D37">
          <w:t xml:space="preserve">Ilustración </w:t>
        </w:r>
        <w:r w:rsidR="003E5AE5">
          <w:rPr>
            <w:noProof/>
          </w:rPr>
          <w:t>41</w:t>
        </w:r>
      </w:ins>
      <w:ins w:id="3671" w:author="JORGE CONTRERAS ORTIZ" w:date="2021-09-04T14:26:00Z">
        <w:r w:rsidR="00522D2C">
          <w:fldChar w:fldCharType="end"/>
        </w:r>
      </w:ins>
      <w:ins w:id="3672" w:author="JORGE CONTRERAS ORTIZ" w:date="2021-09-04T12:57:00Z">
        <w:r w:rsidR="00A60C70">
          <w:t>:</w:t>
        </w:r>
      </w:ins>
      <w:del w:id="3673" w:author="JORGE CONTRERAS ORTIZ" w:date="2021-09-04T12:57:00Z">
        <w:r w:rsidRPr="00791D37" w:rsidDel="00A60C70">
          <w:delText xml:space="preserve">: </w:delText>
        </w:r>
      </w:del>
    </w:p>
    <w:p w14:paraId="52BD70C4" w14:textId="77777777" w:rsidR="00A60C70" w:rsidRPr="00791D37" w:rsidRDefault="00A60C70" w:rsidP="00791D37">
      <w:pPr>
        <w:rPr>
          <w:ins w:id="3674" w:author="JORGE CONTRERAS ORTIZ" w:date="2021-09-04T12:57:00Z"/>
        </w:rPr>
      </w:pPr>
    </w:p>
    <w:p w14:paraId="1AC963C7" w14:textId="1438D9B6" w:rsidR="0074559B" w:rsidRPr="00791D37" w:rsidDel="00A60C70" w:rsidRDefault="0074559B" w:rsidP="00791D37">
      <w:pPr>
        <w:rPr>
          <w:del w:id="3675" w:author="JORGE CONTRERAS ORTIZ" w:date="2021-09-04T12:57:00Z"/>
        </w:rPr>
      </w:pPr>
    </w:p>
    <w:p w14:paraId="3B0577E6" w14:textId="77777777" w:rsidR="0074559B" w:rsidRPr="00791D37" w:rsidRDefault="0074559B">
      <w:pPr>
        <w:jc w:val="center"/>
        <w:pPrChange w:id="3676" w:author="JORGE CONTRERAS ORTIZ" w:date="2021-09-04T12:58:00Z">
          <w:pPr/>
        </w:pPrChange>
      </w:pPr>
      <w:r w:rsidRPr="00791D37">
        <w:rPr>
          <w:noProof/>
        </w:rPr>
        <w:drawing>
          <wp:inline distT="0" distB="0" distL="0" distR="0" wp14:anchorId="7B441B4D" wp14:editId="7ED8635D">
            <wp:extent cx="4933950" cy="1828800"/>
            <wp:effectExtent l="0" t="0" r="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a:blip r:embed="rId64"/>
                    <a:stretch>
                      <a:fillRect/>
                    </a:stretch>
                  </pic:blipFill>
                  <pic:spPr>
                    <a:xfrm>
                      <a:off x="0" y="0"/>
                      <a:ext cx="4933950" cy="1828800"/>
                    </a:xfrm>
                    <a:prstGeom prst="rect">
                      <a:avLst/>
                    </a:prstGeom>
                  </pic:spPr>
                </pic:pic>
              </a:graphicData>
            </a:graphic>
          </wp:inline>
        </w:drawing>
      </w:r>
    </w:p>
    <w:p w14:paraId="5BD58BA5" w14:textId="3D9A36B0" w:rsidR="0074559B" w:rsidRPr="00791D37" w:rsidRDefault="0074559B" w:rsidP="00CA0339">
      <w:pPr>
        <w:pStyle w:val="Descripcin"/>
        <w:jc w:val="center"/>
        <w:rPr>
          <w:noProof/>
        </w:rPr>
      </w:pPr>
      <w:bookmarkStart w:id="3677" w:name="_Ref81658032"/>
      <w:bookmarkStart w:id="3678" w:name="_Toc81499617"/>
      <w:bookmarkStart w:id="3679" w:name="_Toc81499852"/>
      <w:bookmarkStart w:id="3680" w:name="_Toc81765373"/>
      <w:r w:rsidRPr="00791D37">
        <w:t xml:space="preserve">Ilustración </w:t>
      </w:r>
      <w:fldSimple w:instr=" SEQ Ilustración \* ARABIC ">
        <w:ins w:id="3681" w:author="JORGE CONTRERAS ORTIZ" w:date="2021-09-04T14:47:00Z">
          <w:r w:rsidR="003E5AE5">
            <w:rPr>
              <w:noProof/>
            </w:rPr>
            <w:t>41</w:t>
          </w:r>
        </w:ins>
        <w:del w:id="3682" w:author="JORGE CONTRERAS ORTIZ" w:date="2021-09-04T12:45:00Z">
          <w:r w:rsidR="00593FA6" w:rsidDel="00FE1EC4">
            <w:rPr>
              <w:noProof/>
            </w:rPr>
            <w:delText>41</w:delText>
          </w:r>
        </w:del>
      </w:fldSimple>
      <w:bookmarkEnd w:id="3677"/>
      <w:r w:rsidRPr="00791D37">
        <w:rPr>
          <w:noProof/>
        </w:rPr>
        <w:t xml:space="preserve"> Ejemplo Rutina de Comando - Esperar Respuesta</w:t>
      </w:r>
      <w:bookmarkEnd w:id="3678"/>
      <w:bookmarkEnd w:id="3679"/>
      <w:bookmarkEnd w:id="3680"/>
    </w:p>
    <w:p w14:paraId="2A5B11A8" w14:textId="4C4E1542" w:rsidR="0074559B" w:rsidRPr="00791D37" w:rsidDel="00A60C70" w:rsidRDefault="0074559B" w:rsidP="00791D37">
      <w:pPr>
        <w:rPr>
          <w:del w:id="3683" w:author="JORGE CONTRERAS ORTIZ" w:date="2021-09-04T12:57:00Z"/>
        </w:rPr>
      </w:pPr>
    </w:p>
    <w:p w14:paraId="02C13646" w14:textId="17F24A5B" w:rsidR="0074559B" w:rsidRPr="00791D37" w:rsidDel="00A60C70" w:rsidRDefault="0074559B" w:rsidP="00791D37">
      <w:pPr>
        <w:rPr>
          <w:del w:id="3684" w:author="JORGE CONTRERAS ORTIZ" w:date="2021-09-04T12:57:00Z"/>
        </w:rPr>
      </w:pPr>
    </w:p>
    <w:p w14:paraId="772721BA" w14:textId="663DF661" w:rsidR="0074559B" w:rsidRPr="00791D37" w:rsidDel="00522D2C" w:rsidRDefault="0074559B" w:rsidP="00791D37">
      <w:pPr>
        <w:rPr>
          <w:del w:id="3685" w:author="JORGE CONTRERAS ORTIZ" w:date="2021-09-04T14:27:00Z"/>
        </w:rPr>
      </w:pPr>
    </w:p>
    <w:p w14:paraId="169E72DC" w14:textId="7221DC20" w:rsidR="0074559B" w:rsidRDefault="0074559B" w:rsidP="00791D37">
      <w:pPr>
        <w:rPr>
          <w:ins w:id="3686" w:author="JORGE CONTRERAS ORTIZ" w:date="2021-09-04T14:27:00Z"/>
        </w:rPr>
      </w:pPr>
    </w:p>
    <w:p w14:paraId="18069F41" w14:textId="51183C2E" w:rsidR="00522D2C" w:rsidRDefault="00522D2C" w:rsidP="00791D37">
      <w:pPr>
        <w:rPr>
          <w:ins w:id="3687" w:author="JORGE CONTRERAS ORTIZ" w:date="2021-09-04T14:27:00Z"/>
        </w:rPr>
      </w:pPr>
    </w:p>
    <w:p w14:paraId="29C99A10" w14:textId="00CB4C33" w:rsidR="00522D2C" w:rsidRDefault="00522D2C" w:rsidP="00791D37">
      <w:pPr>
        <w:rPr>
          <w:ins w:id="3688" w:author="JORGE CONTRERAS ORTIZ" w:date="2021-09-04T14:27:00Z"/>
        </w:rPr>
      </w:pPr>
    </w:p>
    <w:p w14:paraId="1236DF2D" w14:textId="77777777" w:rsidR="00522D2C" w:rsidRPr="00791D37" w:rsidRDefault="00522D2C" w:rsidP="00791D37"/>
    <w:p w14:paraId="494BBF8B" w14:textId="55285034" w:rsidR="0074559B" w:rsidRPr="00791D37" w:rsidRDefault="00A60C70" w:rsidP="00FE1EC4">
      <w:pPr>
        <w:pStyle w:val="Ttulo4"/>
      </w:pPr>
      <w:bookmarkStart w:id="3689" w:name="_Toc81499442"/>
      <w:bookmarkStart w:id="3690" w:name="_Toc81765291"/>
      <w:r w:rsidRPr="00791D37">
        <w:lastRenderedPageBreak/>
        <w:t>NOTIFICACIONES</w:t>
      </w:r>
      <w:bookmarkEnd w:id="3689"/>
      <w:bookmarkEnd w:id="3690"/>
    </w:p>
    <w:p w14:paraId="7A002677" w14:textId="77777777" w:rsidR="0074559B" w:rsidRPr="00791D37" w:rsidRDefault="0074559B" w:rsidP="00791D37"/>
    <w:p w14:paraId="72D09472" w14:textId="31755861" w:rsidR="0074559B" w:rsidRPr="00791D37" w:rsidRDefault="0074559B" w:rsidP="00791D37">
      <w:r w:rsidRPr="00791D37">
        <w:t xml:space="preserve">Un dispositivo KiNOS manda una notificación a un host externo para informar de eventos asíncronos. Estos eventos asíncronos pueden ser eventos como la recepción de datos por </w:t>
      </w:r>
      <w:del w:id="3691" w:author="JORGE CONTRERAS ORTIZ" w:date="2021-09-04T12:58:00Z">
        <w:r w:rsidRPr="00791D37" w:rsidDel="00A60C70">
          <w:delText>trafico</w:delText>
        </w:r>
      </w:del>
      <w:ins w:id="3692" w:author="JORGE CONTRERAS ORTIZ" w:date="2021-09-04T12:58:00Z">
        <w:r w:rsidR="00A60C70" w:rsidRPr="00791D37">
          <w:t>tráfico</w:t>
        </w:r>
      </w:ins>
      <w:r w:rsidRPr="00791D37">
        <w:t xml:space="preserve"> serie por UDP, la cual puede darse en cualquier momento por radio y se transmite la notificación por UART. En estas notificaciones, el byte de CMD tiene valor nulo, 0x00. </w:t>
      </w:r>
    </w:p>
    <w:p w14:paraId="46DBC4F0" w14:textId="76547B5B" w:rsidR="0074559B" w:rsidRDefault="0074559B" w:rsidP="00791D37">
      <w:pPr>
        <w:rPr>
          <w:ins w:id="3693" w:author="JORGE CONTRERAS ORTIZ" w:date="2021-09-04T12:58:00Z"/>
          <w:rStyle w:val="Hipervnculo"/>
        </w:rPr>
      </w:pPr>
      <w:r w:rsidRPr="00791D37">
        <w:t xml:space="preserve">Para más detalle de los comandos ver en la </w:t>
      </w:r>
      <w:hyperlink r:id="rId65" w:anchor="083596d3193c172fa" w:history="1">
        <w:r w:rsidRPr="00791D37">
          <w:rPr>
            <w:rStyle w:val="Hipervnculo"/>
          </w:rPr>
          <w:t>KBI Reference Guide</w:t>
        </w:r>
      </w:hyperlink>
    </w:p>
    <w:p w14:paraId="7058B1F5" w14:textId="77777777" w:rsidR="00A60C70" w:rsidRPr="00791D37" w:rsidRDefault="00A60C70" w:rsidP="00791D37">
      <w:pPr>
        <w:rPr>
          <w:rStyle w:val="Hipervnculo"/>
        </w:rPr>
      </w:pPr>
    </w:p>
    <w:p w14:paraId="781EF7D6" w14:textId="38901E3F" w:rsidR="0074559B" w:rsidRPr="00791D37" w:rsidRDefault="00741EF7" w:rsidP="00791D37">
      <w:pPr>
        <w:pStyle w:val="Ttulo3"/>
      </w:pPr>
      <w:bookmarkStart w:id="3694" w:name="_Toc81499443"/>
      <w:bookmarkStart w:id="3695" w:name="_Toc81765292"/>
      <w:r w:rsidRPr="00791D37">
        <w:t>CONFIGURACIÓN DE RED</w:t>
      </w:r>
      <w:bookmarkEnd w:id="3694"/>
      <w:bookmarkEnd w:id="3695"/>
    </w:p>
    <w:p w14:paraId="5716C5FA" w14:textId="77777777" w:rsidR="0074559B" w:rsidRPr="00791D37" w:rsidRDefault="0074559B" w:rsidP="00791D37"/>
    <w:p w14:paraId="1FB5DDC4" w14:textId="77777777" w:rsidR="0074559B" w:rsidRPr="00791D37" w:rsidRDefault="0074559B" w:rsidP="00791D37">
      <w:r w:rsidRPr="00791D37">
        <w:t>Una vez explicadas las diferentes maneras de enviar los comandos al módulo KTWM102, se procederá a explicar el procedimiento para poder configurar los parámetros para que el nodo se una a la red correctamente.</w:t>
      </w:r>
    </w:p>
    <w:p w14:paraId="3E8542D6" w14:textId="4D2D2AB1" w:rsidR="00CA4A46" w:rsidRDefault="0074559B" w:rsidP="00791D37">
      <w:pPr>
        <w:rPr>
          <w:ins w:id="3696" w:author="JORGE CONTRERAS ORTIZ" w:date="2021-09-04T13:09:00Z"/>
        </w:rPr>
      </w:pPr>
      <w:del w:id="3697" w:author="JORGE CONTRERAS ORTIZ" w:date="2021-09-04T13:04:00Z">
        <w:r w:rsidRPr="00791D37" w:rsidDel="00CA4A46">
          <w:delText>Antes de</w:delText>
        </w:r>
      </w:del>
      <w:ins w:id="3698" w:author="JORGE CONTRERAS ORTIZ" w:date="2021-09-04T13:04:00Z">
        <w:r w:rsidR="00CA4A46">
          <w:t>Previo</w:t>
        </w:r>
      </w:ins>
      <w:del w:id="3699" w:author="JORGE CONTRERAS ORTIZ" w:date="2021-09-04T13:04:00Z">
        <w:r w:rsidRPr="00791D37" w:rsidDel="00CA4A46">
          <w:delText xml:space="preserve"> introduci</w:delText>
        </w:r>
      </w:del>
      <w:ins w:id="3700" w:author="JORGE CONTRERAS ORTIZ" w:date="2021-09-04T13:04:00Z">
        <w:r w:rsidR="00CA4A46">
          <w:t xml:space="preserve"> </w:t>
        </w:r>
      </w:ins>
      <w:del w:id="3701" w:author="JORGE CONTRERAS ORTIZ" w:date="2021-09-04T13:04:00Z">
        <w:r w:rsidRPr="00791D37" w:rsidDel="00CA4A46">
          <w:delText>r</w:delText>
        </w:r>
      </w:del>
      <w:ins w:id="3702" w:author="JORGE CONTRERAS ORTIZ" w:date="2021-09-04T13:04:00Z">
        <w:r w:rsidR="00CA4A46">
          <w:t>a configurar</w:t>
        </w:r>
      </w:ins>
      <w:r w:rsidRPr="00791D37">
        <w:t xml:space="preserve"> los parámetros de la red, </w:t>
      </w:r>
      <w:del w:id="3703" w:author="JORGE CONTRERAS ORTIZ" w:date="2021-09-04T12:58:00Z">
        <w:r w:rsidRPr="00791D37" w:rsidDel="00A60C70">
          <w:delText xml:space="preserve">deberemos </w:delText>
        </w:r>
      </w:del>
      <w:ins w:id="3704" w:author="JORGE CONTRERAS ORTIZ" w:date="2021-09-04T12:58:00Z">
        <w:r w:rsidR="00A60C70">
          <w:t xml:space="preserve">se </w:t>
        </w:r>
      </w:ins>
      <w:ins w:id="3705" w:author="JORGE CONTRERAS ORTIZ" w:date="2021-09-04T13:04:00Z">
        <w:r w:rsidR="00CA4A46">
          <w:t>debe</w:t>
        </w:r>
      </w:ins>
      <w:ins w:id="3706" w:author="JORGE CONTRERAS ORTIZ" w:date="2021-09-04T12:58:00Z">
        <w:r w:rsidR="00A60C70" w:rsidRPr="00791D37">
          <w:t xml:space="preserve"> </w:t>
        </w:r>
      </w:ins>
      <w:del w:id="3707" w:author="JORGE CONTRERAS ORTIZ" w:date="2021-09-04T13:05:00Z">
        <w:r w:rsidRPr="00791D37" w:rsidDel="00CA4A46">
          <w:delText>tener en cuenta</w:delText>
        </w:r>
      </w:del>
      <w:ins w:id="3708" w:author="JORGE CONTRERAS ORTIZ" w:date="2021-09-04T13:05:00Z">
        <w:r w:rsidR="00CA4A46">
          <w:t>considerar</w:t>
        </w:r>
      </w:ins>
      <w:del w:id="3709" w:author="JORGE CONTRERAS ORTIZ" w:date="2021-09-04T13:05:00Z">
        <w:r w:rsidRPr="00791D37" w:rsidDel="00CA4A46">
          <w:delText xml:space="preserve"> una cosa: </w:delText>
        </w:r>
      </w:del>
      <w:ins w:id="3710" w:author="JORGE CONTRERAS ORTIZ" w:date="2021-09-04T13:05:00Z">
        <w:r w:rsidR="00CA4A46">
          <w:t xml:space="preserve"> </w:t>
        </w:r>
      </w:ins>
      <w:r w:rsidRPr="00791D37">
        <w:t xml:space="preserve">si </w:t>
      </w:r>
      <w:del w:id="3711" w:author="JORGE CONTRERAS ORTIZ" w:date="2021-09-04T12:58:00Z">
        <w:r w:rsidRPr="00791D37" w:rsidDel="00A60C70">
          <w:delText xml:space="preserve">deseamos </w:delText>
        </w:r>
      </w:del>
      <w:ins w:id="3712" w:author="JORGE CONTRERAS ORTIZ" w:date="2021-09-04T12:58:00Z">
        <w:r w:rsidR="00A60C70">
          <w:t>se desea</w:t>
        </w:r>
        <w:r w:rsidR="00A60C70" w:rsidRPr="00791D37">
          <w:t xml:space="preserve"> </w:t>
        </w:r>
      </w:ins>
      <w:r w:rsidRPr="00791D37">
        <w:t>o no realizar el proceso de “In Band”</w:t>
      </w:r>
      <w:del w:id="3713" w:author="JORGE CONTRERAS ORTIZ" w:date="2021-09-04T13:05:00Z">
        <w:r w:rsidRPr="00791D37" w:rsidDel="00CA4A46">
          <w:delText xml:space="preserve"> o no</w:delText>
        </w:r>
      </w:del>
      <w:r w:rsidRPr="00791D37">
        <w:t xml:space="preserve">. </w:t>
      </w:r>
    </w:p>
    <w:p w14:paraId="49349157" w14:textId="44B7109B" w:rsidR="00741EF7" w:rsidRDefault="00CA4A46">
      <w:pPr>
        <w:pStyle w:val="Prrafodelista"/>
        <w:numPr>
          <w:ilvl w:val="0"/>
          <w:numId w:val="14"/>
        </w:numPr>
        <w:rPr>
          <w:ins w:id="3714" w:author="JORGE CONTRERAS ORTIZ" w:date="2021-09-04T13:06:00Z"/>
        </w:rPr>
        <w:pPrChange w:id="3715" w:author="JORGE CONTRERAS ORTIZ" w:date="2021-09-04T13:15:00Z">
          <w:pPr/>
        </w:pPrChange>
      </w:pPr>
      <w:ins w:id="3716" w:author="JORGE CONTRERAS ORTIZ" w:date="2021-09-04T13:09:00Z">
        <w:r>
          <w:t xml:space="preserve">En caso afirmativo, </w:t>
        </w:r>
      </w:ins>
      <w:ins w:id="3717" w:author="JORGE CONTRERAS ORTIZ" w:date="2021-09-04T13:20:00Z">
        <w:r w:rsidR="00741EF7">
          <w:t xml:space="preserve">por defecto, </w:t>
        </w:r>
      </w:ins>
      <w:ins w:id="3718" w:author="JORGE CONTRERAS ORTIZ" w:date="2021-09-04T13:10:00Z">
        <w:r>
          <w:t xml:space="preserve">se configurará la red </w:t>
        </w:r>
      </w:ins>
      <w:ins w:id="3719" w:author="JORGE CONTRERAS ORTIZ" w:date="2021-09-05T17:46:00Z">
        <w:r w:rsidR="00DC6100">
          <w:t>de acuerdo con</w:t>
        </w:r>
      </w:ins>
      <w:ins w:id="3720" w:author="JORGE CONTRERAS ORTIZ" w:date="2021-09-04T13:10:00Z">
        <w:r>
          <w:t xml:space="preserve"> lo especificado en el apartado</w:t>
        </w:r>
      </w:ins>
      <w:ins w:id="3721" w:author="JORGE CONTRERAS ORTIZ" w:date="2021-09-04T13:12:00Z">
        <w:r>
          <w:t xml:space="preserve"> </w:t>
        </w:r>
      </w:ins>
      <w:ins w:id="3722" w:author="JORGE CONTRERAS ORTIZ" w:date="2021-09-04T13:16:00Z">
        <w:r w:rsidR="00741EF7">
          <w:fldChar w:fldCharType="begin"/>
        </w:r>
        <w:r w:rsidR="00741EF7">
          <w:instrText xml:space="preserve"> REF _Ref81653783 \w \h </w:instrText>
        </w:r>
      </w:ins>
      <w:r w:rsidR="00741EF7">
        <w:fldChar w:fldCharType="separate"/>
      </w:r>
      <w:ins w:id="3723" w:author="JORGE CONTRERAS ORTIZ" w:date="2021-09-04T14:47:00Z">
        <w:r w:rsidR="003E5AE5">
          <w:t>3.3.3.1</w:t>
        </w:r>
      </w:ins>
      <w:ins w:id="3724" w:author="JORGE CONTRERAS ORTIZ" w:date="2021-09-04T13:16:00Z">
        <w:r w:rsidR="00741EF7">
          <w:fldChar w:fldCharType="end"/>
        </w:r>
        <w:r w:rsidR="00741EF7">
          <w:t xml:space="preserve"> </w:t>
        </w:r>
        <w:r w:rsidR="00741EF7">
          <w:fldChar w:fldCharType="begin"/>
        </w:r>
        <w:r w:rsidR="00741EF7">
          <w:instrText xml:space="preserve"> REF _Ref81653823 \h </w:instrText>
        </w:r>
      </w:ins>
      <w:r w:rsidR="00741EF7">
        <w:fldChar w:fldCharType="separate"/>
      </w:r>
      <w:ins w:id="3725" w:author="JORGE CONTRERAS ORTIZ" w:date="2021-09-04T14:47:00Z">
        <w:r w:rsidR="003E5AE5" w:rsidRPr="003E5AE5">
          <w:rPr>
            <w:rPrChange w:id="3726" w:author="JORGE CONTRERAS ORTIZ" w:date="2021-09-04T14:47:00Z">
              <w:rPr>
                <w:lang w:val="en-US"/>
              </w:rPr>
            </w:rPrChange>
          </w:rPr>
          <w:t>MODO OUT-OF-BAND COMMISSIONING DESACTIVADO</w:t>
        </w:r>
      </w:ins>
      <w:ins w:id="3727" w:author="JORGE CONTRERAS ORTIZ" w:date="2021-09-04T13:16:00Z">
        <w:r w:rsidR="00741EF7">
          <w:fldChar w:fldCharType="end"/>
        </w:r>
      </w:ins>
      <w:ins w:id="3728" w:author="JORGE CONTRERAS ORTIZ" w:date="2021-09-04T13:17:00Z">
        <w:r w:rsidR="00741EF7">
          <w:t xml:space="preserve">. </w:t>
        </w:r>
      </w:ins>
      <w:ins w:id="3729" w:author="JORGE CONTRERAS ORTIZ" w:date="2021-09-04T13:20:00Z">
        <w:r w:rsidR="00741EF7">
          <w:t>En este modo, el nodo buscará las redes que haya alrededor y se conectará a la red con mej</w:t>
        </w:r>
      </w:ins>
      <w:ins w:id="3730" w:author="JORGE CONTRERAS ORTIZ" w:date="2021-09-04T13:21:00Z">
        <w:r w:rsidR="00741EF7">
          <w:t>or conectividad.</w:t>
        </w:r>
      </w:ins>
    </w:p>
    <w:p w14:paraId="1F0968CB" w14:textId="73713733" w:rsidR="0074559B" w:rsidRPr="00791D37" w:rsidRDefault="00CA4A46">
      <w:pPr>
        <w:pStyle w:val="Prrafodelista"/>
        <w:numPr>
          <w:ilvl w:val="0"/>
          <w:numId w:val="14"/>
        </w:numPr>
        <w:pPrChange w:id="3731" w:author="JORGE CONTRERAS ORTIZ" w:date="2021-09-04T13:07:00Z">
          <w:pPr/>
        </w:pPrChange>
      </w:pPr>
      <w:ins w:id="3732" w:author="JORGE CONTRERAS ORTIZ" w:date="2021-09-04T13:07:00Z">
        <w:r>
          <w:t xml:space="preserve">En caso </w:t>
        </w:r>
        <w:r w:rsidRPr="00522D2C">
          <w:t xml:space="preserve">negativo, </w:t>
        </w:r>
      </w:ins>
      <w:del w:id="3733" w:author="JORGE CONTRERAS ORTIZ" w:date="2021-09-04T13:07:00Z">
        <w:r w:rsidR="0074559B" w:rsidRPr="00522D2C" w:rsidDel="00CA4A46">
          <w:delText>S</w:delText>
        </w:r>
      </w:del>
      <w:ins w:id="3734" w:author="JORGE CONTRERAS ORTIZ" w:date="2021-09-04T13:07:00Z">
        <w:r w:rsidRPr="00522D2C">
          <w:rPr>
            <w:rPrChange w:id="3735" w:author="JORGE CONTRERAS ORTIZ" w:date="2021-09-04T14:27:00Z">
              <w:rPr>
                <w:b/>
                <w:bCs/>
              </w:rPr>
            </w:rPrChange>
          </w:rPr>
          <w:t>s</w:t>
        </w:r>
      </w:ins>
      <w:r w:rsidR="0074559B" w:rsidRPr="00522D2C">
        <w:t xml:space="preserve">i </w:t>
      </w:r>
      <w:del w:id="3736" w:author="JORGE CONTRERAS ORTIZ" w:date="2021-09-04T12:59:00Z">
        <w:r w:rsidR="0074559B" w:rsidRPr="00522D2C" w:rsidDel="00A60C70">
          <w:delText xml:space="preserve">queremos </w:delText>
        </w:r>
      </w:del>
      <w:ins w:id="3737" w:author="JORGE CONTRERAS ORTIZ" w:date="2021-09-04T12:59:00Z">
        <w:r w:rsidR="00A60C70" w:rsidRPr="00522D2C">
          <w:t xml:space="preserve">se desea </w:t>
        </w:r>
      </w:ins>
      <w:del w:id="3738" w:author="JORGE CONTRERAS ORTIZ" w:date="2021-09-04T12:59:00Z">
        <w:r w:rsidR="0074559B" w:rsidRPr="00522D2C" w:rsidDel="00A60C70">
          <w:delText>unirnos</w:delText>
        </w:r>
      </w:del>
      <w:ins w:id="3739" w:author="JORGE CONTRERAS ORTIZ" w:date="2021-09-04T12:59:00Z">
        <w:r w:rsidR="00A60C70" w:rsidRPr="00522D2C">
          <w:t>unir el nodo</w:t>
        </w:r>
      </w:ins>
      <w:r w:rsidR="0074559B" w:rsidRPr="00522D2C">
        <w:t xml:space="preserve"> a una red en específico</w:t>
      </w:r>
      <w:ins w:id="3740" w:author="JORGE CONTRERAS ORTIZ" w:date="2021-09-04T13:08:00Z">
        <w:r>
          <w:t>,</w:t>
        </w:r>
      </w:ins>
      <w:del w:id="3741" w:author="JORGE CONTRERAS ORTIZ" w:date="2021-09-04T13:08:00Z">
        <w:r w:rsidR="0074559B" w:rsidRPr="00791D37" w:rsidDel="00CA4A46">
          <w:delText xml:space="preserve">, </w:delText>
        </w:r>
      </w:del>
      <w:ins w:id="3742" w:author="JORGE CONTRERAS ORTIZ" w:date="2021-09-04T13:06:00Z">
        <w:r>
          <w:t xml:space="preserve"> </w:t>
        </w:r>
      </w:ins>
      <w:del w:id="3743" w:author="JORGE CONTRERAS ORTIZ" w:date="2021-09-04T12:59:00Z">
        <w:r w:rsidR="0074559B" w:rsidRPr="00791D37" w:rsidDel="00A60C70">
          <w:delText xml:space="preserve">deberemos </w:delText>
        </w:r>
      </w:del>
      <w:ins w:id="3744" w:author="JORGE CONTRERAS ORTIZ" w:date="2021-09-04T12:59:00Z">
        <w:r w:rsidR="00A60C70">
          <w:t>se deberá</w:t>
        </w:r>
        <w:r w:rsidR="00A60C70" w:rsidRPr="00791D37">
          <w:t xml:space="preserve"> </w:t>
        </w:r>
      </w:ins>
      <w:r w:rsidR="0074559B" w:rsidRPr="00791D37">
        <w:t>activar el modo de Commisioning “Out of Band”, y posteriormente introducir todos los parámetros</w:t>
      </w:r>
      <w:ins w:id="3745" w:author="JORGE CONTRERAS ORTIZ" w:date="2021-09-04T12:59:00Z">
        <w:r w:rsidR="00A60C70">
          <w:t xml:space="preserve"> y configuraciones</w:t>
        </w:r>
      </w:ins>
      <w:ins w:id="3746" w:author="JORGE CONTRERAS ORTIZ" w:date="2021-09-04T13:00:00Z">
        <w:r w:rsidR="00A60C70">
          <w:t xml:space="preserve"> necesarios</w:t>
        </w:r>
      </w:ins>
      <w:ins w:id="3747" w:author="JORGE CONTRERAS ORTIZ" w:date="2021-09-04T12:59:00Z">
        <w:r w:rsidR="00A60C70">
          <w:t xml:space="preserve"> de la red en concreto</w:t>
        </w:r>
      </w:ins>
      <w:del w:id="3748" w:author="JORGE CONTRERAS ORTIZ" w:date="2021-09-04T12:59:00Z">
        <w:r w:rsidR="0074559B" w:rsidRPr="00791D37" w:rsidDel="00A60C70">
          <w:delText xml:space="preserve"> necesarios</w:delText>
        </w:r>
      </w:del>
      <w:r w:rsidR="0074559B" w:rsidRPr="00791D37">
        <w:t>.</w:t>
      </w:r>
      <w:ins w:id="3749" w:author="JORGE CONTRERAS ORTIZ" w:date="2021-09-04T14:27:00Z">
        <w:r w:rsidR="00522D2C">
          <w:t xml:space="preserve"> </w:t>
        </w:r>
      </w:ins>
      <w:ins w:id="3750" w:author="JORGE CONTRERAS ORTIZ" w:date="2021-09-04T14:28:00Z">
        <w:r w:rsidR="00522D2C">
          <w:t xml:space="preserve">La configuración necesaria se indica en el apartado </w:t>
        </w:r>
      </w:ins>
      <w:ins w:id="3751" w:author="JORGE CONTRERAS ORTIZ" w:date="2021-09-04T14:29:00Z">
        <w:r w:rsidR="00522D2C">
          <w:fldChar w:fldCharType="begin"/>
        </w:r>
        <w:r w:rsidR="00522D2C">
          <w:instrText xml:space="preserve"> REF _Ref81658162 \h </w:instrText>
        </w:r>
      </w:ins>
      <w:r w:rsidR="00522D2C">
        <w:fldChar w:fldCharType="separate"/>
      </w:r>
      <w:ins w:id="3752" w:author="JORGE CONTRERAS ORTIZ" w:date="2021-09-04T14:47:00Z">
        <w:r w:rsidR="003E5AE5" w:rsidRPr="003E5AE5">
          <w:rPr>
            <w:rPrChange w:id="3753" w:author="JORGE CONTRERAS ORTIZ" w:date="2021-09-04T14:47:00Z">
              <w:rPr>
                <w:lang w:val="en-US"/>
              </w:rPr>
            </w:rPrChange>
          </w:rPr>
          <w:t>MODO OUT-OF-BAND COMMISSIONING ACTIVADO</w:t>
        </w:r>
      </w:ins>
      <w:ins w:id="3754" w:author="JORGE CONTRERAS ORTIZ" w:date="2021-09-04T14:29:00Z">
        <w:r w:rsidR="00522D2C">
          <w:fldChar w:fldCharType="end"/>
        </w:r>
        <w:r w:rsidR="00522D2C">
          <w:t>.</w:t>
        </w:r>
      </w:ins>
    </w:p>
    <w:p w14:paraId="4705FD40" w14:textId="77777777" w:rsidR="0074559B" w:rsidRPr="00791D37" w:rsidRDefault="0074559B" w:rsidP="00791D37">
      <w:r w:rsidRPr="00791D37">
        <w:t>Para ver la sintaxis de los comandos a enviar para las diferentes configuraciones, ver las guías KBH y KBI anteriormente mencionadas.</w:t>
      </w:r>
    </w:p>
    <w:p w14:paraId="4BD1615B" w14:textId="77432D43" w:rsidR="0074559B" w:rsidRDefault="0074559B" w:rsidP="00791D37">
      <w:pPr>
        <w:rPr>
          <w:ins w:id="3755" w:author="JORGE CONTRERAS ORTIZ" w:date="2021-09-04T14:27:00Z"/>
          <w:i/>
          <w:iCs/>
        </w:rPr>
      </w:pPr>
      <w:r w:rsidRPr="00A60C70">
        <w:rPr>
          <w:b/>
          <w:bCs/>
          <w:i/>
          <w:iCs/>
          <w:rPrChange w:id="3756" w:author="JORGE CONTRERAS ORTIZ" w:date="2021-09-04T13:01:00Z">
            <w:rPr>
              <w:b/>
              <w:bCs/>
            </w:rPr>
          </w:rPrChange>
        </w:rPr>
        <w:t xml:space="preserve">Nota: </w:t>
      </w:r>
      <w:r w:rsidRPr="00A60C70">
        <w:rPr>
          <w:i/>
          <w:iCs/>
          <w:rPrChange w:id="3757" w:author="JORGE CONTRERAS ORTIZ" w:date="2021-09-04T13:01:00Z">
            <w:rPr/>
          </w:rPrChange>
        </w:rPr>
        <w:t>En ambos casos, siempre se debe ejecutar el comando</w:t>
      </w:r>
      <w:r w:rsidRPr="00A60C70">
        <w:rPr>
          <w:b/>
          <w:bCs/>
          <w:i/>
          <w:iCs/>
          <w:rPrChange w:id="3758" w:author="JORGE CONTRERAS ORTIZ" w:date="2021-09-04T13:01:00Z">
            <w:rPr>
              <w:b/>
              <w:bCs/>
            </w:rPr>
          </w:rPrChange>
        </w:rPr>
        <w:t xml:space="preserve"> Clear</w:t>
      </w:r>
      <w:r w:rsidRPr="00A60C70">
        <w:rPr>
          <w:i/>
          <w:iCs/>
          <w:rPrChange w:id="3759" w:author="JORGE CONTRERAS ORTIZ" w:date="2021-09-04T13:01:00Z">
            <w:rPr/>
          </w:rPrChange>
        </w:rPr>
        <w:t xml:space="preserve"> para borrar posibles configuraciones anteriores. Solo es conveniente </w:t>
      </w:r>
      <w:del w:id="3760" w:author="JORGE CONTRERAS ORTIZ" w:date="2021-09-05T17:46:00Z">
        <w:r w:rsidRPr="00A60C70" w:rsidDel="00DC6100">
          <w:rPr>
            <w:b/>
            <w:bCs/>
            <w:i/>
            <w:iCs/>
            <w:rPrChange w:id="3761" w:author="JORGE CONTRERAS ORTIZ" w:date="2021-09-04T13:01:00Z">
              <w:rPr>
                <w:b/>
                <w:bCs/>
              </w:rPr>
            </w:rPrChange>
          </w:rPr>
          <w:delText xml:space="preserve">no </w:delText>
        </w:r>
        <w:r w:rsidRPr="00A60C70" w:rsidDel="00DC6100">
          <w:rPr>
            <w:i/>
            <w:iCs/>
            <w:rPrChange w:id="3762" w:author="JORGE CONTRERAS ORTIZ" w:date="2021-09-04T13:01:00Z">
              <w:rPr/>
            </w:rPrChange>
          </w:rPr>
          <w:delText xml:space="preserve"> ejecutarlo</w:delText>
        </w:r>
      </w:del>
      <w:ins w:id="3763" w:author="JORGE CONTRERAS ORTIZ" w:date="2021-09-05T17:46:00Z">
        <w:r w:rsidR="00DC6100" w:rsidRPr="00A60C70">
          <w:rPr>
            <w:b/>
            <w:bCs/>
            <w:i/>
            <w:iCs/>
          </w:rPr>
          <w:t xml:space="preserve">no </w:t>
        </w:r>
        <w:r w:rsidR="00DC6100" w:rsidRPr="00A60C70">
          <w:rPr>
            <w:i/>
            <w:iCs/>
          </w:rPr>
          <w:t>ejecutarlo</w:t>
        </w:r>
      </w:ins>
      <w:r w:rsidRPr="00A60C70">
        <w:rPr>
          <w:i/>
          <w:iCs/>
          <w:rPrChange w:id="3764" w:author="JORGE CONTRERAS ORTIZ" w:date="2021-09-04T13:01:00Z">
            <w:rPr/>
          </w:rPrChange>
        </w:rPr>
        <w:t xml:space="preserve"> cuando la configuración guardada es la misma que se vaya a utilizar en ese momento.</w:t>
      </w:r>
    </w:p>
    <w:p w14:paraId="208DF816" w14:textId="77777777" w:rsidR="00522D2C" w:rsidRDefault="00522D2C" w:rsidP="00791D37">
      <w:pPr>
        <w:rPr>
          <w:ins w:id="3765" w:author="JORGE CONTRERAS ORTIZ" w:date="2021-09-04T13:02:00Z"/>
          <w:i/>
          <w:iCs/>
        </w:rPr>
      </w:pPr>
    </w:p>
    <w:p w14:paraId="14B8DDDE" w14:textId="280FA178" w:rsidR="00A60C70" w:rsidRPr="00A60C70" w:rsidDel="00741EF7" w:rsidRDefault="00A60C70" w:rsidP="00791D37">
      <w:pPr>
        <w:rPr>
          <w:del w:id="3766" w:author="JORGE CONTRERAS ORTIZ" w:date="2021-09-04T13:13:00Z"/>
          <w:i/>
          <w:iCs/>
          <w:rPrChange w:id="3767" w:author="JORGE CONTRERAS ORTIZ" w:date="2021-09-04T13:01:00Z">
            <w:rPr>
              <w:del w:id="3768" w:author="JORGE CONTRERAS ORTIZ" w:date="2021-09-04T13:13:00Z"/>
            </w:rPr>
          </w:rPrChange>
        </w:rPr>
      </w:pPr>
      <w:bookmarkStart w:id="3769" w:name="_Toc81658384"/>
      <w:bookmarkStart w:id="3770" w:name="_Toc81658628"/>
      <w:bookmarkStart w:id="3771" w:name="_Toc81658783"/>
      <w:bookmarkStart w:id="3772" w:name="_Toc81659162"/>
      <w:bookmarkStart w:id="3773" w:name="_Toc81659403"/>
      <w:bookmarkStart w:id="3774" w:name="_Toc81659720"/>
      <w:bookmarkStart w:id="3775" w:name="_Toc81743508"/>
      <w:bookmarkStart w:id="3776" w:name="_Toc81743663"/>
      <w:bookmarkStart w:id="3777" w:name="_Toc81761822"/>
      <w:bookmarkStart w:id="3778" w:name="_Toc81764161"/>
      <w:bookmarkStart w:id="3779" w:name="_Toc81765293"/>
      <w:bookmarkEnd w:id="3769"/>
      <w:bookmarkEnd w:id="3770"/>
      <w:bookmarkEnd w:id="3771"/>
      <w:bookmarkEnd w:id="3772"/>
      <w:bookmarkEnd w:id="3773"/>
      <w:bookmarkEnd w:id="3774"/>
      <w:bookmarkEnd w:id="3775"/>
      <w:bookmarkEnd w:id="3776"/>
      <w:bookmarkEnd w:id="3777"/>
      <w:bookmarkEnd w:id="3778"/>
      <w:bookmarkEnd w:id="3779"/>
    </w:p>
    <w:p w14:paraId="3A90C97C" w14:textId="43446EF1" w:rsidR="0074559B" w:rsidRPr="00791D37" w:rsidDel="00741EF7" w:rsidRDefault="0074559B" w:rsidP="00791D37">
      <w:pPr>
        <w:rPr>
          <w:del w:id="3780" w:author="JORGE CONTRERAS ORTIZ" w:date="2021-09-04T13:13:00Z"/>
        </w:rPr>
      </w:pPr>
      <w:bookmarkStart w:id="3781" w:name="_Toc81658385"/>
      <w:bookmarkStart w:id="3782" w:name="_Toc81658629"/>
      <w:bookmarkStart w:id="3783" w:name="_Toc81658784"/>
      <w:bookmarkStart w:id="3784" w:name="_Toc81659163"/>
      <w:bookmarkStart w:id="3785" w:name="_Toc81659404"/>
      <w:bookmarkStart w:id="3786" w:name="_Toc81659721"/>
      <w:bookmarkStart w:id="3787" w:name="_Toc81743509"/>
      <w:bookmarkStart w:id="3788" w:name="_Toc81743664"/>
      <w:bookmarkStart w:id="3789" w:name="_Toc81761823"/>
      <w:bookmarkStart w:id="3790" w:name="_Toc81764162"/>
      <w:bookmarkStart w:id="3791" w:name="_Toc81765294"/>
      <w:bookmarkEnd w:id="3781"/>
      <w:bookmarkEnd w:id="3782"/>
      <w:bookmarkEnd w:id="3783"/>
      <w:bookmarkEnd w:id="3784"/>
      <w:bookmarkEnd w:id="3785"/>
      <w:bookmarkEnd w:id="3786"/>
      <w:bookmarkEnd w:id="3787"/>
      <w:bookmarkEnd w:id="3788"/>
      <w:bookmarkEnd w:id="3789"/>
      <w:bookmarkEnd w:id="3790"/>
      <w:bookmarkEnd w:id="3791"/>
    </w:p>
    <w:p w14:paraId="5F8E6353" w14:textId="50239302" w:rsidR="0074559B" w:rsidRPr="00791D37" w:rsidRDefault="00C17583" w:rsidP="00FE1EC4">
      <w:pPr>
        <w:pStyle w:val="Ttulo4"/>
        <w:rPr>
          <w:lang w:val="en-US"/>
        </w:rPr>
      </w:pPr>
      <w:bookmarkStart w:id="3792" w:name="_Modo_Out-of-Band_Commissioning"/>
      <w:bookmarkStart w:id="3793" w:name="_Toc81499444"/>
      <w:bookmarkStart w:id="3794" w:name="_Ref81653526"/>
      <w:bookmarkStart w:id="3795" w:name="_Ref81653706"/>
      <w:bookmarkStart w:id="3796" w:name="_Ref81653734"/>
      <w:bookmarkStart w:id="3797" w:name="_Ref81653783"/>
      <w:bookmarkStart w:id="3798" w:name="_Ref81653823"/>
      <w:bookmarkStart w:id="3799" w:name="_Toc81765295"/>
      <w:bookmarkEnd w:id="3792"/>
      <w:r w:rsidRPr="00791D37">
        <w:rPr>
          <w:lang w:val="en-US"/>
        </w:rPr>
        <w:t>MODO OUT-OF-BAND COMMISSIONING DESACTIVADO</w:t>
      </w:r>
      <w:bookmarkEnd w:id="3793"/>
      <w:bookmarkEnd w:id="3794"/>
      <w:bookmarkEnd w:id="3795"/>
      <w:bookmarkEnd w:id="3796"/>
      <w:bookmarkEnd w:id="3797"/>
      <w:bookmarkEnd w:id="3798"/>
      <w:bookmarkEnd w:id="3799"/>
    </w:p>
    <w:p w14:paraId="748559B7" w14:textId="77777777" w:rsidR="0074559B" w:rsidRPr="00791D37" w:rsidRDefault="0074559B" w:rsidP="00791D37">
      <w:pPr>
        <w:rPr>
          <w:lang w:val="en-US"/>
        </w:rPr>
      </w:pPr>
    </w:p>
    <w:p w14:paraId="3ACFB745" w14:textId="5FAF5B94" w:rsidR="0074559B" w:rsidRPr="00791D37" w:rsidRDefault="0074559B" w:rsidP="00791D37">
      <w:r w:rsidRPr="00791D37">
        <w:t xml:space="preserve">Este modo es el modo por defecto, pero </w:t>
      </w:r>
      <w:del w:id="3800" w:author="JORGE CONTRERAS ORTIZ" w:date="2021-09-04T13:02:00Z">
        <w:r w:rsidRPr="00791D37" w:rsidDel="00A60C70">
          <w:delText>aún</w:delText>
        </w:r>
      </w:del>
      <w:ins w:id="3801" w:author="JORGE CONTRERAS ORTIZ" w:date="2021-09-04T13:02:00Z">
        <w:r w:rsidR="00A60C70" w:rsidRPr="00791D37">
          <w:t>aun</w:t>
        </w:r>
      </w:ins>
      <w:r w:rsidRPr="00791D37">
        <w:t xml:space="preserve"> así es recomendable ejecutar el comando de desactivar el modo “Out-of-Band Commisioning”. </w:t>
      </w:r>
    </w:p>
    <w:p w14:paraId="4DB69A39" w14:textId="77777777" w:rsidR="0074559B" w:rsidRPr="00791D37" w:rsidRDefault="0074559B" w:rsidP="00791D37">
      <w:r w:rsidRPr="00791D37">
        <w:t>Una vez se aseguré que este modo esté desactivado, la configuración requerirá de pocos parámetros obligatorios.</w:t>
      </w:r>
    </w:p>
    <w:p w14:paraId="71475379" w14:textId="3B1D82A0" w:rsidR="0074559B" w:rsidRPr="00791D37" w:rsidRDefault="0074559B" w:rsidP="00791D37">
      <w:r w:rsidRPr="00791D37">
        <w:t xml:space="preserve">Antes de la ejecución del comando </w:t>
      </w:r>
      <w:r w:rsidRPr="00791D37">
        <w:rPr>
          <w:b/>
          <w:bCs/>
        </w:rPr>
        <w:t>Ifup</w:t>
      </w:r>
      <w:r w:rsidRPr="00791D37">
        <w:t>, deberá configurarse el Role que tendrá el nodo. En caso contrario, se generará el error “</w:t>
      </w:r>
      <w:r w:rsidRPr="00791D37">
        <w:rPr>
          <w:i/>
          <w:iCs/>
        </w:rPr>
        <w:t>Configuration settings missing”</w:t>
      </w:r>
      <w:r w:rsidRPr="00791D37">
        <w:rPr>
          <w:b/>
          <w:bCs/>
        </w:rPr>
        <w:t xml:space="preserve">. </w:t>
      </w:r>
      <w:r w:rsidRPr="00791D37">
        <w:t xml:space="preserve">Otros parámetros como el </w:t>
      </w:r>
      <w:r w:rsidRPr="00791D37">
        <w:rPr>
          <w:i/>
          <w:iCs/>
        </w:rPr>
        <w:t>Canal, PAN ID, Nombre de Red y la Credencial de Commisioning,</w:t>
      </w:r>
      <w:r w:rsidRPr="00791D37">
        <w:t xml:space="preserve"> serán opcionales</w:t>
      </w:r>
      <w:ins w:id="3802" w:author="JORGE CONTRERAS ORTIZ" w:date="2021-09-04T13:21:00Z">
        <w:r w:rsidR="00741EF7">
          <w:t xml:space="preserve">. </w:t>
        </w:r>
      </w:ins>
      <w:del w:id="3803" w:author="JORGE CONTRERAS ORTIZ" w:date="2021-09-04T13:21:00Z">
        <w:r w:rsidRPr="00791D37" w:rsidDel="00741EF7">
          <w:delText>, y se generarán automáticamente en caso de no especificarles.</w:delText>
        </w:r>
      </w:del>
    </w:p>
    <w:p w14:paraId="6DBC63CA" w14:textId="2FF026D5" w:rsidR="00741EF7" w:rsidRDefault="0074559B" w:rsidP="00791D37">
      <w:pPr>
        <w:rPr>
          <w:ins w:id="3804" w:author="JORGE CONTRERAS ORTIZ" w:date="2021-09-04T13:21:00Z"/>
        </w:rPr>
      </w:pPr>
      <w:r w:rsidRPr="00791D37">
        <w:t xml:space="preserve">Una vez </w:t>
      </w:r>
      <w:del w:id="3805" w:author="JORGE CONTRERAS ORTIZ" w:date="2021-09-04T13:23:00Z">
        <w:r w:rsidRPr="00791D37" w:rsidDel="00522221">
          <w:delText xml:space="preserve">enviado </w:delText>
        </w:r>
      </w:del>
      <w:ins w:id="3806" w:author="JORGE CONTRERAS ORTIZ" w:date="2021-09-04T13:23:00Z">
        <w:r w:rsidR="00522221">
          <w:t>ejecutado</w:t>
        </w:r>
        <w:r w:rsidR="00522221" w:rsidRPr="00791D37">
          <w:t xml:space="preserve"> </w:t>
        </w:r>
      </w:ins>
      <w:r w:rsidRPr="00791D37">
        <w:t xml:space="preserve">el comando IfUp, </w:t>
      </w:r>
      <w:ins w:id="3807" w:author="JORGE CONTRERAS ORTIZ" w:date="2021-09-04T13:23:00Z">
        <w:r w:rsidR="00522221">
          <w:t>el módulo, si es configurado como L</w:t>
        </w:r>
      </w:ins>
      <w:ins w:id="3808" w:author="JORGE CONTRERAS ORTIZ" w:date="2021-09-05T19:04:00Z">
        <w:r w:rsidR="006E3638">
          <w:t>ea</w:t>
        </w:r>
      </w:ins>
      <w:ins w:id="3809" w:author="JORGE CONTRERAS ORTIZ" w:date="2021-09-04T13:23:00Z">
        <w:r w:rsidR="00522221">
          <w:t>der, creará una red y generará automáticamente todos los parámetros de configuración de la red. En caso de que</w:t>
        </w:r>
      </w:ins>
      <w:ins w:id="3810" w:author="JORGE CONTRERAS ORTIZ" w:date="2021-09-04T13:24:00Z">
        <w:r w:rsidR="00522221">
          <w:t xml:space="preserve"> </w:t>
        </w:r>
      </w:ins>
      <w:r w:rsidRPr="00791D37">
        <w:t xml:space="preserve">el módulo </w:t>
      </w:r>
      <w:ins w:id="3811" w:author="JORGE CONTRERAS ORTIZ" w:date="2021-09-04T13:24:00Z">
        <w:r w:rsidR="00522221">
          <w:t>no sea un nodo L</w:t>
        </w:r>
      </w:ins>
      <w:ins w:id="3812" w:author="JORGE CONTRERAS ORTIZ" w:date="2021-09-05T19:04:00Z">
        <w:r w:rsidR="006E3638">
          <w:t>ea</w:t>
        </w:r>
      </w:ins>
      <w:ins w:id="3813" w:author="JORGE CONTRERAS ORTIZ" w:date="2021-09-04T13:24:00Z">
        <w:r w:rsidR="00522221">
          <w:t xml:space="preserve">der, este </w:t>
        </w:r>
      </w:ins>
      <w:ins w:id="3814" w:author="JORGE CONTRERAS ORTIZ" w:date="2021-09-04T13:22:00Z">
        <w:r w:rsidR="00741EF7">
          <w:t xml:space="preserve">buscará todas las redes cercanas </w:t>
        </w:r>
      </w:ins>
      <w:ins w:id="3815" w:author="JORGE CONTRERAS ORTIZ" w:date="2021-09-04T13:24:00Z">
        <w:r w:rsidR="00522221">
          <w:t xml:space="preserve">y se </w:t>
        </w:r>
      </w:ins>
      <w:ins w:id="3816" w:author="JORGE CONTRERAS ORTIZ" w:date="2021-09-04T13:28:00Z">
        <w:r w:rsidR="00522221">
          <w:t>conectará</w:t>
        </w:r>
      </w:ins>
      <w:ins w:id="3817" w:author="JORGE CONTRERAS ORTIZ" w:date="2021-09-04T13:24:00Z">
        <w:r w:rsidR="00522221">
          <w:t xml:space="preserve"> </w:t>
        </w:r>
      </w:ins>
      <w:ins w:id="3818" w:author="JORGE CONTRERAS ORTIZ" w:date="2021-09-04T13:25:00Z">
        <w:r w:rsidR="00522221">
          <w:lastRenderedPageBreak/>
          <w:t>a la red a la que tenga mejor conectividad y cumpla con los parámetros configurados (en caso de haber configurad</w:t>
        </w:r>
      </w:ins>
      <w:ins w:id="3819" w:author="JORGE CONTRERAS ORTIZ" w:date="2021-09-04T13:26:00Z">
        <w:r w:rsidR="00522221">
          <w:t>o). Una vez unido el módulo a la red, comp</w:t>
        </w:r>
      </w:ins>
      <w:ins w:id="3820" w:author="JORGE CONTRERAS ORTIZ" w:date="2021-09-04T13:27:00Z">
        <w:r w:rsidR="00522221">
          <w:t>letará los parámetros no configurados previamente con los parámetros de la red a la que</w:t>
        </w:r>
      </w:ins>
      <w:ins w:id="3821" w:author="JORGE CONTRERAS ORTIZ" w:date="2021-09-04T13:28:00Z">
        <w:r w:rsidR="00522221">
          <w:t xml:space="preserve"> se haya conectado.</w:t>
        </w:r>
      </w:ins>
      <w:del w:id="3822" w:author="JORGE CONTRERAS ORTIZ" w:date="2021-09-04T13:22:00Z">
        <w:r w:rsidRPr="00791D37" w:rsidDel="00741EF7">
          <w:delText>tardará unos pocos segundos el realizar el proceso de unirse</w:delText>
        </w:r>
      </w:del>
      <w:del w:id="3823" w:author="JORGE CONTRERAS ORTIZ" w:date="2021-09-04T13:03:00Z">
        <w:r w:rsidRPr="00791D37" w:rsidDel="00CA4A46">
          <w:delText>/</w:delText>
        </w:r>
      </w:del>
      <w:del w:id="3824" w:author="JORGE CONTRERAS ORTIZ" w:date="2021-09-04T13:22:00Z">
        <w:r w:rsidRPr="00791D37" w:rsidDel="00741EF7">
          <w:delText>crear la red</w:delText>
        </w:r>
      </w:del>
      <w:del w:id="3825" w:author="JORGE CONTRERAS ORTIZ" w:date="2021-09-04T13:21:00Z">
        <w:r w:rsidRPr="00791D37" w:rsidDel="00741EF7">
          <w:delText xml:space="preserve">. </w:delText>
        </w:r>
      </w:del>
    </w:p>
    <w:p w14:paraId="585A2FD5" w14:textId="7E060C35" w:rsidR="0074559B" w:rsidRPr="00791D37" w:rsidRDefault="0074559B" w:rsidP="00791D37">
      <w:r w:rsidRPr="00791D37">
        <w:t xml:space="preserve">Una vez </w:t>
      </w:r>
      <w:del w:id="3826" w:author="JORGE CONTRERAS ORTIZ" w:date="2021-09-04T13:28:00Z">
        <w:r w:rsidRPr="00791D37" w:rsidDel="00522221">
          <w:delText xml:space="preserve">unido </w:delText>
        </w:r>
      </w:del>
      <w:ins w:id="3827" w:author="JORGE CONTRERAS ORTIZ" w:date="2021-09-04T13:28:00Z">
        <w:r w:rsidR="00522221">
          <w:t>conectado</w:t>
        </w:r>
        <w:r w:rsidR="00522221" w:rsidRPr="00791D37">
          <w:t xml:space="preserve"> </w:t>
        </w:r>
      </w:ins>
      <w:r w:rsidRPr="00791D37">
        <w:t xml:space="preserve">a la red, se guardará su configuración como configuración válida y ya no podrá modificarse salvo </w:t>
      </w:r>
      <w:del w:id="3828" w:author="JORGE CONTRERAS ORTIZ" w:date="2021-09-04T13:03:00Z">
        <w:r w:rsidRPr="00791D37" w:rsidDel="00CA4A46">
          <w:delText xml:space="preserve">realizar </w:delText>
        </w:r>
      </w:del>
      <w:ins w:id="3829" w:author="JORGE CONTRERAS ORTIZ" w:date="2021-09-04T13:03:00Z">
        <w:r w:rsidR="00CA4A46">
          <w:t>ejecutando previamente</w:t>
        </w:r>
        <w:r w:rsidR="00CA4A46" w:rsidRPr="00791D37">
          <w:t xml:space="preserve"> </w:t>
        </w:r>
      </w:ins>
      <w:r w:rsidRPr="00791D37">
        <w:t>el comando Clear.</w:t>
      </w:r>
    </w:p>
    <w:p w14:paraId="16E9E75B" w14:textId="77777777" w:rsidR="0074559B" w:rsidRPr="00791D37" w:rsidRDefault="0074559B" w:rsidP="00791D37"/>
    <w:p w14:paraId="265D53E5" w14:textId="55E133B8" w:rsidR="0074559B" w:rsidRPr="00791D37" w:rsidRDefault="00C17583" w:rsidP="00FE1EC4">
      <w:pPr>
        <w:pStyle w:val="Ttulo4"/>
        <w:rPr>
          <w:lang w:val="en-US"/>
        </w:rPr>
      </w:pPr>
      <w:bookmarkStart w:id="3830" w:name="_Toc81499445"/>
      <w:bookmarkStart w:id="3831" w:name="_Ref81658162"/>
      <w:bookmarkStart w:id="3832" w:name="_Toc81765296"/>
      <w:r w:rsidRPr="00791D37">
        <w:rPr>
          <w:lang w:val="en-US"/>
        </w:rPr>
        <w:t>MODO OUT-OF-BAND COMMISSIONING ACTIVADO</w:t>
      </w:r>
      <w:bookmarkEnd w:id="3830"/>
      <w:bookmarkEnd w:id="3831"/>
      <w:bookmarkEnd w:id="3832"/>
    </w:p>
    <w:p w14:paraId="656836C1" w14:textId="77777777" w:rsidR="0074559B" w:rsidRPr="00791D37" w:rsidRDefault="0074559B" w:rsidP="00791D37">
      <w:pPr>
        <w:rPr>
          <w:lang w:val="en-US"/>
        </w:rPr>
      </w:pPr>
    </w:p>
    <w:p w14:paraId="6A097DA7" w14:textId="77777777" w:rsidR="0074559B" w:rsidRPr="00791D37" w:rsidRDefault="0074559B" w:rsidP="00791D37">
      <w:r w:rsidRPr="00791D37">
        <w:t>Este modo no está activado por defecto, por lo que se deberá ejecutar el respectivo comando de activación del modo “Out-of-Band Commissioning”. Este modo convendrá activarlo cuando se quiera unir los módulos a una red en concreto, como puede ser una red “privada”.</w:t>
      </w:r>
    </w:p>
    <w:p w14:paraId="09264CF5" w14:textId="2A27DD86" w:rsidR="0074559B" w:rsidRPr="00791D37" w:rsidRDefault="0074559B" w:rsidP="00791D37">
      <w:r w:rsidRPr="00791D37">
        <w:t xml:space="preserve">En este modo se deberá configurar más parámetros para poder especificar correctamente la red a la que se quiera unir o que se quiera crear. Los parámetros a configurar </w:t>
      </w:r>
      <w:del w:id="3833" w:author="JORGE CONTRERAS ORTIZ" w:date="2021-09-05T17:46:00Z">
        <w:r w:rsidRPr="00791D37" w:rsidDel="00DC6100">
          <w:delText>son :</w:delText>
        </w:r>
      </w:del>
      <w:ins w:id="3834" w:author="JORGE CONTRERAS ORTIZ" w:date="2021-09-05T17:46:00Z">
        <w:r w:rsidR="00DC6100" w:rsidRPr="00791D37">
          <w:t>son:</w:t>
        </w:r>
      </w:ins>
      <w:r w:rsidRPr="00791D37">
        <w:t xml:space="preserve"> </w:t>
      </w:r>
      <w:r w:rsidRPr="00791D37">
        <w:rPr>
          <w:i/>
          <w:iCs/>
        </w:rPr>
        <w:t>Rol, Canal, PAN ID, Nombre de Red, Prefijo Local, Master Key, PAN ID Extendida y la Credencial de Commisioning.</w:t>
      </w:r>
    </w:p>
    <w:p w14:paraId="1D630BF4" w14:textId="77777777" w:rsidR="0074559B" w:rsidRPr="00791D37" w:rsidRDefault="0074559B" w:rsidP="00791D37">
      <w:pPr>
        <w:rPr>
          <w:b/>
          <w:bCs/>
        </w:rPr>
      </w:pPr>
      <w:r w:rsidRPr="00791D37">
        <w:t>Sin uno de esos parámetros, se generará el error “</w:t>
      </w:r>
      <w:r w:rsidRPr="00791D37">
        <w:rPr>
          <w:i/>
          <w:iCs/>
        </w:rPr>
        <w:t>Configuration settings missing”</w:t>
      </w:r>
      <w:r w:rsidRPr="00791D37">
        <w:rPr>
          <w:b/>
          <w:bCs/>
        </w:rPr>
        <w:t>.</w:t>
      </w:r>
    </w:p>
    <w:p w14:paraId="222A75CF" w14:textId="77777777" w:rsidR="0074559B" w:rsidRPr="00791D37" w:rsidRDefault="0074559B" w:rsidP="00791D37"/>
    <w:p w14:paraId="0D6CE18C" w14:textId="3CA30B8D" w:rsidR="0074559B" w:rsidRPr="00791D37" w:rsidRDefault="0074559B" w:rsidP="00791D37">
      <w:r w:rsidRPr="00791D37">
        <w:br w:type="page"/>
      </w:r>
    </w:p>
    <w:p w14:paraId="2E105C9F" w14:textId="77777777" w:rsidR="0074559B" w:rsidRPr="00791D37" w:rsidRDefault="0074559B" w:rsidP="00791D37">
      <w:pPr>
        <w:pStyle w:val="Ttulo1"/>
        <w:numPr>
          <w:ilvl w:val="0"/>
          <w:numId w:val="1"/>
        </w:numPr>
      </w:pPr>
      <w:bookmarkStart w:id="3835" w:name="_Toc81499447"/>
      <w:bookmarkStart w:id="3836" w:name="_Toc81765297"/>
      <w:r w:rsidRPr="00791D37">
        <w:lastRenderedPageBreak/>
        <w:t>DISEÑO E IMPLEMENTACIÓN HARDWARE</w:t>
      </w:r>
      <w:bookmarkEnd w:id="3835"/>
      <w:bookmarkEnd w:id="3836"/>
    </w:p>
    <w:p w14:paraId="44BE1C86" w14:textId="77777777" w:rsidR="0074559B" w:rsidRPr="00791D37" w:rsidRDefault="0074559B" w:rsidP="00791D37"/>
    <w:p w14:paraId="4C591593" w14:textId="648BBBD4" w:rsidR="0074559B" w:rsidRDefault="0074559B" w:rsidP="00791D37">
      <w:pPr>
        <w:rPr>
          <w:ins w:id="3837" w:author="JORGE CONTRERAS ORTIZ" w:date="2021-09-04T14:30:00Z"/>
        </w:rPr>
      </w:pPr>
      <w:r w:rsidRPr="00791D37">
        <w:t>En este capítulo se mostrará el diseño del esquemático y el respectivo Layout de la PCB realizada para la integración del dispositivo KTWM102 a la vez que los elementos comerciales utilizados para el desarrollo del trabajo.</w:t>
      </w:r>
    </w:p>
    <w:p w14:paraId="3C9599F6" w14:textId="77777777" w:rsidR="00522D2C" w:rsidRDefault="00522D2C" w:rsidP="00522D2C">
      <w:pPr>
        <w:pStyle w:val="Ttulo2"/>
        <w:rPr>
          <w:ins w:id="3838" w:author="JORGE CONTRERAS ORTIZ" w:date="2021-09-04T14:30:00Z"/>
        </w:rPr>
      </w:pPr>
      <w:bookmarkStart w:id="3839" w:name="_Toc81765298"/>
      <w:ins w:id="3840" w:author="JORGE CONTRERAS ORTIZ" w:date="2021-09-04T14:30:00Z">
        <w:r w:rsidRPr="00791D37">
          <w:t>COMPONENTES COMERCIALES UTILIZADOS</w:t>
        </w:r>
        <w:bookmarkEnd w:id="3839"/>
      </w:ins>
    </w:p>
    <w:p w14:paraId="524039D9" w14:textId="77777777" w:rsidR="00522D2C" w:rsidRPr="005B42F0" w:rsidRDefault="00522D2C" w:rsidP="00522D2C">
      <w:pPr>
        <w:rPr>
          <w:ins w:id="3841" w:author="JORGE CONTRERAS ORTIZ" w:date="2021-09-04T14:30:00Z"/>
        </w:rPr>
      </w:pPr>
    </w:p>
    <w:p w14:paraId="04F81E9D" w14:textId="77777777" w:rsidR="00522D2C" w:rsidRPr="00791D37" w:rsidRDefault="00522D2C" w:rsidP="00522D2C">
      <w:pPr>
        <w:pStyle w:val="Ttulo3"/>
        <w:rPr>
          <w:ins w:id="3842" w:author="JORGE CONTRERAS ORTIZ" w:date="2021-09-04T14:30:00Z"/>
        </w:rPr>
      </w:pPr>
      <w:bookmarkStart w:id="3843" w:name="_Ref81658668"/>
      <w:bookmarkStart w:id="3844" w:name="_Ref81658669"/>
      <w:bookmarkStart w:id="3845" w:name="_Toc81765299"/>
      <w:ins w:id="3846" w:author="JORGE CONTRERAS ORTIZ" w:date="2021-09-04T14:30:00Z">
        <w:r w:rsidRPr="00791D37">
          <w:t>ELEMENTOS HARDWARE UTILIZADOS</w:t>
        </w:r>
        <w:bookmarkEnd w:id="3843"/>
        <w:bookmarkEnd w:id="3844"/>
        <w:bookmarkEnd w:id="3845"/>
      </w:ins>
    </w:p>
    <w:p w14:paraId="3DBB2C46" w14:textId="77777777" w:rsidR="00522D2C" w:rsidRPr="00791D37" w:rsidRDefault="00522D2C" w:rsidP="00522D2C">
      <w:pPr>
        <w:rPr>
          <w:ins w:id="3847" w:author="JORGE CONTRERAS ORTIZ" w:date="2021-09-04T14:30:00Z"/>
        </w:rPr>
      </w:pPr>
    </w:p>
    <w:p w14:paraId="509E5EF5" w14:textId="77777777" w:rsidR="00522D2C" w:rsidRPr="00791D37" w:rsidRDefault="00522D2C" w:rsidP="00522D2C">
      <w:pPr>
        <w:rPr>
          <w:ins w:id="3848" w:author="JORGE CONTRERAS ORTIZ" w:date="2021-09-04T14:30:00Z"/>
        </w:rPr>
      </w:pPr>
      <w:ins w:id="3849" w:author="JORGE CONTRERAS ORTIZ" w:date="2021-09-04T14:30:00Z">
        <w:r w:rsidRPr="00791D37">
          <w:t>Los elementos Hardware comerciales utilizados han sido:</w:t>
        </w:r>
      </w:ins>
    </w:p>
    <w:p w14:paraId="66ADBB90" w14:textId="77777777" w:rsidR="00522D2C" w:rsidRDefault="00522D2C" w:rsidP="00522D2C">
      <w:pPr>
        <w:pStyle w:val="Prrafodelista"/>
        <w:numPr>
          <w:ilvl w:val="0"/>
          <w:numId w:val="26"/>
        </w:numPr>
        <w:rPr>
          <w:ins w:id="3850" w:author="JORGE CONTRERAS ORTIZ" w:date="2021-09-04T14:30:00Z"/>
        </w:rPr>
      </w:pPr>
      <w:ins w:id="3851" w:author="JORGE CONTRERAS ORTIZ" w:date="2021-09-04T14:30:00Z">
        <w:r w:rsidRPr="00791D37">
          <w:rPr>
            <w:b/>
            <w:bCs/>
          </w:rPr>
          <w:t>Kit de Desarrollo STM32F407G-DISC1</w:t>
        </w:r>
        <w:r w:rsidRPr="00791D37">
          <w:t>: Kit de microcontrolador utilizado en primera instancia para el envío de comandos vía UART a los módulos KTDG102 Evaluation Dongle de Kirale. Se ha utilizado 1 unidad.</w:t>
        </w:r>
      </w:ins>
    </w:p>
    <w:p w14:paraId="320165FF" w14:textId="77777777" w:rsidR="00522D2C" w:rsidRPr="00791D37" w:rsidRDefault="00522D2C" w:rsidP="00522D2C">
      <w:pPr>
        <w:pStyle w:val="Prrafodelista"/>
        <w:jc w:val="center"/>
        <w:rPr>
          <w:ins w:id="3852" w:author="JORGE CONTRERAS ORTIZ" w:date="2021-09-04T14:30:00Z"/>
        </w:rPr>
      </w:pPr>
      <w:ins w:id="3853" w:author="JORGE CONTRERAS ORTIZ" w:date="2021-09-04T14:30:00Z">
        <w:r w:rsidRPr="00791D37">
          <w:rPr>
            <w:noProof/>
          </w:rPr>
          <w:drawing>
            <wp:inline distT="0" distB="0" distL="0" distR="0" wp14:anchorId="3D4FE1CD" wp14:editId="3C9637DC">
              <wp:extent cx="2190307" cy="3458139"/>
              <wp:effectExtent l="0" t="0" r="635" b="9525"/>
              <wp:docPr id="45" name="Imagen 45"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ins>
    </w:p>
    <w:p w14:paraId="7AB2A393" w14:textId="17A27C7A" w:rsidR="00522D2C" w:rsidRPr="00791D37" w:rsidRDefault="00522D2C" w:rsidP="00522D2C">
      <w:pPr>
        <w:pStyle w:val="Descripcin"/>
        <w:jc w:val="center"/>
        <w:rPr>
          <w:ins w:id="3854" w:author="JORGE CONTRERAS ORTIZ" w:date="2021-09-04T14:30:00Z"/>
        </w:rPr>
      </w:pPr>
      <w:bookmarkStart w:id="3855" w:name="_Toc81765374"/>
      <w:ins w:id="3856" w:author="JORGE CONTRERAS ORTIZ" w:date="2021-09-04T14:30:00Z">
        <w:r w:rsidRPr="00791D37">
          <w:t xml:space="preserve">Ilustración </w:t>
        </w:r>
        <w:r>
          <w:fldChar w:fldCharType="begin"/>
        </w:r>
        <w:r>
          <w:instrText xml:space="preserve"> SEQ Ilustración \* ARABIC </w:instrText>
        </w:r>
        <w:r>
          <w:fldChar w:fldCharType="separate"/>
        </w:r>
      </w:ins>
      <w:ins w:id="3857" w:author="JORGE CONTRERAS ORTIZ" w:date="2021-09-04T14:47:00Z">
        <w:r w:rsidR="003E5AE5">
          <w:rPr>
            <w:noProof/>
          </w:rPr>
          <w:t>42</w:t>
        </w:r>
      </w:ins>
      <w:ins w:id="3858" w:author="JORGE CONTRERAS ORTIZ" w:date="2021-09-04T14:30:00Z">
        <w:r>
          <w:rPr>
            <w:noProof/>
          </w:rPr>
          <w:fldChar w:fldCharType="end"/>
        </w:r>
        <w:r w:rsidRPr="00791D37">
          <w:t xml:space="preserve"> Kit de Desarrollo STM32F407G-DISC1</w:t>
        </w:r>
        <w:bookmarkEnd w:id="3855"/>
      </w:ins>
    </w:p>
    <w:p w14:paraId="323A4A98" w14:textId="77777777" w:rsidR="00522D2C" w:rsidRDefault="00522D2C" w:rsidP="00522D2C">
      <w:pPr>
        <w:pStyle w:val="Prrafodelista"/>
        <w:numPr>
          <w:ilvl w:val="0"/>
          <w:numId w:val="26"/>
        </w:numPr>
        <w:rPr>
          <w:ins w:id="3859" w:author="JORGE CONTRERAS ORTIZ" w:date="2021-09-04T14:30:00Z"/>
        </w:rPr>
      </w:pPr>
      <w:ins w:id="3860" w:author="JORGE CONTRERAS ORTIZ" w:date="2021-09-04T14:30:00Z">
        <w:r w:rsidRPr="00791D37">
          <w:rPr>
            <w:b/>
            <w:bCs/>
          </w:rPr>
          <w:t xml:space="preserve">KTDG102 Evaluation Dongle: </w:t>
        </w:r>
        <w:r w:rsidRPr="00791D37">
          <w:t>Módulo Thread de Evaluación de Kirale. Se han utilizado 2 unidades.</w:t>
        </w:r>
      </w:ins>
    </w:p>
    <w:p w14:paraId="014C7D5E" w14:textId="77777777" w:rsidR="00522D2C" w:rsidRPr="00791D37" w:rsidRDefault="00522D2C" w:rsidP="00522D2C">
      <w:pPr>
        <w:pStyle w:val="Prrafodelista"/>
        <w:rPr>
          <w:ins w:id="3861" w:author="JORGE CONTRERAS ORTIZ" w:date="2021-09-04T14:30:00Z"/>
        </w:rPr>
      </w:pPr>
    </w:p>
    <w:p w14:paraId="6E7231F3" w14:textId="77777777" w:rsidR="00522D2C" w:rsidRPr="00791D37" w:rsidRDefault="00522D2C" w:rsidP="00522D2C">
      <w:pPr>
        <w:pStyle w:val="Prrafodelista"/>
        <w:jc w:val="center"/>
        <w:rPr>
          <w:ins w:id="3862" w:author="JORGE CONTRERAS ORTIZ" w:date="2021-09-04T14:30:00Z"/>
        </w:rPr>
      </w:pPr>
      <w:ins w:id="3863" w:author="JORGE CONTRERAS ORTIZ" w:date="2021-09-04T14:30:00Z">
        <w:r w:rsidRPr="00791D37">
          <w:rPr>
            <w:noProof/>
          </w:rPr>
          <w:lastRenderedPageBreak/>
          <w:drawing>
            <wp:inline distT="0" distB="0" distL="0" distR="0" wp14:anchorId="69E9CA36" wp14:editId="48FF6AE9">
              <wp:extent cx="2858667" cy="2137144"/>
              <wp:effectExtent l="0" t="0" r="0" b="0"/>
              <wp:docPr id="46" name="Imagen 46"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ins>
    </w:p>
    <w:p w14:paraId="2DF316F7" w14:textId="33F71C7B" w:rsidR="00522D2C" w:rsidRPr="00791D37" w:rsidRDefault="00522D2C" w:rsidP="00522D2C">
      <w:pPr>
        <w:pStyle w:val="Descripcin"/>
        <w:jc w:val="center"/>
        <w:rPr>
          <w:ins w:id="3864" w:author="JORGE CONTRERAS ORTIZ" w:date="2021-09-04T14:30:00Z"/>
        </w:rPr>
      </w:pPr>
      <w:bookmarkStart w:id="3865" w:name="_Toc81765375"/>
      <w:ins w:id="3866" w:author="JORGE CONTRERAS ORTIZ" w:date="2021-09-04T14:30:00Z">
        <w:r w:rsidRPr="00791D37">
          <w:t xml:space="preserve">Ilustración </w:t>
        </w:r>
        <w:r>
          <w:fldChar w:fldCharType="begin"/>
        </w:r>
        <w:r>
          <w:instrText xml:space="preserve"> SEQ Ilustración \* ARABIC </w:instrText>
        </w:r>
        <w:r>
          <w:fldChar w:fldCharType="separate"/>
        </w:r>
      </w:ins>
      <w:ins w:id="3867" w:author="JORGE CONTRERAS ORTIZ" w:date="2021-09-04T14:47:00Z">
        <w:r w:rsidR="003E5AE5">
          <w:rPr>
            <w:noProof/>
          </w:rPr>
          <w:t>43</w:t>
        </w:r>
      </w:ins>
      <w:ins w:id="3868" w:author="JORGE CONTRERAS ORTIZ" w:date="2021-09-04T14:30:00Z">
        <w:r>
          <w:rPr>
            <w:noProof/>
          </w:rPr>
          <w:fldChar w:fldCharType="end"/>
        </w:r>
        <w:r w:rsidRPr="00791D37">
          <w:t xml:space="preserve"> KTDG102 Evaluation Dongle</w:t>
        </w:r>
        <w:bookmarkEnd w:id="3865"/>
      </w:ins>
    </w:p>
    <w:p w14:paraId="61C4BF18" w14:textId="77777777" w:rsidR="00522D2C" w:rsidRPr="00791D37" w:rsidRDefault="00522D2C" w:rsidP="00522D2C">
      <w:pPr>
        <w:rPr>
          <w:ins w:id="3869" w:author="JORGE CONTRERAS ORTIZ" w:date="2021-09-04T14:30:00Z"/>
          <w:color w:val="44546A" w:themeColor="text2"/>
          <w:sz w:val="18"/>
          <w:szCs w:val="18"/>
        </w:rPr>
      </w:pPr>
      <w:ins w:id="3870" w:author="JORGE CONTRERAS ORTIZ" w:date="2021-09-04T14:30:00Z">
        <w:r w:rsidRPr="00791D37">
          <w:br w:type="page"/>
        </w:r>
      </w:ins>
    </w:p>
    <w:p w14:paraId="53E3F2DB" w14:textId="0455A52C" w:rsidR="00522D2C" w:rsidRPr="00791D37" w:rsidRDefault="00522D2C" w:rsidP="00522D2C">
      <w:pPr>
        <w:pStyle w:val="Prrafodelista"/>
        <w:numPr>
          <w:ilvl w:val="0"/>
          <w:numId w:val="26"/>
        </w:numPr>
        <w:rPr>
          <w:ins w:id="3871" w:author="JORGE CONTRERAS ORTIZ" w:date="2021-09-04T14:30:00Z"/>
          <w:b/>
          <w:bCs/>
        </w:rPr>
      </w:pPr>
      <w:ins w:id="3872" w:author="JORGE CONTRERAS ORTIZ" w:date="2021-09-04T14:30:00Z">
        <w:r w:rsidRPr="00791D37">
          <w:rPr>
            <w:b/>
            <w:bCs/>
          </w:rPr>
          <w:lastRenderedPageBreak/>
          <w:t xml:space="preserve">Módulo KTWM102: </w:t>
        </w:r>
        <w:r w:rsidRPr="00791D37">
          <w:t xml:space="preserve">Módulo Thread de Kirale, el </w:t>
        </w:r>
      </w:ins>
      <w:ins w:id="3873" w:author="JORGE CONTRERAS ORTIZ" w:date="2021-09-05T17:46:00Z">
        <w:r w:rsidR="00DC6100" w:rsidRPr="00791D37">
          <w:t>cual</w:t>
        </w:r>
      </w:ins>
      <w:ins w:id="3874" w:author="JORGE CONTRERAS ORTIZ" w:date="2021-09-04T14:30:00Z">
        <w:r w:rsidRPr="00791D37">
          <w:t xml:space="preserve"> se integra en la </w:t>
        </w:r>
      </w:ins>
      <w:ins w:id="3875" w:author="JORGE CONTRERAS ORTIZ" w:date="2021-09-05T20:12:00Z">
        <w:r w:rsidR="004E60C8">
          <w:t>Cookie</w:t>
        </w:r>
      </w:ins>
      <w:ins w:id="3876" w:author="JORGE CONTRERAS ORTIZ" w:date="2021-09-04T14:30:00Z">
        <w:r w:rsidRPr="00791D37">
          <w:t xml:space="preserve"> PCB</w:t>
        </w:r>
      </w:ins>
    </w:p>
    <w:p w14:paraId="6AE88E0D" w14:textId="77777777" w:rsidR="00522D2C" w:rsidRPr="00791D37" w:rsidRDefault="00522D2C" w:rsidP="00522D2C">
      <w:pPr>
        <w:jc w:val="center"/>
        <w:rPr>
          <w:ins w:id="3877" w:author="JORGE CONTRERAS ORTIZ" w:date="2021-09-04T14:30:00Z"/>
        </w:rPr>
      </w:pPr>
      <w:ins w:id="3878" w:author="JORGE CONTRERAS ORTIZ" w:date="2021-09-04T14:30:00Z">
        <w:r w:rsidRPr="00791D37">
          <w:rPr>
            <w:noProof/>
          </w:rPr>
          <w:drawing>
            <wp:inline distT="0" distB="0" distL="0" distR="0" wp14:anchorId="09B538B3" wp14:editId="084CEC85">
              <wp:extent cx="3009014" cy="2215223"/>
              <wp:effectExtent l="0" t="0" r="1270" b="0"/>
              <wp:docPr id="47" name="Imagen 4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ins>
    </w:p>
    <w:p w14:paraId="769E8866" w14:textId="1ECA5D15" w:rsidR="00522D2C" w:rsidRDefault="00522D2C" w:rsidP="00522D2C">
      <w:pPr>
        <w:pStyle w:val="Descripcin"/>
        <w:jc w:val="center"/>
        <w:rPr>
          <w:ins w:id="3879" w:author="JORGE CONTRERAS ORTIZ" w:date="2021-09-04T14:30:00Z"/>
        </w:rPr>
      </w:pPr>
      <w:bookmarkStart w:id="3880" w:name="_Ref81658667"/>
      <w:bookmarkStart w:id="3881" w:name="_Toc81765376"/>
      <w:ins w:id="3882" w:author="JORGE CONTRERAS ORTIZ" w:date="2021-09-04T14:30:00Z">
        <w:r w:rsidRPr="00791D37">
          <w:t xml:space="preserve">Ilustración </w:t>
        </w:r>
        <w:r>
          <w:fldChar w:fldCharType="begin"/>
        </w:r>
        <w:r>
          <w:instrText xml:space="preserve"> SEQ Ilustración \* ARABIC </w:instrText>
        </w:r>
        <w:r>
          <w:fldChar w:fldCharType="separate"/>
        </w:r>
      </w:ins>
      <w:ins w:id="3883" w:author="JORGE CONTRERAS ORTIZ" w:date="2021-09-04T14:47:00Z">
        <w:r w:rsidR="003E5AE5">
          <w:rPr>
            <w:noProof/>
          </w:rPr>
          <w:t>44</w:t>
        </w:r>
      </w:ins>
      <w:ins w:id="3884" w:author="JORGE CONTRERAS ORTIZ" w:date="2021-09-04T14:30:00Z">
        <w:r>
          <w:rPr>
            <w:noProof/>
          </w:rPr>
          <w:fldChar w:fldCharType="end"/>
        </w:r>
        <w:bookmarkEnd w:id="3880"/>
        <w:r w:rsidRPr="00791D37">
          <w:t xml:space="preserve"> Módulo KTWM102</w:t>
        </w:r>
        <w:bookmarkEnd w:id="3881"/>
      </w:ins>
    </w:p>
    <w:p w14:paraId="3AE39EAD" w14:textId="77777777" w:rsidR="00522D2C" w:rsidRPr="00F21168" w:rsidRDefault="00522D2C" w:rsidP="00522D2C">
      <w:pPr>
        <w:rPr>
          <w:ins w:id="3885" w:author="JORGE CONTRERAS ORTIZ" w:date="2021-09-04T14:30:00Z"/>
        </w:rPr>
      </w:pPr>
    </w:p>
    <w:p w14:paraId="494B22CC" w14:textId="77777777" w:rsidR="00522D2C" w:rsidRDefault="00522D2C" w:rsidP="00522D2C">
      <w:pPr>
        <w:pStyle w:val="Prrafodelista"/>
        <w:numPr>
          <w:ilvl w:val="0"/>
          <w:numId w:val="26"/>
        </w:numPr>
        <w:rPr>
          <w:ins w:id="3886" w:author="JORGE CONTRERAS ORTIZ" w:date="2021-09-04T14:30:00Z"/>
          <w:lang w:val="en-US"/>
        </w:rPr>
      </w:pPr>
      <w:ins w:id="3887" w:author="JORGE CONTRERAS ORTIZ" w:date="2021-09-04T14:30:00Z">
        <w:r w:rsidRPr="00791D37">
          <w:rPr>
            <w:b/>
            <w:bCs/>
            <w:lang w:val="en-US"/>
          </w:rPr>
          <w:t xml:space="preserve">Border Router: </w:t>
        </w:r>
        <w:r w:rsidRPr="00791D37">
          <w:rPr>
            <w:lang w:val="en-US"/>
          </w:rPr>
          <w:t>Border Router propio de Kirale.</w:t>
        </w:r>
      </w:ins>
    </w:p>
    <w:p w14:paraId="6282BEAE" w14:textId="77777777" w:rsidR="00522D2C" w:rsidRPr="00791D37" w:rsidRDefault="00522D2C" w:rsidP="00522D2C">
      <w:pPr>
        <w:pStyle w:val="Prrafodelista"/>
        <w:rPr>
          <w:ins w:id="3888" w:author="JORGE CONTRERAS ORTIZ" w:date="2021-09-04T14:30:00Z"/>
          <w:lang w:val="en-US"/>
        </w:rPr>
      </w:pPr>
    </w:p>
    <w:p w14:paraId="4CD9F97E" w14:textId="77777777" w:rsidR="00522D2C" w:rsidRPr="00791D37" w:rsidRDefault="00522D2C" w:rsidP="00522D2C">
      <w:pPr>
        <w:jc w:val="center"/>
        <w:rPr>
          <w:ins w:id="3889" w:author="JORGE CONTRERAS ORTIZ" w:date="2021-09-04T14:30:00Z"/>
        </w:rPr>
      </w:pPr>
      <w:ins w:id="3890" w:author="JORGE CONTRERAS ORTIZ" w:date="2021-09-04T14:30:00Z">
        <w:r w:rsidRPr="00791D37">
          <w:rPr>
            <w:noProof/>
          </w:rPr>
          <w:drawing>
            <wp:inline distT="0" distB="0" distL="0" distR="0" wp14:anchorId="0A1A545B" wp14:editId="2F22D6B7">
              <wp:extent cx="2466753" cy="2228512"/>
              <wp:effectExtent l="0" t="0" r="0" b="635"/>
              <wp:docPr id="52" name="Imagen 52"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ins>
    </w:p>
    <w:p w14:paraId="61454045" w14:textId="6D0E766E" w:rsidR="00522D2C" w:rsidRDefault="00522D2C" w:rsidP="00522D2C">
      <w:pPr>
        <w:pStyle w:val="Descripcin"/>
        <w:jc w:val="center"/>
        <w:rPr>
          <w:ins w:id="3891" w:author="JORGE CONTRERAS ORTIZ" w:date="2021-09-04T14:30:00Z"/>
        </w:rPr>
      </w:pPr>
      <w:bookmarkStart w:id="3892" w:name="_Toc81765377"/>
      <w:ins w:id="3893" w:author="JORGE CONTRERAS ORTIZ" w:date="2021-09-04T14:30:00Z">
        <w:r w:rsidRPr="00791D37">
          <w:t xml:space="preserve">Ilustración </w:t>
        </w:r>
        <w:r>
          <w:fldChar w:fldCharType="begin"/>
        </w:r>
        <w:r>
          <w:instrText xml:space="preserve"> SEQ Ilustración \* ARABIC </w:instrText>
        </w:r>
        <w:r>
          <w:fldChar w:fldCharType="separate"/>
        </w:r>
      </w:ins>
      <w:ins w:id="3894" w:author="JORGE CONTRERAS ORTIZ" w:date="2021-09-04T14:47:00Z">
        <w:r w:rsidR="003E5AE5">
          <w:rPr>
            <w:noProof/>
          </w:rPr>
          <w:t>45</w:t>
        </w:r>
      </w:ins>
      <w:ins w:id="3895" w:author="JORGE CONTRERAS ORTIZ" w:date="2021-09-04T14:30:00Z">
        <w:r>
          <w:rPr>
            <w:noProof/>
          </w:rPr>
          <w:fldChar w:fldCharType="end"/>
        </w:r>
        <w:r w:rsidRPr="00791D37">
          <w:t xml:space="preserve"> Border Router</w:t>
        </w:r>
        <w:bookmarkEnd w:id="3892"/>
      </w:ins>
    </w:p>
    <w:p w14:paraId="38BF8DAE" w14:textId="77777777" w:rsidR="00522D2C" w:rsidRDefault="00522D2C" w:rsidP="00522D2C">
      <w:pPr>
        <w:jc w:val="left"/>
        <w:rPr>
          <w:ins w:id="3896" w:author="JORGE CONTRERAS ORTIZ" w:date="2021-09-04T14:30:00Z"/>
        </w:rPr>
      </w:pPr>
      <w:ins w:id="3897" w:author="JORGE CONTRERAS ORTIZ" w:date="2021-09-04T14:30:00Z">
        <w:r>
          <w:br w:type="page"/>
        </w:r>
      </w:ins>
    </w:p>
    <w:p w14:paraId="27AB144B" w14:textId="0D82D353" w:rsidR="00522D2C" w:rsidRPr="00791D37" w:rsidRDefault="004E60C8" w:rsidP="00522D2C">
      <w:pPr>
        <w:pStyle w:val="Prrafodelista"/>
        <w:numPr>
          <w:ilvl w:val="0"/>
          <w:numId w:val="26"/>
        </w:numPr>
        <w:rPr>
          <w:ins w:id="3898" w:author="JORGE CONTRERAS ORTIZ" w:date="2021-09-04T14:30:00Z"/>
        </w:rPr>
      </w:pPr>
      <w:ins w:id="3899" w:author="JORGE CONTRERAS ORTIZ" w:date="2021-09-05T20:12:00Z">
        <w:r>
          <w:rPr>
            <w:b/>
            <w:bCs/>
          </w:rPr>
          <w:lastRenderedPageBreak/>
          <w:t>Cookie</w:t>
        </w:r>
      </w:ins>
      <w:ins w:id="3900" w:author="JORGE CONTRERAS ORTIZ" w:date="2021-09-04T14:30:00Z">
        <w:r w:rsidR="00522D2C" w:rsidRPr="00791D37">
          <w:rPr>
            <w:b/>
            <w:bCs/>
          </w:rPr>
          <w:t>:</w:t>
        </w:r>
        <w:r w:rsidR="00522D2C" w:rsidRPr="00791D37">
          <w:t xml:space="preserve"> Módulo sobre el que se implementa el diseño final de la PCB realizada.</w:t>
        </w:r>
      </w:ins>
    </w:p>
    <w:p w14:paraId="6936510B" w14:textId="77777777" w:rsidR="00522D2C" w:rsidRPr="00791D37" w:rsidRDefault="00522D2C" w:rsidP="00522D2C">
      <w:pPr>
        <w:jc w:val="center"/>
        <w:rPr>
          <w:ins w:id="3901" w:author="JORGE CONTRERAS ORTIZ" w:date="2021-09-04T14:30:00Z"/>
        </w:rPr>
      </w:pPr>
      <w:ins w:id="3902" w:author="JORGE CONTRERAS ORTIZ" w:date="2021-09-04T14:30:00Z">
        <w:r w:rsidRPr="00791D37">
          <w:rPr>
            <w:noProof/>
          </w:rPr>
          <w:drawing>
            <wp:inline distT="0" distB="0" distL="0" distR="0" wp14:anchorId="6693F209" wp14:editId="54B92F04">
              <wp:extent cx="2594344" cy="3462686"/>
              <wp:effectExtent l="0" t="0" r="0" b="4445"/>
              <wp:docPr id="53" name="Imagen 53"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ins>
    </w:p>
    <w:p w14:paraId="1A943536" w14:textId="4D33B172" w:rsidR="00522D2C" w:rsidRDefault="00522D2C" w:rsidP="00522D2C">
      <w:pPr>
        <w:pStyle w:val="Descripcin"/>
        <w:jc w:val="center"/>
        <w:rPr>
          <w:ins w:id="3903" w:author="JORGE CONTRERAS ORTIZ" w:date="2021-09-04T14:32:00Z"/>
        </w:rPr>
      </w:pPr>
      <w:bookmarkStart w:id="3904" w:name="_Toc81765378"/>
      <w:ins w:id="3905" w:author="JORGE CONTRERAS ORTIZ" w:date="2021-09-04T14:30:00Z">
        <w:r w:rsidRPr="00791D37">
          <w:t xml:space="preserve">Ilustración </w:t>
        </w:r>
        <w:r>
          <w:fldChar w:fldCharType="begin"/>
        </w:r>
        <w:r>
          <w:instrText xml:space="preserve"> SEQ Ilustración \* ARABIC </w:instrText>
        </w:r>
        <w:r>
          <w:fldChar w:fldCharType="separate"/>
        </w:r>
      </w:ins>
      <w:ins w:id="3906" w:author="JORGE CONTRERAS ORTIZ" w:date="2021-09-04T14:47:00Z">
        <w:r w:rsidR="003E5AE5">
          <w:rPr>
            <w:noProof/>
          </w:rPr>
          <w:t>46</w:t>
        </w:r>
      </w:ins>
      <w:ins w:id="3907" w:author="JORGE CONTRERAS ORTIZ" w:date="2021-09-04T14:30:00Z">
        <w:r>
          <w:rPr>
            <w:noProof/>
          </w:rPr>
          <w:fldChar w:fldCharType="end"/>
        </w:r>
        <w:r w:rsidRPr="00791D37">
          <w:t xml:space="preserve"> Módulos de Procesamiento y de Alimentación de la </w:t>
        </w:r>
      </w:ins>
      <w:ins w:id="3908" w:author="JORGE CONTRERAS ORTIZ" w:date="2021-09-05T20:12:00Z">
        <w:r w:rsidR="004E60C8">
          <w:t>Cookie</w:t>
        </w:r>
      </w:ins>
      <w:bookmarkEnd w:id="3904"/>
    </w:p>
    <w:p w14:paraId="0C61CD1C" w14:textId="08144A45" w:rsidR="00522D2C" w:rsidRPr="00791D37" w:rsidDel="00522D2C" w:rsidRDefault="00522D2C">
      <w:pPr>
        <w:pStyle w:val="Descripcin"/>
        <w:jc w:val="left"/>
        <w:rPr>
          <w:del w:id="3909" w:author="JORGE CONTRERAS ORTIZ" w:date="2021-09-04T14:32:00Z"/>
        </w:rPr>
        <w:pPrChange w:id="3910" w:author="JORGE CONTRERAS ORTIZ" w:date="2021-09-04T14:32:00Z">
          <w:pPr/>
        </w:pPrChange>
      </w:pPr>
    </w:p>
    <w:p w14:paraId="109D7A87" w14:textId="77777777" w:rsidR="0074559B" w:rsidRPr="00791D37" w:rsidRDefault="0074559B" w:rsidP="00791D37"/>
    <w:p w14:paraId="5A6D2D07" w14:textId="77777777" w:rsidR="00E36B99" w:rsidRPr="00E36B99" w:rsidRDefault="00E36B99" w:rsidP="00E36B99">
      <w:pPr>
        <w:pStyle w:val="Ttulo3"/>
        <w:rPr>
          <w:ins w:id="3911" w:author="JORGE CONTRERAS ORTIZ" w:date="2021-09-04T16:00:00Z"/>
          <w:color w:val="2F5496" w:themeColor="accent1" w:themeShade="BF"/>
          <w:sz w:val="26"/>
          <w:szCs w:val="26"/>
          <w:rPrChange w:id="3912" w:author="JORGE CONTRERAS ORTIZ" w:date="2021-09-04T16:00:00Z">
            <w:rPr>
              <w:ins w:id="3913" w:author="JORGE CONTRERAS ORTIZ" w:date="2021-09-04T16:00:00Z"/>
            </w:rPr>
          </w:rPrChange>
        </w:rPr>
      </w:pPr>
      <w:bookmarkStart w:id="3914" w:name="_Toc81499448"/>
      <w:bookmarkStart w:id="3915" w:name="_Toc81765300"/>
      <w:ins w:id="3916" w:author="JORGE CONTRERAS ORTIZ" w:date="2021-09-04T16:00:00Z">
        <w:r>
          <w:t>ELEMENTOS SOFTWARE UTILIZADOS</w:t>
        </w:r>
        <w:bookmarkEnd w:id="3915"/>
      </w:ins>
    </w:p>
    <w:p w14:paraId="30A085C9" w14:textId="77777777" w:rsidR="00E36B99" w:rsidRDefault="00E36B99" w:rsidP="00E36B99">
      <w:pPr>
        <w:rPr>
          <w:ins w:id="3917" w:author="JORGE CONTRERAS ORTIZ" w:date="2021-09-04T16:00:00Z"/>
        </w:rPr>
      </w:pPr>
    </w:p>
    <w:p w14:paraId="69DF3602" w14:textId="316170CD" w:rsidR="00E36B99" w:rsidRDefault="00E36B99" w:rsidP="00E36B99">
      <w:pPr>
        <w:rPr>
          <w:ins w:id="3918" w:author="JORGE CONTRERAS ORTIZ" w:date="2021-09-04T16:01:00Z"/>
        </w:rPr>
      </w:pPr>
      <w:ins w:id="3919" w:author="JORGE CONTRERAS ORTIZ" w:date="2021-09-04T16:05:00Z">
        <w:r>
          <w:t xml:space="preserve">Aparte de diferentes dispositivos hardware comerciales, se han usado diferentes entornos o plataformas software para el </w:t>
        </w:r>
      </w:ins>
      <w:ins w:id="3920" w:author="JORGE CONTRERAS ORTIZ" w:date="2021-09-04T16:06:00Z">
        <w:r>
          <w:t>correcto</w:t>
        </w:r>
        <w:r w:rsidR="0052318C">
          <w:t xml:space="preserve"> desarrollo del proyecto. Estos elementos han sido: </w:t>
        </w:r>
      </w:ins>
    </w:p>
    <w:p w14:paraId="3327EB9B" w14:textId="77777777" w:rsidR="00E36B99" w:rsidRDefault="00E36B99" w:rsidP="00E36B99">
      <w:pPr>
        <w:pStyle w:val="Prrafodelista"/>
        <w:numPr>
          <w:ilvl w:val="0"/>
          <w:numId w:val="14"/>
        </w:numPr>
        <w:rPr>
          <w:ins w:id="3921" w:author="JORGE CONTRERAS ORTIZ" w:date="2021-09-04T16:01:00Z"/>
        </w:rPr>
      </w:pPr>
      <w:ins w:id="3922" w:author="JORGE CONTRERAS ORTIZ" w:date="2021-09-04T16:01:00Z">
        <w:r w:rsidRPr="00B43128">
          <w:rPr>
            <w:b/>
            <w:bCs/>
          </w:rPr>
          <w:t>Keil uVision 5:</w:t>
        </w:r>
        <w:r>
          <w:t xml:space="preserve"> Programación y debug del microcontrolador ARM de STM.</w:t>
        </w:r>
      </w:ins>
    </w:p>
    <w:p w14:paraId="1D865CF9" w14:textId="2B787622" w:rsidR="00E36B99" w:rsidRDefault="00E36B99" w:rsidP="00E36B99">
      <w:pPr>
        <w:pStyle w:val="Prrafodelista"/>
        <w:numPr>
          <w:ilvl w:val="0"/>
          <w:numId w:val="14"/>
        </w:numPr>
        <w:rPr>
          <w:ins w:id="3923" w:author="JORGE CONTRERAS ORTIZ" w:date="2021-09-04T16:03:00Z"/>
        </w:rPr>
      </w:pPr>
      <w:ins w:id="3924" w:author="JORGE CONTRERAS ORTIZ" w:date="2021-09-04T16:01:00Z">
        <w:r w:rsidRPr="00B43128">
          <w:rPr>
            <w:b/>
            <w:bCs/>
          </w:rPr>
          <w:t>Keil uVision 3</w:t>
        </w:r>
        <w:r>
          <w:t xml:space="preserve">: Programación para el ADuC841 usado en la </w:t>
        </w:r>
      </w:ins>
      <w:ins w:id="3925" w:author="JORGE CONTRERAS ORTIZ" w:date="2021-09-05T20:12:00Z">
        <w:r w:rsidR="004E60C8">
          <w:t>Cookie</w:t>
        </w:r>
      </w:ins>
      <w:ins w:id="3926" w:author="JORGE CONTRERAS ORTIZ" w:date="2021-09-04T16:01:00Z">
        <w:r>
          <w:t>.</w:t>
        </w:r>
      </w:ins>
    </w:p>
    <w:p w14:paraId="0B90B5CB" w14:textId="77777777" w:rsidR="00E36B99" w:rsidRDefault="00E36B99" w:rsidP="00E36B99">
      <w:pPr>
        <w:pStyle w:val="Prrafodelista"/>
        <w:numPr>
          <w:ilvl w:val="0"/>
          <w:numId w:val="14"/>
        </w:numPr>
        <w:rPr>
          <w:ins w:id="3927" w:author="JORGE CONTRERAS ORTIZ" w:date="2021-09-04T16:03:00Z"/>
        </w:rPr>
      </w:pPr>
      <w:ins w:id="3928" w:author="JORGE CONTRERAS ORTIZ" w:date="2021-09-04T16:03:00Z">
        <w:r w:rsidRPr="00B43128">
          <w:rPr>
            <w:b/>
            <w:bCs/>
          </w:rPr>
          <w:t xml:space="preserve">Termite: </w:t>
        </w:r>
        <w:r>
          <w:t>Terminal serie para poder leer los datos enviados de ambos microcontroladores utilizados y poder leer por pantalla las respuestas de los módulos a los diferentes comandos.</w:t>
        </w:r>
      </w:ins>
    </w:p>
    <w:p w14:paraId="184E3695" w14:textId="0EA52515" w:rsidR="00E36B99" w:rsidRDefault="00E36B99">
      <w:pPr>
        <w:pStyle w:val="Prrafodelista"/>
        <w:numPr>
          <w:ilvl w:val="0"/>
          <w:numId w:val="14"/>
        </w:numPr>
        <w:rPr>
          <w:ins w:id="3929" w:author="JORGE CONTRERAS ORTIZ" w:date="2021-09-04T16:01:00Z"/>
        </w:rPr>
      </w:pPr>
      <w:ins w:id="3930" w:author="JORGE CONTRERAS ORTIZ" w:date="2021-09-04T16:03:00Z">
        <w:r w:rsidRPr="00B43128">
          <w:rPr>
            <w:b/>
            <w:bCs/>
          </w:rPr>
          <w:t xml:space="preserve">WSD (Windows Serial Downloader): </w:t>
        </w:r>
        <w:r w:rsidRPr="00970A41">
          <w:t>Carga del fichero binar</w:t>
        </w:r>
        <w:r>
          <w:t>io (*.hex) al microcontrolador ADuC841.</w:t>
        </w:r>
      </w:ins>
    </w:p>
    <w:p w14:paraId="46A970C2" w14:textId="683CCAED" w:rsidR="00E36B99" w:rsidRDefault="00E36B99" w:rsidP="00E36B99">
      <w:pPr>
        <w:pStyle w:val="Prrafodelista"/>
        <w:numPr>
          <w:ilvl w:val="0"/>
          <w:numId w:val="14"/>
        </w:numPr>
        <w:rPr>
          <w:ins w:id="3931" w:author="JORGE CONTRERAS ORTIZ" w:date="2021-09-04T16:01:00Z"/>
        </w:rPr>
      </w:pPr>
      <w:ins w:id="3932" w:author="JORGE CONTRERAS ORTIZ" w:date="2021-09-04T16:01:00Z">
        <w:r w:rsidRPr="00B43128">
          <w:rPr>
            <w:b/>
            <w:bCs/>
          </w:rPr>
          <w:t xml:space="preserve">KiTools: </w:t>
        </w:r>
        <w:r>
          <w:t xml:space="preserve">Herramienta proporcionada por Kirale Technologies para la comunicación con los módulos KTDG102 y KTM102. Siempre se ejecutará al principio de cada sesión en cada módulo los comandos </w:t>
        </w:r>
        <w:r w:rsidRPr="00B43128">
          <w:rPr>
            <w:i/>
            <w:iCs/>
          </w:rPr>
          <w:t xml:space="preserve">debug module all </w:t>
        </w:r>
        <w:r>
          <w:t xml:space="preserve">y </w:t>
        </w:r>
        <w:r w:rsidRPr="00B43128">
          <w:rPr>
            <w:i/>
            <w:iCs/>
          </w:rPr>
          <w:t>debug level all</w:t>
        </w:r>
        <w:r>
          <w:t>, para poder ver a todos los niveles lo que va sucediendo en el módulo</w:t>
        </w:r>
      </w:ins>
      <w:ins w:id="3933" w:author="JORGE CONTRERAS ORTIZ" w:date="2021-09-04T16:02:00Z">
        <w:r>
          <w:t>, permitiendo debuggear el envío y recibo de datos y/o comandos.</w:t>
        </w:r>
      </w:ins>
    </w:p>
    <w:p w14:paraId="18BDA83E" w14:textId="42A1198A" w:rsidR="00E36B99" w:rsidRDefault="00E36B99" w:rsidP="00E36B99">
      <w:pPr>
        <w:pStyle w:val="Prrafodelista"/>
        <w:numPr>
          <w:ilvl w:val="0"/>
          <w:numId w:val="14"/>
        </w:numPr>
        <w:rPr>
          <w:ins w:id="3934" w:author="JORGE CONTRERAS ORTIZ" w:date="2021-09-04T16:03:00Z"/>
        </w:rPr>
      </w:pPr>
      <w:ins w:id="3935" w:author="JORGE CONTRERAS ORTIZ" w:date="2021-09-04T16:02:00Z">
        <w:r>
          <w:rPr>
            <w:b/>
            <w:bCs/>
          </w:rPr>
          <w:t>Altium Designer:</w:t>
        </w:r>
        <w:r>
          <w:t xml:space="preserve"> </w:t>
        </w:r>
      </w:ins>
      <w:ins w:id="3936" w:author="JORGE CONTRERAS ORTIZ" w:date="2021-09-04T16:03:00Z">
        <w:r>
          <w:t>Programa utilizado pa</w:t>
        </w:r>
      </w:ins>
      <w:ins w:id="3937" w:author="JORGE CONTRERAS ORTIZ" w:date="2021-09-04T16:04:00Z">
        <w:r>
          <w:t>ra el d</w:t>
        </w:r>
      </w:ins>
      <w:ins w:id="3938" w:author="JORGE CONTRERAS ORTIZ" w:date="2021-09-04T16:03:00Z">
        <w:r>
          <w:t>iseño de esquemáticos y Layout de la PCB.</w:t>
        </w:r>
      </w:ins>
    </w:p>
    <w:p w14:paraId="762A45E2" w14:textId="01E7250E" w:rsidR="00E36B99" w:rsidRDefault="00E36B99" w:rsidP="00E36B99">
      <w:pPr>
        <w:pStyle w:val="Prrafodelista"/>
        <w:numPr>
          <w:ilvl w:val="0"/>
          <w:numId w:val="14"/>
        </w:numPr>
        <w:rPr>
          <w:ins w:id="3939" w:author="JORGE CONTRERAS ORTIZ" w:date="2021-09-04T16:01:00Z"/>
        </w:rPr>
      </w:pPr>
      <w:ins w:id="3940" w:author="JORGE CONTRERAS ORTIZ" w:date="2021-09-04T16:03:00Z">
        <w:r>
          <w:rPr>
            <w:b/>
            <w:bCs/>
          </w:rPr>
          <w:t>Github:</w:t>
        </w:r>
      </w:ins>
      <w:ins w:id="3941" w:author="JORGE CONTRERAS ORTIZ" w:date="2021-09-04T16:04:00Z">
        <w:r>
          <w:t xml:space="preserve"> Plataforma utilizada para el c</w:t>
        </w:r>
      </w:ins>
      <w:ins w:id="3942" w:author="JORGE CONTRERAS ORTIZ" w:date="2021-09-04T16:03:00Z">
        <w:r>
          <w:t>ontrol de versiones del trabajo</w:t>
        </w:r>
      </w:ins>
      <w:ins w:id="3943" w:author="JORGE CONTRERAS ORTIZ" w:date="2021-09-04T16:04:00Z">
        <w:r>
          <w:t>, tanto de la parte de desarrollo software, hardware y la documentación del pr</w:t>
        </w:r>
      </w:ins>
      <w:ins w:id="3944" w:author="JORGE CONTRERAS ORTIZ" w:date="2021-09-04T16:05:00Z">
        <w:r>
          <w:t>oyecto.</w:t>
        </w:r>
      </w:ins>
    </w:p>
    <w:p w14:paraId="6721DB71" w14:textId="07750DD6" w:rsidR="00522D2C" w:rsidRPr="00E36B99" w:rsidRDefault="00522D2C">
      <w:pPr>
        <w:rPr>
          <w:ins w:id="3945" w:author="JORGE CONTRERAS ORTIZ" w:date="2021-09-04T14:32:00Z"/>
          <w:color w:val="2F5496" w:themeColor="accent1" w:themeShade="BF"/>
          <w:sz w:val="26"/>
          <w:szCs w:val="26"/>
        </w:rPr>
        <w:pPrChange w:id="3946" w:author="JORGE CONTRERAS ORTIZ" w:date="2021-09-04T16:00:00Z">
          <w:pPr>
            <w:jc w:val="left"/>
          </w:pPr>
        </w:pPrChange>
      </w:pPr>
      <w:ins w:id="3947" w:author="JORGE CONTRERAS ORTIZ" w:date="2021-09-04T14:32:00Z">
        <w:r>
          <w:br w:type="page"/>
        </w:r>
      </w:ins>
    </w:p>
    <w:p w14:paraId="04724385" w14:textId="0D71F071" w:rsidR="0074559B" w:rsidRPr="00791D37" w:rsidRDefault="0074559B" w:rsidP="00791D37">
      <w:pPr>
        <w:pStyle w:val="Ttulo2"/>
      </w:pPr>
      <w:bookmarkStart w:id="3948" w:name="_Toc81765301"/>
      <w:r w:rsidRPr="00791D37">
        <w:lastRenderedPageBreak/>
        <w:t>DISEÑO DE ESQUEMÁTICO PCB</w:t>
      </w:r>
      <w:bookmarkEnd w:id="3914"/>
      <w:bookmarkEnd w:id="3948"/>
    </w:p>
    <w:p w14:paraId="2E94FAD1" w14:textId="77777777" w:rsidR="0074559B" w:rsidRPr="00791D37" w:rsidRDefault="0074559B" w:rsidP="00791D37"/>
    <w:p w14:paraId="2466F1EE" w14:textId="389146DC" w:rsidR="0074559B" w:rsidRPr="00791D37" w:rsidRDefault="00C17583" w:rsidP="00791D37">
      <w:pPr>
        <w:pStyle w:val="Ttulo3"/>
      </w:pPr>
      <w:bookmarkStart w:id="3949" w:name="_Toc81499449"/>
      <w:bookmarkStart w:id="3950" w:name="_Toc81765302"/>
      <w:r w:rsidRPr="00791D37">
        <w:t>JERARQUÍA DEL CIRCUITO</w:t>
      </w:r>
      <w:bookmarkEnd w:id="3949"/>
      <w:bookmarkEnd w:id="3950"/>
    </w:p>
    <w:p w14:paraId="1C5BEE50" w14:textId="77777777" w:rsidR="0074559B" w:rsidRPr="00791D37" w:rsidRDefault="0074559B" w:rsidP="00791D37"/>
    <w:p w14:paraId="0DD2250B" w14:textId="77777777" w:rsidR="0074559B" w:rsidRPr="00791D37" w:rsidRDefault="0074559B" w:rsidP="00791D37">
      <w:r w:rsidRPr="00791D37">
        <w:t>El circuito se ha compuesto de las siguientes partes:</w:t>
      </w:r>
    </w:p>
    <w:p w14:paraId="51E3D064" w14:textId="77777777" w:rsidR="0074559B" w:rsidRPr="00791D37" w:rsidRDefault="0074559B" w:rsidP="00791D37">
      <w:pPr>
        <w:pStyle w:val="Prrafodelista"/>
        <w:numPr>
          <w:ilvl w:val="0"/>
          <w:numId w:val="14"/>
        </w:numPr>
        <w:rPr>
          <w:b/>
          <w:bCs/>
        </w:rPr>
      </w:pPr>
      <w:r w:rsidRPr="00791D37">
        <w:rPr>
          <w:b/>
          <w:bCs/>
        </w:rPr>
        <w:t>Alimentación:</w:t>
      </w:r>
      <w:r w:rsidRPr="00791D37">
        <w:t xml:space="preserve"> Se gestiona la alimentación del circuito ya sea desde 5V o 3V3.</w:t>
      </w:r>
    </w:p>
    <w:p w14:paraId="2BBE6B6A" w14:textId="77777777" w:rsidR="0074559B" w:rsidRPr="00791D37" w:rsidRDefault="0074559B" w:rsidP="00791D37">
      <w:pPr>
        <w:pStyle w:val="Prrafodelista"/>
        <w:numPr>
          <w:ilvl w:val="0"/>
          <w:numId w:val="14"/>
        </w:numPr>
      </w:pPr>
      <w:r w:rsidRPr="00791D37">
        <w:rPr>
          <w:b/>
          <w:bCs/>
        </w:rPr>
        <w:t xml:space="preserve">Módulo: </w:t>
      </w:r>
      <w:r w:rsidRPr="00791D37">
        <w:t>Se implementa el módulo KTWM102 junto con el circuito necesario.</w:t>
      </w:r>
    </w:p>
    <w:p w14:paraId="432B883E" w14:textId="32394CD3" w:rsidR="0074559B" w:rsidRPr="00791D37" w:rsidRDefault="0074559B" w:rsidP="00791D37">
      <w:pPr>
        <w:pStyle w:val="Prrafodelista"/>
        <w:numPr>
          <w:ilvl w:val="0"/>
          <w:numId w:val="14"/>
        </w:numPr>
      </w:pPr>
      <w:del w:id="3951" w:author="JORGE CONTRERAS ORTIZ" w:date="2021-09-05T20:12:00Z">
        <w:r w:rsidRPr="00791D37" w:rsidDel="004E60C8">
          <w:rPr>
            <w:b/>
            <w:bCs/>
          </w:rPr>
          <w:delText>Coockie</w:delText>
        </w:r>
      </w:del>
      <w:ins w:id="3952" w:author="JORGE CONTRERAS ORTIZ" w:date="2021-09-05T20:12:00Z">
        <w:r w:rsidR="004E60C8">
          <w:rPr>
            <w:b/>
            <w:bCs/>
          </w:rPr>
          <w:t>Cookie</w:t>
        </w:r>
      </w:ins>
      <w:r w:rsidRPr="00791D37">
        <w:rPr>
          <w:b/>
          <w:bCs/>
        </w:rPr>
        <w:t xml:space="preserve"> Connector:</w:t>
      </w:r>
      <w:r w:rsidRPr="00791D37">
        <w:t xml:space="preserve"> Zona donde se definen los conectores a utilizar para integrar la PCB a la </w:t>
      </w:r>
      <w:del w:id="3953" w:author="JORGE CONTRERAS ORTIZ" w:date="2021-09-05T20:12:00Z">
        <w:r w:rsidRPr="00791D37" w:rsidDel="004E60C8">
          <w:delText>Coockie</w:delText>
        </w:r>
      </w:del>
      <w:ins w:id="3954" w:author="JORGE CONTRERAS ORTIZ" w:date="2021-09-05T20:12:00Z">
        <w:r w:rsidR="004E60C8">
          <w:t>Cookie</w:t>
        </w:r>
      </w:ins>
      <w:r w:rsidRPr="00791D37">
        <w:t>.</w:t>
      </w:r>
    </w:p>
    <w:p w14:paraId="781677FB" w14:textId="77777777" w:rsidR="0074559B" w:rsidRPr="00791D37" w:rsidRDefault="0074559B" w:rsidP="00791D37">
      <w:pPr>
        <w:pStyle w:val="Prrafodelista"/>
        <w:numPr>
          <w:ilvl w:val="0"/>
          <w:numId w:val="14"/>
        </w:numPr>
      </w:pPr>
      <w:r w:rsidRPr="00791D37">
        <w:rPr>
          <w:b/>
          <w:bCs/>
        </w:rPr>
        <w:t>USB:</w:t>
      </w:r>
      <w:r w:rsidRPr="00791D37">
        <w:t xml:space="preserve"> Se introduce un conector micro USB tipo B.</w:t>
      </w:r>
    </w:p>
    <w:p w14:paraId="1105C0A3" w14:textId="40D86D91" w:rsidR="0074559B" w:rsidRPr="00791D37" w:rsidRDefault="0074559B" w:rsidP="00791D37">
      <w:r w:rsidRPr="00791D37">
        <w:t xml:space="preserve">Estas cuatro partes se integran y se conectan entre sí de la </w:t>
      </w:r>
      <w:del w:id="3955" w:author="JORGE CONTRERAS ORTIZ" w:date="2021-09-04T14:06:00Z">
        <w:r w:rsidRPr="00791D37" w:rsidDel="00A7595B">
          <w:delText>siguiente maner</w:delText>
        </w:r>
      </w:del>
      <w:ins w:id="3956" w:author="JORGE CONTRERAS ORTIZ" w:date="2021-09-04T14:06:00Z">
        <w:r w:rsidR="00A7595B">
          <w:t>como se muestra a continuación en</w:t>
        </w:r>
      </w:ins>
      <w:ins w:id="3957" w:author="JORGE CONTRERAS ORTIZ" w:date="2021-09-04T14:07:00Z">
        <w:r w:rsidR="00A7595B">
          <w:t xml:space="preserve"> </w:t>
        </w:r>
      </w:ins>
      <w:ins w:id="3958" w:author="JORGE CONTRERAS ORTIZ" w:date="2021-09-04T14:31:00Z">
        <w:r w:rsidR="00522D2C">
          <w:fldChar w:fldCharType="begin"/>
        </w:r>
        <w:r w:rsidR="00522D2C">
          <w:instrText xml:space="preserve"> REF _Ref81656879 \h </w:instrText>
        </w:r>
      </w:ins>
      <w:r w:rsidR="00522D2C">
        <w:fldChar w:fldCharType="separate"/>
      </w:r>
      <w:ins w:id="3959" w:author="JORGE CONTRERAS ORTIZ" w:date="2021-09-04T14:47:00Z">
        <w:r w:rsidR="003E5AE5">
          <w:t xml:space="preserve">Ilustración </w:t>
        </w:r>
        <w:r w:rsidR="003E5AE5">
          <w:rPr>
            <w:noProof/>
          </w:rPr>
          <w:t>47</w:t>
        </w:r>
      </w:ins>
      <w:ins w:id="3960" w:author="JORGE CONTRERAS ORTIZ" w:date="2021-09-04T14:31:00Z">
        <w:r w:rsidR="00522D2C">
          <w:fldChar w:fldCharType="end"/>
        </w:r>
      </w:ins>
      <w:del w:id="3961" w:author="JORGE CONTRERAS ORTIZ" w:date="2021-09-04T14:06:00Z">
        <w:r w:rsidRPr="00791D37" w:rsidDel="00A7595B">
          <w:delText>a</w:delText>
        </w:r>
      </w:del>
      <w:r w:rsidRPr="00791D37">
        <w:t>:</w:t>
      </w:r>
    </w:p>
    <w:p w14:paraId="24BBE8C9" w14:textId="798FCBDD" w:rsidR="0074559B" w:rsidRPr="00791D37" w:rsidRDefault="00A7595B" w:rsidP="00791D37">
      <w:r w:rsidRPr="00791D37">
        <w:rPr>
          <w:noProof/>
        </w:rPr>
        <mc:AlternateContent>
          <mc:Choice Requires="wps">
            <w:drawing>
              <wp:anchor distT="0" distB="0" distL="114300" distR="114300" simplePos="0" relativeHeight="251677696" behindDoc="1" locked="0" layoutInCell="1" allowOverlap="1" wp14:anchorId="78C4DE97" wp14:editId="2A9887EB">
                <wp:simplePos x="0" y="0"/>
                <wp:positionH relativeFrom="column">
                  <wp:posOffset>-273050</wp:posOffset>
                </wp:positionH>
                <wp:positionV relativeFrom="paragraph">
                  <wp:posOffset>2898140</wp:posOffset>
                </wp:positionV>
                <wp:extent cx="6299835" cy="635"/>
                <wp:effectExtent l="0" t="0" r="0" b="0"/>
                <wp:wrapTight wrapText="bothSides">
                  <wp:wrapPolygon edited="0">
                    <wp:start x="0" y="0"/>
                    <wp:lineTo x="0" y="21600"/>
                    <wp:lineTo x="21600" y="21600"/>
                    <wp:lineTo x="21600" y="0"/>
                  </wp:wrapPolygon>
                </wp:wrapTight>
                <wp:docPr id="155" name="Cuadro de texto 155"/>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347B3083" w14:textId="020E7443" w:rsidR="0074559B" w:rsidDel="00A7595B" w:rsidRDefault="0074559B" w:rsidP="00791D37">
                            <w:pPr>
                              <w:pStyle w:val="Descripcin"/>
                              <w:rPr>
                                <w:del w:id="3962" w:author="JORGE CONTRERAS ORTIZ" w:date="2021-09-04T14:07:00Z"/>
                              </w:rPr>
                            </w:pPr>
                          </w:p>
                          <w:p w14:paraId="7500E941" w14:textId="15B35524" w:rsidR="0074559B" w:rsidRPr="005E6469" w:rsidRDefault="0074559B" w:rsidP="00CA0339">
                            <w:pPr>
                              <w:pStyle w:val="Descripcin"/>
                              <w:jc w:val="center"/>
                              <w:rPr>
                                <w:noProof/>
                              </w:rPr>
                            </w:pPr>
                            <w:bookmarkStart w:id="3963" w:name="_Ref81656879"/>
                            <w:bookmarkStart w:id="3964" w:name="_Toc81499620"/>
                            <w:bookmarkStart w:id="3965" w:name="_Toc81499855"/>
                            <w:bookmarkStart w:id="3966" w:name="_Ref81656872"/>
                            <w:bookmarkStart w:id="3967" w:name="_Toc81765379"/>
                            <w:r>
                              <w:t xml:space="preserve">Ilustración </w:t>
                            </w:r>
                            <w:fldSimple w:instr=" SEQ Ilustración \* ARABIC ">
                              <w:ins w:id="3968" w:author="JORGE CONTRERAS ORTIZ" w:date="2021-09-04T14:46:00Z">
                                <w:r w:rsidR="003E5AE5">
                                  <w:rPr>
                                    <w:noProof/>
                                  </w:rPr>
                                  <w:t>47</w:t>
                                </w:r>
                              </w:ins>
                              <w:del w:id="3969" w:author="JORGE CONTRERAS ORTIZ" w:date="2021-09-04T12:45:00Z">
                                <w:r w:rsidR="00593FA6" w:rsidDel="00FE1EC4">
                                  <w:rPr>
                                    <w:noProof/>
                                  </w:rPr>
                                  <w:delText>42</w:delText>
                                </w:r>
                              </w:del>
                            </w:fldSimple>
                            <w:bookmarkEnd w:id="3963"/>
                            <w:r>
                              <w:t xml:space="preserve"> Jerarquía Circuito</w:t>
                            </w:r>
                            <w:bookmarkEnd w:id="3964"/>
                            <w:bookmarkEnd w:id="3965"/>
                            <w:bookmarkEnd w:id="3966"/>
                            <w:bookmarkEnd w:id="39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C4DE97" id="Cuadro de texto 155" o:spid="_x0000_s1030" type="#_x0000_t202" style="position:absolute;left:0;text-align:left;margin-left:-21.5pt;margin-top:228.2pt;width:496.0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" stroked="f">
                <v:textbox style="mso-fit-shape-to-text:t" inset="0,0,0,0">
                  <w:txbxContent>
                    <w:p w14:paraId="347B3083" w14:textId="020E7443" w:rsidR="0074559B" w:rsidDel="00A7595B" w:rsidRDefault="0074559B" w:rsidP="00791D37">
                      <w:pPr>
                        <w:pStyle w:val="Descripcin"/>
                        <w:rPr>
                          <w:del w:id="3970" w:author="JORGE CONTRERAS ORTIZ" w:date="2021-09-04T14:07:00Z"/>
                        </w:rPr>
                      </w:pPr>
                    </w:p>
                    <w:p w14:paraId="7500E941" w14:textId="15B35524" w:rsidR="0074559B" w:rsidRPr="005E6469" w:rsidRDefault="0074559B" w:rsidP="00CA0339">
                      <w:pPr>
                        <w:pStyle w:val="Descripcin"/>
                        <w:jc w:val="center"/>
                        <w:rPr>
                          <w:noProof/>
                        </w:rPr>
                      </w:pPr>
                      <w:bookmarkStart w:id="3971" w:name="_Ref81656879"/>
                      <w:bookmarkStart w:id="3972" w:name="_Toc81499620"/>
                      <w:bookmarkStart w:id="3973" w:name="_Toc81499855"/>
                      <w:bookmarkStart w:id="3974" w:name="_Ref81656872"/>
                      <w:bookmarkStart w:id="3975" w:name="_Toc81765379"/>
                      <w:r>
                        <w:t xml:space="preserve">Ilustración </w:t>
                      </w:r>
                      <w:fldSimple w:instr=" SEQ Ilustración \* ARABIC ">
                        <w:ins w:id="3976" w:author="JORGE CONTRERAS ORTIZ" w:date="2021-09-04T14:46:00Z">
                          <w:r w:rsidR="003E5AE5">
                            <w:rPr>
                              <w:noProof/>
                            </w:rPr>
                            <w:t>47</w:t>
                          </w:r>
                        </w:ins>
                        <w:del w:id="3977" w:author="JORGE CONTRERAS ORTIZ" w:date="2021-09-04T12:45:00Z">
                          <w:r w:rsidR="00593FA6" w:rsidDel="00FE1EC4">
                            <w:rPr>
                              <w:noProof/>
                            </w:rPr>
                            <w:delText>42</w:delText>
                          </w:r>
                        </w:del>
                      </w:fldSimple>
                      <w:bookmarkEnd w:id="3971"/>
                      <w:r>
                        <w:t xml:space="preserve"> Jerarquía Circuito</w:t>
                      </w:r>
                      <w:bookmarkEnd w:id="3972"/>
                      <w:bookmarkEnd w:id="3973"/>
                      <w:bookmarkEnd w:id="3974"/>
                      <w:bookmarkEnd w:id="3975"/>
                    </w:p>
                  </w:txbxContent>
                </v:textbox>
                <w10:wrap type="tight"/>
              </v:shape>
            </w:pict>
          </mc:Fallback>
        </mc:AlternateContent>
      </w:r>
      <w:r w:rsidRPr="00791D37">
        <w:rPr>
          <w:noProof/>
        </w:rPr>
        <w:drawing>
          <wp:anchor distT="0" distB="0" distL="114300" distR="114300" simplePos="0" relativeHeight="251676672" behindDoc="1" locked="0" layoutInCell="1" allowOverlap="1" wp14:anchorId="0A7EFD4F" wp14:editId="273B5780">
            <wp:simplePos x="0" y="0"/>
            <wp:positionH relativeFrom="margin">
              <wp:posOffset>-273050</wp:posOffset>
            </wp:positionH>
            <wp:positionV relativeFrom="paragraph">
              <wp:posOffset>209095</wp:posOffset>
            </wp:positionV>
            <wp:extent cx="6300249" cy="2634018"/>
            <wp:effectExtent l="0" t="0" r="5715" b="0"/>
            <wp:wrapTight wrapText="bothSides">
              <wp:wrapPolygon edited="0">
                <wp:start x="0" y="0"/>
                <wp:lineTo x="0" y="21402"/>
                <wp:lineTo x="21554" y="21402"/>
                <wp:lineTo x="21554" y="0"/>
                <wp:lineTo x="0" y="0"/>
              </wp:wrapPolygon>
            </wp:wrapTight>
            <wp:docPr id="156" name="Imagen 15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71">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rsidR="0074559B" w:rsidRPr="00791D37">
        <w:br w:type="page"/>
      </w:r>
    </w:p>
    <w:p w14:paraId="57DE2A01" w14:textId="41AAE49A" w:rsidR="0074559B" w:rsidRPr="00791D37" w:rsidRDefault="00C17583" w:rsidP="00791D37">
      <w:pPr>
        <w:pStyle w:val="Ttulo3"/>
      </w:pPr>
      <w:bookmarkStart w:id="3978" w:name="_Toc81499450"/>
      <w:bookmarkStart w:id="3979" w:name="_Toc81765303"/>
      <w:r w:rsidRPr="00791D37">
        <w:lastRenderedPageBreak/>
        <w:t>CIRCUITO DE ALIMENTACIÓN</w:t>
      </w:r>
      <w:bookmarkEnd w:id="3978"/>
      <w:bookmarkEnd w:id="3979"/>
    </w:p>
    <w:p w14:paraId="00FE510B" w14:textId="77777777" w:rsidR="0074559B" w:rsidRPr="00791D37" w:rsidRDefault="0074559B" w:rsidP="00791D37"/>
    <w:p w14:paraId="3777BCF5" w14:textId="1678245C" w:rsidR="0074559B" w:rsidRPr="00791D37" w:rsidRDefault="0074559B" w:rsidP="00791D37">
      <w:r w:rsidRPr="00791D37">
        <w:t xml:space="preserve">En la parte de alimentación, el circuito realizado ha sido el </w:t>
      </w:r>
      <w:del w:id="3980" w:author="JORGE CONTRERAS ORTIZ" w:date="2021-09-04T14:07:00Z">
        <w:r w:rsidRPr="00791D37" w:rsidDel="00A7595B">
          <w:delText>siguiente</w:delText>
        </w:r>
      </w:del>
      <w:ins w:id="3981" w:author="JORGE CONTRERAS ORTIZ" w:date="2021-09-04T14:07:00Z">
        <w:r w:rsidR="00A7595B">
          <w:t>most</w:t>
        </w:r>
      </w:ins>
      <w:ins w:id="3982" w:author="JORGE CONTRERAS ORTIZ" w:date="2021-09-04T14:08:00Z">
        <w:r w:rsidR="00A7595B">
          <w:t xml:space="preserve">rado a continuación en </w:t>
        </w:r>
        <w:r w:rsidR="00A7595B">
          <w:fldChar w:fldCharType="begin"/>
        </w:r>
        <w:r w:rsidR="00A7595B">
          <w:instrText xml:space="preserve"> REF _Ref81656908 \h </w:instrText>
        </w:r>
      </w:ins>
      <w:r w:rsidR="00A7595B">
        <w:fldChar w:fldCharType="separate"/>
      </w:r>
      <w:ins w:id="3983" w:author="JORGE CONTRERAS ORTIZ" w:date="2021-09-04T14:47:00Z">
        <w:r w:rsidR="003E5AE5">
          <w:t xml:space="preserve">Ilustración </w:t>
        </w:r>
        <w:r w:rsidR="003E5AE5">
          <w:rPr>
            <w:noProof/>
          </w:rPr>
          <w:t>48</w:t>
        </w:r>
      </w:ins>
      <w:ins w:id="3984" w:author="JORGE CONTRERAS ORTIZ" w:date="2021-09-04T14:08:00Z">
        <w:r w:rsidR="00A7595B">
          <w:fldChar w:fldCharType="end"/>
        </w:r>
      </w:ins>
      <w:r w:rsidRPr="00791D37">
        <w:t>:</w:t>
      </w:r>
    </w:p>
    <w:p w14:paraId="0798D20F" w14:textId="77777777" w:rsidR="0074559B" w:rsidRPr="00791D37" w:rsidRDefault="0074559B" w:rsidP="00791D37"/>
    <w:p w14:paraId="1230689D" w14:textId="77777777" w:rsidR="00CA0339" w:rsidRDefault="0074559B" w:rsidP="00CA0339">
      <w:pPr>
        <w:keepNext/>
      </w:pPr>
      <w:r w:rsidRPr="00791D37">
        <w:rPr>
          <w:noProof/>
        </w:rPr>
        <w:drawing>
          <wp:inline distT="0" distB="0" distL="0" distR="0" wp14:anchorId="57118CE0" wp14:editId="57564CAF">
            <wp:extent cx="5759450" cy="4532630"/>
            <wp:effectExtent l="0" t="0" r="0" b="1270"/>
            <wp:docPr id="157" name="Imagen 157"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72"/>
                    <a:stretch>
                      <a:fillRect/>
                    </a:stretch>
                  </pic:blipFill>
                  <pic:spPr>
                    <a:xfrm>
                      <a:off x="0" y="0"/>
                      <a:ext cx="5759450" cy="4532630"/>
                    </a:xfrm>
                    <a:prstGeom prst="rect">
                      <a:avLst/>
                    </a:prstGeom>
                  </pic:spPr>
                </pic:pic>
              </a:graphicData>
            </a:graphic>
          </wp:inline>
        </w:drawing>
      </w:r>
    </w:p>
    <w:p w14:paraId="662A0C40" w14:textId="521D9AB3" w:rsidR="00CA0339" w:rsidRDefault="00CA0339" w:rsidP="00CA0339">
      <w:pPr>
        <w:pStyle w:val="Descripcin"/>
        <w:jc w:val="center"/>
      </w:pPr>
      <w:bookmarkStart w:id="3985" w:name="_Ref81656908"/>
      <w:bookmarkStart w:id="3986" w:name="_Toc81765380"/>
      <w:r>
        <w:t xml:space="preserve">Ilustración </w:t>
      </w:r>
      <w:fldSimple w:instr=" SEQ Ilustración \* ARABIC ">
        <w:ins w:id="3987" w:author="JORGE CONTRERAS ORTIZ" w:date="2021-09-04T14:47:00Z">
          <w:r w:rsidR="003E5AE5">
            <w:rPr>
              <w:noProof/>
            </w:rPr>
            <w:t>48</w:t>
          </w:r>
        </w:ins>
        <w:del w:id="3988" w:author="JORGE CONTRERAS ORTIZ" w:date="2021-09-04T12:45:00Z">
          <w:r w:rsidR="00593FA6" w:rsidDel="00FE1EC4">
            <w:rPr>
              <w:noProof/>
            </w:rPr>
            <w:delText>43</w:delText>
          </w:r>
        </w:del>
      </w:fldSimple>
      <w:bookmarkEnd w:id="3985"/>
      <w:r>
        <w:t xml:space="preserve"> </w:t>
      </w:r>
      <w:r w:rsidRPr="001C07F8">
        <w:t>Circuito de Alimentación</w:t>
      </w:r>
      <w:bookmarkEnd w:id="3986"/>
    </w:p>
    <w:p w14:paraId="1F29A66D" w14:textId="6594A2A4" w:rsidR="0074559B" w:rsidRPr="00791D37" w:rsidRDefault="0074559B" w:rsidP="00CA0339">
      <w:r w:rsidRPr="00791D37">
        <w:t xml:space="preserve"> </w:t>
      </w:r>
    </w:p>
    <w:p w14:paraId="1BE277E5" w14:textId="2885EEA1" w:rsidR="0074559B" w:rsidRPr="00791D37" w:rsidRDefault="0074559B" w:rsidP="00791D37">
      <w:r w:rsidRPr="00791D37">
        <w:t xml:space="preserve">Para entender el circuito </w:t>
      </w:r>
      <w:del w:id="3989" w:author="JORGE CONTRERAS ORTIZ" w:date="2021-09-04T13:31:00Z">
        <w:r w:rsidRPr="00791D37" w:rsidDel="00C17583">
          <w:delText xml:space="preserve">deberemos </w:delText>
        </w:r>
      </w:del>
      <w:ins w:id="3990" w:author="JORGE CONTRERAS ORTIZ" w:date="2021-09-04T13:31:00Z">
        <w:r w:rsidR="00C17583">
          <w:t>se deberá</w:t>
        </w:r>
        <w:r w:rsidR="00C17583" w:rsidRPr="00791D37">
          <w:t xml:space="preserve"> </w:t>
        </w:r>
      </w:ins>
      <w:r w:rsidRPr="00791D37">
        <w:t>tener en cuenta que disponemos de dos alimentaciones posibles:</w:t>
      </w:r>
    </w:p>
    <w:p w14:paraId="5A1E4CEE" w14:textId="77777777" w:rsidR="0074559B" w:rsidRPr="00791D37" w:rsidRDefault="0074559B" w:rsidP="00791D37">
      <w:pPr>
        <w:pStyle w:val="Prrafodelista"/>
        <w:numPr>
          <w:ilvl w:val="0"/>
          <w:numId w:val="14"/>
        </w:numPr>
      </w:pPr>
      <w:r w:rsidRPr="00791D37">
        <w:t xml:space="preserve">Alimentación de 5V recibida por el conector USB (definida como </w:t>
      </w:r>
      <w:r w:rsidRPr="00791D37">
        <w:rPr>
          <w:b/>
          <w:bCs/>
        </w:rPr>
        <w:t>VBUS</w:t>
      </w:r>
      <w:r w:rsidRPr="00791D37">
        <w:t>).</w:t>
      </w:r>
    </w:p>
    <w:p w14:paraId="577A1DE7" w14:textId="5B451B02" w:rsidR="0074559B" w:rsidRPr="00791D37" w:rsidRDefault="0074559B" w:rsidP="00791D37">
      <w:pPr>
        <w:pStyle w:val="Prrafodelista"/>
        <w:numPr>
          <w:ilvl w:val="0"/>
          <w:numId w:val="14"/>
        </w:numPr>
      </w:pPr>
      <w:r w:rsidRPr="00791D37">
        <w:t xml:space="preserve">Alimentación de 3V3 recibida de la placa de alimentación de la </w:t>
      </w:r>
      <w:del w:id="3991" w:author="JORGE CONTRERAS ORTIZ" w:date="2021-09-05T20:12:00Z">
        <w:r w:rsidRPr="00791D37" w:rsidDel="004E60C8">
          <w:delText>Coockie</w:delText>
        </w:r>
      </w:del>
      <w:ins w:id="3992" w:author="JORGE CONTRERAS ORTIZ" w:date="2021-09-05T20:12:00Z">
        <w:r w:rsidR="004E60C8">
          <w:t>Cookie</w:t>
        </w:r>
      </w:ins>
      <w:r w:rsidRPr="00791D37">
        <w:t xml:space="preserve"> (definida como</w:t>
      </w:r>
      <w:r w:rsidRPr="00791D37">
        <w:rPr>
          <w:b/>
          <w:bCs/>
        </w:rPr>
        <w:t xml:space="preserve"> DVDD</w:t>
      </w:r>
      <w:r w:rsidRPr="00791D37">
        <w:t>).</w:t>
      </w:r>
    </w:p>
    <w:p w14:paraId="02D9FFC9" w14:textId="3922A64B" w:rsidR="0074559B" w:rsidRPr="00791D37" w:rsidRDefault="0074559B" w:rsidP="00791D37">
      <w:r w:rsidRPr="00791D37">
        <w:t xml:space="preserve">En primer lugar, ambas líneas de alimentación pasan por U1, un switch de potencia, el cual se ha configurado para priorizar la alimentación de 5V sobre la de 3V3 como alimentación de la PCB. En caso de que la PCB solo se conecte a la </w:t>
      </w:r>
      <w:del w:id="3993" w:author="JORGE CONTRERAS ORTIZ" w:date="2021-09-05T20:12:00Z">
        <w:r w:rsidRPr="00791D37" w:rsidDel="004E60C8">
          <w:delText>Coockie</w:delText>
        </w:r>
      </w:del>
      <w:ins w:id="3994" w:author="JORGE CONTRERAS ORTIZ" w:date="2021-09-05T20:12:00Z">
        <w:r w:rsidR="004E60C8">
          <w:t>Cookie</w:t>
        </w:r>
      </w:ins>
      <w:r w:rsidRPr="00791D37">
        <w:t xml:space="preserve"> y no por USB, por lo </w:t>
      </w:r>
      <w:del w:id="3995" w:author="JORGE CONTRERAS ORTIZ" w:date="2021-09-05T17:46:00Z">
        <w:r w:rsidRPr="00791D37" w:rsidDel="00DC6100">
          <w:delText>tanto</w:delText>
        </w:r>
      </w:del>
      <w:ins w:id="3996" w:author="JORGE CONTRERAS ORTIZ" w:date="2021-09-05T17:46:00Z">
        <w:r w:rsidR="00DC6100" w:rsidRPr="00791D37">
          <w:t>tanto,</w:t>
        </w:r>
      </w:ins>
      <w:r w:rsidRPr="00791D37">
        <w:t xml:space="preserve"> no se dispondrá de 5V, la alimentación de la PCB será la alimentación de 3V3 recibida de la placa de alimentación de la </w:t>
      </w:r>
      <w:del w:id="3997" w:author="JORGE CONTRERAS ORTIZ" w:date="2021-09-05T20:12:00Z">
        <w:r w:rsidRPr="00791D37" w:rsidDel="004E60C8">
          <w:delText>Coockie</w:delText>
        </w:r>
      </w:del>
      <w:ins w:id="3998" w:author="JORGE CONTRERAS ORTIZ" w:date="2021-09-05T20:12:00Z">
        <w:r w:rsidR="004E60C8">
          <w:t>Cookie</w:t>
        </w:r>
      </w:ins>
      <w:r w:rsidRPr="00791D37">
        <w:t>. Esta alimentación seleccionada (</w:t>
      </w:r>
      <w:r w:rsidRPr="00791D37">
        <w:rPr>
          <w:b/>
          <w:bCs/>
        </w:rPr>
        <w:t>PMUX</w:t>
      </w:r>
      <w:r w:rsidRPr="00791D37">
        <w:t xml:space="preserve">) se hará pasar por U2, LDO a 3V3, </w:t>
      </w:r>
      <w:del w:id="3999" w:author="JORGE CONTRERAS ORTIZ" w:date="2021-09-04T13:31:00Z">
        <w:r w:rsidRPr="00791D37" w:rsidDel="00C17583">
          <w:delText xml:space="preserve">asegurándonos </w:delText>
        </w:r>
      </w:del>
      <w:ins w:id="4000" w:author="JORGE CONTRERAS ORTIZ" w:date="2021-09-04T13:31:00Z">
        <w:r w:rsidR="00C17583">
          <w:t>asegurando</w:t>
        </w:r>
        <w:r w:rsidR="00C17583" w:rsidRPr="00791D37">
          <w:t xml:space="preserve"> </w:t>
        </w:r>
      </w:ins>
      <w:r w:rsidRPr="00791D37">
        <w:t xml:space="preserve">así una alimentación estable de 3V3, ya se haya seleccionado previamente 5V o 3V3. </w:t>
      </w:r>
      <w:del w:id="4001" w:author="JORGE CONTRERAS ORTIZ" w:date="2021-09-05T17:46:00Z">
        <w:r w:rsidRPr="00791D37" w:rsidDel="00DC6100">
          <w:delText>Finalmente</w:delText>
        </w:r>
      </w:del>
      <w:ins w:id="4002" w:author="JORGE CONTRERAS ORTIZ" w:date="2021-09-05T17:46:00Z">
        <w:r w:rsidR="00DC6100" w:rsidRPr="00791D37">
          <w:t>Finalmente,</w:t>
        </w:r>
      </w:ins>
      <w:r w:rsidRPr="00791D37">
        <w:t xml:space="preserve"> ya se pasará esta alimentación al resto del circuito.</w:t>
      </w:r>
    </w:p>
    <w:p w14:paraId="003685D5" w14:textId="16B6749F" w:rsidR="0074559B" w:rsidRDefault="0074559B" w:rsidP="00791D37">
      <w:pPr>
        <w:rPr>
          <w:ins w:id="4003" w:author="JORGE CONTRERAS ORTIZ" w:date="2021-09-04T13:31:00Z"/>
        </w:rPr>
      </w:pPr>
      <w:r w:rsidRPr="00791D37">
        <w:lastRenderedPageBreak/>
        <w:t>Se ha añadido un Led SMD, junto con una resistencia en serie, a la salida de 3V3 del LDO (U2) para confirmar el correcto funcionamiento de esta parte del circuito.</w:t>
      </w:r>
    </w:p>
    <w:p w14:paraId="70A4C5AF" w14:textId="77777777" w:rsidR="00C17583" w:rsidRPr="00791D37" w:rsidRDefault="00C17583" w:rsidP="00791D37"/>
    <w:p w14:paraId="46B8FE9E" w14:textId="27791DAD" w:rsidR="0074559B" w:rsidRPr="00791D37" w:rsidRDefault="00C17583" w:rsidP="00791D37">
      <w:pPr>
        <w:pStyle w:val="Ttulo3"/>
      </w:pPr>
      <w:bookmarkStart w:id="4004" w:name="_Toc81499451"/>
      <w:bookmarkStart w:id="4005" w:name="_Toc81765304"/>
      <w:r w:rsidRPr="00791D37">
        <w:t>INTEGRACIÓN DEL MÓDULO KTWM102</w:t>
      </w:r>
      <w:bookmarkEnd w:id="4004"/>
      <w:bookmarkEnd w:id="4005"/>
    </w:p>
    <w:p w14:paraId="420CD3C0" w14:textId="77777777" w:rsidR="0074559B" w:rsidRPr="00791D37" w:rsidRDefault="0074559B" w:rsidP="00791D37"/>
    <w:p w14:paraId="01244CF6" w14:textId="4E310311" w:rsidR="0074559B" w:rsidRPr="00791D37" w:rsidRDefault="0074559B" w:rsidP="00791D37">
      <w:r w:rsidRPr="00791D37">
        <w:t xml:space="preserve">El circuito realizado para integrar el módulo KTWM102 es el </w:t>
      </w:r>
      <w:del w:id="4006" w:author="JORGE CONTRERAS ORTIZ" w:date="2021-09-04T14:29:00Z">
        <w:r w:rsidRPr="00791D37" w:rsidDel="00522D2C">
          <w:delText>siguiente</w:delText>
        </w:r>
      </w:del>
      <w:ins w:id="4007" w:author="JORGE CONTRERAS ORTIZ" w:date="2021-09-04T14:29:00Z">
        <w:r w:rsidR="00522D2C">
          <w:t xml:space="preserve">mostrado a continuación en </w:t>
        </w:r>
        <w:r w:rsidR="00522D2C">
          <w:fldChar w:fldCharType="begin"/>
        </w:r>
        <w:r w:rsidR="00522D2C">
          <w:instrText xml:space="preserve"> REF _Ref81658199 \h </w:instrText>
        </w:r>
      </w:ins>
      <w:r w:rsidR="00522D2C">
        <w:fldChar w:fldCharType="separate"/>
      </w:r>
      <w:ins w:id="4008" w:author="JORGE CONTRERAS ORTIZ" w:date="2021-09-04T14:47:00Z">
        <w:r w:rsidR="003E5AE5" w:rsidRPr="00791D37">
          <w:t xml:space="preserve">Ilustración </w:t>
        </w:r>
        <w:r w:rsidR="003E5AE5">
          <w:rPr>
            <w:noProof/>
          </w:rPr>
          <w:t>49</w:t>
        </w:r>
      </w:ins>
      <w:ins w:id="4009" w:author="JORGE CONTRERAS ORTIZ" w:date="2021-09-04T14:29:00Z">
        <w:r w:rsidR="00522D2C">
          <w:fldChar w:fldCharType="end"/>
        </w:r>
      </w:ins>
      <w:r w:rsidRPr="00791D37">
        <w:t>:</w:t>
      </w:r>
    </w:p>
    <w:p w14:paraId="68A93588" w14:textId="77777777" w:rsidR="0074559B" w:rsidRPr="00791D37" w:rsidRDefault="0074559B" w:rsidP="00CA0339">
      <w:pPr>
        <w:jc w:val="center"/>
      </w:pPr>
      <w:r w:rsidRPr="00791D37">
        <w:rPr>
          <w:noProof/>
        </w:rPr>
        <w:drawing>
          <wp:inline distT="0" distB="0" distL="0" distR="0" wp14:anchorId="24C8B137" wp14:editId="42434413">
            <wp:extent cx="5759450" cy="3343275"/>
            <wp:effectExtent l="0" t="0" r="0" b="9525"/>
            <wp:docPr id="158" name="Imagen 15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73"/>
                    <a:stretch>
                      <a:fillRect/>
                    </a:stretch>
                  </pic:blipFill>
                  <pic:spPr>
                    <a:xfrm>
                      <a:off x="0" y="0"/>
                      <a:ext cx="5759450" cy="3343275"/>
                    </a:xfrm>
                    <a:prstGeom prst="rect">
                      <a:avLst/>
                    </a:prstGeom>
                  </pic:spPr>
                </pic:pic>
              </a:graphicData>
            </a:graphic>
          </wp:inline>
        </w:drawing>
      </w:r>
    </w:p>
    <w:p w14:paraId="3E779D24" w14:textId="61B96C36" w:rsidR="0074559B" w:rsidRPr="00791D37" w:rsidRDefault="0074559B" w:rsidP="00CA0339">
      <w:pPr>
        <w:pStyle w:val="Descripcin"/>
        <w:jc w:val="center"/>
      </w:pPr>
      <w:bookmarkStart w:id="4010" w:name="_Ref81658199"/>
      <w:bookmarkStart w:id="4011" w:name="_Toc81499621"/>
      <w:bookmarkStart w:id="4012" w:name="_Toc81499856"/>
      <w:bookmarkStart w:id="4013" w:name="_Toc81765381"/>
      <w:r w:rsidRPr="00791D37">
        <w:t xml:space="preserve">Ilustración </w:t>
      </w:r>
      <w:fldSimple w:instr=" SEQ Ilustración \* ARABIC ">
        <w:ins w:id="4014" w:author="JORGE CONTRERAS ORTIZ" w:date="2021-09-04T14:47:00Z">
          <w:r w:rsidR="003E5AE5">
            <w:rPr>
              <w:noProof/>
            </w:rPr>
            <w:t>49</w:t>
          </w:r>
        </w:ins>
        <w:del w:id="4015" w:author="JORGE CONTRERAS ORTIZ" w:date="2021-09-04T12:45:00Z">
          <w:r w:rsidR="00593FA6" w:rsidDel="00FE1EC4">
            <w:rPr>
              <w:noProof/>
            </w:rPr>
            <w:delText>44</w:delText>
          </w:r>
        </w:del>
      </w:fldSimple>
      <w:bookmarkEnd w:id="4010"/>
      <w:r w:rsidRPr="00791D37">
        <w:t xml:space="preserve"> Circuito Integración del Módulo</w:t>
      </w:r>
      <w:bookmarkEnd w:id="4011"/>
      <w:bookmarkEnd w:id="4012"/>
      <w:bookmarkEnd w:id="4013"/>
    </w:p>
    <w:p w14:paraId="0DD44140" w14:textId="77777777" w:rsidR="0074559B" w:rsidRPr="00791D37" w:rsidRDefault="0074559B" w:rsidP="00791D37"/>
    <w:p w14:paraId="22D7FF8E" w14:textId="7DCE732C" w:rsidR="0074559B" w:rsidRPr="00791D37" w:rsidDel="00522D2C" w:rsidRDefault="00522D2C" w:rsidP="00791D37">
      <w:pPr>
        <w:rPr>
          <w:del w:id="4016" w:author="JORGE CONTRERAS ORTIZ" w:date="2021-09-04T14:35:00Z"/>
        </w:rPr>
      </w:pPr>
      <w:ins w:id="4017" w:author="JORGE CONTRERAS ORTIZ" w:date="2021-09-04T14:35:00Z">
        <w:r>
          <w:t xml:space="preserve">El módulo KTWM102 es el mostrado en la </w:t>
        </w:r>
        <w:r>
          <w:fldChar w:fldCharType="begin"/>
        </w:r>
        <w:r>
          <w:instrText xml:space="preserve"> REF _Ref81658667 \h </w:instrText>
        </w:r>
      </w:ins>
      <w:r>
        <w:fldChar w:fldCharType="separate"/>
      </w:r>
      <w:ins w:id="4018" w:author="JORGE CONTRERAS ORTIZ" w:date="2021-09-04T14:47:00Z">
        <w:r w:rsidR="003E5AE5" w:rsidRPr="00791D37">
          <w:t xml:space="preserve">Ilustración </w:t>
        </w:r>
        <w:r w:rsidR="003E5AE5">
          <w:rPr>
            <w:noProof/>
          </w:rPr>
          <w:t>44</w:t>
        </w:r>
      </w:ins>
      <w:ins w:id="4019" w:author="JORGE CONTRERAS ORTIZ" w:date="2021-09-04T14:35:00Z">
        <w:r>
          <w:fldChar w:fldCharType="end"/>
        </w:r>
        <w:r>
          <w:t xml:space="preserve">, en el apartado </w:t>
        </w:r>
      </w:ins>
      <w:ins w:id="4020" w:author="JORGE CONTRERAS ORTIZ" w:date="2021-09-04T14:36:00Z">
        <w:r>
          <w:fldChar w:fldCharType="begin"/>
        </w:r>
        <w:r>
          <w:instrText xml:space="preserve"> REF _Ref81658669 \w \h </w:instrText>
        </w:r>
      </w:ins>
      <w:r>
        <w:fldChar w:fldCharType="separate"/>
      </w:r>
      <w:ins w:id="4021" w:author="JORGE CONTRERAS ORTIZ" w:date="2021-09-04T14:47:00Z">
        <w:r w:rsidR="003E5AE5">
          <w:t>4.1.1</w:t>
        </w:r>
      </w:ins>
      <w:ins w:id="4022" w:author="JORGE CONTRERAS ORTIZ" w:date="2021-09-04T14:36:00Z">
        <w:r>
          <w:fldChar w:fldCharType="end"/>
        </w:r>
        <w:r>
          <w:t xml:space="preserve"> </w:t>
        </w:r>
      </w:ins>
      <w:ins w:id="4023" w:author="JORGE CONTRERAS ORTIZ" w:date="2021-09-04T14:35:00Z">
        <w:r>
          <w:fldChar w:fldCharType="begin"/>
        </w:r>
        <w:r>
          <w:instrText xml:space="preserve"> REF _Ref81658668 \h </w:instrText>
        </w:r>
      </w:ins>
      <w:r>
        <w:fldChar w:fldCharType="separate"/>
      </w:r>
      <w:ins w:id="4024" w:author="JORGE CONTRERAS ORTIZ" w:date="2021-09-04T14:47:00Z">
        <w:r w:rsidR="003E5AE5" w:rsidRPr="00791D37">
          <w:t>ELEMENTOS HARDWARE UTILIZADOS</w:t>
        </w:r>
      </w:ins>
      <w:ins w:id="4025" w:author="JORGE CONTRERAS ORTIZ" w:date="2021-09-04T14:35:00Z">
        <w:r>
          <w:fldChar w:fldCharType="end"/>
        </w:r>
      </w:ins>
      <w:del w:id="4026" w:author="JORGE CONTRERAS ORTIZ" w:date="2021-09-04T14:35:00Z">
        <w:r w:rsidR="0074559B" w:rsidRPr="00791D37" w:rsidDel="00522D2C">
          <w:delText>El dispositivo KTWM102, tal como hemos mostrado anteriormente, es el siguiente:</w:delText>
        </w:r>
      </w:del>
    </w:p>
    <w:p w14:paraId="5373B31E" w14:textId="2AEE8FB5" w:rsidR="0074559B" w:rsidRPr="00791D37" w:rsidDel="00522D2C" w:rsidRDefault="0074559B" w:rsidP="00791D37">
      <w:pPr>
        <w:rPr>
          <w:del w:id="4027" w:author="JORGE CONTRERAS ORTIZ" w:date="2021-09-04T14:35:00Z"/>
        </w:rPr>
      </w:pPr>
    </w:p>
    <w:p w14:paraId="18AB5926" w14:textId="5371476C" w:rsidR="0074559B" w:rsidRPr="00791D37" w:rsidDel="00522D2C" w:rsidRDefault="0074559B" w:rsidP="00CA0339">
      <w:pPr>
        <w:jc w:val="center"/>
        <w:rPr>
          <w:del w:id="4028" w:author="JORGE CONTRERAS ORTIZ" w:date="2021-09-04T14:35:00Z"/>
        </w:rPr>
      </w:pPr>
      <w:del w:id="4029" w:author="JORGE CONTRERAS ORTIZ" w:date="2021-09-04T14:35:00Z">
        <w:r w:rsidRPr="00791D37" w:rsidDel="00522D2C">
          <w:rPr>
            <w:noProof/>
          </w:rPr>
          <w:drawing>
            <wp:inline distT="0" distB="0" distL="0" distR="0" wp14:anchorId="2997767A" wp14:editId="32A8FD8A">
              <wp:extent cx="2498566" cy="1839433"/>
              <wp:effectExtent l="0" t="0" r="0" b="8890"/>
              <wp:docPr id="159" name="Imagen 15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del>
    </w:p>
    <w:p w14:paraId="0087B2B8" w14:textId="5612E232" w:rsidR="0074559B" w:rsidRPr="00791D37" w:rsidDel="00522D2C" w:rsidRDefault="0074559B" w:rsidP="00CA0339">
      <w:pPr>
        <w:pStyle w:val="Descripcin"/>
        <w:jc w:val="center"/>
        <w:rPr>
          <w:del w:id="4030" w:author="JORGE CONTRERAS ORTIZ" w:date="2021-09-04T14:35:00Z"/>
        </w:rPr>
      </w:pPr>
      <w:bookmarkStart w:id="4031" w:name="_Toc81499622"/>
      <w:bookmarkStart w:id="4032" w:name="_Toc81499857"/>
      <w:del w:id="4033" w:author="JORGE CONTRERAS ORTIZ" w:date="2021-09-04T14:35:00Z">
        <w:r w:rsidRPr="00791D37" w:rsidDel="00522D2C">
          <w:delText xml:space="preserve">Ilustración </w:delText>
        </w:r>
        <w:r w:rsidR="005026F3" w:rsidDel="00522D2C">
          <w:fldChar w:fldCharType="begin"/>
        </w:r>
        <w:r w:rsidR="005026F3" w:rsidDel="00522D2C">
          <w:delInstrText xml:space="preserve"> SEQ Ilustración \* ARABIC </w:delInstrText>
        </w:r>
        <w:r w:rsidR="005026F3" w:rsidDel="00522D2C">
          <w:fldChar w:fldCharType="separate"/>
        </w:r>
      </w:del>
      <w:del w:id="4034" w:author="JORGE CONTRERAS ORTIZ" w:date="2021-09-04T12:45:00Z">
        <w:r w:rsidR="00593FA6" w:rsidDel="00FE1EC4">
          <w:rPr>
            <w:noProof/>
          </w:rPr>
          <w:delText>45</w:delText>
        </w:r>
      </w:del>
      <w:del w:id="4035" w:author="JORGE CONTRERAS ORTIZ" w:date="2021-09-04T14:35:00Z">
        <w:r w:rsidR="005026F3" w:rsidDel="00522D2C">
          <w:rPr>
            <w:noProof/>
          </w:rPr>
          <w:fldChar w:fldCharType="end"/>
        </w:r>
        <w:r w:rsidRPr="00791D37" w:rsidDel="00522D2C">
          <w:delText xml:space="preserve"> Dispositivo KTWM102</w:delText>
        </w:r>
        <w:bookmarkEnd w:id="4031"/>
        <w:bookmarkEnd w:id="4032"/>
      </w:del>
    </w:p>
    <w:p w14:paraId="70DFDAE3" w14:textId="77777777" w:rsidR="0074559B" w:rsidRPr="00791D37" w:rsidRDefault="0074559B" w:rsidP="00791D37"/>
    <w:p w14:paraId="56DD3073" w14:textId="1A4CBEE4" w:rsidR="0074559B" w:rsidDel="00C17583" w:rsidRDefault="0074559B" w:rsidP="00791D37">
      <w:pPr>
        <w:rPr>
          <w:del w:id="4036" w:author="JORGE CONTRERAS ORTIZ" w:date="2021-09-04T13:31:00Z"/>
        </w:rPr>
      </w:pPr>
      <w:r w:rsidRPr="00791D37">
        <w:t>Es el dispositivo utilizado para las comunicaciones entre los diferentes nodos. Para el diseño de esta parte del circuito, se han seguido las recomendaciones de KIRALE. Se añaden un pulsador con pull-up para el RESET_n del propio KTWM102. El Led SMD incluido es utilizado para indicar el estado del nodo (conectado a la red, sin conexión, etc…).</w:t>
      </w:r>
      <w:ins w:id="4037" w:author="JORGE CONTRERAS ORTIZ" w:date="2021-09-04T13:31:00Z">
        <w:r w:rsidR="00C17583">
          <w:t xml:space="preserve"> </w:t>
        </w:r>
      </w:ins>
    </w:p>
    <w:p w14:paraId="0D43E522" w14:textId="77777777" w:rsidR="00C17583" w:rsidRPr="00791D37" w:rsidRDefault="00C17583" w:rsidP="00791D37">
      <w:pPr>
        <w:rPr>
          <w:ins w:id="4038" w:author="JORGE CONTRERAS ORTIZ" w:date="2021-09-04T13:32:00Z"/>
        </w:rPr>
      </w:pPr>
    </w:p>
    <w:p w14:paraId="7E988610" w14:textId="5357B012" w:rsidR="0074559B" w:rsidRDefault="0074559B" w:rsidP="00791D37">
      <w:pPr>
        <w:rPr>
          <w:ins w:id="4039" w:author="JORGE CONTRERAS ORTIZ" w:date="2021-09-04T14:36:00Z"/>
        </w:rPr>
      </w:pPr>
      <w:del w:id="4040" w:author="JORGE CONTRERAS ORTIZ" w:date="2021-09-04T13:32:00Z">
        <w:r w:rsidRPr="00791D37" w:rsidDel="00C17583">
          <w:br w:type="page"/>
        </w:r>
      </w:del>
    </w:p>
    <w:p w14:paraId="660A7602" w14:textId="7D29D042" w:rsidR="00F77B95" w:rsidRDefault="00F77B95" w:rsidP="00791D37">
      <w:pPr>
        <w:rPr>
          <w:ins w:id="4041" w:author="JORGE CONTRERAS ORTIZ" w:date="2021-09-04T14:36:00Z"/>
        </w:rPr>
      </w:pPr>
    </w:p>
    <w:p w14:paraId="48275E86" w14:textId="1F06B9AF" w:rsidR="00F77B95" w:rsidRDefault="00F77B95" w:rsidP="00791D37">
      <w:pPr>
        <w:rPr>
          <w:ins w:id="4042" w:author="JORGE CONTRERAS ORTIZ" w:date="2021-09-04T14:36:00Z"/>
        </w:rPr>
      </w:pPr>
    </w:p>
    <w:p w14:paraId="600E2904" w14:textId="207E30B7" w:rsidR="00F77B95" w:rsidRDefault="00F77B95" w:rsidP="00791D37">
      <w:pPr>
        <w:rPr>
          <w:ins w:id="4043" w:author="JORGE CONTRERAS ORTIZ" w:date="2021-09-04T14:36:00Z"/>
        </w:rPr>
      </w:pPr>
    </w:p>
    <w:p w14:paraId="241F93A1" w14:textId="77CCCD51" w:rsidR="00F77B95" w:rsidRDefault="00F77B95" w:rsidP="00791D37">
      <w:pPr>
        <w:rPr>
          <w:ins w:id="4044" w:author="JORGE CONTRERAS ORTIZ" w:date="2021-09-04T14:36:00Z"/>
        </w:rPr>
      </w:pPr>
    </w:p>
    <w:p w14:paraId="06EDA1CD" w14:textId="77777777" w:rsidR="00F77B95" w:rsidRPr="00791D37" w:rsidRDefault="00F77B95" w:rsidP="00791D37"/>
    <w:p w14:paraId="3C5C0F4B" w14:textId="015253B5" w:rsidR="0074559B" w:rsidRPr="00791D37" w:rsidRDefault="00C17583" w:rsidP="00791D37">
      <w:pPr>
        <w:pStyle w:val="Ttulo3"/>
      </w:pPr>
      <w:bookmarkStart w:id="4045" w:name="_Toc81499452"/>
      <w:del w:id="4046" w:author="JORGE CONTRERAS ORTIZ" w:date="2021-09-05T20:12:00Z">
        <w:r w:rsidRPr="00791D37" w:rsidDel="004E60C8">
          <w:lastRenderedPageBreak/>
          <w:delText>COOCKIE</w:delText>
        </w:r>
      </w:del>
      <w:bookmarkStart w:id="4047" w:name="_Toc81765305"/>
      <w:ins w:id="4048" w:author="JORGE CONTRERAS ORTIZ" w:date="2021-09-05T20:12:00Z">
        <w:r w:rsidR="004E60C8">
          <w:t>COOKIE</w:t>
        </w:r>
      </w:ins>
      <w:r w:rsidRPr="00791D37">
        <w:t xml:space="preserve"> CONNECTOR</w:t>
      </w:r>
      <w:bookmarkEnd w:id="4045"/>
      <w:bookmarkEnd w:id="4047"/>
    </w:p>
    <w:p w14:paraId="32C39746" w14:textId="77777777" w:rsidR="0074559B" w:rsidRPr="00791D37" w:rsidRDefault="0074559B" w:rsidP="00791D37"/>
    <w:p w14:paraId="148F28E8" w14:textId="3E4E2531" w:rsidR="0074559B" w:rsidRPr="00791D37" w:rsidRDefault="0074559B" w:rsidP="00791D37">
      <w:r w:rsidRPr="00791D37">
        <w:t xml:space="preserve">Esta parte del </w:t>
      </w:r>
      <w:del w:id="4049" w:author="JORGE CONTRERAS ORTIZ" w:date="2021-09-05T17:46:00Z">
        <w:r w:rsidRPr="00791D37" w:rsidDel="00DC6100">
          <w:delText>circuito,</w:delText>
        </w:r>
      </w:del>
      <w:ins w:id="4050" w:author="JORGE CONTRERAS ORTIZ" w:date="2021-09-05T17:46:00Z">
        <w:r w:rsidR="00DC6100" w:rsidRPr="00791D37">
          <w:t>circuito</w:t>
        </w:r>
      </w:ins>
      <w:r w:rsidRPr="00791D37">
        <w:t xml:space="preserve"> es la interfaz con el resto de PCB integrantes de la </w:t>
      </w:r>
      <w:del w:id="4051" w:author="JORGE CONTRERAS ORTIZ" w:date="2021-09-05T20:12:00Z">
        <w:r w:rsidRPr="00791D37" w:rsidDel="004E60C8">
          <w:delText>Coockie</w:delText>
        </w:r>
      </w:del>
      <w:ins w:id="4052" w:author="JORGE CONTRERAS ORTIZ" w:date="2021-09-05T20:12:00Z">
        <w:r w:rsidR="004E60C8">
          <w:t>Cookie</w:t>
        </w:r>
      </w:ins>
      <w:r w:rsidRPr="00791D37">
        <w:t xml:space="preserve"> a través de conectores verticales</w:t>
      </w:r>
      <w:ins w:id="4053" w:author="JORGE CONTRERAS ORTIZ" w:date="2021-09-04T14:36:00Z">
        <w:r w:rsidR="00F77B95">
          <w:t>, el esquem</w:t>
        </w:r>
      </w:ins>
      <w:ins w:id="4054" w:author="JORGE CONTRERAS ORTIZ" w:date="2021-09-04T14:37:00Z">
        <w:r w:rsidR="00F77B95">
          <w:t xml:space="preserve">ático es el mostrado a continuación en </w:t>
        </w:r>
        <w:r w:rsidR="00F77B95">
          <w:fldChar w:fldCharType="begin"/>
        </w:r>
        <w:r w:rsidR="00F77B95">
          <w:instrText xml:space="preserve"> REF _Ref81658911 \h </w:instrText>
        </w:r>
      </w:ins>
      <w:r w:rsidR="00F77B95">
        <w:fldChar w:fldCharType="separate"/>
      </w:r>
      <w:ins w:id="4055" w:author="JORGE CONTRERAS ORTIZ" w:date="2021-09-04T14:47:00Z">
        <w:r w:rsidR="003E5AE5" w:rsidRPr="00791D37">
          <w:t xml:space="preserve">Ilustración </w:t>
        </w:r>
        <w:r w:rsidR="003E5AE5">
          <w:rPr>
            <w:noProof/>
          </w:rPr>
          <w:t>50</w:t>
        </w:r>
      </w:ins>
      <w:ins w:id="4056" w:author="JORGE CONTRERAS ORTIZ" w:date="2021-09-04T14:37:00Z">
        <w:r w:rsidR="00F77B95">
          <w:fldChar w:fldCharType="end"/>
        </w:r>
      </w:ins>
      <w:r w:rsidRPr="00791D37">
        <w:t>:</w:t>
      </w:r>
    </w:p>
    <w:p w14:paraId="532102E7" w14:textId="77777777" w:rsidR="0074559B" w:rsidRPr="00791D37" w:rsidRDefault="0074559B" w:rsidP="00CA0339">
      <w:pPr>
        <w:jc w:val="center"/>
      </w:pPr>
      <w:r w:rsidRPr="00791D37">
        <w:rPr>
          <w:noProof/>
        </w:rPr>
        <w:drawing>
          <wp:inline distT="0" distB="0" distL="0" distR="0" wp14:anchorId="18135B18" wp14:editId="399A77E5">
            <wp:extent cx="5759450" cy="6643370"/>
            <wp:effectExtent l="0" t="0" r="0" b="5080"/>
            <wp:docPr id="160" name="Imagen 160"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Tabla&#10;&#10;Descripción generada automáticamente con confianza baja"/>
                    <pic:cNvPicPr/>
                  </pic:nvPicPr>
                  <pic:blipFill>
                    <a:blip r:embed="rId74"/>
                    <a:stretch>
                      <a:fillRect/>
                    </a:stretch>
                  </pic:blipFill>
                  <pic:spPr>
                    <a:xfrm>
                      <a:off x="0" y="0"/>
                      <a:ext cx="5759450" cy="6643370"/>
                    </a:xfrm>
                    <a:prstGeom prst="rect">
                      <a:avLst/>
                    </a:prstGeom>
                  </pic:spPr>
                </pic:pic>
              </a:graphicData>
            </a:graphic>
          </wp:inline>
        </w:drawing>
      </w:r>
    </w:p>
    <w:p w14:paraId="347941B8" w14:textId="3B59DE0E" w:rsidR="0074559B" w:rsidRPr="00791D37" w:rsidRDefault="0074559B" w:rsidP="00CA0339">
      <w:pPr>
        <w:pStyle w:val="Descripcin"/>
        <w:jc w:val="center"/>
      </w:pPr>
      <w:bookmarkStart w:id="4057" w:name="_Ref81658911"/>
      <w:bookmarkStart w:id="4058" w:name="_Toc81499623"/>
      <w:bookmarkStart w:id="4059" w:name="_Toc81499858"/>
      <w:bookmarkStart w:id="4060" w:name="_Toc81765382"/>
      <w:r w:rsidRPr="00791D37">
        <w:t xml:space="preserve">Ilustración </w:t>
      </w:r>
      <w:fldSimple w:instr=" SEQ Ilustración \* ARABIC ">
        <w:ins w:id="4061" w:author="JORGE CONTRERAS ORTIZ" w:date="2021-09-04T14:47:00Z">
          <w:r w:rsidR="003E5AE5">
            <w:rPr>
              <w:noProof/>
            </w:rPr>
            <w:t>50</w:t>
          </w:r>
        </w:ins>
        <w:del w:id="4062" w:author="JORGE CONTRERAS ORTIZ" w:date="2021-09-04T12:45:00Z">
          <w:r w:rsidR="00593FA6" w:rsidDel="00FE1EC4">
            <w:rPr>
              <w:noProof/>
            </w:rPr>
            <w:delText>46</w:delText>
          </w:r>
        </w:del>
      </w:fldSimple>
      <w:bookmarkEnd w:id="4057"/>
      <w:r w:rsidRPr="00791D37">
        <w:t xml:space="preserve"> Conectores Verticales</w:t>
      </w:r>
      <w:bookmarkEnd w:id="4058"/>
      <w:bookmarkEnd w:id="4059"/>
      <w:bookmarkEnd w:id="4060"/>
    </w:p>
    <w:p w14:paraId="2ADAF59B" w14:textId="77777777" w:rsidR="0074559B" w:rsidRPr="00791D37" w:rsidRDefault="0074559B" w:rsidP="00791D37">
      <w:r w:rsidRPr="00791D37">
        <w:br w:type="page"/>
      </w:r>
    </w:p>
    <w:p w14:paraId="2D0CF2E8" w14:textId="77777777" w:rsidR="0074559B" w:rsidRPr="00791D37" w:rsidRDefault="0074559B" w:rsidP="00791D37">
      <w:pPr>
        <w:pStyle w:val="Ttulo3"/>
      </w:pPr>
      <w:bookmarkStart w:id="4063" w:name="_Toc81499453"/>
      <w:bookmarkStart w:id="4064" w:name="_Toc81765306"/>
      <w:r w:rsidRPr="00791D37">
        <w:lastRenderedPageBreak/>
        <w:t>USB</w:t>
      </w:r>
      <w:bookmarkEnd w:id="4063"/>
      <w:bookmarkEnd w:id="4064"/>
    </w:p>
    <w:p w14:paraId="64CF7F94" w14:textId="77777777" w:rsidR="0074559B" w:rsidRPr="00791D37" w:rsidRDefault="0074559B" w:rsidP="00791D37"/>
    <w:p w14:paraId="075E2DAE" w14:textId="023141A4" w:rsidR="0074559B" w:rsidRPr="00791D37" w:rsidRDefault="0074559B" w:rsidP="00791D37">
      <w:r w:rsidRPr="00791D37">
        <w:t>Esta última parte implementa un conector micro USB tipo B, pudiendo así conectar el dispositivo KTWM102 con un PC a través de la herramienta KiTools.</w:t>
      </w:r>
      <w:ins w:id="4065" w:author="JORGE CONTRERAS ORTIZ" w:date="2021-09-04T14:37:00Z">
        <w:r w:rsidR="00F77B95">
          <w:t xml:space="preserve"> El circuito realizado es el mostrado a continuación en </w:t>
        </w:r>
        <w:r w:rsidR="00F77B95">
          <w:fldChar w:fldCharType="begin"/>
        </w:r>
        <w:r w:rsidR="00F77B95">
          <w:instrText xml:space="preserve"> REF _Ref81658912 \h </w:instrText>
        </w:r>
      </w:ins>
      <w:r w:rsidR="00F77B95">
        <w:fldChar w:fldCharType="separate"/>
      </w:r>
      <w:ins w:id="4066" w:author="JORGE CONTRERAS ORTIZ" w:date="2021-09-04T14:47:00Z">
        <w:r w:rsidR="003E5AE5" w:rsidRPr="00791D37">
          <w:t xml:space="preserve">Ilustración </w:t>
        </w:r>
        <w:r w:rsidR="003E5AE5">
          <w:rPr>
            <w:noProof/>
          </w:rPr>
          <w:t>51</w:t>
        </w:r>
      </w:ins>
      <w:ins w:id="4067" w:author="JORGE CONTRERAS ORTIZ" w:date="2021-09-04T14:37:00Z">
        <w:r w:rsidR="00F77B95">
          <w:fldChar w:fldCharType="end"/>
        </w:r>
      </w:ins>
      <w:ins w:id="4068" w:author="JORGE CONTRERAS ORTIZ" w:date="2021-09-04T16:06:00Z">
        <w:r w:rsidR="0052318C">
          <w:t>:</w:t>
        </w:r>
      </w:ins>
    </w:p>
    <w:p w14:paraId="430B28AE" w14:textId="77777777" w:rsidR="0074559B" w:rsidRPr="00791D37" w:rsidRDefault="0074559B" w:rsidP="00CA0339">
      <w:pPr>
        <w:jc w:val="center"/>
      </w:pPr>
      <w:r w:rsidRPr="00791D37">
        <w:rPr>
          <w:noProof/>
        </w:rPr>
        <w:drawing>
          <wp:inline distT="0" distB="0" distL="0" distR="0" wp14:anchorId="75F64D4D" wp14:editId="05007D42">
            <wp:extent cx="5759450" cy="2359660"/>
            <wp:effectExtent l="0" t="0" r="0" b="2540"/>
            <wp:docPr id="161" name="Imagen 16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10;&#10;Descripción generada automáticamente"/>
                    <pic:cNvPicPr/>
                  </pic:nvPicPr>
                  <pic:blipFill>
                    <a:blip r:embed="rId75"/>
                    <a:stretch>
                      <a:fillRect/>
                    </a:stretch>
                  </pic:blipFill>
                  <pic:spPr>
                    <a:xfrm>
                      <a:off x="0" y="0"/>
                      <a:ext cx="5759450" cy="2359660"/>
                    </a:xfrm>
                    <a:prstGeom prst="rect">
                      <a:avLst/>
                    </a:prstGeom>
                  </pic:spPr>
                </pic:pic>
              </a:graphicData>
            </a:graphic>
          </wp:inline>
        </w:drawing>
      </w:r>
    </w:p>
    <w:p w14:paraId="1E246518" w14:textId="74706B27" w:rsidR="0074559B" w:rsidRPr="00791D37" w:rsidRDefault="0074559B" w:rsidP="00CA0339">
      <w:pPr>
        <w:pStyle w:val="Descripcin"/>
        <w:jc w:val="center"/>
      </w:pPr>
      <w:bookmarkStart w:id="4069" w:name="_Ref81658912"/>
      <w:bookmarkStart w:id="4070" w:name="_Toc81499624"/>
      <w:bookmarkStart w:id="4071" w:name="_Toc81499859"/>
      <w:bookmarkStart w:id="4072" w:name="_Toc81765383"/>
      <w:r w:rsidRPr="00791D37">
        <w:t xml:space="preserve">Ilustración </w:t>
      </w:r>
      <w:fldSimple w:instr=" SEQ Ilustración \* ARABIC ">
        <w:ins w:id="4073" w:author="JORGE CONTRERAS ORTIZ" w:date="2021-09-04T14:47:00Z">
          <w:r w:rsidR="003E5AE5">
            <w:rPr>
              <w:noProof/>
            </w:rPr>
            <w:t>51</w:t>
          </w:r>
        </w:ins>
        <w:del w:id="4074" w:author="JORGE CONTRERAS ORTIZ" w:date="2021-09-04T12:45:00Z">
          <w:r w:rsidR="00593FA6" w:rsidDel="00FE1EC4">
            <w:rPr>
              <w:noProof/>
            </w:rPr>
            <w:delText>47</w:delText>
          </w:r>
        </w:del>
      </w:fldSimple>
      <w:bookmarkEnd w:id="4069"/>
      <w:r w:rsidRPr="00791D37">
        <w:t xml:space="preserve"> Conector USB</w:t>
      </w:r>
      <w:bookmarkEnd w:id="4070"/>
      <w:bookmarkEnd w:id="4071"/>
      <w:bookmarkEnd w:id="4072"/>
    </w:p>
    <w:p w14:paraId="754700F0" w14:textId="77777777" w:rsidR="0074559B" w:rsidRPr="00791D37" w:rsidRDefault="0074559B" w:rsidP="00791D37">
      <w:r w:rsidRPr="00791D37">
        <w:t xml:space="preserve">Se añade un Led SMD con una resistencia en serie, como comprobación de que lleguen los </w:t>
      </w:r>
      <w:commentRangeStart w:id="4075"/>
      <w:r w:rsidRPr="00791D37">
        <w:t>5V</w:t>
      </w:r>
      <w:commentRangeEnd w:id="4075"/>
      <w:r w:rsidRPr="00791D37">
        <w:rPr>
          <w:rStyle w:val="Refdecomentario"/>
        </w:rPr>
        <w:commentReference w:id="4075"/>
      </w:r>
      <w:r w:rsidRPr="00791D37">
        <w:t xml:space="preserve"> correctamente al circuito, como símbolo de una buena conexión del conector.</w:t>
      </w:r>
    </w:p>
    <w:p w14:paraId="3FFBF25F" w14:textId="77777777" w:rsidR="0074559B" w:rsidRPr="00791D37" w:rsidRDefault="0074559B" w:rsidP="00791D37">
      <w:r w:rsidRPr="00791D37">
        <w:br w:type="page"/>
      </w:r>
    </w:p>
    <w:p w14:paraId="3F8DF1AA" w14:textId="77777777" w:rsidR="0074559B" w:rsidRPr="00791D37" w:rsidRDefault="0074559B" w:rsidP="00791D37">
      <w:pPr>
        <w:pStyle w:val="Ttulo2"/>
      </w:pPr>
      <w:bookmarkStart w:id="4076" w:name="_Toc81499454"/>
      <w:bookmarkStart w:id="4077" w:name="_Toc81765307"/>
      <w:r w:rsidRPr="00791D37">
        <w:lastRenderedPageBreak/>
        <w:t>LAYOUT</w:t>
      </w:r>
      <w:bookmarkEnd w:id="4076"/>
      <w:bookmarkEnd w:id="4077"/>
    </w:p>
    <w:p w14:paraId="437CE7B7" w14:textId="77777777" w:rsidR="0074559B" w:rsidRPr="00791D37" w:rsidRDefault="0074559B" w:rsidP="00791D37"/>
    <w:p w14:paraId="29D232F8" w14:textId="7D211D90" w:rsidR="0074559B" w:rsidRPr="00791D37" w:rsidRDefault="0074559B" w:rsidP="00791D37">
      <w:r w:rsidRPr="00791D37">
        <w:t xml:space="preserve">El Layout completo realizado es el mostrado </w:t>
      </w:r>
      <w:ins w:id="4078" w:author="JORGE CONTRERAS ORTIZ" w:date="2021-09-04T14:38:00Z">
        <w:r w:rsidR="00F77B95">
          <w:t xml:space="preserve">a continuación en </w:t>
        </w:r>
        <w:r w:rsidR="00F77B95">
          <w:fldChar w:fldCharType="begin"/>
        </w:r>
        <w:r w:rsidR="00F77B95">
          <w:instrText xml:space="preserve"> REF _Ref81658913 \h </w:instrText>
        </w:r>
      </w:ins>
      <w:r w:rsidR="00F77B95">
        <w:fldChar w:fldCharType="separate"/>
      </w:r>
      <w:ins w:id="4079" w:author="JORGE CONTRERAS ORTIZ" w:date="2021-09-04T14:47:00Z">
        <w:r w:rsidR="003E5AE5" w:rsidRPr="00791D37">
          <w:t xml:space="preserve">Ilustración </w:t>
        </w:r>
        <w:r w:rsidR="003E5AE5">
          <w:rPr>
            <w:noProof/>
          </w:rPr>
          <w:t>52</w:t>
        </w:r>
      </w:ins>
      <w:ins w:id="4080" w:author="JORGE CONTRERAS ORTIZ" w:date="2021-09-04T14:38:00Z">
        <w:r w:rsidR="00F77B95">
          <w:fldChar w:fldCharType="end"/>
        </w:r>
      </w:ins>
      <w:del w:id="4081" w:author="JORGE CONTRERAS ORTIZ" w:date="2021-09-04T14:38:00Z">
        <w:r w:rsidRPr="00791D37" w:rsidDel="00F77B95">
          <w:delText>en la</w:delText>
        </w:r>
      </w:del>
      <w:del w:id="4082" w:author="JORGE CONTRERAS ORTIZ" w:date="2021-09-04T14:37:00Z">
        <w:r w:rsidRPr="00791D37" w:rsidDel="00F77B95">
          <w:delText xml:space="preserve"> Ilustración 11</w:delText>
        </w:r>
      </w:del>
      <w:r w:rsidRPr="00791D37">
        <w:t>. Posteriormente se mostrará el Layout elegido separando las diferentes capas.</w:t>
      </w:r>
    </w:p>
    <w:p w14:paraId="7FFA259D" w14:textId="77777777" w:rsidR="0074559B" w:rsidRPr="00791D37" w:rsidRDefault="0074559B" w:rsidP="00CA0339">
      <w:pPr>
        <w:jc w:val="center"/>
      </w:pPr>
      <w:r w:rsidRPr="00791D37">
        <w:rPr>
          <w:noProof/>
        </w:rPr>
        <w:drawing>
          <wp:inline distT="0" distB="0" distL="0" distR="0" wp14:anchorId="7ED2113C" wp14:editId="5BEC16D8">
            <wp:extent cx="4911030" cy="3752850"/>
            <wp:effectExtent l="0" t="0" r="4445" b="0"/>
            <wp:docPr id="127" name="Imagen 127"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Imagen 127" descr="Imagen de la pantalla de un computador&#10;&#10;Descripción generada automáticamente con confianza baja"/>
                    <pic:cNvPicPr/>
                  </pic:nvPicPr>
                  <pic:blipFill>
                    <a:blip r:embed="rId76"/>
                    <a:stretch>
                      <a:fillRect/>
                    </a:stretch>
                  </pic:blipFill>
                  <pic:spPr>
                    <a:xfrm>
                      <a:off x="0" y="0"/>
                      <a:ext cx="4915729" cy="3756440"/>
                    </a:xfrm>
                    <a:prstGeom prst="rect">
                      <a:avLst/>
                    </a:prstGeom>
                  </pic:spPr>
                </pic:pic>
              </a:graphicData>
            </a:graphic>
          </wp:inline>
        </w:drawing>
      </w:r>
    </w:p>
    <w:p w14:paraId="3A81E9DA" w14:textId="16A59CFE" w:rsidR="0074559B" w:rsidRPr="00791D37" w:rsidRDefault="0074559B" w:rsidP="00CA0339">
      <w:pPr>
        <w:pStyle w:val="Descripcin"/>
        <w:jc w:val="center"/>
      </w:pPr>
      <w:bookmarkStart w:id="4083" w:name="_Ref81658913"/>
      <w:bookmarkStart w:id="4084" w:name="_Toc81499625"/>
      <w:bookmarkStart w:id="4085" w:name="_Toc81499860"/>
      <w:bookmarkStart w:id="4086" w:name="_Toc81765384"/>
      <w:r w:rsidRPr="00791D37">
        <w:t xml:space="preserve">Ilustración </w:t>
      </w:r>
      <w:fldSimple w:instr=" SEQ Ilustración \* ARABIC ">
        <w:ins w:id="4087" w:author="JORGE CONTRERAS ORTIZ" w:date="2021-09-04T14:47:00Z">
          <w:r w:rsidR="003E5AE5">
            <w:rPr>
              <w:noProof/>
            </w:rPr>
            <w:t>52</w:t>
          </w:r>
        </w:ins>
        <w:del w:id="4088" w:author="JORGE CONTRERAS ORTIZ" w:date="2021-09-04T12:45:00Z">
          <w:r w:rsidR="00593FA6" w:rsidDel="00FE1EC4">
            <w:rPr>
              <w:noProof/>
            </w:rPr>
            <w:delText>48</w:delText>
          </w:r>
        </w:del>
      </w:fldSimple>
      <w:bookmarkEnd w:id="4083"/>
      <w:r w:rsidRPr="00791D37">
        <w:t xml:space="preserve"> Layout Completo</w:t>
      </w:r>
      <w:bookmarkEnd w:id="4084"/>
      <w:bookmarkEnd w:id="4085"/>
      <w:bookmarkEnd w:id="4086"/>
    </w:p>
    <w:p w14:paraId="24F526BD" w14:textId="77777777" w:rsidR="0074559B" w:rsidRPr="00791D37" w:rsidRDefault="0074559B" w:rsidP="00791D37">
      <w:r w:rsidRPr="00791D37">
        <w:br w:type="page"/>
      </w:r>
    </w:p>
    <w:p w14:paraId="6BDBF2A1" w14:textId="40827944" w:rsidR="0074559B" w:rsidRPr="00791D37" w:rsidRDefault="00C17583" w:rsidP="00791D37">
      <w:pPr>
        <w:pStyle w:val="Ttulo3"/>
      </w:pPr>
      <w:bookmarkStart w:id="4089" w:name="_Toc81499455"/>
      <w:bookmarkStart w:id="4090" w:name="_Toc81765308"/>
      <w:r w:rsidRPr="00791D37">
        <w:lastRenderedPageBreak/>
        <w:t xml:space="preserve">LAYOUT CAPA </w:t>
      </w:r>
      <w:r w:rsidR="0074559B" w:rsidRPr="00791D37">
        <w:t>TOP</w:t>
      </w:r>
      <w:bookmarkEnd w:id="4089"/>
      <w:bookmarkEnd w:id="4090"/>
    </w:p>
    <w:p w14:paraId="6FF7FFC0" w14:textId="77777777" w:rsidR="0074559B" w:rsidRPr="00791D37" w:rsidRDefault="0074559B" w:rsidP="00791D37"/>
    <w:p w14:paraId="181B4CEF" w14:textId="70D843A9" w:rsidR="0074559B" w:rsidRPr="00791D37" w:rsidRDefault="0074559B" w:rsidP="00791D37">
      <w:r w:rsidRPr="00791D37">
        <w:t xml:space="preserve">Como se </w:t>
      </w:r>
      <w:ins w:id="4091" w:author="JORGE CONTRERAS ORTIZ" w:date="2021-09-04T14:38:00Z">
        <w:r w:rsidR="00F77B95">
          <w:t xml:space="preserve">muestra a continuación, en </w:t>
        </w:r>
      </w:ins>
      <w:del w:id="4092" w:author="JORGE CONTRERAS ORTIZ" w:date="2021-09-04T14:38:00Z">
        <w:r w:rsidRPr="00791D37" w:rsidDel="00F77B95">
          <w:delText>ve e</w:delText>
        </w:r>
      </w:del>
      <w:del w:id="4093" w:author="JORGE CONTRERAS ORTIZ" w:date="2021-09-04T13:32:00Z">
        <w:r w:rsidRPr="00791D37" w:rsidDel="00C17583">
          <w:delText>l</w:delText>
        </w:r>
      </w:del>
      <w:del w:id="4094" w:author="JORGE CONTRERAS ORTIZ" w:date="2021-09-04T14:38:00Z">
        <w:r w:rsidRPr="00791D37" w:rsidDel="00F77B95">
          <w:delText xml:space="preserve"> la</w:delText>
        </w:r>
      </w:del>
      <w:ins w:id="4095" w:author="JORGE CONTRERAS ORTIZ" w:date="2021-09-04T14:38:00Z">
        <w:r w:rsidR="00F77B95">
          <w:fldChar w:fldCharType="begin"/>
        </w:r>
        <w:r w:rsidR="00F77B95">
          <w:instrText xml:space="preserve"> REF _Ref81658914 \h </w:instrText>
        </w:r>
      </w:ins>
      <w:r w:rsidR="00F77B95">
        <w:fldChar w:fldCharType="separate"/>
      </w:r>
      <w:ins w:id="4096" w:author="JORGE CONTRERAS ORTIZ" w:date="2021-09-04T14:47:00Z">
        <w:r w:rsidR="003E5AE5" w:rsidRPr="00791D37">
          <w:t xml:space="preserve">Ilustración </w:t>
        </w:r>
        <w:r w:rsidR="003E5AE5">
          <w:rPr>
            <w:noProof/>
          </w:rPr>
          <w:t>53</w:t>
        </w:r>
      </w:ins>
      <w:ins w:id="4097" w:author="JORGE CONTRERAS ORTIZ" w:date="2021-09-04T14:38:00Z">
        <w:r w:rsidR="00F77B95">
          <w:fldChar w:fldCharType="end"/>
        </w:r>
      </w:ins>
      <w:del w:id="4098" w:author="JORGE CONTRERAS ORTIZ" w:date="2021-09-04T14:38:00Z">
        <w:r w:rsidRPr="00791D37" w:rsidDel="00F77B95">
          <w:delText xml:space="preserve"> Ilustración 12</w:delText>
        </w:r>
      </w:del>
      <w:r w:rsidRPr="00791D37">
        <w:t xml:space="preserve">, </w:t>
      </w:r>
      <w:del w:id="4099" w:author="JORGE CONTRERAS ORTIZ" w:date="2021-09-04T14:39:00Z">
        <w:r w:rsidRPr="00791D37" w:rsidDel="00F77B95">
          <w:delText>en la capa TOP se han posicionado</w:delText>
        </w:r>
      </w:del>
      <w:ins w:id="4100" w:author="JORGE CONTRERAS ORTIZ" w:date="2021-09-04T14:39:00Z">
        <w:r w:rsidR="00F77B95">
          <w:t>se han posicionado en la capa TOP</w:t>
        </w:r>
      </w:ins>
      <w:r w:rsidRPr="00791D37">
        <w:t xml:space="preserve"> la mayoría de las pistas y se ha realizado el posicionado de los componentes exceptuando 2 </w:t>
      </w:r>
      <w:ins w:id="4101" w:author="JORGE CONTRERAS ORTIZ" w:date="2021-09-04T14:39:00Z">
        <w:r w:rsidR="00F77B95">
          <w:t xml:space="preserve">de los 4 </w:t>
        </w:r>
      </w:ins>
      <w:r w:rsidRPr="00791D37">
        <w:t>conectores</w:t>
      </w:r>
      <w:ins w:id="4102" w:author="JORGE CONTRERAS ORTIZ" w:date="2021-09-04T14:39:00Z">
        <w:r w:rsidR="00F77B95">
          <w:t xml:space="preserve"> verticales</w:t>
        </w:r>
      </w:ins>
      <w:r w:rsidRPr="00791D37">
        <w:t>.</w:t>
      </w:r>
    </w:p>
    <w:p w14:paraId="6A631AC1" w14:textId="77777777" w:rsidR="0074559B" w:rsidRPr="00791D37" w:rsidRDefault="0074559B" w:rsidP="00791D37"/>
    <w:p w14:paraId="77064536" w14:textId="77777777" w:rsidR="0074559B" w:rsidRPr="00791D37" w:rsidRDefault="0074559B" w:rsidP="00CA0339">
      <w:pPr>
        <w:jc w:val="center"/>
      </w:pPr>
      <w:r w:rsidRPr="00791D37">
        <w:rPr>
          <w:noProof/>
        </w:rPr>
        <w:drawing>
          <wp:inline distT="0" distB="0" distL="0" distR="0" wp14:anchorId="0B35339D" wp14:editId="1309CB08">
            <wp:extent cx="6016763" cy="4540102"/>
            <wp:effectExtent l="0" t="0" r="3175" b="0"/>
            <wp:docPr id="126" name="Imagen 1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Imagen 126" descr="Diagrama, Esquemático&#10;&#10;Descripción generada automáticamente"/>
                    <pic:cNvPicPr/>
                  </pic:nvPicPr>
                  <pic:blipFill>
                    <a:blip r:embed="rId77"/>
                    <a:stretch>
                      <a:fillRect/>
                    </a:stretch>
                  </pic:blipFill>
                  <pic:spPr>
                    <a:xfrm>
                      <a:off x="0" y="0"/>
                      <a:ext cx="6044344" cy="4560914"/>
                    </a:xfrm>
                    <a:prstGeom prst="rect">
                      <a:avLst/>
                    </a:prstGeom>
                  </pic:spPr>
                </pic:pic>
              </a:graphicData>
            </a:graphic>
          </wp:inline>
        </w:drawing>
      </w:r>
    </w:p>
    <w:p w14:paraId="469A266C" w14:textId="385BC009" w:rsidR="0074559B" w:rsidRPr="00791D37" w:rsidRDefault="0074559B" w:rsidP="00CA0339">
      <w:pPr>
        <w:pStyle w:val="Descripcin"/>
        <w:jc w:val="center"/>
      </w:pPr>
      <w:bookmarkStart w:id="4103" w:name="_Ref81658914"/>
      <w:bookmarkStart w:id="4104" w:name="_Toc81499626"/>
      <w:bookmarkStart w:id="4105" w:name="_Toc81499861"/>
      <w:bookmarkStart w:id="4106" w:name="_Toc81765385"/>
      <w:r w:rsidRPr="00791D37">
        <w:t xml:space="preserve">Ilustración </w:t>
      </w:r>
      <w:fldSimple w:instr=" SEQ Ilustración \* ARABIC ">
        <w:ins w:id="4107" w:author="JORGE CONTRERAS ORTIZ" w:date="2021-09-04T14:47:00Z">
          <w:r w:rsidR="003E5AE5">
            <w:rPr>
              <w:noProof/>
            </w:rPr>
            <w:t>53</w:t>
          </w:r>
        </w:ins>
        <w:del w:id="4108" w:author="JORGE CONTRERAS ORTIZ" w:date="2021-09-04T12:45:00Z">
          <w:r w:rsidR="00593FA6" w:rsidDel="00FE1EC4">
            <w:rPr>
              <w:noProof/>
            </w:rPr>
            <w:delText>49</w:delText>
          </w:r>
        </w:del>
      </w:fldSimple>
      <w:bookmarkEnd w:id="4103"/>
      <w:r w:rsidRPr="00791D37">
        <w:t xml:space="preserve"> Layout Capa TOP</w:t>
      </w:r>
      <w:bookmarkEnd w:id="4104"/>
      <w:bookmarkEnd w:id="4105"/>
      <w:bookmarkEnd w:id="4106"/>
    </w:p>
    <w:p w14:paraId="22C0D62D" w14:textId="77777777" w:rsidR="0074559B" w:rsidRPr="00791D37" w:rsidRDefault="0074559B" w:rsidP="00791D37">
      <w:r w:rsidRPr="00791D37">
        <w:br w:type="page"/>
      </w:r>
    </w:p>
    <w:p w14:paraId="5AE54720" w14:textId="53F1956D" w:rsidR="0074559B" w:rsidRPr="00791D37" w:rsidRDefault="00C17583" w:rsidP="00791D37">
      <w:pPr>
        <w:pStyle w:val="Ttulo3"/>
      </w:pPr>
      <w:bookmarkStart w:id="4109" w:name="_Toc81499456"/>
      <w:bookmarkStart w:id="4110" w:name="_Toc81765309"/>
      <w:r w:rsidRPr="00791D37">
        <w:lastRenderedPageBreak/>
        <w:t>LAYOUT CAPA BOTTOM</w:t>
      </w:r>
      <w:bookmarkEnd w:id="4109"/>
      <w:bookmarkEnd w:id="4110"/>
    </w:p>
    <w:p w14:paraId="28E67B1B" w14:textId="77777777" w:rsidR="0074559B" w:rsidRPr="00791D37" w:rsidRDefault="0074559B" w:rsidP="00791D37"/>
    <w:p w14:paraId="2D0D848A" w14:textId="1948B3C1" w:rsidR="0074559B" w:rsidRPr="00791D37" w:rsidRDefault="0074559B" w:rsidP="00791D37">
      <w:r w:rsidRPr="00791D37">
        <w:t xml:space="preserve">Como se muestra </w:t>
      </w:r>
      <w:ins w:id="4111" w:author="JORGE CONTRERAS ORTIZ" w:date="2021-09-04T14:39:00Z">
        <w:r w:rsidR="00F77B95">
          <w:t>a continuación, en</w:t>
        </w:r>
      </w:ins>
      <w:ins w:id="4112" w:author="JORGE CONTRERAS ORTIZ" w:date="2021-09-04T14:40:00Z">
        <w:r w:rsidR="00F77B95">
          <w:t xml:space="preserve"> </w:t>
        </w:r>
      </w:ins>
      <w:ins w:id="4113" w:author="JORGE CONTRERAS ORTIZ" w:date="2021-09-04T14:39:00Z">
        <w:r w:rsidR="00F77B95">
          <w:fldChar w:fldCharType="begin"/>
        </w:r>
        <w:r w:rsidR="00F77B95">
          <w:instrText xml:space="preserve"> REF _Ref81658915 \h </w:instrText>
        </w:r>
      </w:ins>
      <w:r w:rsidR="00F77B95">
        <w:fldChar w:fldCharType="separate"/>
      </w:r>
      <w:ins w:id="4114" w:author="JORGE CONTRERAS ORTIZ" w:date="2021-09-04T14:47:00Z">
        <w:r w:rsidR="003E5AE5" w:rsidRPr="00791D37">
          <w:t xml:space="preserve">Ilustración </w:t>
        </w:r>
        <w:r w:rsidR="003E5AE5">
          <w:rPr>
            <w:noProof/>
          </w:rPr>
          <w:t>54</w:t>
        </w:r>
      </w:ins>
      <w:ins w:id="4115" w:author="JORGE CONTRERAS ORTIZ" w:date="2021-09-04T14:39:00Z">
        <w:r w:rsidR="00F77B95">
          <w:fldChar w:fldCharType="end"/>
        </w:r>
      </w:ins>
      <w:del w:id="4116" w:author="JORGE CONTRERAS ORTIZ" w:date="2021-09-04T14:39:00Z">
        <w:r w:rsidRPr="00791D37" w:rsidDel="00F77B95">
          <w:delText>en</w:delText>
        </w:r>
      </w:del>
      <w:r w:rsidRPr="00791D37">
        <w:t xml:space="preserve"> </w:t>
      </w:r>
      <w:del w:id="4117" w:author="JORGE CONTRERAS ORTIZ" w:date="2021-09-04T14:39:00Z">
        <w:r w:rsidRPr="00791D37" w:rsidDel="00F77B95">
          <w:delText>la Ilustración 13</w:delText>
        </w:r>
      </w:del>
      <w:r w:rsidRPr="00791D37">
        <w:t xml:space="preserve">, </w:t>
      </w:r>
      <w:del w:id="4118" w:author="JORGE CONTRERAS ORTIZ" w:date="2021-09-04T14:39:00Z">
        <w:r w:rsidRPr="00791D37" w:rsidDel="00F77B95">
          <w:delText xml:space="preserve">en la capa BOTTOM </w:delText>
        </w:r>
      </w:del>
      <w:r w:rsidRPr="00791D37">
        <w:t>se han posicionado</w:t>
      </w:r>
      <w:ins w:id="4119" w:author="JORGE CONTRERAS ORTIZ" w:date="2021-09-04T14:39:00Z">
        <w:r w:rsidR="00F77B95">
          <w:t xml:space="preserve"> </w:t>
        </w:r>
        <w:r w:rsidR="00F77B95" w:rsidRPr="00791D37">
          <w:t>en la capa BOTTOM</w:t>
        </w:r>
      </w:ins>
      <w:r w:rsidRPr="00791D37">
        <w:t xml:space="preserve"> dos conectores verticales y algunas pistas debido a cambios de cara necesarios. A su vez, se ha usado la capa BOTTOM para añadir un plano de masa.</w:t>
      </w:r>
    </w:p>
    <w:p w14:paraId="7AA271C7" w14:textId="77777777" w:rsidR="0074559B" w:rsidRPr="00791D37" w:rsidRDefault="0074559B" w:rsidP="00CA0339">
      <w:pPr>
        <w:jc w:val="center"/>
      </w:pPr>
      <w:r w:rsidRPr="00791D37">
        <w:rPr>
          <w:noProof/>
        </w:rPr>
        <w:drawing>
          <wp:inline distT="0" distB="0" distL="0" distR="0" wp14:anchorId="79BE9FD6" wp14:editId="2106BBD9">
            <wp:extent cx="5962141" cy="4378591"/>
            <wp:effectExtent l="0" t="0" r="635" b="3175"/>
            <wp:docPr id="128" name="Imagen 128"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magen 128" descr="Imagen de la pantalla de un computador&#10;&#10;Descripción generada automáticamente con confianza baja"/>
                    <pic:cNvPicPr/>
                  </pic:nvPicPr>
                  <pic:blipFill>
                    <a:blip r:embed="rId78"/>
                    <a:stretch>
                      <a:fillRect/>
                    </a:stretch>
                  </pic:blipFill>
                  <pic:spPr>
                    <a:xfrm>
                      <a:off x="0" y="0"/>
                      <a:ext cx="5965152" cy="4380802"/>
                    </a:xfrm>
                    <a:prstGeom prst="rect">
                      <a:avLst/>
                    </a:prstGeom>
                  </pic:spPr>
                </pic:pic>
              </a:graphicData>
            </a:graphic>
          </wp:inline>
        </w:drawing>
      </w:r>
    </w:p>
    <w:p w14:paraId="44F3E2B8" w14:textId="3F44D969" w:rsidR="0074559B" w:rsidRPr="00791D37" w:rsidRDefault="0074559B" w:rsidP="00CA0339">
      <w:pPr>
        <w:pStyle w:val="Descripcin"/>
        <w:jc w:val="center"/>
      </w:pPr>
      <w:bookmarkStart w:id="4120" w:name="_Ref81658915"/>
      <w:bookmarkStart w:id="4121" w:name="_Toc81499627"/>
      <w:bookmarkStart w:id="4122" w:name="_Toc81499862"/>
      <w:bookmarkStart w:id="4123" w:name="_Toc81765386"/>
      <w:r w:rsidRPr="00791D37">
        <w:t xml:space="preserve">Ilustración </w:t>
      </w:r>
      <w:fldSimple w:instr=" SEQ Ilustración \* ARABIC ">
        <w:ins w:id="4124" w:author="JORGE CONTRERAS ORTIZ" w:date="2021-09-04T14:47:00Z">
          <w:r w:rsidR="003E5AE5">
            <w:rPr>
              <w:noProof/>
            </w:rPr>
            <w:t>54</w:t>
          </w:r>
        </w:ins>
        <w:del w:id="4125" w:author="JORGE CONTRERAS ORTIZ" w:date="2021-09-04T12:45:00Z">
          <w:r w:rsidR="00593FA6" w:rsidDel="00FE1EC4">
            <w:rPr>
              <w:noProof/>
            </w:rPr>
            <w:delText>50</w:delText>
          </w:r>
        </w:del>
      </w:fldSimple>
      <w:bookmarkEnd w:id="4120"/>
      <w:r w:rsidRPr="00791D37">
        <w:t xml:space="preserve"> Layout Capa BOTTOM</w:t>
      </w:r>
      <w:bookmarkEnd w:id="4121"/>
      <w:bookmarkEnd w:id="4122"/>
      <w:bookmarkEnd w:id="4123"/>
    </w:p>
    <w:p w14:paraId="5B4D7765" w14:textId="77777777" w:rsidR="0074559B" w:rsidRPr="00791D37" w:rsidRDefault="0074559B" w:rsidP="00791D37">
      <w:r w:rsidRPr="00791D37">
        <w:br w:type="page"/>
      </w:r>
    </w:p>
    <w:p w14:paraId="6346ED16" w14:textId="4E8D3A06" w:rsidR="00797426" w:rsidRDefault="00C17583" w:rsidP="00797426">
      <w:pPr>
        <w:pStyle w:val="Ttulo3"/>
        <w:rPr>
          <w:ins w:id="4126" w:author="JORGE CONTRERAS ORTIZ" w:date="2021-09-04T08:33:00Z"/>
        </w:rPr>
      </w:pPr>
      <w:bookmarkStart w:id="4127" w:name="_Toc81499457"/>
      <w:bookmarkStart w:id="4128" w:name="_Toc81765310"/>
      <w:ins w:id="4129" w:author="JORGE CONTRERAS ORTIZ" w:date="2021-09-04T08:33:00Z">
        <w:r>
          <w:lastRenderedPageBreak/>
          <w:t>RESULTADO FINAL DEL DISEÑO</w:t>
        </w:r>
        <w:bookmarkEnd w:id="4128"/>
      </w:ins>
    </w:p>
    <w:p w14:paraId="6490A9D9" w14:textId="1CD0D19C" w:rsidR="00797426" w:rsidRDefault="00797426" w:rsidP="00797426">
      <w:pPr>
        <w:rPr>
          <w:ins w:id="4130" w:author="JORGE CONTRERAS ORTIZ" w:date="2021-09-04T08:33:00Z"/>
        </w:rPr>
      </w:pPr>
    </w:p>
    <w:p w14:paraId="01EF5B00" w14:textId="0C4CA536" w:rsidR="00EA5ADB" w:rsidRDefault="00425C71" w:rsidP="005B42F0">
      <w:pPr>
        <w:rPr>
          <w:ins w:id="4131" w:author="JORGE CONTRERAS ORTIZ" w:date="2021-09-04T09:04:00Z"/>
        </w:rPr>
      </w:pPr>
      <w:ins w:id="4132" w:author="JORGE CONTRERAS ORTIZ" w:date="2021-09-04T08:52:00Z">
        <w:r>
          <w:t>Una vez finalizado el diseño se mandó fabricar la PCB quedando como se ve en</w:t>
        </w:r>
      </w:ins>
      <w:ins w:id="4133" w:author="JORGE CONTRERAS ORTIZ" w:date="2021-09-04T14:40:00Z">
        <w:r w:rsidR="00F77B95">
          <w:t xml:space="preserve"> </w:t>
        </w:r>
        <w:r w:rsidR="00F77B95">
          <w:fldChar w:fldCharType="begin"/>
        </w:r>
        <w:r w:rsidR="00F77B95">
          <w:instrText xml:space="preserve"> REF _Ref81658916 \h </w:instrText>
        </w:r>
      </w:ins>
      <w:r w:rsidR="00F77B95">
        <w:instrText xml:space="preserve"> \* MERGEFORMAT </w:instrText>
      </w:r>
      <w:r w:rsidR="00F77B95">
        <w:fldChar w:fldCharType="separate"/>
      </w:r>
      <w:ins w:id="4134" w:author="JORGE CONTRERAS ORTIZ" w:date="2021-09-04T14:47:00Z">
        <w:r w:rsidR="003E5AE5" w:rsidRPr="003E5AE5">
          <w:rPr>
            <w:rPrChange w:id="4135" w:author="JORGE CONTRERAS ORTIZ" w:date="2021-09-04T14:47:00Z">
              <w:rPr>
                <w:i/>
                <w:iCs/>
              </w:rPr>
            </w:rPrChange>
          </w:rPr>
          <w:t xml:space="preserve">Ilustración </w:t>
        </w:r>
        <w:r w:rsidR="003E5AE5" w:rsidRPr="003E5AE5">
          <w:rPr>
            <w:rPrChange w:id="4136" w:author="JORGE CONTRERAS ORTIZ" w:date="2021-09-04T14:47:00Z">
              <w:rPr>
                <w:noProof/>
                <w:lang w:val="en-US"/>
              </w:rPr>
            </w:rPrChange>
          </w:rPr>
          <w:t>55</w:t>
        </w:r>
      </w:ins>
      <w:ins w:id="4137" w:author="JORGE CONTRERAS ORTIZ" w:date="2021-09-04T14:40:00Z">
        <w:r w:rsidR="00F77B95">
          <w:fldChar w:fldCharType="end"/>
        </w:r>
        <w:r w:rsidR="00F77B95">
          <w:t xml:space="preserve"> y en</w:t>
        </w:r>
      </w:ins>
      <w:ins w:id="4138" w:author="JORGE CONTRERAS ORTIZ" w:date="2021-09-04T16:07:00Z">
        <w:r w:rsidR="0052318C">
          <w:t xml:space="preserve"> </w:t>
        </w:r>
        <w:r w:rsidR="0052318C">
          <w:fldChar w:fldCharType="begin"/>
        </w:r>
        <w:r w:rsidR="0052318C">
          <w:instrText xml:space="preserve"> REF _Ref81664054 \h </w:instrText>
        </w:r>
      </w:ins>
      <w:r w:rsidR="0052318C">
        <w:instrText xml:space="preserve"> \* MERGEFORMAT </w:instrText>
      </w:r>
      <w:r w:rsidR="0052318C">
        <w:fldChar w:fldCharType="separate"/>
      </w:r>
      <w:ins w:id="4139" w:author="JORGE CONTRERAS ORTIZ" w:date="2021-09-04T16:07:00Z">
        <w:r w:rsidR="0052318C" w:rsidRPr="0052318C">
          <w:t xml:space="preserve">Ilustración </w:t>
        </w:r>
        <w:r w:rsidR="0052318C" w:rsidRPr="0052318C">
          <w:rPr>
            <w:rPrChange w:id="4140" w:author="JORGE CONTRERAS ORTIZ" w:date="2021-09-04T16:07:00Z">
              <w:rPr>
                <w:noProof/>
                <w:lang w:val="en-US"/>
              </w:rPr>
            </w:rPrChange>
          </w:rPr>
          <w:t>56</w:t>
        </w:r>
        <w:r w:rsidR="0052318C">
          <w:fldChar w:fldCharType="end"/>
        </w:r>
      </w:ins>
      <w:ins w:id="4141" w:author="JORGE CONTRERAS ORTIZ" w:date="2021-09-04T08:53:00Z">
        <w:r>
          <w:t>.</w:t>
        </w:r>
      </w:ins>
      <w:ins w:id="4142" w:author="JORGE CONTRERAS ORTIZ" w:date="2021-09-04T08:55:00Z">
        <w:r>
          <w:t xml:space="preserve"> </w:t>
        </w:r>
      </w:ins>
    </w:p>
    <w:p w14:paraId="3FDB736E" w14:textId="618D03EA" w:rsidR="00EA5ADB" w:rsidRDefault="00EA5ADB" w:rsidP="00797426">
      <w:pPr>
        <w:rPr>
          <w:ins w:id="4143" w:author="JORGE CONTRERAS ORTIZ" w:date="2021-09-04T08:53:00Z"/>
        </w:rPr>
      </w:pPr>
      <w:ins w:id="4144" w:author="JORGE CONTRERAS ORTIZ" w:date="2021-09-04T09:06:00Z">
        <w:r>
          <w:t>Bas</w:t>
        </w:r>
      </w:ins>
      <w:ins w:id="4145" w:author="JORGE CONTRERAS ORTIZ" w:date="2021-09-04T09:07:00Z">
        <w:r>
          <w:t>ándose</w:t>
        </w:r>
      </w:ins>
      <w:ins w:id="4146" w:author="JORGE CONTRERAS ORTIZ" w:date="2021-09-04T09:05:00Z">
        <w:r>
          <w:t xml:space="preserve"> en proyectos previos, </w:t>
        </w:r>
      </w:ins>
      <w:ins w:id="4147" w:author="JORGE CONTRERAS ORTIZ" w:date="2021-09-04T09:07:00Z">
        <w:r>
          <w:t xml:space="preserve">como se ve en Ilustración </w:t>
        </w:r>
      </w:ins>
      <w:ins w:id="4148" w:author="JORGE CONTRERAS ORTIZ" w:date="2021-09-05T17:46:00Z">
        <w:r w:rsidR="00DC6100">
          <w:t>51, se</w:t>
        </w:r>
      </w:ins>
      <w:ins w:id="4149" w:author="JORGE CONTRERAS ORTIZ" w:date="2021-09-04T09:05:00Z">
        <w:r>
          <w:t xml:space="preserve"> ha añadido silicona no conductora al conector USB </w:t>
        </w:r>
      </w:ins>
      <w:ins w:id="4150" w:author="JORGE CONTRERAS ORTIZ" w:date="2021-09-04T09:06:00Z">
        <w:r>
          <w:t xml:space="preserve">para aumentar la fijación del mismo y evitar posibles averías durante el proceso de conexión y desconexión del cable. </w:t>
        </w:r>
      </w:ins>
    </w:p>
    <w:p w14:paraId="26CC477E" w14:textId="77777777" w:rsidR="00425C71" w:rsidRDefault="00425C71">
      <w:pPr>
        <w:keepNext/>
        <w:jc w:val="center"/>
        <w:rPr>
          <w:ins w:id="4151" w:author="JORGE CONTRERAS ORTIZ" w:date="2021-09-04T08:58:00Z"/>
        </w:rPr>
        <w:pPrChange w:id="4152" w:author="JORGE CONTRERAS ORTIZ" w:date="2021-09-04T08:58:00Z">
          <w:pPr>
            <w:jc w:val="center"/>
          </w:pPr>
        </w:pPrChange>
      </w:pPr>
      <w:ins w:id="4153" w:author="JORGE CONTRERAS ORTIZ" w:date="2021-09-04T08:54:00Z">
        <w:r>
          <w:rPr>
            <w:noProof/>
          </w:rPr>
          <w:drawing>
            <wp:inline distT="0" distB="0" distL="0" distR="0" wp14:anchorId="246D84F4" wp14:editId="59FD7D43">
              <wp:extent cx="4252036" cy="2835025"/>
              <wp:effectExtent l="0" t="0" r="0" b="381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258951" cy="2839636"/>
                      </a:xfrm>
                      <a:prstGeom prst="rect">
                        <a:avLst/>
                      </a:prstGeom>
                      <a:noFill/>
                      <a:ln>
                        <a:noFill/>
                      </a:ln>
                    </pic:spPr>
                  </pic:pic>
                </a:graphicData>
              </a:graphic>
            </wp:inline>
          </w:drawing>
        </w:r>
      </w:ins>
    </w:p>
    <w:p w14:paraId="78B2E277" w14:textId="26B852E9" w:rsidR="00425C71" w:rsidRPr="00434554" w:rsidRDefault="00425C71">
      <w:pPr>
        <w:pStyle w:val="Descripcin"/>
        <w:jc w:val="center"/>
        <w:rPr>
          <w:ins w:id="4154" w:author="JORGE CONTRERAS ORTIZ" w:date="2021-09-04T08:53:00Z"/>
          <w:lang w:val="en-US"/>
          <w:rPrChange w:id="4155" w:author="JORGE CONTRERAS ORTIZ" w:date="2021-09-04T09:17:00Z">
            <w:rPr>
              <w:ins w:id="4156" w:author="JORGE CONTRERAS ORTIZ" w:date="2021-09-04T08:53:00Z"/>
            </w:rPr>
          </w:rPrChange>
        </w:rPr>
        <w:pPrChange w:id="4157" w:author="JORGE CONTRERAS ORTIZ" w:date="2021-09-04T08:58:00Z">
          <w:pPr/>
        </w:pPrChange>
      </w:pPr>
      <w:bookmarkStart w:id="4158" w:name="_Ref81658916"/>
      <w:bookmarkStart w:id="4159" w:name="_Toc81765387"/>
      <w:ins w:id="4160" w:author="JORGE CONTRERAS ORTIZ" w:date="2021-09-04T08:58:00Z">
        <w:r w:rsidRPr="00434554">
          <w:rPr>
            <w:lang w:val="en-US"/>
            <w:rPrChange w:id="4161" w:author="JORGE CONTRERAS ORTIZ" w:date="2021-09-04T09:17:00Z">
              <w:rPr>
                <w:i/>
                <w:iCs/>
              </w:rPr>
            </w:rPrChange>
          </w:rPr>
          <w:t xml:space="preserve">Ilustración </w:t>
        </w:r>
        <w:r>
          <w:fldChar w:fldCharType="begin"/>
        </w:r>
        <w:r w:rsidRPr="00434554">
          <w:rPr>
            <w:lang w:val="en-US"/>
            <w:rPrChange w:id="4162" w:author="JORGE CONTRERAS ORTIZ" w:date="2021-09-04T09:17:00Z">
              <w:rPr>
                <w:i/>
                <w:iCs/>
              </w:rPr>
            </w:rPrChange>
          </w:rPr>
          <w:instrText xml:space="preserve"> SEQ Ilustración \* ARABIC </w:instrText>
        </w:r>
      </w:ins>
      <w:r>
        <w:fldChar w:fldCharType="separate"/>
      </w:r>
      <w:ins w:id="4163" w:author="JORGE CONTRERAS ORTIZ" w:date="2021-09-04T14:47:00Z">
        <w:r w:rsidR="003E5AE5">
          <w:rPr>
            <w:noProof/>
            <w:lang w:val="en-US"/>
          </w:rPr>
          <w:t>55</w:t>
        </w:r>
      </w:ins>
      <w:ins w:id="4164" w:author="JORGE CONTRERAS ORTIZ" w:date="2021-09-04T08:58:00Z">
        <w:r>
          <w:fldChar w:fldCharType="end"/>
        </w:r>
        <w:bookmarkEnd w:id="4158"/>
        <w:r w:rsidRPr="00434554">
          <w:rPr>
            <w:lang w:val="en-US"/>
            <w:rPrChange w:id="4165" w:author="JORGE CONTRERAS ORTIZ" w:date="2021-09-04T09:17:00Z">
              <w:rPr>
                <w:i/>
                <w:iCs/>
              </w:rPr>
            </w:rPrChange>
          </w:rPr>
          <w:t xml:space="preserve"> PCB </w:t>
        </w:r>
      </w:ins>
      <w:ins w:id="4166" w:author="JORGE CONTRERAS ORTIZ" w:date="2021-09-05T20:12:00Z">
        <w:r w:rsidR="004E60C8">
          <w:rPr>
            <w:lang w:val="en-US"/>
          </w:rPr>
          <w:t>Cookie</w:t>
        </w:r>
      </w:ins>
      <w:ins w:id="4167" w:author="JORGE CONTRERAS ORTIZ" w:date="2021-09-04T08:58:00Z">
        <w:r w:rsidRPr="00434554">
          <w:rPr>
            <w:lang w:val="en-US"/>
            <w:rPrChange w:id="4168" w:author="JORGE CONTRERAS ORTIZ" w:date="2021-09-04T09:17:00Z">
              <w:rPr>
                <w:i/>
                <w:iCs/>
              </w:rPr>
            </w:rPrChange>
          </w:rPr>
          <w:t xml:space="preserve"> Thread TOP</w:t>
        </w:r>
      </w:ins>
      <w:bookmarkEnd w:id="4159"/>
    </w:p>
    <w:p w14:paraId="7B9B4E4F" w14:textId="3C55B84F" w:rsidR="00425C71" w:rsidRPr="00434554" w:rsidRDefault="00425C71" w:rsidP="00797426">
      <w:pPr>
        <w:rPr>
          <w:ins w:id="4169" w:author="JORGE CONTRERAS ORTIZ" w:date="2021-09-04T08:53:00Z"/>
          <w:lang w:val="en-US"/>
          <w:rPrChange w:id="4170" w:author="JORGE CONTRERAS ORTIZ" w:date="2021-09-04T09:17:00Z">
            <w:rPr>
              <w:ins w:id="4171" w:author="JORGE CONTRERAS ORTIZ" w:date="2021-09-04T08:53:00Z"/>
            </w:rPr>
          </w:rPrChange>
        </w:rPr>
      </w:pPr>
    </w:p>
    <w:p w14:paraId="254E8181" w14:textId="77777777" w:rsidR="00F77B95" w:rsidRDefault="00425C71">
      <w:pPr>
        <w:keepNext/>
        <w:jc w:val="center"/>
        <w:rPr>
          <w:ins w:id="4172" w:author="JORGE CONTRERAS ORTIZ" w:date="2021-09-04T14:42:00Z"/>
        </w:rPr>
      </w:pPr>
      <w:ins w:id="4173" w:author="JORGE CONTRERAS ORTIZ" w:date="2021-09-04T08:55:00Z">
        <w:r>
          <w:rPr>
            <w:noProof/>
          </w:rPr>
          <w:drawing>
            <wp:inline distT="0" distB="0" distL="0" distR="0" wp14:anchorId="338CB7A5" wp14:editId="6E6F994B">
              <wp:extent cx="4384950" cy="2923644"/>
              <wp:effectExtent l="0" t="0" r="0" b="0"/>
              <wp:docPr id="51" name="Imagen 51"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Imagen que contiene circuito&#10;&#10;Descripción generada automáticamente"/>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394392" cy="2929939"/>
                      </a:xfrm>
                      <a:prstGeom prst="rect">
                        <a:avLst/>
                      </a:prstGeom>
                      <a:noFill/>
                      <a:ln>
                        <a:noFill/>
                      </a:ln>
                    </pic:spPr>
                  </pic:pic>
                </a:graphicData>
              </a:graphic>
            </wp:inline>
          </w:drawing>
        </w:r>
      </w:ins>
    </w:p>
    <w:p w14:paraId="0799F1EC" w14:textId="64127610" w:rsidR="00425C71" w:rsidRPr="00F77B95" w:rsidRDefault="00F77B95">
      <w:pPr>
        <w:pStyle w:val="Descripcin"/>
        <w:jc w:val="center"/>
        <w:rPr>
          <w:ins w:id="4174" w:author="JORGE CONTRERAS ORTIZ" w:date="2021-09-04T08:58:00Z"/>
          <w:lang w:val="en-US"/>
          <w:rPrChange w:id="4175" w:author="JORGE CONTRERAS ORTIZ" w:date="2021-09-04T14:42:00Z">
            <w:rPr>
              <w:ins w:id="4176" w:author="JORGE CONTRERAS ORTIZ" w:date="2021-09-04T08:58:00Z"/>
            </w:rPr>
          </w:rPrChange>
        </w:rPr>
        <w:pPrChange w:id="4177" w:author="JORGE CONTRERAS ORTIZ" w:date="2021-09-04T14:42:00Z">
          <w:pPr>
            <w:jc w:val="center"/>
          </w:pPr>
        </w:pPrChange>
      </w:pPr>
      <w:bookmarkStart w:id="4178" w:name="_Ref81664054"/>
      <w:bookmarkStart w:id="4179" w:name="_Toc81765388"/>
      <w:ins w:id="4180" w:author="JORGE CONTRERAS ORTIZ" w:date="2021-09-04T14:42:00Z">
        <w:r w:rsidRPr="00F77B95">
          <w:rPr>
            <w:lang w:val="en-US"/>
            <w:rPrChange w:id="4181" w:author="JORGE CONTRERAS ORTIZ" w:date="2021-09-04T14:42:00Z">
              <w:rPr/>
            </w:rPrChange>
          </w:rPr>
          <w:t xml:space="preserve">Ilustración </w:t>
        </w:r>
        <w:r>
          <w:fldChar w:fldCharType="begin"/>
        </w:r>
        <w:r w:rsidRPr="00F77B95">
          <w:rPr>
            <w:lang w:val="en-US"/>
            <w:rPrChange w:id="4182" w:author="JORGE CONTRERAS ORTIZ" w:date="2021-09-04T14:42:00Z">
              <w:rPr/>
            </w:rPrChange>
          </w:rPr>
          <w:instrText xml:space="preserve"> SEQ Ilustración \* ARABIC </w:instrText>
        </w:r>
      </w:ins>
      <w:r>
        <w:fldChar w:fldCharType="separate"/>
      </w:r>
      <w:ins w:id="4183" w:author="JORGE CONTRERAS ORTIZ" w:date="2021-09-04T14:47:00Z">
        <w:r w:rsidR="003E5AE5">
          <w:rPr>
            <w:noProof/>
            <w:lang w:val="en-US"/>
          </w:rPr>
          <w:t>56</w:t>
        </w:r>
      </w:ins>
      <w:ins w:id="4184" w:author="JORGE CONTRERAS ORTIZ" w:date="2021-09-04T14:42:00Z">
        <w:r>
          <w:fldChar w:fldCharType="end"/>
        </w:r>
        <w:r w:rsidRPr="00F77B95">
          <w:rPr>
            <w:lang w:val="en-US"/>
            <w:rPrChange w:id="4185" w:author="JORGE CONTRERAS ORTIZ" w:date="2021-09-04T14:42:00Z">
              <w:rPr/>
            </w:rPrChange>
          </w:rPr>
          <w:t xml:space="preserve"> PCB </w:t>
        </w:r>
      </w:ins>
      <w:ins w:id="4186" w:author="JORGE CONTRERAS ORTIZ" w:date="2021-09-05T20:12:00Z">
        <w:r w:rsidR="004E60C8">
          <w:rPr>
            <w:lang w:val="en-US"/>
          </w:rPr>
          <w:t>Cookie</w:t>
        </w:r>
      </w:ins>
      <w:ins w:id="4187" w:author="JORGE CONTRERAS ORTIZ" w:date="2021-09-04T14:42:00Z">
        <w:r w:rsidRPr="00F77B95">
          <w:rPr>
            <w:lang w:val="en-US"/>
            <w:rPrChange w:id="4188" w:author="JORGE CONTRERAS ORTIZ" w:date="2021-09-04T14:42:00Z">
              <w:rPr/>
            </w:rPrChange>
          </w:rPr>
          <w:t xml:space="preserve"> Thread Capa BOTTOM</w:t>
        </w:r>
      </w:ins>
      <w:bookmarkEnd w:id="4178"/>
      <w:bookmarkEnd w:id="4179"/>
    </w:p>
    <w:p w14:paraId="5A401009" w14:textId="59715A1F" w:rsidR="00EA5ADB" w:rsidDel="00F77B95" w:rsidRDefault="0074559B">
      <w:pPr>
        <w:pStyle w:val="Descripcin"/>
        <w:jc w:val="center"/>
        <w:rPr>
          <w:del w:id="4189" w:author="JORGE CONTRERAS ORTIZ" w:date="2021-09-04T14:30:00Z"/>
          <w:lang w:val="en-US"/>
        </w:rPr>
        <w:pPrChange w:id="4190" w:author="JORGE CONTRERAS ORTIZ" w:date="2021-09-04T14:42:00Z">
          <w:pPr>
            <w:pStyle w:val="Descripcin"/>
          </w:pPr>
        </w:pPrChange>
      </w:pPr>
      <w:del w:id="4191" w:author="JORGE CONTRERAS ORTIZ" w:date="2021-09-04T14:30:00Z">
        <w:r w:rsidRPr="00F77B95" w:rsidDel="00522D2C">
          <w:rPr>
            <w:lang w:val="en-US"/>
            <w:rPrChange w:id="4192" w:author="JORGE CONTRERAS ORTIZ" w:date="2021-09-04T14:41:00Z">
              <w:rPr/>
            </w:rPrChange>
          </w:rPr>
          <w:delText>COMPONENTES COMERCIALES UTILIZADOS</w:delText>
        </w:r>
        <w:bookmarkEnd w:id="4127"/>
      </w:del>
    </w:p>
    <w:p w14:paraId="07CF53AE" w14:textId="77777777" w:rsidR="00F77B95" w:rsidRPr="00F77B95" w:rsidRDefault="00F77B95">
      <w:pPr>
        <w:rPr>
          <w:ins w:id="4193" w:author="JORGE CONTRERAS ORTIZ" w:date="2021-09-04T14:42:00Z"/>
          <w:lang w:val="en-US"/>
          <w:rPrChange w:id="4194" w:author="JORGE CONTRERAS ORTIZ" w:date="2021-09-04T14:42:00Z">
            <w:rPr>
              <w:ins w:id="4195" w:author="JORGE CONTRERAS ORTIZ" w:date="2021-09-04T14:42:00Z"/>
            </w:rPr>
          </w:rPrChange>
        </w:rPr>
        <w:pPrChange w:id="4196" w:author="JORGE CONTRERAS ORTIZ" w:date="2021-09-04T14:42:00Z">
          <w:pPr>
            <w:pStyle w:val="Ttulo2"/>
          </w:pPr>
        </w:pPrChange>
      </w:pPr>
    </w:p>
    <w:p w14:paraId="4556ABA7" w14:textId="57DCECBE" w:rsidR="0074559B" w:rsidRPr="00F77B95" w:rsidDel="00522D2C" w:rsidRDefault="00C17583">
      <w:pPr>
        <w:pStyle w:val="Descripcin"/>
        <w:rPr>
          <w:del w:id="4197" w:author="JORGE CONTRERAS ORTIZ" w:date="2021-09-04T14:30:00Z"/>
          <w:lang w:val="en-US"/>
          <w:rPrChange w:id="4198" w:author="JORGE CONTRERAS ORTIZ" w:date="2021-09-04T14:41:00Z">
            <w:rPr>
              <w:del w:id="4199" w:author="JORGE CONTRERAS ORTIZ" w:date="2021-09-04T14:30:00Z"/>
            </w:rPr>
          </w:rPrChange>
        </w:rPr>
        <w:pPrChange w:id="4200" w:author="JORGE CONTRERAS ORTIZ" w:date="2021-09-04T14:41:00Z">
          <w:pPr>
            <w:pStyle w:val="Ttulo3"/>
          </w:pPr>
        </w:pPrChange>
      </w:pPr>
      <w:bookmarkStart w:id="4201" w:name="_Toc81499458"/>
      <w:del w:id="4202" w:author="JORGE CONTRERAS ORTIZ" w:date="2021-09-04T14:30:00Z">
        <w:r w:rsidRPr="00F77B95" w:rsidDel="00522D2C">
          <w:rPr>
            <w:lang w:val="en-US"/>
            <w:rPrChange w:id="4203" w:author="JORGE CONTRERAS ORTIZ" w:date="2021-09-04T14:41:00Z">
              <w:rPr/>
            </w:rPrChange>
          </w:rPr>
          <w:delText>ELEMENTOS HARDWARE UTILIZADOS</w:delText>
        </w:r>
        <w:bookmarkEnd w:id="4201"/>
      </w:del>
    </w:p>
    <w:p w14:paraId="29040D4C" w14:textId="351B9E7A" w:rsidR="0074559B" w:rsidRPr="00F77B95" w:rsidDel="00522D2C" w:rsidRDefault="0074559B">
      <w:pPr>
        <w:pStyle w:val="Descripcin"/>
        <w:rPr>
          <w:del w:id="4204" w:author="JORGE CONTRERAS ORTIZ" w:date="2021-09-04T14:30:00Z"/>
          <w:lang w:val="en-US"/>
          <w:rPrChange w:id="4205" w:author="JORGE CONTRERAS ORTIZ" w:date="2021-09-04T14:41:00Z">
            <w:rPr>
              <w:del w:id="4206" w:author="JORGE CONTRERAS ORTIZ" w:date="2021-09-04T14:30:00Z"/>
            </w:rPr>
          </w:rPrChange>
        </w:rPr>
        <w:pPrChange w:id="4207" w:author="JORGE CONTRERAS ORTIZ" w:date="2021-09-04T14:41:00Z">
          <w:pPr/>
        </w:pPrChange>
      </w:pPr>
    </w:p>
    <w:p w14:paraId="1B7ED81B" w14:textId="20AE9170" w:rsidR="0074559B" w:rsidRPr="00F77B95" w:rsidDel="00522D2C" w:rsidRDefault="0074559B">
      <w:pPr>
        <w:pStyle w:val="Descripcin"/>
        <w:rPr>
          <w:del w:id="4208" w:author="JORGE CONTRERAS ORTIZ" w:date="2021-09-04T14:30:00Z"/>
          <w:lang w:val="en-US"/>
          <w:rPrChange w:id="4209" w:author="JORGE CONTRERAS ORTIZ" w:date="2021-09-04T14:41:00Z">
            <w:rPr>
              <w:del w:id="4210" w:author="JORGE CONTRERAS ORTIZ" w:date="2021-09-04T14:30:00Z"/>
            </w:rPr>
          </w:rPrChange>
        </w:rPr>
        <w:pPrChange w:id="4211" w:author="JORGE CONTRERAS ORTIZ" w:date="2021-09-04T14:41:00Z">
          <w:pPr/>
        </w:pPrChange>
      </w:pPr>
      <w:del w:id="4212" w:author="JORGE CONTRERAS ORTIZ" w:date="2021-09-04T14:30:00Z">
        <w:r w:rsidRPr="00F77B95" w:rsidDel="00522D2C">
          <w:rPr>
            <w:lang w:val="en-US"/>
            <w:rPrChange w:id="4213" w:author="JORGE CONTRERAS ORTIZ" w:date="2021-09-04T14:41:00Z">
              <w:rPr/>
            </w:rPrChange>
          </w:rPr>
          <w:delText>Los elementos Hardware comerciales utilizados han sido:</w:delText>
        </w:r>
      </w:del>
    </w:p>
    <w:p w14:paraId="6C353FD3" w14:textId="268D381E" w:rsidR="0074559B" w:rsidRPr="00F77B95" w:rsidDel="00522D2C" w:rsidRDefault="0074559B">
      <w:pPr>
        <w:pStyle w:val="Descripcin"/>
        <w:rPr>
          <w:del w:id="4214" w:author="JORGE CONTRERAS ORTIZ" w:date="2021-09-04T14:30:00Z"/>
          <w:lang w:val="en-US"/>
          <w:rPrChange w:id="4215" w:author="JORGE CONTRERAS ORTIZ" w:date="2021-09-04T14:41:00Z">
            <w:rPr>
              <w:del w:id="4216" w:author="JORGE CONTRERAS ORTIZ" w:date="2021-09-04T14:30:00Z"/>
            </w:rPr>
          </w:rPrChange>
        </w:rPr>
        <w:pPrChange w:id="4217" w:author="JORGE CONTRERAS ORTIZ" w:date="2021-09-04T14:41:00Z">
          <w:pPr>
            <w:pStyle w:val="Prrafodelista"/>
            <w:numPr>
              <w:numId w:val="26"/>
            </w:numPr>
            <w:ind w:hanging="360"/>
          </w:pPr>
        </w:pPrChange>
      </w:pPr>
      <w:del w:id="4218" w:author="JORGE CONTRERAS ORTIZ" w:date="2021-09-04T14:30:00Z">
        <w:r w:rsidRPr="00F77B95" w:rsidDel="00522D2C">
          <w:rPr>
            <w:b/>
            <w:bCs/>
            <w:lang w:val="en-US"/>
            <w:rPrChange w:id="4219" w:author="JORGE CONTRERAS ORTIZ" w:date="2021-09-04T14:41:00Z">
              <w:rPr>
                <w:b/>
                <w:bCs/>
              </w:rPr>
            </w:rPrChange>
          </w:rPr>
          <w:delText>Kit de Desarrollo STM32F407G-DISC1</w:delText>
        </w:r>
        <w:r w:rsidRPr="00F77B95" w:rsidDel="00522D2C">
          <w:rPr>
            <w:lang w:val="en-US"/>
            <w:rPrChange w:id="4220" w:author="JORGE CONTRERAS ORTIZ" w:date="2021-09-04T14:41:00Z">
              <w:rPr/>
            </w:rPrChange>
          </w:rPr>
          <w:delText>: Kit de microcontrolador utilizado en primera instancia para el envío de comandos vía UART a los módulos KTDG102 Evaluation Dongle de Kirale. Se ha utilizado 1 unidad.</w:delText>
        </w:r>
      </w:del>
    </w:p>
    <w:p w14:paraId="51DE6E73" w14:textId="145A88C9" w:rsidR="0074559B" w:rsidRPr="00F77B95" w:rsidDel="00522D2C" w:rsidRDefault="0074559B">
      <w:pPr>
        <w:pStyle w:val="Descripcin"/>
        <w:rPr>
          <w:del w:id="4221" w:author="JORGE CONTRERAS ORTIZ" w:date="2021-09-04T14:30:00Z"/>
          <w:lang w:val="en-US"/>
          <w:rPrChange w:id="4222" w:author="JORGE CONTRERAS ORTIZ" w:date="2021-09-04T14:41:00Z">
            <w:rPr>
              <w:del w:id="4223" w:author="JORGE CONTRERAS ORTIZ" w:date="2021-09-04T14:30:00Z"/>
            </w:rPr>
          </w:rPrChange>
        </w:rPr>
        <w:pPrChange w:id="4224" w:author="JORGE CONTRERAS ORTIZ" w:date="2021-09-04T14:41:00Z">
          <w:pPr>
            <w:pStyle w:val="Prrafodelista"/>
            <w:jc w:val="center"/>
          </w:pPr>
        </w:pPrChange>
      </w:pPr>
      <w:del w:id="4225" w:author="JORGE CONTRERAS ORTIZ" w:date="2021-09-04T14:30:00Z">
        <w:r w:rsidRPr="00791D37" w:rsidDel="00522D2C">
          <w:rPr>
            <w:noProof/>
          </w:rPr>
          <w:drawing>
            <wp:inline distT="0" distB="0" distL="0" distR="0" wp14:anchorId="1A6124EA" wp14:editId="65711140">
              <wp:extent cx="2190307" cy="3458139"/>
              <wp:effectExtent l="0" t="0" r="635" b="9525"/>
              <wp:docPr id="134" name="Imagen 134"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del>
    </w:p>
    <w:p w14:paraId="5D4001B9" w14:textId="7FAF4268" w:rsidR="0074559B" w:rsidRPr="00F77B95" w:rsidDel="00522D2C" w:rsidRDefault="0074559B">
      <w:pPr>
        <w:pStyle w:val="Descripcin"/>
        <w:rPr>
          <w:del w:id="4226" w:author="JORGE CONTRERAS ORTIZ" w:date="2021-09-04T14:30:00Z"/>
          <w:lang w:val="en-US"/>
          <w:rPrChange w:id="4227" w:author="JORGE CONTRERAS ORTIZ" w:date="2021-09-04T14:41:00Z">
            <w:rPr>
              <w:del w:id="4228" w:author="JORGE CONTRERAS ORTIZ" w:date="2021-09-04T14:30:00Z"/>
            </w:rPr>
          </w:rPrChange>
        </w:rPr>
        <w:pPrChange w:id="4229" w:author="JORGE CONTRERAS ORTIZ" w:date="2021-09-04T14:41:00Z">
          <w:pPr>
            <w:pStyle w:val="Descripcin"/>
            <w:jc w:val="center"/>
          </w:pPr>
        </w:pPrChange>
      </w:pPr>
      <w:bookmarkStart w:id="4230" w:name="_Toc81499628"/>
      <w:bookmarkStart w:id="4231" w:name="_Toc81499863"/>
      <w:del w:id="4232" w:author="JORGE CONTRERAS ORTIZ" w:date="2021-09-04T14:30:00Z">
        <w:r w:rsidRPr="00F77B95" w:rsidDel="00522D2C">
          <w:rPr>
            <w:lang w:val="en-US"/>
            <w:rPrChange w:id="4233" w:author="JORGE CONTRERAS ORTIZ" w:date="2021-09-04T14:41:00Z">
              <w:rPr/>
            </w:rPrChange>
          </w:rPr>
          <w:delText xml:space="preserve">Ilustración </w:delText>
        </w:r>
        <w:r w:rsidR="005026F3" w:rsidDel="00522D2C">
          <w:fldChar w:fldCharType="begin"/>
        </w:r>
        <w:r w:rsidR="005026F3" w:rsidRPr="00F77B95" w:rsidDel="00522D2C">
          <w:rPr>
            <w:lang w:val="en-US"/>
            <w:rPrChange w:id="4234" w:author="JORGE CONTRERAS ORTIZ" w:date="2021-09-04T14:41:00Z">
              <w:rPr/>
            </w:rPrChange>
          </w:rPr>
          <w:delInstrText xml:space="preserve"> SEQ Ilustración \* ARABIC </w:delInstrText>
        </w:r>
        <w:r w:rsidR="005026F3" w:rsidDel="00522D2C">
          <w:fldChar w:fldCharType="separate"/>
        </w:r>
      </w:del>
      <w:del w:id="4235" w:author="JORGE CONTRERAS ORTIZ" w:date="2021-09-04T08:54:00Z">
        <w:r w:rsidR="00CA0339" w:rsidRPr="00F77B95" w:rsidDel="00425C71">
          <w:rPr>
            <w:noProof/>
            <w:lang w:val="en-US"/>
            <w:rPrChange w:id="4236" w:author="JORGE CONTRERAS ORTIZ" w:date="2021-09-04T14:41:00Z">
              <w:rPr>
                <w:noProof/>
              </w:rPr>
            </w:rPrChange>
          </w:rPr>
          <w:delText>51</w:delText>
        </w:r>
      </w:del>
      <w:del w:id="4237" w:author="JORGE CONTRERAS ORTIZ" w:date="2021-09-04T14:30:00Z">
        <w:r w:rsidR="005026F3" w:rsidDel="00522D2C">
          <w:rPr>
            <w:noProof/>
          </w:rPr>
          <w:fldChar w:fldCharType="end"/>
        </w:r>
        <w:r w:rsidRPr="00F77B95" w:rsidDel="00522D2C">
          <w:rPr>
            <w:lang w:val="en-US"/>
            <w:rPrChange w:id="4238" w:author="JORGE CONTRERAS ORTIZ" w:date="2021-09-04T14:41:00Z">
              <w:rPr/>
            </w:rPrChange>
          </w:rPr>
          <w:delText xml:space="preserve"> Kit de Desarrollo STM32F407G-DISC1</w:delText>
        </w:r>
        <w:bookmarkEnd w:id="4230"/>
        <w:bookmarkEnd w:id="4231"/>
      </w:del>
    </w:p>
    <w:p w14:paraId="7B8F0F23" w14:textId="38EEEAAF" w:rsidR="0074559B" w:rsidRPr="00F77B95" w:rsidDel="00522D2C" w:rsidRDefault="0074559B">
      <w:pPr>
        <w:pStyle w:val="Descripcin"/>
        <w:rPr>
          <w:del w:id="4239" w:author="JORGE CONTRERAS ORTIZ" w:date="2021-09-04T14:30:00Z"/>
          <w:lang w:val="en-US"/>
          <w:rPrChange w:id="4240" w:author="JORGE CONTRERAS ORTIZ" w:date="2021-09-04T14:41:00Z">
            <w:rPr>
              <w:del w:id="4241" w:author="JORGE CONTRERAS ORTIZ" w:date="2021-09-04T14:30:00Z"/>
            </w:rPr>
          </w:rPrChange>
        </w:rPr>
        <w:pPrChange w:id="4242" w:author="JORGE CONTRERAS ORTIZ" w:date="2021-09-04T14:41:00Z">
          <w:pPr>
            <w:pStyle w:val="Prrafodelista"/>
            <w:numPr>
              <w:numId w:val="26"/>
            </w:numPr>
            <w:ind w:hanging="360"/>
          </w:pPr>
        </w:pPrChange>
      </w:pPr>
      <w:del w:id="4243" w:author="JORGE CONTRERAS ORTIZ" w:date="2021-09-04T14:30:00Z">
        <w:r w:rsidRPr="00F77B95" w:rsidDel="00522D2C">
          <w:rPr>
            <w:b/>
            <w:bCs/>
            <w:lang w:val="en-US"/>
            <w:rPrChange w:id="4244" w:author="JORGE CONTRERAS ORTIZ" w:date="2021-09-04T14:41:00Z">
              <w:rPr>
                <w:b/>
                <w:bCs/>
              </w:rPr>
            </w:rPrChange>
          </w:rPr>
          <w:delText xml:space="preserve">KTDG102 Evaluation Dongle: </w:delText>
        </w:r>
        <w:r w:rsidRPr="00F77B95" w:rsidDel="00522D2C">
          <w:rPr>
            <w:lang w:val="en-US"/>
            <w:rPrChange w:id="4245" w:author="JORGE CONTRERAS ORTIZ" w:date="2021-09-04T14:41:00Z">
              <w:rPr/>
            </w:rPrChange>
          </w:rPr>
          <w:delText>Módulo Thread de Evaluación de Kirale. Se han utilizado 2 unidades.</w:delText>
        </w:r>
      </w:del>
    </w:p>
    <w:p w14:paraId="1E4D6C8A" w14:textId="40AE19CC" w:rsidR="00F21168" w:rsidRPr="00F77B95" w:rsidDel="00522D2C" w:rsidRDefault="00F21168">
      <w:pPr>
        <w:pStyle w:val="Descripcin"/>
        <w:rPr>
          <w:del w:id="4246" w:author="JORGE CONTRERAS ORTIZ" w:date="2021-09-04T14:30:00Z"/>
          <w:lang w:val="en-US"/>
          <w:rPrChange w:id="4247" w:author="JORGE CONTRERAS ORTIZ" w:date="2021-09-04T14:41:00Z">
            <w:rPr>
              <w:del w:id="4248" w:author="JORGE CONTRERAS ORTIZ" w:date="2021-09-04T14:30:00Z"/>
            </w:rPr>
          </w:rPrChange>
        </w:rPr>
        <w:pPrChange w:id="4249" w:author="JORGE CONTRERAS ORTIZ" w:date="2021-09-04T14:41:00Z">
          <w:pPr>
            <w:pStyle w:val="Prrafodelista"/>
          </w:pPr>
        </w:pPrChange>
      </w:pPr>
    </w:p>
    <w:p w14:paraId="3A44B85D" w14:textId="05A26E64" w:rsidR="0074559B" w:rsidRPr="00F77B95" w:rsidDel="00522D2C" w:rsidRDefault="0074559B">
      <w:pPr>
        <w:pStyle w:val="Descripcin"/>
        <w:rPr>
          <w:del w:id="4250" w:author="JORGE CONTRERAS ORTIZ" w:date="2021-09-04T14:30:00Z"/>
          <w:lang w:val="en-US"/>
          <w:rPrChange w:id="4251" w:author="JORGE CONTRERAS ORTIZ" w:date="2021-09-04T14:41:00Z">
            <w:rPr>
              <w:del w:id="4252" w:author="JORGE CONTRERAS ORTIZ" w:date="2021-09-04T14:30:00Z"/>
            </w:rPr>
          </w:rPrChange>
        </w:rPr>
        <w:pPrChange w:id="4253" w:author="JORGE CONTRERAS ORTIZ" w:date="2021-09-04T14:41:00Z">
          <w:pPr>
            <w:pStyle w:val="Prrafodelista"/>
            <w:jc w:val="center"/>
          </w:pPr>
        </w:pPrChange>
      </w:pPr>
      <w:del w:id="4254" w:author="JORGE CONTRERAS ORTIZ" w:date="2021-09-04T14:30:00Z">
        <w:r w:rsidRPr="00791D37" w:rsidDel="00522D2C">
          <w:rPr>
            <w:noProof/>
          </w:rPr>
          <w:drawing>
            <wp:inline distT="0" distB="0" distL="0" distR="0" wp14:anchorId="5C458066" wp14:editId="715BB1A7">
              <wp:extent cx="2858667" cy="2137144"/>
              <wp:effectExtent l="0" t="0" r="0" b="0"/>
              <wp:docPr id="135" name="Imagen 135"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del>
    </w:p>
    <w:p w14:paraId="79618AFE" w14:textId="6B76A5E2" w:rsidR="0074559B" w:rsidRPr="00F77B95" w:rsidDel="00522D2C" w:rsidRDefault="0074559B">
      <w:pPr>
        <w:pStyle w:val="Descripcin"/>
        <w:rPr>
          <w:del w:id="4255" w:author="JORGE CONTRERAS ORTIZ" w:date="2021-09-04T14:30:00Z"/>
          <w:lang w:val="en-US"/>
          <w:rPrChange w:id="4256" w:author="JORGE CONTRERAS ORTIZ" w:date="2021-09-04T14:41:00Z">
            <w:rPr>
              <w:del w:id="4257" w:author="JORGE CONTRERAS ORTIZ" w:date="2021-09-04T14:30:00Z"/>
            </w:rPr>
          </w:rPrChange>
        </w:rPr>
        <w:pPrChange w:id="4258" w:author="JORGE CONTRERAS ORTIZ" w:date="2021-09-04T14:41:00Z">
          <w:pPr>
            <w:pStyle w:val="Descripcin"/>
            <w:jc w:val="center"/>
          </w:pPr>
        </w:pPrChange>
      </w:pPr>
      <w:bookmarkStart w:id="4259" w:name="_Toc81499629"/>
      <w:bookmarkStart w:id="4260" w:name="_Toc81499864"/>
      <w:del w:id="4261" w:author="JORGE CONTRERAS ORTIZ" w:date="2021-09-04T14:30:00Z">
        <w:r w:rsidRPr="00F77B95" w:rsidDel="00522D2C">
          <w:rPr>
            <w:lang w:val="en-US"/>
            <w:rPrChange w:id="4262" w:author="JORGE CONTRERAS ORTIZ" w:date="2021-09-04T14:41:00Z">
              <w:rPr/>
            </w:rPrChange>
          </w:rPr>
          <w:delText xml:space="preserve">Ilustración </w:delText>
        </w:r>
        <w:r w:rsidR="005026F3" w:rsidDel="00522D2C">
          <w:fldChar w:fldCharType="begin"/>
        </w:r>
        <w:r w:rsidR="005026F3" w:rsidRPr="00F77B95" w:rsidDel="00522D2C">
          <w:rPr>
            <w:lang w:val="en-US"/>
            <w:rPrChange w:id="4263" w:author="JORGE CONTRERAS ORTIZ" w:date="2021-09-04T14:41:00Z">
              <w:rPr/>
            </w:rPrChange>
          </w:rPr>
          <w:delInstrText xml:space="preserve"> SEQ Ilustración \* ARABIC </w:delInstrText>
        </w:r>
        <w:r w:rsidR="005026F3" w:rsidDel="00522D2C">
          <w:fldChar w:fldCharType="separate"/>
        </w:r>
      </w:del>
      <w:del w:id="4264" w:author="JORGE CONTRERAS ORTIZ" w:date="2021-09-04T08:54:00Z">
        <w:r w:rsidR="00CA0339" w:rsidRPr="00F77B95" w:rsidDel="00425C71">
          <w:rPr>
            <w:noProof/>
            <w:lang w:val="en-US"/>
            <w:rPrChange w:id="4265" w:author="JORGE CONTRERAS ORTIZ" w:date="2021-09-04T14:41:00Z">
              <w:rPr>
                <w:noProof/>
              </w:rPr>
            </w:rPrChange>
          </w:rPr>
          <w:delText>52</w:delText>
        </w:r>
      </w:del>
      <w:del w:id="4266" w:author="JORGE CONTRERAS ORTIZ" w:date="2021-09-04T14:30:00Z">
        <w:r w:rsidR="005026F3" w:rsidDel="00522D2C">
          <w:rPr>
            <w:noProof/>
          </w:rPr>
          <w:fldChar w:fldCharType="end"/>
        </w:r>
        <w:r w:rsidRPr="00F77B95" w:rsidDel="00522D2C">
          <w:rPr>
            <w:lang w:val="en-US"/>
            <w:rPrChange w:id="4267" w:author="JORGE CONTRERAS ORTIZ" w:date="2021-09-04T14:41:00Z">
              <w:rPr/>
            </w:rPrChange>
          </w:rPr>
          <w:delText xml:space="preserve"> KTDG102 Evaluation Dongle</w:delText>
        </w:r>
        <w:bookmarkEnd w:id="4259"/>
        <w:bookmarkEnd w:id="4260"/>
      </w:del>
    </w:p>
    <w:p w14:paraId="2E1E2FDB" w14:textId="7DECF00D" w:rsidR="0074559B" w:rsidRPr="00F77B95" w:rsidDel="00522D2C" w:rsidRDefault="0074559B">
      <w:pPr>
        <w:pStyle w:val="Descripcin"/>
        <w:rPr>
          <w:del w:id="4268" w:author="JORGE CONTRERAS ORTIZ" w:date="2021-09-04T14:30:00Z"/>
          <w:lang w:val="en-US"/>
          <w:rPrChange w:id="4269" w:author="JORGE CONTRERAS ORTIZ" w:date="2021-09-04T14:41:00Z">
            <w:rPr>
              <w:del w:id="4270" w:author="JORGE CONTRERAS ORTIZ" w:date="2021-09-04T14:30:00Z"/>
              <w:color w:val="44546A" w:themeColor="text2"/>
              <w:sz w:val="18"/>
              <w:szCs w:val="18"/>
            </w:rPr>
          </w:rPrChange>
        </w:rPr>
        <w:pPrChange w:id="4271" w:author="JORGE CONTRERAS ORTIZ" w:date="2021-09-04T14:41:00Z">
          <w:pPr/>
        </w:pPrChange>
      </w:pPr>
      <w:del w:id="4272" w:author="JORGE CONTRERAS ORTIZ" w:date="2021-09-04T14:30:00Z">
        <w:r w:rsidRPr="00F77B95" w:rsidDel="00522D2C">
          <w:rPr>
            <w:lang w:val="en-US"/>
            <w:rPrChange w:id="4273" w:author="JORGE CONTRERAS ORTIZ" w:date="2021-09-04T14:41:00Z">
              <w:rPr/>
            </w:rPrChange>
          </w:rPr>
          <w:br w:type="page"/>
        </w:r>
      </w:del>
    </w:p>
    <w:p w14:paraId="571EA884" w14:textId="669E5F0F" w:rsidR="0074559B" w:rsidRPr="00F77B95" w:rsidDel="00522D2C" w:rsidRDefault="0074559B">
      <w:pPr>
        <w:pStyle w:val="Descripcin"/>
        <w:rPr>
          <w:del w:id="4274" w:author="JORGE CONTRERAS ORTIZ" w:date="2021-09-04T14:30:00Z"/>
          <w:b/>
          <w:bCs/>
          <w:lang w:val="en-US"/>
          <w:rPrChange w:id="4275" w:author="JORGE CONTRERAS ORTIZ" w:date="2021-09-04T14:41:00Z">
            <w:rPr>
              <w:del w:id="4276" w:author="JORGE CONTRERAS ORTIZ" w:date="2021-09-04T14:30:00Z"/>
              <w:b/>
              <w:bCs/>
            </w:rPr>
          </w:rPrChange>
        </w:rPr>
        <w:pPrChange w:id="4277" w:author="JORGE CONTRERAS ORTIZ" w:date="2021-09-04T14:41:00Z">
          <w:pPr>
            <w:pStyle w:val="Prrafodelista"/>
            <w:numPr>
              <w:numId w:val="26"/>
            </w:numPr>
            <w:ind w:hanging="360"/>
          </w:pPr>
        </w:pPrChange>
      </w:pPr>
      <w:del w:id="4278" w:author="JORGE CONTRERAS ORTIZ" w:date="2021-09-04T14:30:00Z">
        <w:r w:rsidRPr="00F77B95" w:rsidDel="00522D2C">
          <w:rPr>
            <w:b/>
            <w:bCs/>
            <w:lang w:val="en-US"/>
            <w:rPrChange w:id="4279" w:author="JORGE CONTRERAS ORTIZ" w:date="2021-09-04T14:41:00Z">
              <w:rPr>
                <w:b/>
                <w:bCs/>
              </w:rPr>
            </w:rPrChange>
          </w:rPr>
          <w:delText xml:space="preserve">Módulo KTWM102: </w:delText>
        </w:r>
        <w:r w:rsidRPr="00F77B95" w:rsidDel="00522D2C">
          <w:rPr>
            <w:lang w:val="en-US"/>
            <w:rPrChange w:id="4280" w:author="JORGE CONTRERAS ORTIZ" w:date="2021-09-04T14:41:00Z">
              <w:rPr/>
            </w:rPrChange>
          </w:rPr>
          <w:delText>Módulo Thread de Kirale, el cuál se integra en la Coockie PCB</w:delText>
        </w:r>
      </w:del>
    </w:p>
    <w:p w14:paraId="4E33C67D" w14:textId="4CC9F759" w:rsidR="0074559B" w:rsidRPr="00F77B95" w:rsidDel="00522D2C" w:rsidRDefault="0074559B">
      <w:pPr>
        <w:pStyle w:val="Descripcin"/>
        <w:rPr>
          <w:del w:id="4281" w:author="JORGE CONTRERAS ORTIZ" w:date="2021-09-04T14:30:00Z"/>
          <w:lang w:val="en-US"/>
          <w:rPrChange w:id="4282" w:author="JORGE CONTRERAS ORTIZ" w:date="2021-09-04T14:41:00Z">
            <w:rPr>
              <w:del w:id="4283" w:author="JORGE CONTRERAS ORTIZ" w:date="2021-09-04T14:30:00Z"/>
            </w:rPr>
          </w:rPrChange>
        </w:rPr>
        <w:pPrChange w:id="4284" w:author="JORGE CONTRERAS ORTIZ" w:date="2021-09-04T14:41:00Z">
          <w:pPr>
            <w:jc w:val="center"/>
          </w:pPr>
        </w:pPrChange>
      </w:pPr>
      <w:del w:id="4285" w:author="JORGE CONTRERAS ORTIZ" w:date="2021-09-04T14:30:00Z">
        <w:r w:rsidRPr="00791D37" w:rsidDel="00522D2C">
          <w:rPr>
            <w:noProof/>
          </w:rPr>
          <w:drawing>
            <wp:inline distT="0" distB="0" distL="0" distR="0" wp14:anchorId="65BB4362" wp14:editId="6F32E561">
              <wp:extent cx="3009014" cy="2215223"/>
              <wp:effectExtent l="0" t="0" r="1270" b="0"/>
              <wp:docPr id="137" name="Imagen 13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del>
    </w:p>
    <w:p w14:paraId="335290E3" w14:textId="236B6D03" w:rsidR="0074559B" w:rsidRPr="00F77B95" w:rsidDel="00522D2C" w:rsidRDefault="0074559B">
      <w:pPr>
        <w:pStyle w:val="Descripcin"/>
        <w:rPr>
          <w:del w:id="4286" w:author="JORGE CONTRERAS ORTIZ" w:date="2021-09-04T14:30:00Z"/>
          <w:lang w:val="en-US"/>
          <w:rPrChange w:id="4287" w:author="JORGE CONTRERAS ORTIZ" w:date="2021-09-04T14:41:00Z">
            <w:rPr>
              <w:del w:id="4288" w:author="JORGE CONTRERAS ORTIZ" w:date="2021-09-04T14:30:00Z"/>
            </w:rPr>
          </w:rPrChange>
        </w:rPr>
        <w:pPrChange w:id="4289" w:author="JORGE CONTRERAS ORTIZ" w:date="2021-09-04T14:41:00Z">
          <w:pPr>
            <w:pStyle w:val="Descripcin"/>
            <w:jc w:val="center"/>
          </w:pPr>
        </w:pPrChange>
      </w:pPr>
      <w:bookmarkStart w:id="4290" w:name="_Toc81499630"/>
      <w:bookmarkStart w:id="4291" w:name="_Toc81499865"/>
      <w:del w:id="4292" w:author="JORGE CONTRERAS ORTIZ" w:date="2021-09-04T14:30:00Z">
        <w:r w:rsidRPr="00F77B95" w:rsidDel="00522D2C">
          <w:rPr>
            <w:lang w:val="en-US"/>
            <w:rPrChange w:id="4293" w:author="JORGE CONTRERAS ORTIZ" w:date="2021-09-04T14:41:00Z">
              <w:rPr/>
            </w:rPrChange>
          </w:rPr>
          <w:delText xml:space="preserve">Ilustración </w:delText>
        </w:r>
        <w:r w:rsidR="005026F3" w:rsidDel="00522D2C">
          <w:fldChar w:fldCharType="begin"/>
        </w:r>
        <w:r w:rsidR="005026F3" w:rsidRPr="00F77B95" w:rsidDel="00522D2C">
          <w:rPr>
            <w:lang w:val="en-US"/>
            <w:rPrChange w:id="4294" w:author="JORGE CONTRERAS ORTIZ" w:date="2021-09-04T14:41:00Z">
              <w:rPr/>
            </w:rPrChange>
          </w:rPr>
          <w:delInstrText xml:space="preserve"> SEQ Ilustración \* ARABIC </w:delInstrText>
        </w:r>
        <w:r w:rsidR="005026F3" w:rsidDel="00522D2C">
          <w:fldChar w:fldCharType="separate"/>
        </w:r>
      </w:del>
      <w:del w:id="4295" w:author="JORGE CONTRERAS ORTIZ" w:date="2021-09-04T08:54:00Z">
        <w:r w:rsidR="00CA0339" w:rsidRPr="00F77B95" w:rsidDel="00425C71">
          <w:rPr>
            <w:noProof/>
            <w:lang w:val="en-US"/>
            <w:rPrChange w:id="4296" w:author="JORGE CONTRERAS ORTIZ" w:date="2021-09-04T14:41:00Z">
              <w:rPr>
                <w:noProof/>
              </w:rPr>
            </w:rPrChange>
          </w:rPr>
          <w:delText>53</w:delText>
        </w:r>
      </w:del>
      <w:del w:id="4297" w:author="JORGE CONTRERAS ORTIZ" w:date="2021-09-04T14:30:00Z">
        <w:r w:rsidR="005026F3" w:rsidDel="00522D2C">
          <w:rPr>
            <w:noProof/>
          </w:rPr>
          <w:fldChar w:fldCharType="end"/>
        </w:r>
        <w:r w:rsidRPr="00F77B95" w:rsidDel="00522D2C">
          <w:rPr>
            <w:lang w:val="en-US"/>
            <w:rPrChange w:id="4298" w:author="JORGE CONTRERAS ORTIZ" w:date="2021-09-04T14:41:00Z">
              <w:rPr/>
            </w:rPrChange>
          </w:rPr>
          <w:delText xml:space="preserve"> Módulo KTWM102</w:delText>
        </w:r>
        <w:bookmarkEnd w:id="4290"/>
        <w:bookmarkEnd w:id="4291"/>
      </w:del>
    </w:p>
    <w:p w14:paraId="72611924" w14:textId="6B41C2B6" w:rsidR="00F21168" w:rsidRPr="00F77B95" w:rsidDel="00522D2C" w:rsidRDefault="00F21168">
      <w:pPr>
        <w:pStyle w:val="Descripcin"/>
        <w:rPr>
          <w:del w:id="4299" w:author="JORGE CONTRERAS ORTIZ" w:date="2021-09-04T14:30:00Z"/>
          <w:lang w:val="en-US"/>
          <w:rPrChange w:id="4300" w:author="JORGE CONTRERAS ORTIZ" w:date="2021-09-04T14:41:00Z">
            <w:rPr>
              <w:del w:id="4301" w:author="JORGE CONTRERAS ORTIZ" w:date="2021-09-04T14:30:00Z"/>
            </w:rPr>
          </w:rPrChange>
        </w:rPr>
        <w:pPrChange w:id="4302" w:author="JORGE CONTRERAS ORTIZ" w:date="2021-09-04T14:41:00Z">
          <w:pPr/>
        </w:pPrChange>
      </w:pPr>
    </w:p>
    <w:p w14:paraId="018D2863" w14:textId="072769F4" w:rsidR="0074559B" w:rsidDel="00522D2C" w:rsidRDefault="0074559B">
      <w:pPr>
        <w:pStyle w:val="Descripcin"/>
        <w:rPr>
          <w:del w:id="4303" w:author="JORGE CONTRERAS ORTIZ" w:date="2021-09-04T14:30:00Z"/>
          <w:lang w:val="en-US"/>
        </w:rPr>
        <w:pPrChange w:id="4304" w:author="JORGE CONTRERAS ORTIZ" w:date="2021-09-04T14:41:00Z">
          <w:pPr>
            <w:pStyle w:val="Prrafodelista"/>
            <w:numPr>
              <w:numId w:val="26"/>
            </w:numPr>
            <w:ind w:hanging="360"/>
          </w:pPr>
        </w:pPrChange>
      </w:pPr>
      <w:del w:id="4305" w:author="JORGE CONTRERAS ORTIZ" w:date="2021-09-04T14:30:00Z">
        <w:r w:rsidRPr="00791D37" w:rsidDel="00522D2C">
          <w:rPr>
            <w:b/>
            <w:bCs/>
            <w:lang w:val="en-US"/>
          </w:rPr>
          <w:delText xml:space="preserve">Border Router: </w:delText>
        </w:r>
        <w:r w:rsidRPr="00791D37" w:rsidDel="00522D2C">
          <w:rPr>
            <w:lang w:val="en-US"/>
          </w:rPr>
          <w:delText>Border Router propio de Kirale.</w:delText>
        </w:r>
      </w:del>
    </w:p>
    <w:p w14:paraId="3C34293E" w14:textId="0E1860BA" w:rsidR="00F21168" w:rsidRPr="00791D37" w:rsidDel="00522D2C" w:rsidRDefault="00F21168">
      <w:pPr>
        <w:pStyle w:val="Descripcin"/>
        <w:rPr>
          <w:del w:id="4306" w:author="JORGE CONTRERAS ORTIZ" w:date="2021-09-04T14:30:00Z"/>
          <w:lang w:val="en-US"/>
        </w:rPr>
        <w:pPrChange w:id="4307" w:author="JORGE CONTRERAS ORTIZ" w:date="2021-09-04T14:41:00Z">
          <w:pPr>
            <w:pStyle w:val="Prrafodelista"/>
          </w:pPr>
        </w:pPrChange>
      </w:pPr>
    </w:p>
    <w:p w14:paraId="1F53223A" w14:textId="0D1F9AE1" w:rsidR="0074559B" w:rsidRPr="00F77B95" w:rsidDel="00522D2C" w:rsidRDefault="0074559B">
      <w:pPr>
        <w:pStyle w:val="Descripcin"/>
        <w:rPr>
          <w:del w:id="4308" w:author="JORGE CONTRERAS ORTIZ" w:date="2021-09-04T14:30:00Z"/>
          <w:lang w:val="en-US"/>
          <w:rPrChange w:id="4309" w:author="JORGE CONTRERAS ORTIZ" w:date="2021-09-04T14:41:00Z">
            <w:rPr>
              <w:del w:id="4310" w:author="JORGE CONTRERAS ORTIZ" w:date="2021-09-04T14:30:00Z"/>
            </w:rPr>
          </w:rPrChange>
        </w:rPr>
        <w:pPrChange w:id="4311" w:author="JORGE CONTRERAS ORTIZ" w:date="2021-09-04T14:41:00Z">
          <w:pPr>
            <w:jc w:val="center"/>
          </w:pPr>
        </w:pPrChange>
      </w:pPr>
      <w:del w:id="4312" w:author="JORGE CONTRERAS ORTIZ" w:date="2021-09-04T14:30:00Z">
        <w:r w:rsidRPr="00791D37" w:rsidDel="00522D2C">
          <w:rPr>
            <w:noProof/>
          </w:rPr>
          <w:drawing>
            <wp:inline distT="0" distB="0" distL="0" distR="0" wp14:anchorId="2CB5E9E4" wp14:editId="5C209326">
              <wp:extent cx="2466753" cy="2228512"/>
              <wp:effectExtent l="0" t="0" r="0" b="635"/>
              <wp:docPr id="139" name="Imagen 13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del>
    </w:p>
    <w:p w14:paraId="5354D0C1" w14:textId="5FAC95A2" w:rsidR="0074559B" w:rsidRPr="00F77B95" w:rsidDel="00522D2C" w:rsidRDefault="0074559B">
      <w:pPr>
        <w:pStyle w:val="Descripcin"/>
        <w:rPr>
          <w:del w:id="4313" w:author="JORGE CONTRERAS ORTIZ" w:date="2021-09-04T14:30:00Z"/>
          <w:lang w:val="en-US"/>
          <w:rPrChange w:id="4314" w:author="JORGE CONTRERAS ORTIZ" w:date="2021-09-04T14:41:00Z">
            <w:rPr>
              <w:del w:id="4315" w:author="JORGE CONTRERAS ORTIZ" w:date="2021-09-04T14:30:00Z"/>
            </w:rPr>
          </w:rPrChange>
        </w:rPr>
        <w:pPrChange w:id="4316" w:author="JORGE CONTRERAS ORTIZ" w:date="2021-09-04T14:41:00Z">
          <w:pPr>
            <w:pStyle w:val="Descripcin"/>
            <w:jc w:val="center"/>
          </w:pPr>
        </w:pPrChange>
      </w:pPr>
      <w:bookmarkStart w:id="4317" w:name="_Toc81499631"/>
      <w:bookmarkStart w:id="4318" w:name="_Toc81499866"/>
      <w:del w:id="4319" w:author="JORGE CONTRERAS ORTIZ" w:date="2021-09-04T14:30:00Z">
        <w:r w:rsidRPr="00F77B95" w:rsidDel="00522D2C">
          <w:rPr>
            <w:lang w:val="en-US"/>
            <w:rPrChange w:id="4320" w:author="JORGE CONTRERAS ORTIZ" w:date="2021-09-04T14:41:00Z">
              <w:rPr/>
            </w:rPrChange>
          </w:rPr>
          <w:delText xml:space="preserve">Ilustración </w:delText>
        </w:r>
        <w:r w:rsidR="005026F3" w:rsidDel="00522D2C">
          <w:fldChar w:fldCharType="begin"/>
        </w:r>
        <w:r w:rsidR="005026F3" w:rsidRPr="00F77B95" w:rsidDel="00522D2C">
          <w:rPr>
            <w:lang w:val="en-US"/>
            <w:rPrChange w:id="4321" w:author="JORGE CONTRERAS ORTIZ" w:date="2021-09-04T14:41:00Z">
              <w:rPr/>
            </w:rPrChange>
          </w:rPr>
          <w:delInstrText xml:space="preserve"> SEQ Ilustración \* ARABIC </w:delInstrText>
        </w:r>
        <w:r w:rsidR="005026F3" w:rsidDel="00522D2C">
          <w:fldChar w:fldCharType="separate"/>
        </w:r>
      </w:del>
      <w:del w:id="4322" w:author="JORGE CONTRERAS ORTIZ" w:date="2021-09-04T08:54:00Z">
        <w:r w:rsidR="00CA0339" w:rsidRPr="00F77B95" w:rsidDel="00425C71">
          <w:rPr>
            <w:noProof/>
            <w:lang w:val="en-US"/>
            <w:rPrChange w:id="4323" w:author="JORGE CONTRERAS ORTIZ" w:date="2021-09-04T14:41:00Z">
              <w:rPr>
                <w:noProof/>
              </w:rPr>
            </w:rPrChange>
          </w:rPr>
          <w:delText>54</w:delText>
        </w:r>
      </w:del>
      <w:del w:id="4324" w:author="JORGE CONTRERAS ORTIZ" w:date="2021-09-04T14:30:00Z">
        <w:r w:rsidR="005026F3" w:rsidDel="00522D2C">
          <w:rPr>
            <w:noProof/>
          </w:rPr>
          <w:fldChar w:fldCharType="end"/>
        </w:r>
        <w:r w:rsidRPr="00F77B95" w:rsidDel="00522D2C">
          <w:rPr>
            <w:lang w:val="en-US"/>
            <w:rPrChange w:id="4325" w:author="JORGE CONTRERAS ORTIZ" w:date="2021-09-04T14:41:00Z">
              <w:rPr/>
            </w:rPrChange>
          </w:rPr>
          <w:delText xml:space="preserve"> Border Router</w:delText>
        </w:r>
        <w:bookmarkEnd w:id="4317"/>
        <w:bookmarkEnd w:id="4318"/>
      </w:del>
    </w:p>
    <w:p w14:paraId="5164833E" w14:textId="3315F93A" w:rsidR="00F21168" w:rsidRPr="00F77B95" w:rsidDel="00522D2C" w:rsidRDefault="00F21168">
      <w:pPr>
        <w:pStyle w:val="Descripcin"/>
        <w:rPr>
          <w:del w:id="4326" w:author="JORGE CONTRERAS ORTIZ" w:date="2021-09-04T14:30:00Z"/>
          <w:lang w:val="en-US"/>
          <w:rPrChange w:id="4327" w:author="JORGE CONTRERAS ORTIZ" w:date="2021-09-04T14:41:00Z">
            <w:rPr>
              <w:del w:id="4328" w:author="JORGE CONTRERAS ORTIZ" w:date="2021-09-04T14:30:00Z"/>
            </w:rPr>
          </w:rPrChange>
        </w:rPr>
        <w:pPrChange w:id="4329" w:author="JORGE CONTRERAS ORTIZ" w:date="2021-09-04T14:41:00Z">
          <w:pPr>
            <w:jc w:val="left"/>
          </w:pPr>
        </w:pPrChange>
      </w:pPr>
      <w:del w:id="4330" w:author="JORGE CONTRERAS ORTIZ" w:date="2021-09-04T14:30:00Z">
        <w:r w:rsidRPr="00F77B95" w:rsidDel="00522D2C">
          <w:rPr>
            <w:lang w:val="en-US"/>
            <w:rPrChange w:id="4331" w:author="JORGE CONTRERAS ORTIZ" w:date="2021-09-04T14:41:00Z">
              <w:rPr/>
            </w:rPrChange>
          </w:rPr>
          <w:br w:type="page"/>
        </w:r>
      </w:del>
    </w:p>
    <w:p w14:paraId="77D95E9A" w14:textId="4CE1D3D4" w:rsidR="0074559B" w:rsidRPr="00F77B95" w:rsidDel="00522D2C" w:rsidRDefault="0074559B">
      <w:pPr>
        <w:pStyle w:val="Descripcin"/>
        <w:rPr>
          <w:del w:id="4332" w:author="JORGE CONTRERAS ORTIZ" w:date="2021-09-04T14:30:00Z"/>
          <w:lang w:val="en-US"/>
          <w:rPrChange w:id="4333" w:author="JORGE CONTRERAS ORTIZ" w:date="2021-09-04T14:41:00Z">
            <w:rPr>
              <w:del w:id="4334" w:author="JORGE CONTRERAS ORTIZ" w:date="2021-09-04T14:30:00Z"/>
            </w:rPr>
          </w:rPrChange>
        </w:rPr>
        <w:pPrChange w:id="4335" w:author="JORGE CONTRERAS ORTIZ" w:date="2021-09-04T14:41:00Z">
          <w:pPr>
            <w:pStyle w:val="Prrafodelista"/>
            <w:numPr>
              <w:numId w:val="26"/>
            </w:numPr>
            <w:ind w:hanging="360"/>
          </w:pPr>
        </w:pPrChange>
      </w:pPr>
      <w:del w:id="4336" w:author="JORGE CONTRERAS ORTIZ" w:date="2021-09-04T14:30:00Z">
        <w:r w:rsidRPr="00F77B95" w:rsidDel="00522D2C">
          <w:rPr>
            <w:b/>
            <w:bCs/>
            <w:lang w:val="en-US"/>
            <w:rPrChange w:id="4337" w:author="JORGE CONTRERAS ORTIZ" w:date="2021-09-04T14:41:00Z">
              <w:rPr>
                <w:b/>
                <w:bCs/>
              </w:rPr>
            </w:rPrChange>
          </w:rPr>
          <w:delText>Coockie:</w:delText>
        </w:r>
        <w:r w:rsidRPr="00F77B95" w:rsidDel="00522D2C">
          <w:rPr>
            <w:lang w:val="en-US"/>
            <w:rPrChange w:id="4338" w:author="JORGE CONTRERAS ORTIZ" w:date="2021-09-04T14:41:00Z">
              <w:rPr/>
            </w:rPrChange>
          </w:rPr>
          <w:delText xml:space="preserve"> Módulo sobre el que se implementa el diseño final de la PCB realizada.</w:delText>
        </w:r>
      </w:del>
    </w:p>
    <w:p w14:paraId="690F4469" w14:textId="558260BB" w:rsidR="0074559B" w:rsidRPr="00F77B95" w:rsidDel="00522D2C" w:rsidRDefault="0074559B">
      <w:pPr>
        <w:pStyle w:val="Descripcin"/>
        <w:rPr>
          <w:del w:id="4339" w:author="JORGE CONTRERAS ORTIZ" w:date="2021-09-04T14:30:00Z"/>
          <w:lang w:val="en-US"/>
          <w:rPrChange w:id="4340" w:author="JORGE CONTRERAS ORTIZ" w:date="2021-09-04T14:41:00Z">
            <w:rPr>
              <w:del w:id="4341" w:author="JORGE CONTRERAS ORTIZ" w:date="2021-09-04T14:30:00Z"/>
            </w:rPr>
          </w:rPrChange>
        </w:rPr>
        <w:pPrChange w:id="4342" w:author="JORGE CONTRERAS ORTIZ" w:date="2021-09-04T14:41:00Z">
          <w:pPr>
            <w:jc w:val="center"/>
          </w:pPr>
        </w:pPrChange>
      </w:pPr>
      <w:del w:id="4343" w:author="JORGE CONTRERAS ORTIZ" w:date="2021-09-04T14:30:00Z">
        <w:r w:rsidRPr="00791D37" w:rsidDel="00522D2C">
          <w:rPr>
            <w:noProof/>
          </w:rPr>
          <w:drawing>
            <wp:inline distT="0" distB="0" distL="0" distR="0" wp14:anchorId="3175BBC8" wp14:editId="764CC2D5">
              <wp:extent cx="2594344" cy="3462686"/>
              <wp:effectExtent l="0" t="0" r="0" b="4445"/>
              <wp:docPr id="140" name="Imagen 140"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del>
    </w:p>
    <w:p w14:paraId="09C063C3" w14:textId="6528AD42" w:rsidR="0074559B" w:rsidRPr="00F77B95" w:rsidDel="00522D2C" w:rsidRDefault="0074559B">
      <w:pPr>
        <w:pStyle w:val="Descripcin"/>
        <w:rPr>
          <w:del w:id="4344" w:author="JORGE CONTRERAS ORTIZ" w:date="2021-09-04T14:30:00Z"/>
          <w:lang w:val="en-US"/>
          <w:rPrChange w:id="4345" w:author="JORGE CONTRERAS ORTIZ" w:date="2021-09-04T14:41:00Z">
            <w:rPr>
              <w:del w:id="4346" w:author="JORGE CONTRERAS ORTIZ" w:date="2021-09-04T14:30:00Z"/>
            </w:rPr>
          </w:rPrChange>
        </w:rPr>
        <w:pPrChange w:id="4347" w:author="JORGE CONTRERAS ORTIZ" w:date="2021-09-04T14:41:00Z">
          <w:pPr>
            <w:pStyle w:val="Descripcin"/>
            <w:jc w:val="center"/>
          </w:pPr>
        </w:pPrChange>
      </w:pPr>
      <w:bookmarkStart w:id="4348" w:name="_Toc81499632"/>
      <w:bookmarkStart w:id="4349" w:name="_Toc81499867"/>
      <w:del w:id="4350" w:author="JORGE CONTRERAS ORTIZ" w:date="2021-09-04T14:30:00Z">
        <w:r w:rsidRPr="00F77B95" w:rsidDel="00522D2C">
          <w:rPr>
            <w:lang w:val="en-US"/>
            <w:rPrChange w:id="4351" w:author="JORGE CONTRERAS ORTIZ" w:date="2021-09-04T14:41:00Z">
              <w:rPr/>
            </w:rPrChange>
          </w:rPr>
          <w:delText xml:space="preserve">Ilustración </w:delText>
        </w:r>
        <w:r w:rsidR="005026F3" w:rsidDel="00522D2C">
          <w:fldChar w:fldCharType="begin"/>
        </w:r>
        <w:r w:rsidR="005026F3" w:rsidRPr="00F77B95" w:rsidDel="00522D2C">
          <w:rPr>
            <w:lang w:val="en-US"/>
            <w:rPrChange w:id="4352" w:author="JORGE CONTRERAS ORTIZ" w:date="2021-09-04T14:41:00Z">
              <w:rPr/>
            </w:rPrChange>
          </w:rPr>
          <w:delInstrText xml:space="preserve"> SEQ Ilustración \* ARABIC </w:delInstrText>
        </w:r>
        <w:r w:rsidR="005026F3" w:rsidDel="00522D2C">
          <w:fldChar w:fldCharType="separate"/>
        </w:r>
      </w:del>
      <w:del w:id="4353" w:author="JORGE CONTRERAS ORTIZ" w:date="2021-09-04T08:54:00Z">
        <w:r w:rsidR="00CA0339" w:rsidRPr="00F77B95" w:rsidDel="00425C71">
          <w:rPr>
            <w:noProof/>
            <w:lang w:val="en-US"/>
            <w:rPrChange w:id="4354" w:author="JORGE CONTRERAS ORTIZ" w:date="2021-09-04T14:41:00Z">
              <w:rPr>
                <w:noProof/>
              </w:rPr>
            </w:rPrChange>
          </w:rPr>
          <w:delText>55</w:delText>
        </w:r>
      </w:del>
      <w:del w:id="4355" w:author="JORGE CONTRERAS ORTIZ" w:date="2021-09-04T14:30:00Z">
        <w:r w:rsidR="005026F3" w:rsidDel="00522D2C">
          <w:rPr>
            <w:noProof/>
          </w:rPr>
          <w:fldChar w:fldCharType="end"/>
        </w:r>
        <w:r w:rsidRPr="00F77B95" w:rsidDel="00522D2C">
          <w:rPr>
            <w:lang w:val="en-US"/>
            <w:rPrChange w:id="4356" w:author="JORGE CONTRERAS ORTIZ" w:date="2021-09-04T14:41:00Z">
              <w:rPr/>
            </w:rPrChange>
          </w:rPr>
          <w:delText xml:space="preserve"> Módulos de Procesamiento y de Alimentación de la Coockie</w:delText>
        </w:r>
        <w:bookmarkEnd w:id="4348"/>
        <w:bookmarkEnd w:id="4349"/>
      </w:del>
    </w:p>
    <w:p w14:paraId="34BFEDBB" w14:textId="02945C94" w:rsidR="0074559B" w:rsidRPr="00F77B95" w:rsidDel="00F77B95" w:rsidRDefault="0074559B">
      <w:pPr>
        <w:pStyle w:val="Descripcin"/>
        <w:rPr>
          <w:del w:id="4357" w:author="JORGE CONTRERAS ORTIZ" w:date="2021-09-04T14:41:00Z"/>
          <w:lang w:val="en-US"/>
          <w:rPrChange w:id="4358" w:author="JORGE CONTRERAS ORTIZ" w:date="2021-09-04T14:41:00Z">
            <w:rPr>
              <w:del w:id="4359" w:author="JORGE CONTRERAS ORTIZ" w:date="2021-09-04T14:41:00Z"/>
            </w:rPr>
          </w:rPrChange>
        </w:rPr>
      </w:pPr>
      <w:del w:id="4360" w:author="JORGE CONTRERAS ORTIZ" w:date="2021-09-04T14:41:00Z">
        <w:r w:rsidRPr="00F77B95" w:rsidDel="00F77B95">
          <w:rPr>
            <w:lang w:val="en-US"/>
            <w:rPrChange w:id="4361" w:author="JORGE CONTRERAS ORTIZ" w:date="2021-09-04T14:41:00Z">
              <w:rPr/>
            </w:rPrChange>
          </w:rPr>
          <w:tab/>
        </w:r>
      </w:del>
    </w:p>
    <w:p w14:paraId="2B5575F5" w14:textId="10B05B8E" w:rsidR="00F21168" w:rsidRPr="00F77B95" w:rsidDel="00F77B95" w:rsidRDefault="00F21168">
      <w:pPr>
        <w:pStyle w:val="Descripcin"/>
        <w:rPr>
          <w:del w:id="4362" w:author="JORGE CONTRERAS ORTIZ" w:date="2021-09-04T14:41:00Z"/>
          <w:rFonts w:eastAsiaTheme="majorEastAsia"/>
          <w:color w:val="2F5496" w:themeColor="accent1" w:themeShade="BF"/>
          <w:sz w:val="36"/>
          <w:szCs w:val="36"/>
          <w:lang w:val="en-US"/>
          <w:rPrChange w:id="4363" w:author="JORGE CONTRERAS ORTIZ" w:date="2021-09-04T14:41:00Z">
            <w:rPr>
              <w:del w:id="4364" w:author="JORGE CONTRERAS ORTIZ" w:date="2021-09-04T14:41:00Z"/>
              <w:rFonts w:eastAsiaTheme="majorEastAsia"/>
              <w:color w:val="2F5496" w:themeColor="accent1" w:themeShade="BF"/>
              <w:sz w:val="36"/>
              <w:szCs w:val="36"/>
            </w:rPr>
          </w:rPrChange>
        </w:rPr>
        <w:pPrChange w:id="4365" w:author="JORGE CONTRERAS ORTIZ" w:date="2021-09-04T14:41:00Z">
          <w:pPr>
            <w:jc w:val="left"/>
          </w:pPr>
        </w:pPrChange>
      </w:pPr>
      <w:bookmarkStart w:id="4366" w:name="_Toc81499459"/>
      <w:del w:id="4367" w:author="JORGE CONTRERAS ORTIZ" w:date="2021-09-04T14:41:00Z">
        <w:r w:rsidRPr="00F77B95" w:rsidDel="00F77B95">
          <w:rPr>
            <w:lang w:val="en-US"/>
            <w:rPrChange w:id="4368" w:author="JORGE CONTRERAS ORTIZ" w:date="2021-09-04T14:41:00Z">
              <w:rPr/>
            </w:rPrChange>
          </w:rPr>
          <w:br w:type="page"/>
        </w:r>
      </w:del>
    </w:p>
    <w:p w14:paraId="371310AD" w14:textId="77777777" w:rsidR="00F77B95" w:rsidRPr="00F77B95" w:rsidRDefault="00F77B95">
      <w:pPr>
        <w:pStyle w:val="Descripcin"/>
        <w:rPr>
          <w:ins w:id="4369" w:author="JORGE CONTRERAS ORTIZ" w:date="2021-09-04T14:41:00Z"/>
          <w:lang w:val="en-US"/>
          <w:rPrChange w:id="4370" w:author="JORGE CONTRERAS ORTIZ" w:date="2021-09-04T14:42:00Z">
            <w:rPr>
              <w:ins w:id="4371" w:author="JORGE CONTRERAS ORTIZ" w:date="2021-09-04T14:41:00Z"/>
            </w:rPr>
          </w:rPrChange>
        </w:rPr>
        <w:pPrChange w:id="4372" w:author="JORGE CONTRERAS ORTIZ" w:date="2021-09-04T14:41:00Z">
          <w:pPr>
            <w:pStyle w:val="Ttulo1"/>
            <w:numPr>
              <w:numId w:val="1"/>
            </w:numPr>
            <w:ind w:left="720" w:hanging="360"/>
          </w:pPr>
        </w:pPrChange>
      </w:pPr>
    </w:p>
    <w:p w14:paraId="420FFA1F" w14:textId="58B51C7F" w:rsidR="0074559B" w:rsidRPr="00791D37" w:rsidRDefault="0074559B" w:rsidP="00791D37">
      <w:pPr>
        <w:pStyle w:val="Ttulo1"/>
        <w:numPr>
          <w:ilvl w:val="0"/>
          <w:numId w:val="1"/>
        </w:numPr>
      </w:pPr>
      <w:bookmarkStart w:id="4373" w:name="_Toc81765311"/>
      <w:r w:rsidRPr="00791D37">
        <w:lastRenderedPageBreak/>
        <w:t>PRUEBAS EXPERIMENTALES</w:t>
      </w:r>
      <w:bookmarkEnd w:id="4366"/>
      <w:bookmarkEnd w:id="4373"/>
    </w:p>
    <w:p w14:paraId="79FB5345" w14:textId="77777777" w:rsidR="0074559B" w:rsidRPr="00791D37" w:rsidRDefault="0074559B" w:rsidP="00791D37"/>
    <w:p w14:paraId="39B6805E" w14:textId="77777777" w:rsidR="0074559B" w:rsidRPr="00791D37" w:rsidRDefault="0074559B" w:rsidP="00791D37">
      <w:pPr>
        <w:pStyle w:val="Ttulo2"/>
      </w:pPr>
      <w:bookmarkStart w:id="4374" w:name="_Toc81499460"/>
      <w:bookmarkStart w:id="4375" w:name="_Ref81655066"/>
      <w:bookmarkStart w:id="4376" w:name="_Toc81765312"/>
      <w:r w:rsidRPr="00791D37">
        <w:t>PRIMERA INTERACCIÓN CON DONGLE USB</w:t>
      </w:r>
      <w:bookmarkEnd w:id="4374"/>
      <w:bookmarkEnd w:id="4375"/>
      <w:bookmarkEnd w:id="4376"/>
    </w:p>
    <w:p w14:paraId="29676B32" w14:textId="77777777" w:rsidR="0074559B" w:rsidRPr="00791D37" w:rsidRDefault="0074559B" w:rsidP="00791D37"/>
    <w:p w14:paraId="7F8816DB" w14:textId="544453C4" w:rsidR="0074559B" w:rsidRPr="00791D37" w:rsidRDefault="00F21168" w:rsidP="00791D37">
      <w:r>
        <w:rPr>
          <w:noProof/>
        </w:rPr>
        <mc:AlternateContent>
          <mc:Choice Requires="wps">
            <w:drawing>
              <wp:anchor distT="0" distB="0" distL="114300" distR="114300" simplePos="0" relativeHeight="251679744" behindDoc="1" locked="0" layoutInCell="1" allowOverlap="1" wp14:anchorId="2E543B22" wp14:editId="6F201B2D">
                <wp:simplePos x="0" y="0"/>
                <wp:positionH relativeFrom="column">
                  <wp:posOffset>-721360</wp:posOffset>
                </wp:positionH>
                <wp:positionV relativeFrom="paragraph">
                  <wp:posOffset>3585845</wp:posOffset>
                </wp:positionV>
                <wp:extent cx="6842125" cy="635"/>
                <wp:effectExtent l="0" t="0" r="0" b="0"/>
                <wp:wrapTight wrapText="bothSides">
                  <wp:wrapPolygon edited="0">
                    <wp:start x="0" y="0"/>
                    <wp:lineTo x="0" y="21600"/>
                    <wp:lineTo x="21600" y="21600"/>
                    <wp:lineTo x="21600" y="0"/>
                  </wp:wrapPolygon>
                </wp:wrapTight>
                <wp:docPr id="43" name="Cuadro de texto 43"/>
                <wp:cNvGraphicFramePr/>
                <a:graphic xmlns:a="http://schemas.openxmlformats.org/drawingml/2006/main">
                  <a:graphicData uri="http://schemas.microsoft.com/office/word/2010/wordprocessingShape">
                    <wps:wsp>
                      <wps:cNvSpPr txBox="1"/>
                      <wps:spPr>
                        <a:xfrm>
                          <a:off x="0" y="0"/>
                          <a:ext cx="6842125" cy="635"/>
                        </a:xfrm>
                        <a:prstGeom prst="rect">
                          <a:avLst/>
                        </a:prstGeom>
                        <a:solidFill>
                          <a:prstClr val="white"/>
                        </a:solidFill>
                        <a:ln>
                          <a:noFill/>
                        </a:ln>
                      </wps:spPr>
                      <wps:txbx>
                        <w:txbxContent>
                          <w:p w14:paraId="6B6C460E" w14:textId="3791E778" w:rsidR="00F21168" w:rsidRPr="00FB0B05" w:rsidRDefault="00F21168" w:rsidP="00F21168">
                            <w:pPr>
                              <w:pStyle w:val="Descripcin"/>
                              <w:jc w:val="center"/>
                              <w:rPr>
                                <w:noProof/>
                              </w:rPr>
                            </w:pPr>
                            <w:bookmarkStart w:id="4377" w:name="_Ref81658993"/>
                            <w:bookmarkStart w:id="4378" w:name="_Toc81765389"/>
                            <w:r>
                              <w:t xml:space="preserve">Ilustración </w:t>
                            </w:r>
                            <w:fldSimple w:instr=" SEQ Ilustración \* ARABIC ">
                              <w:ins w:id="4379" w:author="JORGE CONTRERAS ORTIZ" w:date="2021-09-04T14:44:00Z">
                                <w:r w:rsidR="003E5AE5">
                                  <w:rPr>
                                    <w:noProof/>
                                  </w:rPr>
                                  <w:t>57</w:t>
                                </w:r>
                              </w:ins>
                              <w:del w:id="4380" w:author="JORGE CONTRERAS ORTIZ" w:date="2021-09-04T08:54:00Z">
                                <w:r w:rsidR="00CA0339" w:rsidDel="00425C71">
                                  <w:rPr>
                                    <w:noProof/>
                                  </w:rPr>
                                  <w:delText>56</w:delText>
                                </w:r>
                              </w:del>
                            </w:fldSimple>
                            <w:bookmarkEnd w:id="4377"/>
                            <w:r>
                              <w:t xml:space="preserve"> </w:t>
                            </w:r>
                            <w:r w:rsidRPr="00474202">
                              <w:t>Diagrama de conexión PC - Dongle - uC</w:t>
                            </w:r>
                            <w:bookmarkEnd w:id="43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543B22" id="Cuadro de texto 43" o:spid="_x0000_s1031" type="#_x0000_t202" style="position:absolute;left:0;text-align:left;margin-left:-56.8pt;margin-top:282.35pt;width:538.75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" stroked="f">
                <v:textbox style="mso-fit-shape-to-text:t" inset="0,0,0,0">
                  <w:txbxContent>
                    <w:p w14:paraId="6B6C460E" w14:textId="3791E778" w:rsidR="00F21168" w:rsidRPr="00FB0B05" w:rsidRDefault="00F21168" w:rsidP="00F21168">
                      <w:pPr>
                        <w:pStyle w:val="Descripcin"/>
                        <w:jc w:val="center"/>
                        <w:rPr>
                          <w:noProof/>
                        </w:rPr>
                      </w:pPr>
                      <w:bookmarkStart w:id="4381" w:name="_Ref81658993"/>
                      <w:bookmarkStart w:id="4382" w:name="_Toc81765389"/>
                      <w:r>
                        <w:t xml:space="preserve">Ilustración </w:t>
                      </w:r>
                      <w:fldSimple w:instr=" SEQ Ilustración \* ARABIC ">
                        <w:ins w:id="4383" w:author="JORGE CONTRERAS ORTIZ" w:date="2021-09-04T14:44:00Z">
                          <w:r w:rsidR="003E5AE5">
                            <w:rPr>
                              <w:noProof/>
                            </w:rPr>
                            <w:t>57</w:t>
                          </w:r>
                        </w:ins>
                        <w:del w:id="4384" w:author="JORGE CONTRERAS ORTIZ" w:date="2021-09-04T08:54:00Z">
                          <w:r w:rsidR="00CA0339" w:rsidDel="00425C71">
                            <w:rPr>
                              <w:noProof/>
                            </w:rPr>
                            <w:delText>56</w:delText>
                          </w:r>
                        </w:del>
                      </w:fldSimple>
                      <w:bookmarkEnd w:id="4381"/>
                      <w:r>
                        <w:t xml:space="preserve"> </w:t>
                      </w:r>
                      <w:r w:rsidRPr="00474202">
                        <w:t>Diagrama de conexión PC - Dongle - uC</w:t>
                      </w:r>
                      <w:bookmarkEnd w:id="4382"/>
                    </w:p>
                  </w:txbxContent>
                </v:textbox>
                <w10:wrap type="tight"/>
              </v:shape>
            </w:pict>
          </mc:Fallback>
        </mc:AlternateContent>
      </w:r>
      <w:r w:rsidRPr="00791D37">
        <w:rPr>
          <w:noProof/>
        </w:rPr>
        <w:drawing>
          <wp:anchor distT="0" distB="0" distL="114300" distR="114300" simplePos="0" relativeHeight="251670528" behindDoc="1" locked="0" layoutInCell="1" allowOverlap="1" wp14:anchorId="7C5FDD11" wp14:editId="32C60F60">
            <wp:simplePos x="0" y="0"/>
            <wp:positionH relativeFrom="margin">
              <wp:align>center</wp:align>
            </wp:positionH>
            <wp:positionV relativeFrom="paragraph">
              <wp:posOffset>892574</wp:posOffset>
            </wp:positionV>
            <wp:extent cx="6842125" cy="2636520"/>
            <wp:effectExtent l="0" t="0" r="0" b="0"/>
            <wp:wrapTight wrapText="bothSides">
              <wp:wrapPolygon edited="0">
                <wp:start x="0" y="0"/>
                <wp:lineTo x="0" y="21382"/>
                <wp:lineTo x="21530" y="21382"/>
                <wp:lineTo x="21530" y="0"/>
                <wp:lineTo x="0" y="0"/>
              </wp:wrapPolygon>
            </wp:wrapTight>
            <wp:docPr id="87" name="Imagen 87"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magen que contiene circuito&#10;&#10;Descripción generada automáticamente"/>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6842125" cy="263652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Start w:id="4385"/>
      <w:commentRangeEnd w:id="4385"/>
      <w:r w:rsidR="0074559B" w:rsidRPr="00791D37">
        <w:rPr>
          <w:rStyle w:val="Refdecomentario"/>
        </w:rPr>
        <w:commentReference w:id="4385"/>
      </w:r>
      <w:r w:rsidR="0074559B" w:rsidRPr="00791D37">
        <w:t xml:space="preserve">Esta primera prueba consiste en una primera interacción con el módulo, tanto desde el PC usando la herramienta proporcionada por Kirale de KiTools y usando el puerto USB, como desde un microcontrolador por vía UART. El diagrama de conexión </w:t>
      </w:r>
      <w:del w:id="4386" w:author="JORGE CONTRERAS ORTIZ" w:date="2021-09-04T13:36:00Z">
        <w:r w:rsidR="0074559B" w:rsidRPr="00791D37" w:rsidDel="00F92885">
          <w:delText xml:space="preserve">usado </w:delText>
        </w:r>
      </w:del>
      <w:ins w:id="4387" w:author="JORGE CONTRERAS ORTIZ" w:date="2021-09-04T13:36:00Z">
        <w:r w:rsidR="00F92885">
          <w:t>que se ha utilizado</w:t>
        </w:r>
        <w:r w:rsidR="00F92885" w:rsidRPr="00791D37">
          <w:t xml:space="preserve"> </w:t>
        </w:r>
      </w:ins>
      <w:r w:rsidR="0074559B" w:rsidRPr="00791D37">
        <w:t xml:space="preserve">ha sido el </w:t>
      </w:r>
      <w:del w:id="4388" w:author="JORGE CONTRERAS ORTIZ" w:date="2021-09-04T13:36:00Z">
        <w:r w:rsidR="0074559B" w:rsidRPr="00791D37" w:rsidDel="00F92885">
          <w:delText>siguiente</w:delText>
        </w:r>
      </w:del>
      <w:ins w:id="4389" w:author="JORGE CONTRERAS ORTIZ" w:date="2021-09-04T13:36:00Z">
        <w:r w:rsidR="00F92885">
          <w:t>mostrado a continuación en</w:t>
        </w:r>
      </w:ins>
      <w:ins w:id="4390" w:author="JORGE CONTRERAS ORTIZ" w:date="2021-09-04T14:44:00Z">
        <w:r w:rsidR="003E5AE5">
          <w:t xml:space="preserve"> </w:t>
        </w:r>
        <w:r w:rsidR="003E5AE5">
          <w:fldChar w:fldCharType="begin"/>
        </w:r>
        <w:r w:rsidR="003E5AE5">
          <w:instrText xml:space="preserve"> REF _Ref81658993 \h </w:instrText>
        </w:r>
      </w:ins>
      <w:r w:rsidR="003E5AE5">
        <w:fldChar w:fldCharType="separate"/>
      </w:r>
      <w:ins w:id="4391" w:author="JORGE CONTRERAS ORTIZ" w:date="2021-09-04T14:47:00Z">
        <w:r w:rsidR="003E5AE5">
          <w:t xml:space="preserve">Ilustración </w:t>
        </w:r>
        <w:r w:rsidR="003E5AE5">
          <w:rPr>
            <w:noProof/>
          </w:rPr>
          <w:t>57</w:t>
        </w:r>
      </w:ins>
      <w:ins w:id="4392" w:author="JORGE CONTRERAS ORTIZ" w:date="2021-09-04T14:44:00Z">
        <w:r w:rsidR="003E5AE5">
          <w:fldChar w:fldCharType="end"/>
        </w:r>
      </w:ins>
      <w:r w:rsidR="0074559B" w:rsidRPr="00791D37">
        <w:t>:</w:t>
      </w:r>
    </w:p>
    <w:p w14:paraId="22E1CA85" w14:textId="2891FAD3" w:rsidR="0074559B" w:rsidRPr="00791D37" w:rsidDel="00F92885" w:rsidRDefault="0074559B" w:rsidP="00791D37">
      <w:pPr>
        <w:rPr>
          <w:del w:id="4393" w:author="JORGE CONTRERAS ORTIZ" w:date="2021-09-04T13:36:00Z"/>
        </w:rPr>
      </w:pPr>
    </w:p>
    <w:p w14:paraId="214A4825" w14:textId="77777777" w:rsidR="00F92885" w:rsidRDefault="00F92885" w:rsidP="00791D37">
      <w:pPr>
        <w:rPr>
          <w:ins w:id="4394" w:author="JORGE CONTRERAS ORTIZ" w:date="2021-09-04T13:36:00Z"/>
        </w:rPr>
      </w:pPr>
    </w:p>
    <w:p w14:paraId="4B2306A4" w14:textId="790DCBA4" w:rsidR="0074559B" w:rsidRPr="00791D37" w:rsidRDefault="0074559B" w:rsidP="00791D37">
      <w:r w:rsidRPr="00791D37">
        <w:t>Esta primera prueba se divide en dos partes:</w:t>
      </w:r>
    </w:p>
    <w:p w14:paraId="19C28F82" w14:textId="77777777" w:rsidR="0074559B" w:rsidRPr="00791D37" w:rsidRDefault="0074559B" w:rsidP="00791D37">
      <w:pPr>
        <w:pStyle w:val="Prrafodelista"/>
        <w:numPr>
          <w:ilvl w:val="0"/>
          <w:numId w:val="21"/>
        </w:numPr>
      </w:pPr>
      <w:r w:rsidRPr="00791D37">
        <w:t>La primera parte se ejecutan los diferentes comandos desde el PC usando la herramienta KiTools con los comandos KSH, comprobando que se ejecutan correctamente según lo esperado.</w:t>
      </w:r>
    </w:p>
    <w:p w14:paraId="58081E1B" w14:textId="77777777" w:rsidR="0074559B" w:rsidRPr="00791D37" w:rsidRDefault="0074559B" w:rsidP="00791D37">
      <w:pPr>
        <w:pStyle w:val="Prrafodelista"/>
      </w:pPr>
    </w:p>
    <w:p w14:paraId="4A77CE45" w14:textId="77777777" w:rsidR="0074559B" w:rsidRPr="00791D37" w:rsidRDefault="0074559B" w:rsidP="00791D37">
      <w:pPr>
        <w:pStyle w:val="Prrafodelista"/>
        <w:numPr>
          <w:ilvl w:val="0"/>
          <w:numId w:val="21"/>
        </w:numPr>
      </w:pPr>
      <w:r w:rsidRPr="00791D37">
        <w:t>Una vez comprobado los comandos KSH, se usa el microcontrolador para el envío de comandos KBI vía puerto UART. Para la comprobación del correcto envío se usan dos maneras:</w:t>
      </w:r>
    </w:p>
    <w:p w14:paraId="71310C73" w14:textId="77777777" w:rsidR="0074559B" w:rsidRPr="00791D37" w:rsidRDefault="0074559B" w:rsidP="00791D37">
      <w:pPr>
        <w:pStyle w:val="Prrafodelista"/>
        <w:numPr>
          <w:ilvl w:val="1"/>
          <w:numId w:val="21"/>
        </w:numPr>
      </w:pPr>
      <w:r w:rsidRPr="00791D37">
        <w:t>La primera es la activación de los modos de debug del módulo en la herramienta KiTools en el PC, pidiéndole al módulo que informe de la actividad en las diferentes capas. Cuando le lleguen mensajes y realice las respectivas respuestas, saltará un log de mensaje por rx y por tx con los bytes recibidos/transmitidos. A su vez, si tenemos un error de Checksum, esta herramienta nos avisará del error.</w:t>
      </w:r>
    </w:p>
    <w:p w14:paraId="01B77A63" w14:textId="77777777" w:rsidR="0074559B" w:rsidRPr="00791D37" w:rsidRDefault="0074559B" w:rsidP="00791D37">
      <w:pPr>
        <w:pStyle w:val="Prrafodelista"/>
      </w:pPr>
    </w:p>
    <w:p w14:paraId="76DEDCF0" w14:textId="77777777" w:rsidR="0074559B" w:rsidRPr="00791D37" w:rsidRDefault="0074559B" w:rsidP="00791D37">
      <w:pPr>
        <w:pStyle w:val="Prrafodelista"/>
        <w:numPr>
          <w:ilvl w:val="1"/>
          <w:numId w:val="21"/>
        </w:numPr>
      </w:pPr>
      <w:r w:rsidRPr="00791D37">
        <w:t>Una vez enviada el comando KBI, recogemos la respuesta enviada por el módulo KTDG102 y analizamos su respuesta.</w:t>
      </w:r>
    </w:p>
    <w:p w14:paraId="5ECECD23" w14:textId="77777777" w:rsidR="0074559B" w:rsidRPr="00791D37" w:rsidRDefault="0074559B" w:rsidP="00791D37">
      <w:r w:rsidRPr="00791D37">
        <w:t>Tras hacerse al envío de comandos de manera correcta, se elabora la secuencia de comandos para la configuración completa de la red para ese módulo KTDG102 con el Rol de LEADER.</w:t>
      </w:r>
    </w:p>
    <w:p w14:paraId="3EA0A27D" w14:textId="3BB69172" w:rsidR="0074559B" w:rsidRPr="00791D37" w:rsidDel="00F92885" w:rsidRDefault="0074559B" w:rsidP="00791D37">
      <w:pPr>
        <w:pStyle w:val="Textoindependiente"/>
        <w:rPr>
          <w:del w:id="4395" w:author="JORGE CONTRERAS ORTIZ" w:date="2021-09-04T13:36:00Z"/>
        </w:rPr>
      </w:pPr>
      <w:bookmarkStart w:id="4396" w:name="_Toc81658403"/>
      <w:bookmarkStart w:id="4397" w:name="_Toc81658647"/>
      <w:bookmarkStart w:id="4398" w:name="_Toc81658802"/>
      <w:bookmarkStart w:id="4399" w:name="_Toc81659181"/>
      <w:bookmarkStart w:id="4400" w:name="_Toc81659422"/>
      <w:bookmarkStart w:id="4401" w:name="_Toc81659739"/>
      <w:bookmarkStart w:id="4402" w:name="_Toc81743528"/>
      <w:bookmarkStart w:id="4403" w:name="_Toc81743683"/>
      <w:bookmarkStart w:id="4404" w:name="_Toc81761842"/>
      <w:bookmarkStart w:id="4405" w:name="_Toc81764181"/>
      <w:bookmarkStart w:id="4406" w:name="_Toc81765313"/>
      <w:bookmarkEnd w:id="4396"/>
      <w:bookmarkEnd w:id="4397"/>
      <w:bookmarkEnd w:id="4398"/>
      <w:bookmarkEnd w:id="4399"/>
      <w:bookmarkEnd w:id="4400"/>
      <w:bookmarkEnd w:id="4401"/>
      <w:bookmarkEnd w:id="4402"/>
      <w:bookmarkEnd w:id="4403"/>
      <w:bookmarkEnd w:id="4404"/>
      <w:bookmarkEnd w:id="4405"/>
      <w:bookmarkEnd w:id="4406"/>
    </w:p>
    <w:p w14:paraId="33866908" w14:textId="77777777" w:rsidR="0074559B" w:rsidRPr="00791D37" w:rsidRDefault="0074559B" w:rsidP="00791D37">
      <w:pPr>
        <w:pStyle w:val="Ttulo2"/>
      </w:pPr>
      <w:bookmarkStart w:id="4407" w:name="_Toc81499461"/>
      <w:bookmarkStart w:id="4408" w:name="_Toc81765314"/>
      <w:r w:rsidRPr="00791D37">
        <w:t>RED DE DOS NODOS</w:t>
      </w:r>
      <w:bookmarkEnd w:id="4407"/>
      <w:bookmarkEnd w:id="4408"/>
    </w:p>
    <w:p w14:paraId="467826A8" w14:textId="77777777" w:rsidR="0074559B" w:rsidRPr="00791D37" w:rsidRDefault="0074559B" w:rsidP="00791D37"/>
    <w:p w14:paraId="0A6FD134" w14:textId="77777777" w:rsidR="0074559B" w:rsidRPr="00791D37" w:rsidRDefault="0074559B" w:rsidP="00791D37">
      <w:pPr>
        <w:pStyle w:val="Textoindependiente"/>
      </w:pPr>
      <w:r w:rsidRPr="00791D37">
        <w:t>El siguiente paso ha consistido en la creación de una red con un nodo LEADER y la unión de un nodo MED a dicha red. Para esto se han usado los dos KTDG Evaluation Dongles conectados al PC con la herramienta KiTools por USB y al microcontrolador ARM por vía UART.</w:t>
      </w:r>
    </w:p>
    <w:p w14:paraId="7EB96704" w14:textId="0DE1FA69" w:rsidR="0074559B" w:rsidRPr="00791D37" w:rsidRDefault="00F92885" w:rsidP="00791D37">
      <w:pPr>
        <w:pStyle w:val="Textoindependiente"/>
      </w:pPr>
      <w:r w:rsidRPr="00791D37">
        <w:rPr>
          <w:noProof/>
        </w:rPr>
        <mc:AlternateContent>
          <mc:Choice Requires="wps">
            <w:drawing>
              <wp:anchor distT="0" distB="0" distL="114300" distR="114300" simplePos="0" relativeHeight="251673600" behindDoc="1" locked="0" layoutInCell="1" allowOverlap="1" wp14:anchorId="1038AD81" wp14:editId="3EDFB0C5">
                <wp:simplePos x="0" y="0"/>
                <wp:positionH relativeFrom="column">
                  <wp:posOffset>-215900</wp:posOffset>
                </wp:positionH>
                <wp:positionV relativeFrom="paragraph">
                  <wp:posOffset>3095625</wp:posOffset>
                </wp:positionV>
                <wp:extent cx="6189345" cy="635"/>
                <wp:effectExtent l="0" t="0" r="0" b="0"/>
                <wp:wrapTight wrapText="bothSides">
                  <wp:wrapPolygon edited="0">
                    <wp:start x="0" y="0"/>
                    <wp:lineTo x="0" y="21600"/>
                    <wp:lineTo x="21600" y="21600"/>
                    <wp:lineTo x="21600" y="0"/>
                  </wp:wrapPolygon>
                </wp:wrapTight>
                <wp:docPr id="85" name="Cuadro de texto 85"/>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279BC9B2" w14:textId="27F833DE" w:rsidR="0074559B" w:rsidRPr="00AA1DAA" w:rsidRDefault="0074559B">
                            <w:pPr>
                              <w:pStyle w:val="Descripcin"/>
                              <w:ind w:left="1416" w:hanging="1416"/>
                              <w:jc w:val="center"/>
                              <w:rPr>
                                <w:noProof/>
                              </w:rPr>
                              <w:pPrChange w:id="4409" w:author="JORGE CONTRERAS ORTIZ" w:date="2021-09-04T14:45:00Z">
                                <w:pPr>
                                  <w:pStyle w:val="Descripcin"/>
                                  <w:jc w:val="center"/>
                                </w:pPr>
                              </w:pPrChange>
                            </w:pPr>
                            <w:bookmarkStart w:id="4410" w:name="_Ref81655134"/>
                            <w:bookmarkStart w:id="4411" w:name="_Toc81499634"/>
                            <w:bookmarkStart w:id="4412" w:name="_Toc81499869"/>
                            <w:bookmarkStart w:id="4413" w:name="_Toc81765390"/>
                            <w:r>
                              <w:t xml:space="preserve">Ilustración </w:t>
                            </w:r>
                            <w:fldSimple w:instr=" SEQ Ilustración \* ARABIC ">
                              <w:ins w:id="4414" w:author="JORGE CONTRERAS ORTIZ" w:date="2021-09-04T14:44:00Z">
                                <w:r w:rsidR="003E5AE5">
                                  <w:rPr>
                                    <w:noProof/>
                                  </w:rPr>
                                  <w:t>58</w:t>
                                </w:r>
                              </w:ins>
                              <w:del w:id="4415" w:author="JORGE CONTRERAS ORTIZ" w:date="2021-09-04T08:54:00Z">
                                <w:r w:rsidR="00CA0339" w:rsidDel="00425C71">
                                  <w:rPr>
                                    <w:noProof/>
                                  </w:rPr>
                                  <w:delText>57</w:delText>
                                </w:r>
                              </w:del>
                            </w:fldSimple>
                            <w:bookmarkEnd w:id="4410"/>
                            <w:r>
                              <w:t xml:space="preserve"> Esquema montaje Red de Dos Nodos</w:t>
                            </w:r>
                            <w:bookmarkEnd w:id="4411"/>
                            <w:bookmarkEnd w:id="4412"/>
                            <w:bookmarkEnd w:id="44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38AD81" id="Cuadro de texto 85" o:spid="_x0000_s1032" type="#_x0000_t202" style="position:absolute;left:0;text-align:left;margin-left:-17pt;margin-top:243.75pt;width:487.3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" stroked="f">
                <v:textbox style="mso-fit-shape-to-text:t" inset="0,0,0,0">
                  <w:txbxContent>
                    <w:p w14:paraId="279BC9B2" w14:textId="27F833DE" w:rsidR="0074559B" w:rsidRPr="00AA1DAA" w:rsidRDefault="0074559B">
                      <w:pPr>
                        <w:pStyle w:val="Descripcin"/>
                        <w:ind w:left="1416" w:hanging="1416"/>
                        <w:jc w:val="center"/>
                        <w:rPr>
                          <w:noProof/>
                        </w:rPr>
                        <w:pPrChange w:id="4416" w:author="JORGE CONTRERAS ORTIZ" w:date="2021-09-04T14:45:00Z">
                          <w:pPr>
                            <w:pStyle w:val="Descripcin"/>
                            <w:jc w:val="center"/>
                          </w:pPr>
                        </w:pPrChange>
                      </w:pPr>
                      <w:bookmarkStart w:id="4417" w:name="_Ref81655134"/>
                      <w:bookmarkStart w:id="4418" w:name="_Toc81499634"/>
                      <w:bookmarkStart w:id="4419" w:name="_Toc81499869"/>
                      <w:bookmarkStart w:id="4420" w:name="_Toc81765390"/>
                      <w:r>
                        <w:t xml:space="preserve">Ilustración </w:t>
                      </w:r>
                      <w:fldSimple w:instr=" SEQ Ilustración \* ARABIC ">
                        <w:ins w:id="4421" w:author="JORGE CONTRERAS ORTIZ" w:date="2021-09-04T14:44:00Z">
                          <w:r w:rsidR="003E5AE5">
                            <w:rPr>
                              <w:noProof/>
                            </w:rPr>
                            <w:t>58</w:t>
                          </w:r>
                        </w:ins>
                        <w:del w:id="4422" w:author="JORGE CONTRERAS ORTIZ" w:date="2021-09-04T08:54:00Z">
                          <w:r w:rsidR="00CA0339" w:rsidDel="00425C71">
                            <w:rPr>
                              <w:noProof/>
                            </w:rPr>
                            <w:delText>57</w:delText>
                          </w:r>
                        </w:del>
                      </w:fldSimple>
                      <w:bookmarkEnd w:id="4417"/>
                      <w:r>
                        <w:t xml:space="preserve"> Esquema montaje Red de Dos Nodos</w:t>
                      </w:r>
                      <w:bookmarkEnd w:id="4418"/>
                      <w:bookmarkEnd w:id="4419"/>
                      <w:bookmarkEnd w:id="4420"/>
                    </w:p>
                  </w:txbxContent>
                </v:textbox>
                <w10:wrap type="tight"/>
              </v:shape>
            </w:pict>
          </mc:Fallback>
        </mc:AlternateContent>
      </w:r>
      <w:r w:rsidRPr="00791D37">
        <w:rPr>
          <w:noProof/>
        </w:rPr>
        <w:drawing>
          <wp:anchor distT="0" distB="0" distL="114300" distR="114300" simplePos="0" relativeHeight="251671552" behindDoc="1" locked="0" layoutInCell="1" allowOverlap="1" wp14:anchorId="5EF1AF18" wp14:editId="5360AD28">
            <wp:simplePos x="0" y="0"/>
            <wp:positionH relativeFrom="margin">
              <wp:posOffset>-215900</wp:posOffset>
            </wp:positionH>
            <wp:positionV relativeFrom="paragraph">
              <wp:posOffset>433809</wp:posOffset>
            </wp:positionV>
            <wp:extent cx="6189345" cy="2604770"/>
            <wp:effectExtent l="0" t="0" r="1905" b="5080"/>
            <wp:wrapTight wrapText="bothSides">
              <wp:wrapPolygon edited="0">
                <wp:start x="0" y="0"/>
                <wp:lineTo x="0" y="21484"/>
                <wp:lineTo x="21540" y="21484"/>
                <wp:lineTo x="21540" y="0"/>
                <wp:lineTo x="0" y="0"/>
              </wp:wrapPolygon>
            </wp:wrapTight>
            <wp:docPr id="88" name="Imagen 88" descr="Imagen de la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de la pantalla de un celular con texto e imágenes&#10;&#10;Descripción generada automáticamente con confianza media"/>
                    <pic:cNvPicPr/>
                  </pic:nvPicPr>
                  <pic:blipFill>
                    <a:blip r:embed="rId82">
                      <a:extLst>
                        <a:ext uri="{28A0092B-C50C-407E-A947-70E740481C1C}">
                          <a14:useLocalDpi xmlns:a14="http://schemas.microsoft.com/office/drawing/2010/main" val="0"/>
                        </a:ext>
                      </a:extLst>
                    </a:blip>
                    <a:stretch>
                      <a:fillRect/>
                    </a:stretch>
                  </pic:blipFill>
                  <pic:spPr>
                    <a:xfrm>
                      <a:off x="0" y="0"/>
                      <a:ext cx="6189345" cy="2604770"/>
                    </a:xfrm>
                    <a:prstGeom prst="rect">
                      <a:avLst/>
                    </a:prstGeom>
                  </pic:spPr>
                </pic:pic>
              </a:graphicData>
            </a:graphic>
            <wp14:sizeRelH relativeFrom="margin">
              <wp14:pctWidth>0</wp14:pctWidth>
            </wp14:sizeRelH>
            <wp14:sizeRelV relativeFrom="margin">
              <wp14:pctHeight>0</wp14:pctHeight>
            </wp14:sizeRelV>
          </wp:anchor>
        </w:drawing>
      </w:r>
      <w:r w:rsidR="0074559B" w:rsidRPr="00791D37">
        <w:t xml:space="preserve">Se han realizado varias pruebas para las cuales el esquema de montaje ha sido el </w:t>
      </w:r>
      <w:del w:id="4423" w:author="JORGE CONTRERAS ORTIZ" w:date="2021-09-04T13:37:00Z">
        <w:r w:rsidR="0074559B" w:rsidRPr="00791D37" w:rsidDel="00F92885">
          <w:delText>siguiente</w:delText>
        </w:r>
      </w:del>
      <w:ins w:id="4424" w:author="JORGE CONTRERAS ORTIZ" w:date="2021-09-04T13:37:00Z">
        <w:r>
          <w:t xml:space="preserve">mostrado en </w:t>
        </w:r>
      </w:ins>
      <w:ins w:id="4425" w:author="JORGE CONTRERAS ORTIZ" w:date="2021-09-04T14:45:00Z">
        <w:r w:rsidR="003E5AE5">
          <w:fldChar w:fldCharType="begin"/>
        </w:r>
        <w:r w:rsidR="003E5AE5">
          <w:instrText xml:space="preserve"> REF _Ref81655134 \h </w:instrText>
        </w:r>
      </w:ins>
      <w:r w:rsidR="003E5AE5">
        <w:fldChar w:fldCharType="separate"/>
      </w:r>
      <w:ins w:id="4426" w:author="JORGE CONTRERAS ORTIZ" w:date="2021-09-04T14:47:00Z">
        <w:r w:rsidR="003E5AE5">
          <w:t xml:space="preserve">Ilustración </w:t>
        </w:r>
        <w:r w:rsidR="003E5AE5">
          <w:rPr>
            <w:noProof/>
          </w:rPr>
          <w:t>58</w:t>
        </w:r>
      </w:ins>
      <w:ins w:id="4427" w:author="JORGE CONTRERAS ORTIZ" w:date="2021-09-04T14:45:00Z">
        <w:r w:rsidR="003E5AE5">
          <w:fldChar w:fldCharType="end"/>
        </w:r>
      </w:ins>
      <w:r w:rsidR="0074559B" w:rsidRPr="00791D37">
        <w:t>:</w:t>
      </w:r>
    </w:p>
    <w:p w14:paraId="29B20E53" w14:textId="77777777" w:rsidR="0074559B" w:rsidRPr="00791D37" w:rsidRDefault="0074559B" w:rsidP="00791D37">
      <w:pPr>
        <w:pStyle w:val="Textoindependiente"/>
      </w:pPr>
    </w:p>
    <w:p w14:paraId="2EDC4205" w14:textId="57184552" w:rsidR="0074559B" w:rsidRPr="00791D37" w:rsidRDefault="00C17583" w:rsidP="00791D37">
      <w:pPr>
        <w:pStyle w:val="Ttulo3"/>
      </w:pPr>
      <w:bookmarkStart w:id="4428" w:name="_Toc81499462"/>
      <w:bookmarkStart w:id="4429" w:name="_Toc81765315"/>
      <w:r w:rsidRPr="00791D37">
        <w:t>CREACIÓN DE LA RED</w:t>
      </w:r>
      <w:bookmarkEnd w:id="4428"/>
      <w:bookmarkEnd w:id="4429"/>
    </w:p>
    <w:p w14:paraId="52DD98AD" w14:textId="77777777" w:rsidR="0074559B" w:rsidRPr="00791D37" w:rsidRDefault="0074559B" w:rsidP="00791D37"/>
    <w:p w14:paraId="1A36FD0A" w14:textId="42210F4D" w:rsidR="0074559B" w:rsidRPr="00791D37" w:rsidRDefault="0074559B" w:rsidP="00791D37">
      <w:r w:rsidRPr="00791D37">
        <w:t xml:space="preserve">La primera prueba realizada ha sido la creación correcta de la red (de la manera vista en </w:t>
      </w:r>
      <w:ins w:id="4430" w:author="JORGE CONTRERAS ORTIZ" w:date="2021-09-04T13:37:00Z">
        <w:r w:rsidR="00F92885">
          <w:fldChar w:fldCharType="begin"/>
        </w:r>
        <w:r w:rsidR="00F92885">
          <w:instrText xml:space="preserve"> REF _Ref81655066 \h </w:instrText>
        </w:r>
      </w:ins>
      <w:r w:rsidR="00F92885">
        <w:fldChar w:fldCharType="separate"/>
      </w:r>
      <w:ins w:id="4431" w:author="JORGE CONTRERAS ORTIZ" w:date="2021-09-04T14:47:00Z">
        <w:r w:rsidR="003E5AE5" w:rsidRPr="00791D37">
          <w:t>PRIMERA INTERACCIÓN CON DONGLE USB</w:t>
        </w:r>
      </w:ins>
      <w:ins w:id="4432" w:author="JORGE CONTRERAS ORTIZ" w:date="2021-09-04T13:37:00Z">
        <w:r w:rsidR="00F92885">
          <w:fldChar w:fldCharType="end"/>
        </w:r>
      </w:ins>
      <w:del w:id="4433" w:author="JORGE CONTRERAS ORTIZ" w:date="2021-09-04T13:37:00Z">
        <w:r w:rsidR="009449CB" w:rsidDel="00F92885">
          <w:fldChar w:fldCharType="begin"/>
        </w:r>
        <w:r w:rsidR="009449CB" w:rsidDel="00F92885">
          <w:delInstrText xml:space="preserve"> HYPERLINK \l "_Primera_interacción_con" </w:delInstrText>
        </w:r>
        <w:r w:rsidR="009449CB" w:rsidDel="00F92885">
          <w:fldChar w:fldCharType="separate"/>
        </w:r>
        <w:r w:rsidRPr="00791D37" w:rsidDel="00F92885">
          <w:rPr>
            <w:rStyle w:val="Hipervnculo"/>
          </w:rPr>
          <w:delText>Primera interacción con Dongle USB</w:delText>
        </w:r>
        <w:r w:rsidR="009449CB" w:rsidDel="00F92885">
          <w:rPr>
            <w:rStyle w:val="Hipervnculo"/>
          </w:rPr>
          <w:fldChar w:fldCharType="end"/>
        </w:r>
        <w:r w:rsidRPr="00791D37" w:rsidDel="00F92885">
          <w:delText xml:space="preserve"> </w:delText>
        </w:r>
      </w:del>
      <w:r w:rsidRPr="00791D37">
        <w:t>) y la posterior unión del segundo nodo con el rol de MED. La red, para ambos nodos se ha realizado con el modo “Out-of-Band Commissioning” desactivado, pero configurando en ambos casos el PAN ID, el Canal y la Commisioning Credential.</w:t>
      </w:r>
    </w:p>
    <w:p w14:paraId="4A963A74" w14:textId="77777777" w:rsidR="0074559B" w:rsidRPr="00791D37" w:rsidRDefault="0074559B" w:rsidP="00791D37">
      <w:r w:rsidRPr="00791D37">
        <w:t>Para esto, se ha usado la secuencia de creación de red con Rol Leader usada anteriormente para el primer nodo, y una vez creada la red, se volvía a usar esta secuencia modificando el Rol a configurar en el nodo para el segundo nodo.</w:t>
      </w:r>
    </w:p>
    <w:p w14:paraId="004D5B79" w14:textId="77777777" w:rsidR="0074559B" w:rsidRPr="00791D37" w:rsidRDefault="0074559B" w:rsidP="00791D37">
      <w:r w:rsidRPr="00791D37">
        <w:t>Tras ejecutar el primer nodo su secuencia el comando IfUp, se debe dejar un tiempo de alrededor a 7 segundos para que pueda crearse la red definida. A su vez, se comprueba que debe dejarse entre 7 y 9 segundos en el nodo MED después del comando IfUp para que este se una a la red, ya que al ser en modo “Out-of-Band Commissioning” desactivado, y no tener todos los parámetros, este nodo buscará una red de entre las cercanas que tenga los mismos parámetros a los configurados. Cuando este encuentre la red, saltará un aviso en el nodo LEADER en la herramienta de KiTools, de que se está uniendo un nodo.</w:t>
      </w:r>
    </w:p>
    <w:p w14:paraId="32BAD094" w14:textId="77777777" w:rsidR="0074559B" w:rsidRPr="00791D37" w:rsidRDefault="0074559B" w:rsidP="00791D37">
      <w:r w:rsidRPr="00791D37">
        <w:t>Por otro lado, cuando se ejecutaban los comandos y se enviaba respuesta al microcontrolador, este las imprimía por pantalla en el PC, pudiendo así detectar posibles fallos en alguno de los comandos para poder arreglarlos.</w:t>
      </w:r>
    </w:p>
    <w:p w14:paraId="43E08A45" w14:textId="26D8D468" w:rsidR="0074559B" w:rsidRPr="00791D37" w:rsidDel="00F92885" w:rsidRDefault="0074559B" w:rsidP="00791D37">
      <w:pPr>
        <w:pStyle w:val="Textoindependiente"/>
        <w:rPr>
          <w:del w:id="4434" w:author="JORGE CONTRERAS ORTIZ" w:date="2021-09-04T13:36:00Z"/>
        </w:rPr>
      </w:pPr>
      <w:bookmarkStart w:id="4435" w:name="_Toc81658406"/>
      <w:bookmarkStart w:id="4436" w:name="_Toc81658650"/>
      <w:bookmarkStart w:id="4437" w:name="_Toc81658805"/>
      <w:bookmarkStart w:id="4438" w:name="_Toc81659184"/>
      <w:bookmarkStart w:id="4439" w:name="_Toc81659425"/>
      <w:bookmarkStart w:id="4440" w:name="_Toc81659742"/>
      <w:bookmarkStart w:id="4441" w:name="_Toc81743531"/>
      <w:bookmarkStart w:id="4442" w:name="_Toc81743686"/>
      <w:bookmarkStart w:id="4443" w:name="_Toc81761845"/>
      <w:bookmarkStart w:id="4444" w:name="_Toc81764184"/>
      <w:bookmarkStart w:id="4445" w:name="_Toc81765316"/>
      <w:bookmarkEnd w:id="4435"/>
      <w:bookmarkEnd w:id="4436"/>
      <w:bookmarkEnd w:id="4437"/>
      <w:bookmarkEnd w:id="4438"/>
      <w:bookmarkEnd w:id="4439"/>
      <w:bookmarkEnd w:id="4440"/>
      <w:bookmarkEnd w:id="4441"/>
      <w:bookmarkEnd w:id="4442"/>
      <w:bookmarkEnd w:id="4443"/>
      <w:bookmarkEnd w:id="4444"/>
      <w:bookmarkEnd w:id="4445"/>
    </w:p>
    <w:p w14:paraId="18254C64" w14:textId="2405752E" w:rsidR="0074559B" w:rsidRPr="00791D37" w:rsidRDefault="00C17583" w:rsidP="00791D37">
      <w:pPr>
        <w:pStyle w:val="Ttulo3"/>
      </w:pPr>
      <w:bookmarkStart w:id="4446" w:name="_Toc81499463"/>
      <w:bookmarkStart w:id="4447" w:name="_Ref81663547"/>
      <w:bookmarkStart w:id="4448" w:name="_Ref81663594"/>
      <w:bookmarkStart w:id="4449" w:name="_Ref81663595"/>
      <w:bookmarkStart w:id="4450" w:name="_Toc81765317"/>
      <w:r w:rsidRPr="00791D37">
        <w:t>PING ENTRE NODOS</w:t>
      </w:r>
      <w:bookmarkEnd w:id="4446"/>
      <w:bookmarkEnd w:id="4447"/>
      <w:bookmarkEnd w:id="4448"/>
      <w:bookmarkEnd w:id="4449"/>
      <w:bookmarkEnd w:id="4450"/>
    </w:p>
    <w:p w14:paraId="69F04B34" w14:textId="77777777" w:rsidR="0074559B" w:rsidRPr="00791D37" w:rsidRDefault="0074559B" w:rsidP="00791D37"/>
    <w:p w14:paraId="4281F08B" w14:textId="77777777" w:rsidR="0074559B" w:rsidRPr="00791D37" w:rsidRDefault="0074559B" w:rsidP="00791D37">
      <w:r w:rsidRPr="00791D37">
        <w:t xml:space="preserve">Una vez tenemos los nodos en la misma red, una primera comprobación de la comunicación entre ambos módulos. En este caso, al ser una prueba rápida y sencilla de comprobación, se ha usado la herramienta KiTools, abriendo dos sesiones, una por cada módulo. Una vez en red, se ejecuta el comando </w:t>
      </w:r>
      <w:r w:rsidRPr="00791D37">
        <w:rPr>
          <w:i/>
          <w:iCs/>
        </w:rPr>
        <w:t>show netconfig</w:t>
      </w:r>
      <w:r w:rsidRPr="00791D37">
        <w:t xml:space="preserve"> desde una de las dos sesiones de KiTools. Con esto podemos ver la dirección IP de los módulos.</w:t>
      </w:r>
    </w:p>
    <w:p w14:paraId="0DF5D87E" w14:textId="77777777" w:rsidR="0074559B" w:rsidRPr="00791D37" w:rsidRDefault="0074559B" w:rsidP="00791D37">
      <w:r w:rsidRPr="00791D37">
        <w:t xml:space="preserve">Tras ver la dirección de uno de los módulos Dongle, se ejecutará el comando </w:t>
      </w:r>
      <w:r w:rsidRPr="00791D37">
        <w:rPr>
          <w:i/>
          <w:iCs/>
        </w:rPr>
        <w:t xml:space="preserve">ping &lt;arg&gt; </w:t>
      </w:r>
      <w:r w:rsidRPr="00791D37">
        <w:t xml:space="preserve">en el módulo KTDG102 restante, siendo el argumento una de las direcciones IP que hemos visto del otro módulo KTDG102. </w:t>
      </w:r>
    </w:p>
    <w:p w14:paraId="2B7F2501" w14:textId="1EC8ACCB" w:rsidR="0074559B" w:rsidRPr="00791D37" w:rsidRDefault="0074559B" w:rsidP="00791D37">
      <w:r w:rsidRPr="00791D37">
        <w:t xml:space="preserve">En el lado que se realiza el ping saldrán los </w:t>
      </w:r>
      <w:del w:id="4451" w:author="JORGE CONTRERAS ORTIZ" w:date="2021-09-04T16:27:00Z">
        <w:r w:rsidRPr="00791D37" w:rsidDel="00DF11EC">
          <w:delText xml:space="preserve">siguientes </w:delText>
        </w:r>
      </w:del>
      <w:r w:rsidRPr="00791D37">
        <w:t>Logs en KiTools</w:t>
      </w:r>
      <w:ins w:id="4452" w:author="JORGE CONTRERAS ORTIZ" w:date="2021-09-04T16:27:00Z">
        <w:r w:rsidR="00DF11EC">
          <w:t xml:space="preserve"> que se muestran en</w:t>
        </w:r>
      </w:ins>
      <w:ins w:id="4453" w:author="JORGE CONTRERAS ORTIZ" w:date="2021-09-04T16:39:00Z">
        <w:r w:rsidR="00363B1A">
          <w:t xml:space="preserve"> </w:t>
        </w:r>
        <w:r w:rsidR="00363B1A">
          <w:fldChar w:fldCharType="begin"/>
        </w:r>
        <w:r w:rsidR="00363B1A">
          <w:instrText xml:space="preserve"> REF _Ref81665980 \h </w:instrText>
        </w:r>
      </w:ins>
      <w:r w:rsidR="00363B1A">
        <w:fldChar w:fldCharType="separate"/>
      </w:r>
      <w:ins w:id="4454" w:author="JORGE CONTRERAS ORTIZ" w:date="2021-09-04T16:39:00Z">
        <w:r w:rsidR="00363B1A" w:rsidRPr="00791D37">
          <w:t xml:space="preserve">Ilustración </w:t>
        </w:r>
        <w:r w:rsidR="00363B1A">
          <w:rPr>
            <w:noProof/>
          </w:rPr>
          <w:t>59</w:t>
        </w:r>
        <w:r w:rsidR="00363B1A">
          <w:fldChar w:fldCharType="end"/>
        </w:r>
      </w:ins>
      <w:r w:rsidRPr="00791D37">
        <w:t>:</w:t>
      </w:r>
    </w:p>
    <w:p w14:paraId="47BB58ED" w14:textId="77777777" w:rsidR="0074559B" w:rsidRPr="00791D37" w:rsidRDefault="0074559B" w:rsidP="00CA0339">
      <w:pPr>
        <w:jc w:val="center"/>
      </w:pPr>
      <w:r w:rsidRPr="00791D37">
        <w:rPr>
          <w:noProof/>
        </w:rPr>
        <w:drawing>
          <wp:inline distT="0" distB="0" distL="0" distR="0" wp14:anchorId="6E10D8B1" wp14:editId="17560300">
            <wp:extent cx="5400040" cy="609600"/>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00040" cy="609600"/>
                    </a:xfrm>
                    <a:prstGeom prst="rect">
                      <a:avLst/>
                    </a:prstGeom>
                  </pic:spPr>
                </pic:pic>
              </a:graphicData>
            </a:graphic>
          </wp:inline>
        </w:drawing>
      </w:r>
    </w:p>
    <w:p w14:paraId="794F5376" w14:textId="7991CAE0" w:rsidR="0074559B" w:rsidRPr="00791D37" w:rsidRDefault="0074559B" w:rsidP="00CA0339">
      <w:pPr>
        <w:pStyle w:val="Descripcin"/>
        <w:jc w:val="center"/>
      </w:pPr>
      <w:bookmarkStart w:id="4455" w:name="_Ref81665980"/>
      <w:bookmarkStart w:id="4456" w:name="_Toc81499635"/>
      <w:bookmarkStart w:id="4457" w:name="_Toc81499870"/>
      <w:bookmarkStart w:id="4458" w:name="_Ref81665969"/>
      <w:bookmarkStart w:id="4459" w:name="_Toc81765391"/>
      <w:r w:rsidRPr="00791D37">
        <w:t xml:space="preserve">Ilustración </w:t>
      </w:r>
      <w:fldSimple w:instr=" SEQ Ilustración \* ARABIC ">
        <w:ins w:id="4460" w:author="JORGE CONTRERAS ORTIZ" w:date="2021-09-04T14:47:00Z">
          <w:r w:rsidR="003E5AE5">
            <w:rPr>
              <w:noProof/>
            </w:rPr>
            <w:t>59</w:t>
          </w:r>
        </w:ins>
        <w:del w:id="4461" w:author="JORGE CONTRERAS ORTIZ" w:date="2021-09-04T08:54:00Z">
          <w:r w:rsidR="00CA0339" w:rsidDel="00425C71">
            <w:rPr>
              <w:noProof/>
            </w:rPr>
            <w:delText>58</w:delText>
          </w:r>
        </w:del>
      </w:fldSimple>
      <w:bookmarkEnd w:id="4455"/>
      <w:r w:rsidRPr="00791D37">
        <w:t xml:space="preserve"> Logs KiTools al REALIZAR un Ping</w:t>
      </w:r>
      <w:bookmarkEnd w:id="4456"/>
      <w:bookmarkEnd w:id="4457"/>
      <w:bookmarkEnd w:id="4458"/>
      <w:bookmarkEnd w:id="4459"/>
    </w:p>
    <w:p w14:paraId="7341CE20" w14:textId="14C91BA9" w:rsidR="0074559B" w:rsidRPr="00791D37" w:rsidRDefault="0074559B" w:rsidP="00791D37">
      <w:r w:rsidRPr="00791D37">
        <w:t xml:space="preserve">En </w:t>
      </w:r>
      <w:del w:id="4462" w:author="JORGE CONTRERAS ORTIZ" w:date="2021-09-05T17:46:00Z">
        <w:r w:rsidRPr="00791D37" w:rsidDel="00DC6100">
          <w:delText>cambio</w:delText>
        </w:r>
      </w:del>
      <w:ins w:id="4463" w:author="JORGE CONTRERAS ORTIZ" w:date="2021-09-05T17:46:00Z">
        <w:r w:rsidR="00DC6100" w:rsidRPr="00791D37">
          <w:t>cambio,</w:t>
        </w:r>
      </w:ins>
      <w:r w:rsidRPr="00791D37">
        <w:t xml:space="preserve"> en el KiTools del lado que recibimos el ping, saldrán los </w:t>
      </w:r>
      <w:del w:id="4464" w:author="JORGE CONTRERAS ORTIZ" w:date="2021-09-04T16:39:00Z">
        <w:r w:rsidRPr="00791D37" w:rsidDel="00363B1A">
          <w:delText xml:space="preserve">siguientes </w:delText>
        </w:r>
      </w:del>
      <w:r w:rsidRPr="00791D37">
        <w:t>Logs</w:t>
      </w:r>
      <w:ins w:id="4465" w:author="JORGE CONTRERAS ORTIZ" w:date="2021-09-04T16:39:00Z">
        <w:r w:rsidR="00363B1A">
          <w:t xml:space="preserve"> mostrados a continuación en </w:t>
        </w:r>
        <w:r w:rsidR="00363B1A">
          <w:fldChar w:fldCharType="begin"/>
        </w:r>
        <w:r w:rsidR="00363B1A">
          <w:instrText xml:space="preserve"> REF _Ref81665988 \h </w:instrText>
        </w:r>
      </w:ins>
      <w:r w:rsidR="00363B1A">
        <w:fldChar w:fldCharType="separate"/>
      </w:r>
      <w:ins w:id="4466" w:author="JORGE CONTRERAS ORTIZ" w:date="2021-09-04T16:39:00Z">
        <w:r w:rsidR="00363B1A" w:rsidRPr="00791D37">
          <w:t xml:space="preserve">Ilustración </w:t>
        </w:r>
        <w:r w:rsidR="00363B1A">
          <w:rPr>
            <w:noProof/>
          </w:rPr>
          <w:t>60</w:t>
        </w:r>
        <w:r w:rsidR="00363B1A">
          <w:fldChar w:fldCharType="end"/>
        </w:r>
      </w:ins>
      <w:r w:rsidRPr="00791D37">
        <w:t>:</w:t>
      </w:r>
    </w:p>
    <w:p w14:paraId="3E8D8FFF" w14:textId="77777777" w:rsidR="0074559B" w:rsidRPr="00791D37" w:rsidRDefault="0074559B" w:rsidP="00CA0339">
      <w:pPr>
        <w:jc w:val="center"/>
      </w:pPr>
      <w:r w:rsidRPr="00791D37">
        <w:rPr>
          <w:noProof/>
        </w:rPr>
        <w:drawing>
          <wp:inline distT="0" distB="0" distL="0" distR="0" wp14:anchorId="59BDE4D9" wp14:editId="65014E78">
            <wp:extent cx="5400040" cy="504825"/>
            <wp:effectExtent l="0" t="0" r="0" b="9525"/>
            <wp:docPr id="90" name="Imagen 90"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con confianza media"/>
                    <pic:cNvPicPr/>
                  </pic:nvPicPr>
                  <pic:blipFill>
                    <a:blip r:embed="rId84"/>
                    <a:stretch>
                      <a:fillRect/>
                    </a:stretch>
                  </pic:blipFill>
                  <pic:spPr>
                    <a:xfrm>
                      <a:off x="0" y="0"/>
                      <a:ext cx="5400040" cy="504825"/>
                    </a:xfrm>
                    <a:prstGeom prst="rect">
                      <a:avLst/>
                    </a:prstGeom>
                  </pic:spPr>
                </pic:pic>
              </a:graphicData>
            </a:graphic>
          </wp:inline>
        </w:drawing>
      </w:r>
    </w:p>
    <w:p w14:paraId="57D9F28A" w14:textId="7B734853" w:rsidR="0074559B" w:rsidRPr="00791D37" w:rsidRDefault="0074559B" w:rsidP="00CA0339">
      <w:pPr>
        <w:pStyle w:val="Descripcin"/>
        <w:jc w:val="center"/>
      </w:pPr>
      <w:bookmarkStart w:id="4467" w:name="_Ref81665988"/>
      <w:bookmarkStart w:id="4468" w:name="_Toc81499636"/>
      <w:bookmarkStart w:id="4469" w:name="_Toc81499871"/>
      <w:bookmarkStart w:id="4470" w:name="_Toc81765392"/>
      <w:r w:rsidRPr="00791D37">
        <w:t xml:space="preserve">Ilustración </w:t>
      </w:r>
      <w:fldSimple w:instr=" SEQ Ilustración \* ARABIC ">
        <w:ins w:id="4471" w:author="JORGE CONTRERAS ORTIZ" w:date="2021-09-04T14:47:00Z">
          <w:r w:rsidR="003E5AE5">
            <w:rPr>
              <w:noProof/>
            </w:rPr>
            <w:t>60</w:t>
          </w:r>
        </w:ins>
        <w:del w:id="4472" w:author="JORGE CONTRERAS ORTIZ" w:date="2021-09-04T08:54:00Z">
          <w:r w:rsidR="00CA0339" w:rsidDel="00425C71">
            <w:rPr>
              <w:noProof/>
            </w:rPr>
            <w:delText>59</w:delText>
          </w:r>
        </w:del>
      </w:fldSimple>
      <w:bookmarkEnd w:id="4467"/>
      <w:r w:rsidRPr="00791D37">
        <w:t xml:space="preserve"> Logs KiTools al RECIBIR</w:t>
      </w:r>
      <w:ins w:id="4473" w:author="JORGE CONTRERAS ORTIZ" w:date="2021-09-04T15:57:00Z">
        <w:r w:rsidR="008807DC">
          <w:t xml:space="preserve"> </w:t>
        </w:r>
      </w:ins>
      <w:r w:rsidRPr="00791D37">
        <w:t>un Ping</w:t>
      </w:r>
      <w:bookmarkEnd w:id="4468"/>
      <w:bookmarkEnd w:id="4469"/>
      <w:bookmarkEnd w:id="4470"/>
    </w:p>
    <w:p w14:paraId="5F3A8E38" w14:textId="77777777" w:rsidR="0074559B" w:rsidRPr="00791D37" w:rsidRDefault="0074559B" w:rsidP="00791D37"/>
    <w:p w14:paraId="646EDE5F" w14:textId="67CF37D2" w:rsidR="0074559B" w:rsidRPr="00791D37" w:rsidRDefault="00C17583" w:rsidP="00791D37">
      <w:pPr>
        <w:pStyle w:val="Ttulo3"/>
      </w:pPr>
      <w:bookmarkStart w:id="4474" w:name="_Toc81499464"/>
      <w:bookmarkStart w:id="4475" w:name="_Ref81666316"/>
      <w:bookmarkStart w:id="4476" w:name="_Ref81666322"/>
      <w:bookmarkStart w:id="4477" w:name="_Toc81765318"/>
      <w:r w:rsidRPr="00791D37">
        <w:t xml:space="preserve">ENVÍO DE MENSAJES UDP </w:t>
      </w:r>
      <w:del w:id="4478" w:author="JORGE CONTRERAS ORTIZ" w:date="2021-09-05T19:15:00Z">
        <w:r w:rsidRPr="00791D37" w:rsidDel="00257E99">
          <w:delText xml:space="preserve">A TRAVÉS DE SOCKETS </w:delText>
        </w:r>
      </w:del>
      <w:r w:rsidRPr="00791D37">
        <w:t>ENTRE AMBOS NODOS</w:t>
      </w:r>
      <w:bookmarkEnd w:id="4474"/>
      <w:bookmarkEnd w:id="4475"/>
      <w:bookmarkEnd w:id="4476"/>
      <w:bookmarkEnd w:id="4477"/>
    </w:p>
    <w:p w14:paraId="0C55CF29" w14:textId="77777777" w:rsidR="0074559B" w:rsidRPr="00791D37" w:rsidRDefault="0074559B" w:rsidP="00791D37"/>
    <w:p w14:paraId="52F919E8" w14:textId="77777777" w:rsidR="0074559B" w:rsidRPr="00791D37" w:rsidRDefault="0074559B" w:rsidP="00791D37">
      <w:r w:rsidRPr="00791D37">
        <w:t xml:space="preserve">Una vez se ha comprobado que los dos nodos han tenido una primera comunicación básica mediante el comando ping, el siguiente paso es la prueba del envío de mensajes entre ellos vía Sockets UDP. </w:t>
      </w:r>
    </w:p>
    <w:p w14:paraId="3963B418" w14:textId="77777777" w:rsidR="0074559B" w:rsidRPr="00791D37" w:rsidRDefault="0074559B" w:rsidP="00791D37">
      <w:r w:rsidRPr="00791D37">
        <w:t>Antes de poder enviar y/o recibir un socket, se deberán tener en cuenta dos cosas:</w:t>
      </w:r>
    </w:p>
    <w:p w14:paraId="4100DC41" w14:textId="77777777" w:rsidR="0074559B" w:rsidRPr="00791D37" w:rsidRDefault="0074559B" w:rsidP="00791D37">
      <w:pPr>
        <w:pStyle w:val="Prrafodelista"/>
        <w:numPr>
          <w:ilvl w:val="0"/>
          <w:numId w:val="22"/>
        </w:numPr>
      </w:pPr>
      <w:r w:rsidRPr="00791D37">
        <w:t>A priori, no se puede saber la dirección IP que tendrá el nodo una vez conectado a la red. Por lo que convendrá ejecutar el comando de asignación de IP (en nuestro código llamado como WriteIP) con una dirección IP a elegida arbitrariamente. Este comando debe realizarse una vez se haya unido el nodo a la red. Esto convendrá de cara al posterior envío de los mensajes.</w:t>
      </w:r>
    </w:p>
    <w:p w14:paraId="590E73CB" w14:textId="633933FA" w:rsidR="0074559B" w:rsidRDefault="0074559B" w:rsidP="00791D37">
      <w:pPr>
        <w:pStyle w:val="Prrafodelista"/>
        <w:numPr>
          <w:ilvl w:val="0"/>
          <w:numId w:val="22"/>
        </w:numPr>
        <w:rPr>
          <w:ins w:id="4479" w:author="JORGE CONTRERAS ORTIZ" w:date="2021-09-04T15:59:00Z"/>
        </w:rPr>
      </w:pPr>
      <w:r w:rsidRPr="00791D37">
        <w:t>En esta prueba, al no haber un nodo router como tal, deberá ejecutarse desde el nodo LEADER el comando ROUTE con dirección al nodo MED. Este creará el enlace para los propios mensajes. Debe ejecutarse antes del envío de los mensajes. Como se ha visto en la prueba</w:t>
      </w:r>
      <w:ins w:id="4480" w:author="JORGE CONTRERAS ORTIZ" w:date="2021-09-04T15:58:00Z">
        <w:r w:rsidR="00E36B99">
          <w:t xml:space="preserve"> </w:t>
        </w:r>
      </w:ins>
      <w:ins w:id="4481" w:author="JORGE CONTRERAS ORTIZ" w:date="2021-09-04T15:59:00Z">
        <w:r w:rsidR="00E36B99">
          <w:t xml:space="preserve">explicada en </w:t>
        </w:r>
        <w:r w:rsidR="00E36B99">
          <w:fldChar w:fldCharType="begin"/>
        </w:r>
        <w:r w:rsidR="00E36B99">
          <w:instrText xml:space="preserve"> REF _Ref81663595 \r \h </w:instrText>
        </w:r>
      </w:ins>
      <w:r w:rsidR="00E36B99">
        <w:fldChar w:fldCharType="separate"/>
      </w:r>
      <w:ins w:id="4482" w:author="JORGE CONTRERAS ORTIZ" w:date="2021-09-04T15:59:00Z">
        <w:r w:rsidR="00E36B99">
          <w:t>5.2.2</w:t>
        </w:r>
        <w:r w:rsidR="00E36B99">
          <w:fldChar w:fldCharType="end"/>
        </w:r>
        <w:r w:rsidR="00E36B99">
          <w:t xml:space="preserve"> </w:t>
        </w:r>
      </w:ins>
      <w:ins w:id="4483" w:author="JORGE CONTRERAS ORTIZ" w:date="2021-09-04T15:58:00Z">
        <w:r w:rsidR="00E36B99">
          <w:fldChar w:fldCharType="begin"/>
        </w:r>
        <w:r w:rsidR="00E36B99">
          <w:instrText xml:space="preserve"> REF _Ref81663547 \h </w:instrText>
        </w:r>
      </w:ins>
      <w:r w:rsidR="00E36B99">
        <w:fldChar w:fldCharType="separate"/>
      </w:r>
      <w:ins w:id="4484" w:author="JORGE CONTRERAS ORTIZ" w:date="2021-09-04T15:58:00Z">
        <w:r w:rsidR="00E36B99" w:rsidRPr="00791D37">
          <w:t>PING ENTRE NODOS</w:t>
        </w:r>
        <w:r w:rsidR="00E36B99">
          <w:fldChar w:fldCharType="end"/>
        </w:r>
      </w:ins>
      <w:del w:id="4485" w:author="JORGE CONTRERAS ORTIZ" w:date="2021-09-04T15:58:00Z">
        <w:r w:rsidRPr="00791D37" w:rsidDel="00E36B99">
          <w:delText xml:space="preserve"> </w:delText>
        </w:r>
        <w:r w:rsidR="00912DA3" w:rsidDel="00E36B99">
          <w:fldChar w:fldCharType="begin"/>
        </w:r>
        <w:r w:rsidR="00912DA3" w:rsidDel="00E36B99">
          <w:delInstrText xml:space="preserve"> HYPERLINK \l "_Ping_entre_nodos" </w:delInstrText>
        </w:r>
        <w:r w:rsidR="00912DA3" w:rsidDel="00E36B99">
          <w:fldChar w:fldCharType="separate"/>
        </w:r>
        <w:r w:rsidRPr="00791D37" w:rsidDel="00E36B99">
          <w:rPr>
            <w:rStyle w:val="Hipervnculo"/>
          </w:rPr>
          <w:delText>Ping entre nodos</w:delText>
        </w:r>
        <w:r w:rsidR="00912DA3" w:rsidDel="00E36B99">
          <w:rPr>
            <w:rStyle w:val="Hipervnculo"/>
          </w:rPr>
          <w:fldChar w:fldCharType="end"/>
        </w:r>
      </w:del>
      <w:r w:rsidRPr="00791D37">
        <w:t>, en este caso no hizo falta realizar el comando route, pero a la hora del envío de sockets no se consiguió recibir los mensajes sin este comando previo.</w:t>
      </w:r>
    </w:p>
    <w:p w14:paraId="248BD88F" w14:textId="587A699A" w:rsidR="00E36B99" w:rsidRDefault="00E36B99" w:rsidP="00E36B99">
      <w:pPr>
        <w:rPr>
          <w:ins w:id="4486" w:author="JORGE CONTRERAS ORTIZ" w:date="2021-09-04T16:00:00Z"/>
        </w:rPr>
      </w:pPr>
    </w:p>
    <w:p w14:paraId="6B322058" w14:textId="139D730B" w:rsidR="00E36B99" w:rsidRPr="00791D37" w:rsidDel="00257E99" w:rsidRDefault="00E36B99">
      <w:pPr>
        <w:rPr>
          <w:del w:id="4487" w:author="JORGE CONTRERAS ORTIZ" w:date="2021-09-05T19:15:00Z"/>
        </w:rPr>
        <w:pPrChange w:id="4488" w:author="JORGE CONTRERAS ORTIZ" w:date="2021-09-04T15:59:00Z">
          <w:pPr>
            <w:pStyle w:val="Prrafodelista"/>
            <w:numPr>
              <w:numId w:val="22"/>
            </w:numPr>
            <w:ind w:hanging="360"/>
          </w:pPr>
        </w:pPrChange>
      </w:pPr>
    </w:p>
    <w:p w14:paraId="1A7D05D8" w14:textId="77777777" w:rsidR="0074559B" w:rsidRPr="00791D37" w:rsidRDefault="0074559B" w:rsidP="00791D37">
      <w:r w:rsidRPr="00791D37">
        <w:t>Para enviar un mensaje a través de sockets UDP, se debe:</w:t>
      </w:r>
    </w:p>
    <w:p w14:paraId="4955F3CE" w14:textId="77777777" w:rsidR="0074559B" w:rsidRPr="00791D37" w:rsidRDefault="0074559B" w:rsidP="00791D37">
      <w:pPr>
        <w:pStyle w:val="Prrafodelista"/>
        <w:numPr>
          <w:ilvl w:val="0"/>
          <w:numId w:val="14"/>
        </w:numPr>
      </w:pPr>
      <w:r w:rsidRPr="00791D37">
        <w:t>Abrir un socket en un puerto determinado (por cada nodo). El puerto asociado al socket puede ser diferente en cada nodo.</w:t>
      </w:r>
    </w:p>
    <w:p w14:paraId="0176F27E" w14:textId="77777777" w:rsidR="0074559B" w:rsidRPr="00791D37" w:rsidRDefault="0074559B" w:rsidP="00791D37">
      <w:pPr>
        <w:pStyle w:val="Prrafodelista"/>
        <w:numPr>
          <w:ilvl w:val="0"/>
          <w:numId w:val="14"/>
        </w:numPr>
      </w:pPr>
      <w:r w:rsidRPr="00791D37">
        <w:t>Enviar mensaje a través del puerto asignado al socket del propio nodo, al puerto y dirección IPv6 del nodo receptor.</w:t>
      </w:r>
    </w:p>
    <w:p w14:paraId="4B417848" w14:textId="77777777" w:rsidR="0074559B" w:rsidRPr="00791D37" w:rsidRDefault="0074559B" w:rsidP="00791D37">
      <w:r w:rsidRPr="00791D37">
        <w:t>Para recibir un mensaje a través de sockets UDP, bastará con tan solo abrir un socket en un puerto determinado, en caso de no haberlo abierto para un anterior envío.</w:t>
      </w:r>
    </w:p>
    <w:p w14:paraId="29B037F4" w14:textId="77777777" w:rsidR="0074559B" w:rsidRPr="00791D37" w:rsidRDefault="0074559B" w:rsidP="00791D37">
      <w:r w:rsidRPr="00791D37">
        <w:t>Para la lectura de los mensajes, se recogerá la notificación enviada por puerto UART al microcontrolador, ya que dispondremos de la información del remitente y del mensaje recibido, mientras que por la herramienta KiTools solo dispondremos de la dirección de origen o de destino del mensaje, según veamos la sesión de un nodo u otro.</w:t>
      </w:r>
    </w:p>
    <w:p w14:paraId="685F49C1" w14:textId="77777777" w:rsidR="0074559B" w:rsidRPr="00791D37" w:rsidRDefault="0074559B" w:rsidP="00791D37"/>
    <w:p w14:paraId="2A9D6135" w14:textId="77777777" w:rsidR="0074559B" w:rsidRPr="00791D37" w:rsidRDefault="0074559B" w:rsidP="00791D37">
      <w:pPr>
        <w:pStyle w:val="Ttulo2"/>
      </w:pPr>
      <w:bookmarkStart w:id="4489" w:name="_Toc81499465"/>
      <w:bookmarkStart w:id="4490" w:name="_Toc81765319"/>
      <w:r w:rsidRPr="00791D37">
        <w:t>PRUEBAS CON EL BORDER ROUTER</w:t>
      </w:r>
      <w:bookmarkEnd w:id="4489"/>
      <w:bookmarkEnd w:id="4490"/>
    </w:p>
    <w:p w14:paraId="72A6FDE6" w14:textId="77777777" w:rsidR="0074559B" w:rsidRPr="00791D37" w:rsidRDefault="0074559B" w:rsidP="00791D37"/>
    <w:p w14:paraId="0B6763FC" w14:textId="77777777" w:rsidR="0074559B" w:rsidRPr="00791D37" w:rsidRDefault="0074559B" w:rsidP="00791D37">
      <w:r w:rsidRPr="00791D37">
        <w:t>Una vez generada estas primeras pruebas con los KTDG102, se introduce en la red el Border Router de Kirale.</w:t>
      </w:r>
    </w:p>
    <w:p w14:paraId="18735EBD" w14:textId="77777777" w:rsidR="0074559B" w:rsidRPr="00791D37" w:rsidRDefault="0074559B" w:rsidP="00791D37">
      <w:pPr>
        <w:pStyle w:val="Textoindependiente"/>
      </w:pPr>
    </w:p>
    <w:p w14:paraId="1D06483D" w14:textId="1D89454E" w:rsidR="0074559B" w:rsidRPr="00791D37" w:rsidRDefault="00C17583" w:rsidP="00791D37">
      <w:pPr>
        <w:pStyle w:val="Ttulo3"/>
      </w:pPr>
      <w:bookmarkStart w:id="4491" w:name="_Toc81499466"/>
      <w:bookmarkStart w:id="4492" w:name="_Toc81765320"/>
      <w:r w:rsidRPr="00791D37">
        <w:t>INTRODUCCIÓN A LA CONFIGURACIÓN DEL ROUTER.</w:t>
      </w:r>
      <w:bookmarkEnd w:id="4491"/>
      <w:bookmarkEnd w:id="4492"/>
    </w:p>
    <w:p w14:paraId="150DFBE4" w14:textId="77777777" w:rsidR="0074559B" w:rsidRPr="00791D37" w:rsidRDefault="0074559B" w:rsidP="00791D37"/>
    <w:p w14:paraId="5485285A" w14:textId="0E28C081" w:rsidR="0074559B" w:rsidRDefault="0074559B" w:rsidP="00CA0339">
      <w:pPr>
        <w:rPr>
          <w:ins w:id="4493" w:author="JORGE CONTRERAS ORTIZ" w:date="2021-09-04T14:45:00Z"/>
        </w:rPr>
      </w:pPr>
      <w:r w:rsidRPr="00791D37">
        <w:t xml:space="preserve">Esta primera prueba ha consistido en una primera interacción con la interfaz del panel de administración web del Border Router y a su configuración correcta.  </w:t>
      </w:r>
      <w:del w:id="4494" w:author="JORGE CONTRERAS ORTIZ" w:date="2021-09-04T15:57:00Z">
        <w:r w:rsidRPr="00791D37" w:rsidDel="008807DC">
          <w:delText>El montaje realizado ha sido</w:delText>
        </w:r>
      </w:del>
      <w:ins w:id="4495" w:author="JORGE CONTRERAS ORTIZ" w:date="2021-09-04T15:57:00Z">
        <w:r w:rsidR="008807DC">
          <w:t xml:space="preserve">El esquema del montaje realizado ha sido el </w:t>
        </w:r>
        <w:r w:rsidR="00E36B99">
          <w:t xml:space="preserve">mostrado a continuación en </w:t>
        </w:r>
      </w:ins>
      <w:ins w:id="4496" w:author="JORGE CONTRERAS ORTIZ" w:date="2021-09-04T15:58:00Z">
        <w:r w:rsidR="00E36B99">
          <w:fldChar w:fldCharType="begin"/>
        </w:r>
        <w:r w:rsidR="00E36B99">
          <w:instrText xml:space="preserve"> REF _Ref81663496 \h </w:instrText>
        </w:r>
      </w:ins>
      <w:r w:rsidR="00BA1A0E">
        <w:fldChar w:fldCharType="separate"/>
      </w:r>
      <w:ins w:id="4497" w:author="JORGE CONTRERAS ORTIZ" w:date="2021-09-04T15:58:00Z">
        <w:r w:rsidR="00E36B99">
          <w:fldChar w:fldCharType="end"/>
        </w:r>
        <w:r w:rsidR="00E36B99">
          <w:fldChar w:fldCharType="begin"/>
        </w:r>
        <w:r w:rsidR="00E36B99">
          <w:instrText xml:space="preserve"> REF _Ref81663502 \h </w:instrText>
        </w:r>
      </w:ins>
      <w:r w:rsidR="00E36B99">
        <w:fldChar w:fldCharType="separate"/>
      </w:r>
      <w:ins w:id="4498" w:author="JORGE CONTRERAS ORTIZ" w:date="2021-09-04T15:58:00Z">
        <w:r w:rsidR="00E36B99">
          <w:t xml:space="preserve">Ilustración </w:t>
        </w:r>
        <w:r w:rsidR="00E36B99">
          <w:rPr>
            <w:noProof/>
          </w:rPr>
          <w:t>61</w:t>
        </w:r>
        <w:r w:rsidR="00E36B99">
          <w:fldChar w:fldCharType="end"/>
        </w:r>
      </w:ins>
      <w:r w:rsidRPr="00791D37">
        <w:t>:</w:t>
      </w:r>
    </w:p>
    <w:p w14:paraId="47B832B4" w14:textId="2231CF8F" w:rsidR="003E5AE5" w:rsidRPr="00791D37" w:rsidDel="003E5AE5" w:rsidRDefault="003E5AE5" w:rsidP="00CA0339">
      <w:pPr>
        <w:rPr>
          <w:del w:id="4499" w:author="JORGE CONTRERAS ORTIZ" w:date="2021-09-04T14:46:00Z"/>
        </w:rPr>
      </w:pPr>
    </w:p>
    <w:p w14:paraId="1563435C" w14:textId="77777777" w:rsidR="003E5AE5" w:rsidRDefault="003E5AE5">
      <w:pPr>
        <w:pStyle w:val="Textoindependiente"/>
        <w:keepNext/>
        <w:jc w:val="center"/>
        <w:rPr>
          <w:ins w:id="4500" w:author="JORGE CONTRERAS ORTIZ" w:date="2021-09-04T14:46:00Z"/>
        </w:rPr>
        <w:pPrChange w:id="4501" w:author="JORGE CONTRERAS ORTIZ" w:date="2021-09-04T14:46:00Z">
          <w:pPr>
            <w:pStyle w:val="Textoindependiente"/>
            <w:jc w:val="center"/>
          </w:pPr>
        </w:pPrChange>
      </w:pPr>
      <w:r w:rsidRPr="00791D37">
        <w:rPr>
          <w:noProof/>
        </w:rPr>
        <w:drawing>
          <wp:inline distT="0" distB="0" distL="0" distR="0" wp14:anchorId="5A25D42F" wp14:editId="7573AC21">
            <wp:extent cx="4772660" cy="1239520"/>
            <wp:effectExtent l="0" t="0" r="8890" b="0"/>
            <wp:docPr id="91" name="Imagen 91"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de la pantalla de un celular con letras&#10;&#10;Descripción generada automáticamente con confianza media"/>
                    <pic:cNvPicPr/>
                  </pic:nvPicPr>
                  <pic:blipFill>
                    <a:blip r:embed="rId85">
                      <a:extLst>
                        <a:ext uri="{28A0092B-C50C-407E-A947-70E740481C1C}">
                          <a14:useLocalDpi xmlns:a14="http://schemas.microsoft.com/office/drawing/2010/main" val="0"/>
                        </a:ext>
                      </a:extLst>
                    </a:blip>
                    <a:stretch>
                      <a:fillRect/>
                    </a:stretch>
                  </pic:blipFill>
                  <pic:spPr>
                    <a:xfrm>
                      <a:off x="0" y="0"/>
                      <a:ext cx="4772660" cy="1239520"/>
                    </a:xfrm>
                    <a:prstGeom prst="rect">
                      <a:avLst/>
                    </a:prstGeom>
                  </pic:spPr>
                </pic:pic>
              </a:graphicData>
            </a:graphic>
          </wp:inline>
        </w:drawing>
      </w:r>
    </w:p>
    <w:p w14:paraId="1369EC53" w14:textId="57621A04" w:rsidR="0074559B" w:rsidRPr="00791D37" w:rsidRDefault="003E5AE5">
      <w:pPr>
        <w:pStyle w:val="Descripcin"/>
        <w:jc w:val="center"/>
        <w:pPrChange w:id="4502" w:author="JORGE CONTRERAS ORTIZ" w:date="2021-09-04T14:46:00Z">
          <w:pPr>
            <w:pStyle w:val="Textoindependiente"/>
            <w:jc w:val="center"/>
          </w:pPr>
        </w:pPrChange>
      </w:pPr>
      <w:bookmarkStart w:id="4503" w:name="_Ref81663502"/>
      <w:bookmarkStart w:id="4504" w:name="_Ref81663496"/>
      <w:bookmarkStart w:id="4505" w:name="_Toc81765393"/>
      <w:ins w:id="4506" w:author="JORGE CONTRERAS ORTIZ" w:date="2021-09-04T14:46:00Z">
        <w:r>
          <w:t xml:space="preserve">Ilustración </w:t>
        </w:r>
        <w:r>
          <w:fldChar w:fldCharType="begin"/>
        </w:r>
        <w:r>
          <w:instrText xml:space="preserve"> SEQ Ilustración \* ARABIC </w:instrText>
        </w:r>
      </w:ins>
      <w:r>
        <w:fldChar w:fldCharType="separate"/>
      </w:r>
      <w:ins w:id="4507" w:author="JORGE CONTRERAS ORTIZ" w:date="2021-09-04T14:47:00Z">
        <w:r>
          <w:rPr>
            <w:noProof/>
          </w:rPr>
          <w:t>61</w:t>
        </w:r>
      </w:ins>
      <w:ins w:id="4508" w:author="JORGE CONTRERAS ORTIZ" w:date="2021-09-04T14:46:00Z">
        <w:r>
          <w:fldChar w:fldCharType="end"/>
        </w:r>
        <w:bookmarkEnd w:id="4503"/>
        <w:r>
          <w:t xml:space="preserve"> </w:t>
        </w:r>
        <w:r w:rsidRPr="00DA2F93">
          <w:t>Montaje Border Router</w:t>
        </w:r>
      </w:ins>
      <w:bookmarkEnd w:id="4504"/>
      <w:bookmarkEnd w:id="4505"/>
    </w:p>
    <w:p w14:paraId="619BE7A5" w14:textId="77777777" w:rsidR="0074559B" w:rsidRPr="00791D37" w:rsidRDefault="0074559B" w:rsidP="00CA0339">
      <w:pPr>
        <w:pStyle w:val="Textoindependiente"/>
        <w:jc w:val="center"/>
      </w:pPr>
    </w:p>
    <w:p w14:paraId="460FFF7F" w14:textId="57C08240" w:rsidR="0074559B" w:rsidRPr="00791D37" w:rsidRDefault="003E5AE5" w:rsidP="00791D37">
      <w:del w:id="4509" w:author="JORGE CONTRERAS ORTIZ" w:date="2021-09-04T14:46:00Z">
        <w:r w:rsidRPr="00791D37" w:rsidDel="003E5AE5">
          <w:rPr>
            <w:noProof/>
          </w:rPr>
          <mc:AlternateContent>
            <mc:Choice Requires="wps">
              <w:drawing>
                <wp:anchor distT="0" distB="0" distL="114300" distR="114300" simplePos="0" relativeHeight="251674624" behindDoc="0" locked="0" layoutInCell="1" allowOverlap="1" wp14:anchorId="7E2C322C" wp14:editId="0F51B00A">
                  <wp:simplePos x="0" y="0"/>
                  <wp:positionH relativeFrom="column">
                    <wp:posOffset>488950</wp:posOffset>
                  </wp:positionH>
                  <wp:positionV relativeFrom="paragraph">
                    <wp:posOffset>811057</wp:posOffset>
                  </wp:positionV>
                  <wp:extent cx="4772660" cy="635"/>
                  <wp:effectExtent l="0" t="0" r="0" b="0"/>
                  <wp:wrapSquare wrapText="bothSides"/>
                  <wp:docPr id="86" name="Cuadro de texto 86"/>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wps:spPr>
                        <wps:txbx>
                          <w:txbxContent>
                            <w:p w14:paraId="65A078E0" w14:textId="7675BCE4" w:rsidR="0074559B" w:rsidRPr="000061C9" w:rsidRDefault="0074559B" w:rsidP="00CA0339">
                              <w:pPr>
                                <w:pStyle w:val="Descripcin"/>
                                <w:jc w:val="center"/>
                                <w:rPr>
                                  <w:noProof/>
                                </w:rPr>
                              </w:pPr>
                              <w:bookmarkStart w:id="4510" w:name="_Toc81499637"/>
                              <w:bookmarkStart w:id="4511" w:name="_Toc81499872"/>
                              <w:del w:id="4512"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del w:id="4513" w:author="JORGE CONTRERAS ORTIZ" w:date="2021-09-04T08:54:00Z">
                                <w:r w:rsidR="00CA0339" w:rsidDel="00425C71">
                                  <w:rPr>
                                    <w:noProof/>
                                  </w:rPr>
                                  <w:delText>60</w:delText>
                                </w:r>
                              </w:del>
                              <w:del w:id="4514" w:author="JORGE CONTRERAS ORTIZ" w:date="2021-09-04T14:46:00Z">
                                <w:r w:rsidR="005026F3" w:rsidDel="003E5AE5">
                                  <w:rPr>
                                    <w:noProof/>
                                  </w:rPr>
                                  <w:fldChar w:fldCharType="end"/>
                                </w:r>
                                <w:r w:rsidDel="003E5AE5">
                                  <w:delText xml:space="preserve"> Montaje Border Router</w:delText>
                                </w:r>
                              </w:del>
                              <w:bookmarkEnd w:id="4510"/>
                              <w:bookmarkEnd w:id="45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2C322C" id="Cuadro de texto 86" o:spid="_x0000_s1033" type="#_x0000_t202" style="position:absolute;left:0;text-align:left;margin-left:38.5pt;margin-top:63.85pt;width:375.8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" stroked="f">
                  <v:textbox style="mso-fit-shape-to-text:t" inset="0,0,0,0">
                    <w:txbxContent>
                      <w:p w14:paraId="65A078E0" w14:textId="7675BCE4" w:rsidR="0074559B" w:rsidRPr="000061C9" w:rsidRDefault="0074559B" w:rsidP="00CA0339">
                        <w:pPr>
                          <w:pStyle w:val="Descripcin"/>
                          <w:jc w:val="center"/>
                          <w:rPr>
                            <w:noProof/>
                          </w:rPr>
                        </w:pPr>
                        <w:bookmarkStart w:id="4515" w:name="_Toc81499637"/>
                        <w:bookmarkStart w:id="4516" w:name="_Toc81499872"/>
                        <w:del w:id="4517"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del w:id="4518" w:author="JORGE CONTRERAS ORTIZ" w:date="2021-09-04T08:54:00Z">
                          <w:r w:rsidR="00CA0339" w:rsidDel="00425C71">
                            <w:rPr>
                              <w:noProof/>
                            </w:rPr>
                            <w:delText>60</w:delText>
                          </w:r>
                        </w:del>
                        <w:del w:id="4519" w:author="JORGE CONTRERAS ORTIZ" w:date="2021-09-04T14:46:00Z">
                          <w:r w:rsidR="005026F3" w:rsidDel="003E5AE5">
                            <w:rPr>
                              <w:noProof/>
                            </w:rPr>
                            <w:fldChar w:fldCharType="end"/>
                          </w:r>
                          <w:r w:rsidDel="003E5AE5">
                            <w:delText xml:space="preserve"> Montaje Border Router</w:delText>
                          </w:r>
                        </w:del>
                        <w:bookmarkEnd w:id="4515"/>
                        <w:bookmarkEnd w:id="4516"/>
                      </w:p>
                    </w:txbxContent>
                  </v:textbox>
                  <w10:wrap type="square"/>
                </v:shape>
              </w:pict>
            </mc:Fallback>
          </mc:AlternateContent>
        </w:r>
      </w:del>
      <w:r w:rsidR="0074559B" w:rsidRPr="00791D37">
        <w:t xml:space="preserve">Para una primera configuración del BR, una vez instalados los drivers USB, se abrió una terminal COM con MobaXterm, para poder acceder al Border Router. Una vez loggeados dentro de la terminal se ha configurado su dirección IPv4 a una dirección dentro de la red que se estaba usando. En este caso la dirección IPv4 configurada para esta prueba y para el futuro funcionamiento ha sido: </w:t>
      </w:r>
      <w:r w:rsidR="0074559B" w:rsidRPr="00791D37">
        <w:rPr>
          <w:b/>
          <w:bCs/>
        </w:rPr>
        <w:t xml:space="preserve">192.168.0.102, </w:t>
      </w:r>
      <w:r w:rsidR="0074559B" w:rsidRPr="00791D37">
        <w:t>con una configuración de IP estática.</w:t>
      </w:r>
    </w:p>
    <w:p w14:paraId="6EC97B62" w14:textId="77777777" w:rsidR="0074559B" w:rsidRPr="00791D37" w:rsidRDefault="0074559B" w:rsidP="00791D37">
      <w:r w:rsidRPr="00791D37">
        <w:t xml:space="preserve">Una vez configurada la dirección IP estática, se podrá acceder también por puerto SSH. Para comprobar también el correcto funcionamiento del BR, se introduce </w:t>
      </w:r>
      <w:r w:rsidRPr="00791D37">
        <w:rPr>
          <w:i/>
          <w:iCs/>
        </w:rPr>
        <w:t>[Dirección IP asignada]:8000</w:t>
      </w:r>
      <w:r w:rsidRPr="00791D37">
        <w:t xml:space="preserve"> </w:t>
      </w:r>
      <w:del w:id="4520" w:author="JORGE CONTRERAS ORTIZ" w:date="2021-09-05T17:47:00Z">
        <w:r w:rsidRPr="00791D37" w:rsidDel="00DC6100">
          <w:delText xml:space="preserve"> </w:delText>
        </w:r>
      </w:del>
      <w:r w:rsidRPr="00791D37">
        <w:t>en el navegador web y debe mostrarse el Panel de Administración Web del BR.</w:t>
      </w:r>
    </w:p>
    <w:p w14:paraId="428F4D0C" w14:textId="21C41A0B" w:rsidR="0074559B" w:rsidRPr="00791D37" w:rsidRDefault="0074559B" w:rsidP="00791D37">
      <w:r w:rsidRPr="00791D37">
        <w:t xml:space="preserve">Una vez </w:t>
      </w:r>
      <w:del w:id="4521" w:author="JORGE CONTRERAS ORTIZ" w:date="2021-09-04T16:40:00Z">
        <w:r w:rsidRPr="00791D37" w:rsidDel="00363B1A">
          <w:delText xml:space="preserve">accedidos </w:delText>
        </w:r>
      </w:del>
      <w:ins w:id="4522" w:author="JORGE CONTRERAS ORTIZ" w:date="2021-09-04T16:40:00Z">
        <w:r w:rsidR="00363B1A">
          <w:t>se ha accedido</w:t>
        </w:r>
        <w:r w:rsidR="00363B1A" w:rsidRPr="00791D37">
          <w:t xml:space="preserve"> </w:t>
        </w:r>
      </w:ins>
      <w:r w:rsidRPr="00791D37">
        <w:t xml:space="preserve">al sistema, se configura todo el sistema con las DNS y los Gateways a los que se conecta la red local. En este caso se ha configurado los DNS de la red de Movistar </w:t>
      </w:r>
      <w:r w:rsidRPr="00791D37">
        <w:lastRenderedPageBreak/>
        <w:t xml:space="preserve">en la pestaña </w:t>
      </w:r>
      <w:del w:id="4523" w:author="JORGE CONTRERAS ORTIZ" w:date="2021-09-05T17:47:00Z">
        <w:r w:rsidRPr="00791D37" w:rsidDel="00DC6100">
          <w:delText xml:space="preserve">de  </w:delText>
        </w:r>
        <w:r w:rsidRPr="00791D37" w:rsidDel="00DC6100">
          <w:rPr>
            <w:b/>
            <w:bCs/>
          </w:rPr>
          <w:delText>DNS</w:delText>
        </w:r>
      </w:del>
      <w:ins w:id="4524" w:author="JORGE CONTRERAS ORTIZ" w:date="2021-09-05T17:47:00Z">
        <w:r w:rsidR="00DC6100" w:rsidRPr="00791D37">
          <w:t>de DNS</w:t>
        </w:r>
      </w:ins>
      <w:r w:rsidRPr="00791D37">
        <w:rPr>
          <w:b/>
          <w:bCs/>
        </w:rPr>
        <w:t xml:space="preserve">, </w:t>
      </w:r>
      <w:r w:rsidRPr="00791D37">
        <w:t xml:space="preserve">dentro de menú </w:t>
      </w:r>
      <w:r w:rsidRPr="00791D37">
        <w:rPr>
          <w:b/>
          <w:bCs/>
        </w:rPr>
        <w:t>Network</w:t>
      </w:r>
      <w:r w:rsidRPr="00791D37">
        <w:t xml:space="preserve"> y se configura  en la interfaz eth0 dentro de la pestaña </w:t>
      </w:r>
      <w:r w:rsidRPr="00791D37">
        <w:rPr>
          <w:b/>
          <w:bCs/>
        </w:rPr>
        <w:t xml:space="preserve">Network: </w:t>
      </w:r>
      <w:r w:rsidRPr="00791D37">
        <w:t xml:space="preserve">como Gateway el Router de la red local de la casa, la dirección 192.168.0.1 y con máscara de red 255.255.255.0. </w:t>
      </w:r>
    </w:p>
    <w:p w14:paraId="0E8B9550" w14:textId="77777777" w:rsidR="0074559B" w:rsidRPr="00791D37" w:rsidRDefault="0074559B" w:rsidP="00791D37">
      <w:r w:rsidRPr="00791D37">
        <w:t>Finalmente se configura la red Thread a crear y se ejecuta su creación. Se comprueba que desde la CMD de Windows se puede hacer ping a la IPv4 y ping -6 a la dirección IPv6 del Border Router, dando en ambos casos una latencia de 3 ms aproximadamente.</w:t>
      </w:r>
    </w:p>
    <w:p w14:paraId="1BEBCA46" w14:textId="77777777" w:rsidR="0074559B" w:rsidRPr="00791D37" w:rsidRDefault="0074559B" w:rsidP="00791D37">
      <w:r w:rsidRPr="00791D37">
        <w:t>También desde la sesión SSH o COM abierta desde MobaXTerm, se puede probar a hacer el ping a una dirección web como la propia página de Kirale o de Google. En ambos casos daba una latencia mínima de 20 ms.</w:t>
      </w:r>
    </w:p>
    <w:p w14:paraId="3FBB9959" w14:textId="77777777" w:rsidR="0074559B" w:rsidRPr="00791D37" w:rsidRDefault="0074559B" w:rsidP="00791D37"/>
    <w:p w14:paraId="1AF6D4D5" w14:textId="42AD89D8" w:rsidR="0074559B" w:rsidRPr="00791D37" w:rsidRDefault="00C17583" w:rsidP="00791D37">
      <w:pPr>
        <w:pStyle w:val="Ttulo3"/>
      </w:pPr>
      <w:bookmarkStart w:id="4525" w:name="_Toc81499467"/>
      <w:bookmarkStart w:id="4526" w:name="_Toc81765321"/>
      <w:r w:rsidRPr="00791D37">
        <w:t>PRUEBA DE CONECTIVIDAD IP ENTRE</w:t>
      </w:r>
      <w:del w:id="4527" w:author="JORGE CONTRERAS ORTIZ" w:date="2021-09-05T14:12:00Z">
        <w:r w:rsidRPr="00791D37" w:rsidDel="00353559">
          <w:delText xml:space="preserve"> </w:delText>
        </w:r>
      </w:del>
      <w:del w:id="4528" w:author="JORGE CONTRERAS ORTIZ" w:date="2021-09-05T14:11:00Z">
        <w:r w:rsidRPr="00791D37" w:rsidDel="00353559">
          <w:delText>LA</w:delText>
        </w:r>
      </w:del>
      <w:r w:rsidRPr="00791D37">
        <w:t xml:space="preserve"> RED THREAD Y </w:t>
      </w:r>
      <w:del w:id="4529" w:author="JORGE CONTRERAS ORTIZ" w:date="2021-09-05T14:11:00Z">
        <w:r w:rsidRPr="00791D37" w:rsidDel="00353559">
          <w:delText xml:space="preserve">LA </w:delText>
        </w:r>
      </w:del>
      <w:r w:rsidRPr="00791D37">
        <w:t>LAN</w:t>
      </w:r>
      <w:bookmarkEnd w:id="4525"/>
      <w:bookmarkEnd w:id="4526"/>
    </w:p>
    <w:p w14:paraId="0A4FBFA1" w14:textId="77777777" w:rsidR="0074559B" w:rsidRPr="00791D37" w:rsidRDefault="0074559B" w:rsidP="00791D37"/>
    <w:p w14:paraId="30774B92" w14:textId="04BC11F6" w:rsidR="0074559B" w:rsidRPr="00791D37" w:rsidRDefault="0074559B" w:rsidP="00791D37">
      <w:r w:rsidRPr="00791D37">
        <w:t xml:space="preserve">Para esta prueba se ha usado el BR y uno de los Dongle KTDG102 formando la </w:t>
      </w:r>
      <w:del w:id="4530" w:author="JORGE CONTRERAS ORTIZ" w:date="2021-09-04T13:40:00Z">
        <w:r w:rsidRPr="00791D37" w:rsidDel="00F92885">
          <w:delText xml:space="preserve">siguiente </w:delText>
        </w:r>
      </w:del>
      <w:r w:rsidRPr="00791D37">
        <w:t>topología de red</w:t>
      </w:r>
      <w:ins w:id="4531" w:author="JORGE CONTRERAS ORTIZ" w:date="2021-09-04T13:40:00Z">
        <w:r w:rsidR="00F92885">
          <w:t xml:space="preserve"> mostrada a continuación en </w:t>
        </w:r>
      </w:ins>
      <w:ins w:id="4532" w:author="JORGE CONTRERAS ORTIZ" w:date="2021-09-04T13:41:00Z">
        <w:r w:rsidR="00F92885">
          <w:fldChar w:fldCharType="begin"/>
        </w:r>
        <w:r w:rsidR="00F92885">
          <w:instrText xml:space="preserve"> REF _Ref81655279 \h </w:instrText>
        </w:r>
      </w:ins>
      <w:r w:rsidR="00F92885">
        <w:fldChar w:fldCharType="separate"/>
      </w:r>
      <w:ins w:id="4533" w:author="JORGE CONTRERAS ORTIZ" w:date="2021-09-04T14:47:00Z">
        <w:r w:rsidR="003E5AE5" w:rsidRPr="00791D37">
          <w:t xml:space="preserve">Ilustración </w:t>
        </w:r>
        <w:r w:rsidR="003E5AE5">
          <w:rPr>
            <w:noProof/>
          </w:rPr>
          <w:t>62</w:t>
        </w:r>
      </w:ins>
      <w:ins w:id="4534" w:author="JORGE CONTRERAS ORTIZ" w:date="2021-09-04T13:41:00Z">
        <w:r w:rsidR="00F92885">
          <w:fldChar w:fldCharType="end"/>
        </w:r>
      </w:ins>
      <w:r w:rsidRPr="00791D37">
        <w:t>:</w:t>
      </w:r>
    </w:p>
    <w:p w14:paraId="6B9AEFD6" w14:textId="77777777" w:rsidR="0074559B" w:rsidRPr="00791D37" w:rsidRDefault="0074559B" w:rsidP="00CA0339">
      <w:pPr>
        <w:jc w:val="center"/>
      </w:pPr>
      <w:r w:rsidRPr="00791D37">
        <w:rPr>
          <w:noProof/>
        </w:rPr>
        <w:drawing>
          <wp:inline distT="0" distB="0" distL="0" distR="0" wp14:anchorId="49C92FFE" wp14:editId="464300B5">
            <wp:extent cx="5400040" cy="2513965"/>
            <wp:effectExtent l="0" t="0" r="0" b="635"/>
            <wp:docPr id="92" name="Imagen 9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pic:nvPicPr>
                  <pic:blipFill>
                    <a:blip r:embed="rId86"/>
                    <a:stretch>
                      <a:fillRect/>
                    </a:stretch>
                  </pic:blipFill>
                  <pic:spPr>
                    <a:xfrm>
                      <a:off x="0" y="0"/>
                      <a:ext cx="5400040" cy="2513965"/>
                    </a:xfrm>
                    <a:prstGeom prst="rect">
                      <a:avLst/>
                    </a:prstGeom>
                  </pic:spPr>
                </pic:pic>
              </a:graphicData>
            </a:graphic>
          </wp:inline>
        </w:drawing>
      </w:r>
    </w:p>
    <w:p w14:paraId="31EFCFBE" w14:textId="2688A911" w:rsidR="0074559B" w:rsidRPr="00791D37" w:rsidRDefault="0074559B" w:rsidP="00CA0339">
      <w:pPr>
        <w:pStyle w:val="Descripcin"/>
        <w:jc w:val="center"/>
      </w:pPr>
      <w:bookmarkStart w:id="4535" w:name="_Ref81655279"/>
      <w:bookmarkStart w:id="4536" w:name="_Toc81499638"/>
      <w:bookmarkStart w:id="4537" w:name="_Toc81499873"/>
      <w:bookmarkStart w:id="4538" w:name="_Ref81655275"/>
      <w:bookmarkStart w:id="4539" w:name="_Toc81765394"/>
      <w:r w:rsidRPr="00791D37">
        <w:t xml:space="preserve">Ilustración </w:t>
      </w:r>
      <w:fldSimple w:instr=" SEQ Ilustración \* ARABIC ">
        <w:ins w:id="4540" w:author="JORGE CONTRERAS ORTIZ" w:date="2021-09-04T14:47:00Z">
          <w:r w:rsidR="003E5AE5">
            <w:rPr>
              <w:noProof/>
            </w:rPr>
            <w:t>62</w:t>
          </w:r>
        </w:ins>
        <w:del w:id="4541" w:author="JORGE CONTRERAS ORTIZ" w:date="2021-09-04T08:54:00Z">
          <w:r w:rsidR="00CA0339" w:rsidDel="00425C71">
            <w:rPr>
              <w:noProof/>
            </w:rPr>
            <w:delText>61</w:delText>
          </w:r>
        </w:del>
      </w:fldSimple>
      <w:bookmarkEnd w:id="4535"/>
      <w:r w:rsidRPr="00791D37">
        <w:t xml:space="preserve"> Topología de Red 1 nodo con BR</w:t>
      </w:r>
      <w:bookmarkEnd w:id="4536"/>
      <w:bookmarkEnd w:id="4537"/>
      <w:bookmarkEnd w:id="4538"/>
      <w:bookmarkEnd w:id="4539"/>
    </w:p>
    <w:p w14:paraId="58016E2F" w14:textId="77777777" w:rsidR="0074559B" w:rsidRPr="00791D37" w:rsidRDefault="0074559B" w:rsidP="00791D37">
      <w:r w:rsidRPr="00791D37">
        <w:t>El Dongle se usará como REED o router, mientras que el BR hará de Leader. En esta prueba se siguen los pasos indicados por Kirale para esta comprobación de conectividad. Los pasos a seguir son los indicados en:</w:t>
      </w:r>
    </w:p>
    <w:p w14:paraId="49ECE9D3" w14:textId="6BDD84A4" w:rsidR="0074559B" w:rsidRPr="00791D37" w:rsidRDefault="00BA1A0E" w:rsidP="00791D37">
      <w:pPr>
        <w:pStyle w:val="Prrafodelista"/>
        <w:numPr>
          <w:ilvl w:val="0"/>
          <w:numId w:val="23"/>
        </w:numPr>
      </w:pPr>
      <w:hyperlink r:id="rId87" w:history="1">
        <w:r w:rsidR="0074559B" w:rsidRPr="00791D37">
          <w:rPr>
            <w:rStyle w:val="Hipervnculo"/>
          </w:rPr>
          <w:t>Descripción Genérica y Condiciones Previas</w:t>
        </w:r>
      </w:hyperlink>
    </w:p>
    <w:p w14:paraId="20D31AF2" w14:textId="2C367F8A" w:rsidR="0074559B" w:rsidRPr="00791D37" w:rsidRDefault="00BA1A0E" w:rsidP="00791D37">
      <w:pPr>
        <w:pStyle w:val="Prrafodelista"/>
        <w:numPr>
          <w:ilvl w:val="0"/>
          <w:numId w:val="23"/>
        </w:numPr>
      </w:pPr>
      <w:hyperlink r:id="rId88" w:history="1">
        <w:r w:rsidR="0074559B" w:rsidRPr="00791D37">
          <w:rPr>
            <w:rStyle w:val="Hipervnculo"/>
          </w:rPr>
          <w:t>Conectividad IPv6</w:t>
        </w:r>
      </w:hyperlink>
    </w:p>
    <w:p w14:paraId="5DBD80D7" w14:textId="41C7A3A1" w:rsidR="0074559B" w:rsidRPr="00791D37" w:rsidRDefault="00BA1A0E" w:rsidP="00791D37">
      <w:pPr>
        <w:pStyle w:val="Prrafodelista"/>
        <w:numPr>
          <w:ilvl w:val="0"/>
          <w:numId w:val="23"/>
        </w:numPr>
      </w:pPr>
      <w:hyperlink r:id="rId89" w:history="1">
        <w:r w:rsidR="0074559B" w:rsidRPr="00791D37">
          <w:rPr>
            <w:rStyle w:val="Hipervnculo"/>
          </w:rPr>
          <w:t>Conectividad IPv4 a IPv6</w:t>
        </w:r>
      </w:hyperlink>
    </w:p>
    <w:p w14:paraId="4A04AA85" w14:textId="22DD30CE" w:rsidR="0074559B" w:rsidRPr="00791D37" w:rsidRDefault="00BA1A0E" w:rsidP="00791D37">
      <w:pPr>
        <w:pStyle w:val="Prrafodelista"/>
        <w:numPr>
          <w:ilvl w:val="0"/>
          <w:numId w:val="23"/>
        </w:numPr>
      </w:pPr>
      <w:hyperlink r:id="rId90" w:history="1">
        <w:r w:rsidR="0074559B" w:rsidRPr="00791D37">
          <w:rPr>
            <w:rStyle w:val="Hipervnculo"/>
          </w:rPr>
          <w:t>Conectividad IPv6 a IPv4</w:t>
        </w:r>
      </w:hyperlink>
    </w:p>
    <w:p w14:paraId="300E982B" w14:textId="77777777" w:rsidR="0074559B" w:rsidRPr="00791D37" w:rsidRDefault="0074559B" w:rsidP="00791D37">
      <w:r w:rsidRPr="00791D37">
        <w:t>Una vez todos estos pasos han salido correctamente, se confirma el correcto funcionamiento del BR.</w:t>
      </w:r>
    </w:p>
    <w:p w14:paraId="3AF07A05" w14:textId="32B8DE59" w:rsidR="0074559B" w:rsidRDefault="0074559B" w:rsidP="00791D37">
      <w:pPr>
        <w:rPr>
          <w:ins w:id="4542" w:author="JORGE CONTRERAS ORTIZ" w:date="2021-09-04T16:40:00Z"/>
        </w:rPr>
      </w:pPr>
    </w:p>
    <w:p w14:paraId="7936CE4D" w14:textId="77777777" w:rsidR="00363B1A" w:rsidRPr="00791D37" w:rsidRDefault="00363B1A" w:rsidP="00791D37"/>
    <w:p w14:paraId="3685E7D6" w14:textId="227ABB4E" w:rsidR="0074559B" w:rsidRPr="00791D37" w:rsidRDefault="00C17583" w:rsidP="00791D37">
      <w:pPr>
        <w:pStyle w:val="Ttulo3"/>
      </w:pPr>
      <w:bookmarkStart w:id="4543" w:name="_Toc81499468"/>
      <w:bookmarkStart w:id="4544" w:name="_Toc81765322"/>
      <w:r w:rsidRPr="00791D37">
        <w:t>RED CON EL BR Y DOS NODOS KTDG102</w:t>
      </w:r>
      <w:bookmarkEnd w:id="4543"/>
      <w:bookmarkEnd w:id="4544"/>
      <w:r w:rsidRPr="00791D37">
        <w:t xml:space="preserve"> </w:t>
      </w:r>
    </w:p>
    <w:p w14:paraId="4A1BC44C" w14:textId="77777777" w:rsidR="0074559B" w:rsidRPr="00791D37" w:rsidRDefault="0074559B" w:rsidP="00791D37"/>
    <w:p w14:paraId="2646835C" w14:textId="77777777" w:rsidR="0074559B" w:rsidRPr="00791D37" w:rsidRDefault="0074559B" w:rsidP="00791D37">
      <w:r w:rsidRPr="00791D37">
        <w:lastRenderedPageBreak/>
        <w:t>Una vez configurado correctamente el BR se pasa a la configuración de una red juntando los dos Dongles KTDG102.</w:t>
      </w:r>
    </w:p>
    <w:p w14:paraId="7A2A1B89" w14:textId="77777777" w:rsidR="0074559B" w:rsidRPr="00791D37" w:rsidRDefault="0074559B" w:rsidP="00791D37">
      <w:r w:rsidRPr="00791D37">
        <w:t>Como primera prueba de creación de esta red, se configuró un Dongle como Leader, otro como Med y el BR como REED. Primero se ejecutaban las secuencias de inicio de ambos Dongles y posteriormente se lanzaba el nodo del BR unirse a la red.</w:t>
      </w:r>
    </w:p>
    <w:p w14:paraId="3C6F6309" w14:textId="7E46B374" w:rsidR="0074559B" w:rsidRPr="00791D37" w:rsidRDefault="0074559B" w:rsidP="00791D37">
      <w:r w:rsidRPr="00791D37">
        <w:t xml:space="preserve">Al principio de unirse el BR, se observa en el menú de Visual Network la </w:t>
      </w:r>
      <w:del w:id="4545" w:author="JORGE CONTRERAS ORTIZ" w:date="2021-09-04T16:40:00Z">
        <w:r w:rsidRPr="00791D37" w:rsidDel="00363B1A">
          <w:delText xml:space="preserve">siguiente </w:delText>
        </w:r>
      </w:del>
      <w:r w:rsidRPr="00791D37">
        <w:t>topología de red</w:t>
      </w:r>
      <w:ins w:id="4546" w:author="JORGE CONTRERAS ORTIZ" w:date="2021-09-04T16:40:00Z">
        <w:r w:rsidR="00363B1A">
          <w:t xml:space="preserve"> mostrada a continuación en </w:t>
        </w:r>
      </w:ins>
      <w:ins w:id="4547" w:author="JORGE CONTRERAS ORTIZ" w:date="2021-09-04T16:41:00Z">
        <w:r w:rsidR="00363B1A">
          <w:fldChar w:fldCharType="begin"/>
        </w:r>
        <w:r w:rsidR="00363B1A">
          <w:instrText xml:space="preserve"> REF _Ref81666090 \h </w:instrText>
        </w:r>
      </w:ins>
      <w:r w:rsidR="00363B1A">
        <w:fldChar w:fldCharType="separate"/>
      </w:r>
      <w:ins w:id="4548" w:author="JORGE CONTRERAS ORTIZ" w:date="2021-09-04T16:41:00Z">
        <w:r w:rsidR="00363B1A" w:rsidRPr="00791D37">
          <w:t xml:space="preserve">Ilustración </w:t>
        </w:r>
        <w:r w:rsidR="00363B1A">
          <w:rPr>
            <w:noProof/>
          </w:rPr>
          <w:t>63</w:t>
        </w:r>
        <w:r w:rsidR="00363B1A">
          <w:fldChar w:fldCharType="end"/>
        </w:r>
      </w:ins>
      <w:r w:rsidRPr="00791D37">
        <w:t>:</w:t>
      </w:r>
    </w:p>
    <w:p w14:paraId="18372B4F" w14:textId="77777777" w:rsidR="0074559B" w:rsidRPr="00791D37" w:rsidRDefault="0074559B" w:rsidP="00CA0339">
      <w:pPr>
        <w:jc w:val="center"/>
      </w:pPr>
      <w:r w:rsidRPr="00791D37">
        <w:rPr>
          <w:noProof/>
        </w:rPr>
        <w:drawing>
          <wp:inline distT="0" distB="0" distL="0" distR="0" wp14:anchorId="137F0D01" wp14:editId="0C228C66">
            <wp:extent cx="3730728" cy="2927463"/>
            <wp:effectExtent l="0" t="0" r="3175" b="6350"/>
            <wp:docPr id="93" name="Imagen 9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Diagrama&#10;&#10;Descripción generada automáticamente"/>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735632" cy="2931311"/>
                    </a:xfrm>
                    <a:prstGeom prst="rect">
                      <a:avLst/>
                    </a:prstGeom>
                    <a:noFill/>
                    <a:ln>
                      <a:noFill/>
                    </a:ln>
                  </pic:spPr>
                </pic:pic>
              </a:graphicData>
            </a:graphic>
          </wp:inline>
        </w:drawing>
      </w:r>
    </w:p>
    <w:p w14:paraId="178543C7" w14:textId="2B6C9712" w:rsidR="0074559B" w:rsidRPr="00791D37" w:rsidRDefault="0074559B" w:rsidP="00CA0339">
      <w:pPr>
        <w:pStyle w:val="Descripcin"/>
        <w:jc w:val="center"/>
      </w:pPr>
      <w:bookmarkStart w:id="4549" w:name="_Ref81666090"/>
      <w:bookmarkStart w:id="4550" w:name="_Toc81499639"/>
      <w:bookmarkStart w:id="4551" w:name="_Toc81499874"/>
      <w:bookmarkStart w:id="4552" w:name="_Toc81765395"/>
      <w:r w:rsidRPr="00791D37">
        <w:t xml:space="preserve">Ilustración </w:t>
      </w:r>
      <w:fldSimple w:instr=" SEQ Ilustración \* ARABIC ">
        <w:ins w:id="4553" w:author="JORGE CONTRERAS ORTIZ" w:date="2021-09-04T14:47:00Z">
          <w:r w:rsidR="003E5AE5">
            <w:rPr>
              <w:noProof/>
            </w:rPr>
            <w:t>63</w:t>
          </w:r>
        </w:ins>
        <w:del w:id="4554" w:author="JORGE CONTRERAS ORTIZ" w:date="2021-09-04T08:54:00Z">
          <w:r w:rsidR="00CA0339" w:rsidDel="00425C71">
            <w:rPr>
              <w:noProof/>
            </w:rPr>
            <w:delText>62</w:delText>
          </w:r>
        </w:del>
      </w:fldSimple>
      <w:bookmarkEnd w:id="4549"/>
      <w:r w:rsidRPr="00791D37">
        <w:t xml:space="preserve"> Topología 1 de BR con 2 nodos Dongle</w:t>
      </w:r>
      <w:bookmarkEnd w:id="4550"/>
      <w:bookmarkEnd w:id="4551"/>
      <w:bookmarkEnd w:id="4552"/>
    </w:p>
    <w:p w14:paraId="6E85E71B" w14:textId="77777777" w:rsidR="0074559B" w:rsidRPr="00791D37" w:rsidRDefault="0074559B" w:rsidP="00791D37"/>
    <w:p w14:paraId="21FFF165" w14:textId="79359482" w:rsidR="0074559B" w:rsidRPr="00791D37" w:rsidRDefault="0074559B" w:rsidP="00791D37">
      <w:r w:rsidRPr="00791D37">
        <w:t xml:space="preserve">Siendo el Dongle Leader el de color gris, el MED el azul circular y finalmente el BR el nodo cuadrado morado. El BR tardará un rato en configurarse como router y en tener activos todos los servicios de interfaz con la red LAN o el internet.  Una vez pasa un rato, de aproximadamente 1 o 2 minutos, se observa que el BR cambia a color naranja y hay una reestructuración en la Topología, </w:t>
      </w:r>
      <w:ins w:id="4555" w:author="JORGE CONTRERAS ORTIZ" w:date="2021-09-04T16:41:00Z">
        <w:r w:rsidR="00363B1A">
          <w:t xml:space="preserve">quedando como se muestra a continuación en </w:t>
        </w:r>
        <w:r w:rsidR="00363B1A">
          <w:fldChar w:fldCharType="begin"/>
        </w:r>
        <w:r w:rsidR="00363B1A">
          <w:instrText xml:space="preserve"> REF _Ref81666126 \h </w:instrText>
        </w:r>
      </w:ins>
      <w:r w:rsidR="00363B1A">
        <w:fldChar w:fldCharType="separate"/>
      </w:r>
      <w:ins w:id="4556" w:author="JORGE CONTRERAS ORTIZ" w:date="2021-09-04T16:41:00Z">
        <w:r w:rsidR="00363B1A" w:rsidRPr="00791D37">
          <w:t xml:space="preserve">Ilustración </w:t>
        </w:r>
        <w:r w:rsidR="00363B1A">
          <w:rPr>
            <w:noProof/>
          </w:rPr>
          <w:t>64</w:t>
        </w:r>
        <w:r w:rsidR="00363B1A">
          <w:fldChar w:fldCharType="end"/>
        </w:r>
      </w:ins>
      <w:del w:id="4557" w:author="JORGE CONTRERAS ORTIZ" w:date="2021-09-04T16:41:00Z">
        <w:r w:rsidRPr="00791D37" w:rsidDel="00363B1A">
          <w:delText>quedando de la siguiente manera</w:delText>
        </w:r>
      </w:del>
      <w:r w:rsidRPr="00791D37">
        <w:t>:</w:t>
      </w:r>
    </w:p>
    <w:p w14:paraId="72DC6975" w14:textId="77777777" w:rsidR="0074559B" w:rsidRPr="00791D37" w:rsidRDefault="0074559B" w:rsidP="00CA0339">
      <w:pPr>
        <w:jc w:val="center"/>
      </w:pPr>
      <w:r w:rsidRPr="00791D37">
        <w:rPr>
          <w:noProof/>
        </w:rPr>
        <w:drawing>
          <wp:inline distT="0" distB="0" distL="0" distR="0" wp14:anchorId="2470DEE7" wp14:editId="19240017">
            <wp:extent cx="2956506" cy="2541182"/>
            <wp:effectExtent l="0" t="0" r="9525" b="0"/>
            <wp:docPr id="94" name="Imagen 9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956506" cy="2541182"/>
                    </a:xfrm>
                    <a:prstGeom prst="rect">
                      <a:avLst/>
                    </a:prstGeom>
                    <a:noFill/>
                    <a:ln>
                      <a:noFill/>
                    </a:ln>
                  </pic:spPr>
                </pic:pic>
              </a:graphicData>
            </a:graphic>
          </wp:inline>
        </w:drawing>
      </w:r>
    </w:p>
    <w:p w14:paraId="0CC6AF6F" w14:textId="79C0B77F" w:rsidR="0074559B" w:rsidRPr="00791D37" w:rsidRDefault="0074559B" w:rsidP="00CA0339">
      <w:pPr>
        <w:pStyle w:val="Descripcin"/>
        <w:jc w:val="center"/>
      </w:pPr>
      <w:bookmarkStart w:id="4558" w:name="_Ref81666126"/>
      <w:bookmarkStart w:id="4559" w:name="_Toc81499640"/>
      <w:bookmarkStart w:id="4560" w:name="_Toc81499875"/>
      <w:bookmarkStart w:id="4561" w:name="_Toc81765396"/>
      <w:r w:rsidRPr="00791D37">
        <w:lastRenderedPageBreak/>
        <w:t xml:space="preserve">Ilustración </w:t>
      </w:r>
      <w:fldSimple w:instr=" SEQ Ilustración \* ARABIC ">
        <w:ins w:id="4562" w:author="JORGE CONTRERAS ORTIZ" w:date="2021-09-04T14:47:00Z">
          <w:r w:rsidR="003E5AE5">
            <w:rPr>
              <w:noProof/>
            </w:rPr>
            <w:t>64</w:t>
          </w:r>
        </w:ins>
        <w:del w:id="4563" w:author="JORGE CONTRERAS ORTIZ" w:date="2021-09-04T08:54:00Z">
          <w:r w:rsidR="00CA0339" w:rsidDel="00425C71">
            <w:rPr>
              <w:noProof/>
            </w:rPr>
            <w:delText>63</w:delText>
          </w:r>
        </w:del>
      </w:fldSimple>
      <w:bookmarkEnd w:id="4558"/>
      <w:r w:rsidRPr="00791D37">
        <w:t xml:space="preserve"> Topología 2 de BR con dos nodos Dongle</w:t>
      </w:r>
      <w:bookmarkEnd w:id="4559"/>
      <w:bookmarkEnd w:id="4560"/>
      <w:bookmarkEnd w:id="4561"/>
    </w:p>
    <w:p w14:paraId="3D44E79A" w14:textId="77777777" w:rsidR="0074559B" w:rsidRPr="00791D37" w:rsidRDefault="0074559B" w:rsidP="00791D37"/>
    <w:p w14:paraId="1775D437" w14:textId="77777777" w:rsidR="0074559B" w:rsidRPr="00791D37" w:rsidRDefault="0074559B" w:rsidP="00791D37">
      <w:r w:rsidRPr="00791D37">
        <w:t>Se observa el cambio de padre del nodo MED.</w:t>
      </w:r>
    </w:p>
    <w:p w14:paraId="1E5B1095" w14:textId="79F1A7FC" w:rsidR="0074559B" w:rsidRPr="00791D37" w:rsidRDefault="0074559B" w:rsidP="00791D37">
      <w:pPr>
        <w:rPr>
          <w:iCs/>
        </w:rPr>
      </w:pPr>
      <w:r w:rsidRPr="00791D37">
        <w:t xml:space="preserve">Una vez el Border Router inicia todos sus servicios y la red esta estable, se comprueba la accesibilidad a los nodos desde el PC, haciendo </w:t>
      </w:r>
      <w:r w:rsidRPr="00791D37">
        <w:rPr>
          <w:i/>
        </w:rPr>
        <w:t>PING -</w:t>
      </w:r>
      <w:del w:id="4564" w:author="JORGE CONTRERAS ORTIZ" w:date="2021-09-05T17:47:00Z">
        <w:r w:rsidRPr="00791D37" w:rsidDel="00DC6100">
          <w:rPr>
            <w:i/>
          </w:rPr>
          <w:delText xml:space="preserve">6 </w:delText>
        </w:r>
        <w:r w:rsidRPr="00791D37" w:rsidDel="00DC6100">
          <w:rPr>
            <w:iCs/>
          </w:rPr>
          <w:delText xml:space="preserve"> a</w:delText>
        </w:r>
      </w:del>
      <w:ins w:id="4565" w:author="JORGE CONTRERAS ORTIZ" w:date="2021-09-05T17:47:00Z">
        <w:r w:rsidR="00DC6100" w:rsidRPr="00791D37">
          <w:rPr>
            <w:i/>
          </w:rPr>
          <w:t xml:space="preserve">6 </w:t>
        </w:r>
        <w:r w:rsidR="00DC6100" w:rsidRPr="00791D37">
          <w:rPr>
            <w:iCs/>
          </w:rPr>
          <w:t>a</w:t>
        </w:r>
      </w:ins>
      <w:r w:rsidRPr="00791D37">
        <w:rPr>
          <w:iCs/>
        </w:rPr>
        <w:t xml:space="preserve"> las direcciones IPv6 asignadas a los dos Dongle.</w:t>
      </w:r>
    </w:p>
    <w:p w14:paraId="2697EC5D" w14:textId="77777777" w:rsidR="0074559B" w:rsidRPr="00791D37" w:rsidRDefault="0074559B" w:rsidP="00791D37">
      <w:r w:rsidRPr="00791D37">
        <w:rPr>
          <w:b/>
          <w:bCs/>
          <w:i/>
        </w:rPr>
        <w:t>Nota:</w:t>
      </w:r>
      <w:r w:rsidRPr="00791D37">
        <w:t xml:space="preserve"> Para ver las direcciones IP de los Dongle KTDG102, abrir la herramienta KiTools en el PC y ejecutar el comando </w:t>
      </w:r>
      <w:r w:rsidRPr="00791D37">
        <w:rPr>
          <w:i/>
        </w:rPr>
        <w:t>show netconfig</w:t>
      </w:r>
      <w:r w:rsidRPr="00791D37">
        <w:t xml:space="preserve">, de las diferentes direcciones IPv6, se debe coger la que empieza con el prefijo configurado en BR y termina con </w:t>
      </w:r>
      <w:r w:rsidRPr="00791D37">
        <w:rPr>
          <w:b/>
          <w:bCs/>
          <w:i/>
        </w:rPr>
        <w:t>::a2e:XX</w:t>
      </w:r>
      <w:r w:rsidRPr="00791D37">
        <w:t xml:space="preserve">, siendo XX la parte variable de cada módulo.  </w:t>
      </w:r>
    </w:p>
    <w:p w14:paraId="2D536329" w14:textId="43B0A339" w:rsidR="0074559B" w:rsidRPr="00791D37" w:rsidRDefault="0074559B" w:rsidP="00791D37">
      <w:r w:rsidRPr="00791D37">
        <w:t>Los resultados de estos PING han sido</w:t>
      </w:r>
      <w:ins w:id="4566" w:author="JORGE CONTRERAS ORTIZ" w:date="2021-09-04T16:42:00Z">
        <w:r w:rsidR="00363B1A">
          <w:t xml:space="preserve"> los mostrados en </w:t>
        </w:r>
        <w:r w:rsidR="00363B1A">
          <w:fldChar w:fldCharType="begin"/>
        </w:r>
        <w:r w:rsidR="00363B1A">
          <w:instrText xml:space="preserve"> REF _Ref81666171 \h </w:instrText>
        </w:r>
      </w:ins>
      <w:r w:rsidR="00363B1A">
        <w:fldChar w:fldCharType="separate"/>
      </w:r>
      <w:ins w:id="4567" w:author="JORGE CONTRERAS ORTIZ" w:date="2021-09-04T16:42:00Z">
        <w:r w:rsidR="00363B1A" w:rsidRPr="00791D37">
          <w:t xml:space="preserve">Ilustración </w:t>
        </w:r>
        <w:r w:rsidR="00363B1A">
          <w:rPr>
            <w:noProof/>
          </w:rPr>
          <w:t>65</w:t>
        </w:r>
        <w:r w:rsidR="00363B1A">
          <w:fldChar w:fldCharType="end"/>
        </w:r>
        <w:r w:rsidR="00363B1A">
          <w:t xml:space="preserve">, </w:t>
        </w:r>
        <w:r w:rsidR="00363B1A">
          <w:fldChar w:fldCharType="begin"/>
        </w:r>
        <w:r w:rsidR="00363B1A">
          <w:instrText xml:space="preserve"> REF _Ref81666185 \h </w:instrText>
        </w:r>
      </w:ins>
      <w:r w:rsidR="00363B1A">
        <w:fldChar w:fldCharType="separate"/>
      </w:r>
      <w:ins w:id="4568" w:author="JORGE CONTRERAS ORTIZ" w:date="2021-09-04T16:42:00Z">
        <w:r w:rsidR="00363B1A" w:rsidRPr="00791D37">
          <w:t xml:space="preserve">Ilustración </w:t>
        </w:r>
        <w:r w:rsidR="00363B1A">
          <w:rPr>
            <w:noProof/>
          </w:rPr>
          <w:t>66</w:t>
        </w:r>
        <w:r w:rsidR="00363B1A">
          <w:fldChar w:fldCharType="end"/>
        </w:r>
        <w:r w:rsidR="00363B1A">
          <w:t xml:space="preserve"> </w:t>
        </w:r>
      </w:ins>
      <w:ins w:id="4569" w:author="JORGE CONTRERAS ORTIZ" w:date="2021-09-05T17:47:00Z">
        <w:r w:rsidR="00DC6100">
          <w:t>e</w:t>
        </w:r>
      </w:ins>
      <w:ins w:id="4570" w:author="JORGE CONTRERAS ORTIZ" w:date="2021-09-04T16:42:00Z">
        <w:r w:rsidR="00363B1A">
          <w:t xml:space="preserve"> </w:t>
        </w:r>
      </w:ins>
      <w:ins w:id="4571" w:author="JORGE CONTRERAS ORTIZ" w:date="2021-09-04T16:43:00Z">
        <w:r w:rsidR="00363B1A">
          <w:fldChar w:fldCharType="begin"/>
        </w:r>
        <w:r w:rsidR="00363B1A">
          <w:instrText xml:space="preserve"> REF _Ref81666196 \h </w:instrText>
        </w:r>
      </w:ins>
      <w:r w:rsidR="00363B1A">
        <w:fldChar w:fldCharType="separate"/>
      </w:r>
      <w:ins w:id="4572" w:author="JORGE CONTRERAS ORTIZ" w:date="2021-09-04T16:43:00Z">
        <w:r w:rsidR="00363B1A" w:rsidRPr="00791D37">
          <w:t xml:space="preserve">Ilustración </w:t>
        </w:r>
        <w:r w:rsidR="00363B1A">
          <w:rPr>
            <w:noProof/>
          </w:rPr>
          <w:t>67</w:t>
        </w:r>
        <w:r w:rsidR="00363B1A">
          <w:fldChar w:fldCharType="end"/>
        </w:r>
      </w:ins>
      <w:del w:id="4573" w:author="JORGE CONTRERAS ORTIZ" w:date="2021-09-04T16:42:00Z">
        <w:r w:rsidRPr="00791D37" w:rsidDel="00363B1A">
          <w:delText xml:space="preserve"> los siguientes</w:delText>
        </w:r>
      </w:del>
      <w:r w:rsidRPr="00791D37">
        <w:t>:</w:t>
      </w:r>
    </w:p>
    <w:p w14:paraId="730FD849" w14:textId="77777777" w:rsidR="0074559B" w:rsidRPr="00791D37" w:rsidRDefault="0074559B" w:rsidP="00791D37"/>
    <w:p w14:paraId="41E951CB" w14:textId="77777777" w:rsidR="0074559B" w:rsidRPr="00791D37" w:rsidRDefault="0074559B" w:rsidP="00CA0339">
      <w:pPr>
        <w:jc w:val="center"/>
      </w:pPr>
      <w:r w:rsidRPr="00791D37">
        <w:rPr>
          <w:noProof/>
        </w:rPr>
        <w:drawing>
          <wp:inline distT="0" distB="0" distL="0" distR="0" wp14:anchorId="1524205D" wp14:editId="25FA577E">
            <wp:extent cx="5347970" cy="1808461"/>
            <wp:effectExtent l="0" t="0" r="5080" b="1905"/>
            <wp:docPr id="95" name="Imagen 9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353957" cy="1810486"/>
                    </a:xfrm>
                    <a:prstGeom prst="rect">
                      <a:avLst/>
                    </a:prstGeom>
                    <a:noFill/>
                    <a:ln>
                      <a:noFill/>
                    </a:ln>
                  </pic:spPr>
                </pic:pic>
              </a:graphicData>
            </a:graphic>
          </wp:inline>
        </w:drawing>
      </w:r>
    </w:p>
    <w:p w14:paraId="2EF3BA87" w14:textId="4C8D6324" w:rsidR="0074559B" w:rsidRPr="00791D37" w:rsidRDefault="0074559B" w:rsidP="00CA0339">
      <w:pPr>
        <w:pStyle w:val="Descripcin"/>
        <w:jc w:val="center"/>
      </w:pPr>
      <w:bookmarkStart w:id="4574" w:name="_Ref81666171"/>
      <w:bookmarkStart w:id="4575" w:name="_Toc81499641"/>
      <w:bookmarkStart w:id="4576" w:name="_Toc81499876"/>
      <w:bookmarkStart w:id="4577" w:name="_Toc81765397"/>
      <w:r w:rsidRPr="00791D37">
        <w:t xml:space="preserve">Ilustración </w:t>
      </w:r>
      <w:fldSimple w:instr=" SEQ Ilustración \* ARABIC ">
        <w:ins w:id="4578" w:author="JORGE CONTRERAS ORTIZ" w:date="2021-09-04T14:47:00Z">
          <w:r w:rsidR="003E5AE5">
            <w:rPr>
              <w:noProof/>
            </w:rPr>
            <w:t>65</w:t>
          </w:r>
        </w:ins>
        <w:del w:id="4579" w:author="JORGE CONTRERAS ORTIZ" w:date="2021-09-04T08:54:00Z">
          <w:r w:rsidR="00CA0339" w:rsidDel="00425C71">
            <w:rPr>
              <w:noProof/>
            </w:rPr>
            <w:delText>64</w:delText>
          </w:r>
        </w:del>
      </w:fldSimple>
      <w:bookmarkEnd w:id="4574"/>
      <w:r w:rsidRPr="00791D37">
        <w:t xml:space="preserve"> Ping desde PC a BR</w:t>
      </w:r>
      <w:bookmarkEnd w:id="4575"/>
      <w:bookmarkEnd w:id="4576"/>
      <w:bookmarkEnd w:id="4577"/>
    </w:p>
    <w:p w14:paraId="5747A874" w14:textId="77777777" w:rsidR="0074559B" w:rsidRPr="00791D37" w:rsidRDefault="0074559B" w:rsidP="00CA0339">
      <w:pPr>
        <w:jc w:val="center"/>
      </w:pPr>
      <w:r w:rsidRPr="00791D37">
        <w:rPr>
          <w:noProof/>
        </w:rPr>
        <w:drawing>
          <wp:inline distT="0" distB="0" distL="0" distR="0" wp14:anchorId="0FFB5019" wp14:editId="373C81F6">
            <wp:extent cx="5347970" cy="1743710"/>
            <wp:effectExtent l="0" t="0" r="5080" b="8890"/>
            <wp:docPr id="96" name="Imagen 96" descr="Lead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Leader&#10;"/>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347970" cy="1743710"/>
                    </a:xfrm>
                    <a:prstGeom prst="rect">
                      <a:avLst/>
                    </a:prstGeom>
                    <a:noFill/>
                    <a:ln>
                      <a:noFill/>
                    </a:ln>
                  </pic:spPr>
                </pic:pic>
              </a:graphicData>
            </a:graphic>
          </wp:inline>
        </w:drawing>
      </w:r>
    </w:p>
    <w:p w14:paraId="73165B0E" w14:textId="5C9B2E26" w:rsidR="0074559B" w:rsidRPr="00791D37" w:rsidRDefault="0074559B" w:rsidP="00CA0339">
      <w:pPr>
        <w:pStyle w:val="Descripcin"/>
        <w:jc w:val="center"/>
      </w:pPr>
      <w:bookmarkStart w:id="4580" w:name="_Ref81666185"/>
      <w:bookmarkStart w:id="4581" w:name="_Toc81499642"/>
      <w:bookmarkStart w:id="4582" w:name="_Toc81499877"/>
      <w:bookmarkStart w:id="4583" w:name="_Toc81765398"/>
      <w:r w:rsidRPr="00791D37">
        <w:t xml:space="preserve">Ilustración </w:t>
      </w:r>
      <w:fldSimple w:instr=" SEQ Ilustración \* ARABIC ">
        <w:ins w:id="4584" w:author="JORGE CONTRERAS ORTIZ" w:date="2021-09-04T14:47:00Z">
          <w:r w:rsidR="003E5AE5">
            <w:rPr>
              <w:noProof/>
            </w:rPr>
            <w:t>66</w:t>
          </w:r>
        </w:ins>
        <w:del w:id="4585" w:author="JORGE CONTRERAS ORTIZ" w:date="2021-09-04T08:54:00Z">
          <w:r w:rsidR="00CA0339" w:rsidDel="00425C71">
            <w:rPr>
              <w:noProof/>
            </w:rPr>
            <w:delText>65</w:delText>
          </w:r>
        </w:del>
      </w:fldSimple>
      <w:bookmarkEnd w:id="4580"/>
      <w:r w:rsidRPr="00791D37">
        <w:t xml:space="preserve"> Ping desde PC a nodo LEADER</w:t>
      </w:r>
      <w:bookmarkEnd w:id="4581"/>
      <w:bookmarkEnd w:id="4582"/>
      <w:bookmarkEnd w:id="4583"/>
    </w:p>
    <w:p w14:paraId="3BB01E06" w14:textId="77777777" w:rsidR="0074559B" w:rsidRPr="00791D37" w:rsidRDefault="0074559B" w:rsidP="00CA0339">
      <w:pPr>
        <w:jc w:val="center"/>
      </w:pPr>
    </w:p>
    <w:p w14:paraId="6E7CA26B" w14:textId="77777777" w:rsidR="0074559B" w:rsidRPr="00791D37" w:rsidRDefault="0074559B" w:rsidP="00CA0339">
      <w:pPr>
        <w:jc w:val="center"/>
      </w:pPr>
      <w:r w:rsidRPr="00791D37">
        <w:rPr>
          <w:noProof/>
        </w:rPr>
        <w:lastRenderedPageBreak/>
        <w:drawing>
          <wp:inline distT="0" distB="0" distL="0" distR="0" wp14:anchorId="27527AA8" wp14:editId="22385307">
            <wp:extent cx="5369960" cy="1743710"/>
            <wp:effectExtent l="0" t="0" r="2540" b="8890"/>
            <wp:docPr id="97" name="Imagen 97" descr="M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MED&#1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385966" cy="1748907"/>
                    </a:xfrm>
                    <a:prstGeom prst="rect">
                      <a:avLst/>
                    </a:prstGeom>
                    <a:noFill/>
                    <a:ln>
                      <a:noFill/>
                    </a:ln>
                  </pic:spPr>
                </pic:pic>
              </a:graphicData>
            </a:graphic>
          </wp:inline>
        </w:drawing>
      </w:r>
    </w:p>
    <w:p w14:paraId="3E6FE5B2" w14:textId="6841B1F9" w:rsidR="0074559B" w:rsidRPr="00791D37" w:rsidRDefault="0074559B" w:rsidP="00CA0339">
      <w:pPr>
        <w:pStyle w:val="Descripcin"/>
        <w:jc w:val="center"/>
      </w:pPr>
      <w:bookmarkStart w:id="4586" w:name="_Ref81666196"/>
      <w:bookmarkStart w:id="4587" w:name="_Toc81499643"/>
      <w:bookmarkStart w:id="4588" w:name="_Toc81499878"/>
      <w:bookmarkStart w:id="4589" w:name="_Toc81765399"/>
      <w:r w:rsidRPr="00791D37">
        <w:t xml:space="preserve">Ilustración </w:t>
      </w:r>
      <w:fldSimple w:instr=" SEQ Ilustración \* ARABIC ">
        <w:ins w:id="4590" w:author="JORGE CONTRERAS ORTIZ" w:date="2021-09-04T14:47:00Z">
          <w:r w:rsidR="003E5AE5">
            <w:rPr>
              <w:noProof/>
            </w:rPr>
            <w:t>67</w:t>
          </w:r>
        </w:ins>
        <w:del w:id="4591" w:author="JORGE CONTRERAS ORTIZ" w:date="2021-09-04T08:54:00Z">
          <w:r w:rsidR="00CA0339" w:rsidDel="00425C71">
            <w:rPr>
              <w:noProof/>
            </w:rPr>
            <w:delText>66</w:delText>
          </w:r>
        </w:del>
      </w:fldSimple>
      <w:bookmarkEnd w:id="4586"/>
      <w:r w:rsidRPr="00791D37">
        <w:t xml:space="preserve"> Ping desde PC a nodo MED</w:t>
      </w:r>
      <w:bookmarkEnd w:id="4587"/>
      <w:bookmarkEnd w:id="4588"/>
      <w:bookmarkEnd w:id="4589"/>
    </w:p>
    <w:p w14:paraId="65CBBD32" w14:textId="77777777" w:rsidR="0074559B" w:rsidRPr="00791D37" w:rsidRDefault="0074559B" w:rsidP="00791D37"/>
    <w:p w14:paraId="542617B5" w14:textId="05F05D3A" w:rsidR="0074559B" w:rsidRPr="00791D37" w:rsidDel="00C17583" w:rsidRDefault="0074559B" w:rsidP="00791D37">
      <w:pPr>
        <w:rPr>
          <w:del w:id="4592" w:author="JORGE CONTRERAS ORTIZ" w:date="2021-09-04T13:33:00Z"/>
        </w:rPr>
      </w:pPr>
      <w:r w:rsidRPr="00791D37">
        <w:t xml:space="preserve">Se observa que ambos Dongles a 1 salto de distancia del BR están alrededor de 20 ms de latencia respecto al BR, estando los 2 a una distancia similar del BR. Se comprueban los ping en dirección contraria, desde los Dongles al PC y desde los Dongles a la web de </w:t>
      </w:r>
      <w:hyperlink r:id="rId96" w:history="1">
        <w:r w:rsidRPr="00791D37">
          <w:rPr>
            <w:rStyle w:val="Hipervnculo"/>
            <w:iCs/>
          </w:rPr>
          <w:t>www.kirale.com</w:t>
        </w:r>
      </w:hyperlink>
      <w:r w:rsidRPr="00791D37">
        <w:t>, comprobando que en ambos nodos recibimos la respuesta a los ping realizados.</w:t>
      </w:r>
      <w:ins w:id="4593" w:author="JORGE CONTRERAS ORTIZ" w:date="2021-09-04T13:33:00Z">
        <w:r w:rsidR="00C17583">
          <w:t xml:space="preserve"> </w:t>
        </w:r>
      </w:ins>
    </w:p>
    <w:p w14:paraId="54684DD9" w14:textId="03987802" w:rsidR="0074559B" w:rsidRDefault="0074559B" w:rsidP="00791D37">
      <w:pPr>
        <w:rPr>
          <w:ins w:id="4594" w:author="JORGE CONTRERAS ORTIZ" w:date="2021-09-04T13:33:00Z"/>
        </w:rPr>
      </w:pPr>
      <w:del w:id="4595" w:author="JORGE CONTRERAS ORTIZ" w:date="2021-09-04T13:33:00Z">
        <w:r w:rsidRPr="00791D37" w:rsidDel="00C17583">
          <w:br w:type="page"/>
        </w:r>
      </w:del>
    </w:p>
    <w:p w14:paraId="0B408792" w14:textId="77777777" w:rsidR="00C17583" w:rsidRPr="00791D37" w:rsidRDefault="00C17583" w:rsidP="00791D37"/>
    <w:p w14:paraId="407F6888" w14:textId="7048E978" w:rsidR="0074559B" w:rsidRPr="00791D37" w:rsidRDefault="00C17583" w:rsidP="00791D37">
      <w:pPr>
        <w:pStyle w:val="Ttulo3"/>
      </w:pPr>
      <w:bookmarkStart w:id="4596" w:name="_Toc81499469"/>
      <w:bookmarkStart w:id="4597" w:name="_Ref81666949"/>
      <w:bookmarkStart w:id="4598" w:name="_Ref81666954"/>
      <w:bookmarkStart w:id="4599" w:name="_Toc81765323"/>
      <w:r w:rsidRPr="00791D37">
        <w:t>ENVÍO DE MENSAJES UDP POR SOCKETS</w:t>
      </w:r>
      <w:bookmarkEnd w:id="4599"/>
      <w:del w:id="4600" w:author="JORGE CONTRERAS ORTIZ" w:date="2021-09-05T14:12:00Z">
        <w:r w:rsidRPr="00791D37" w:rsidDel="00353559">
          <w:delText xml:space="preserve"> ENTRE DONGLES Y ENTRE PC Y DONGLES</w:delText>
        </w:r>
      </w:del>
      <w:bookmarkEnd w:id="4596"/>
      <w:bookmarkEnd w:id="4597"/>
      <w:bookmarkEnd w:id="4598"/>
    </w:p>
    <w:p w14:paraId="72D9F60E" w14:textId="77777777" w:rsidR="0074559B" w:rsidRPr="00791D37" w:rsidRDefault="0074559B" w:rsidP="00791D37"/>
    <w:p w14:paraId="2EC17052" w14:textId="64AC4FD1" w:rsidR="0074559B" w:rsidRPr="00791D37" w:rsidRDefault="0074559B" w:rsidP="00791D37">
      <w:r w:rsidRPr="00791D37">
        <w:t>En esta prueba, se ha probado el envío de Sockets entre ambos Dongles y entre PC y Dongles. La topología de red utilizada</w:t>
      </w:r>
      <w:ins w:id="4601" w:author="JORGE CONTRERAS ORTIZ" w:date="2021-09-04T16:43:00Z">
        <w:r w:rsidR="00363B1A">
          <w:t xml:space="preserve"> se muestra en </w:t>
        </w:r>
        <w:r w:rsidR="00363B1A">
          <w:fldChar w:fldCharType="begin"/>
        </w:r>
        <w:r w:rsidR="00363B1A">
          <w:instrText xml:space="preserve"> REF _Ref81666235 \h </w:instrText>
        </w:r>
      </w:ins>
      <w:r w:rsidR="00363B1A">
        <w:fldChar w:fldCharType="separate"/>
      </w:r>
      <w:ins w:id="4602" w:author="JORGE CONTRERAS ORTIZ" w:date="2021-09-04T16:43:00Z">
        <w:r w:rsidR="00363B1A" w:rsidRPr="00791D37">
          <w:t xml:space="preserve">Ilustración </w:t>
        </w:r>
        <w:r w:rsidR="00363B1A">
          <w:rPr>
            <w:noProof/>
          </w:rPr>
          <w:t>68</w:t>
        </w:r>
        <w:r w:rsidR="00363B1A">
          <w:fldChar w:fldCharType="end"/>
        </w:r>
      </w:ins>
      <w:del w:id="4603" w:author="JORGE CONTRERAS ORTIZ" w:date="2021-09-04T16:43:00Z">
        <w:r w:rsidRPr="00791D37" w:rsidDel="00363B1A">
          <w:delText xml:space="preserve"> ha sido la siguiente</w:delText>
        </w:r>
      </w:del>
      <w:r w:rsidRPr="00791D37">
        <w:t>:</w:t>
      </w:r>
    </w:p>
    <w:p w14:paraId="4DFECFBB" w14:textId="77777777" w:rsidR="0074559B" w:rsidRPr="00791D37" w:rsidRDefault="0074559B" w:rsidP="00CA0339">
      <w:pPr>
        <w:jc w:val="center"/>
      </w:pPr>
      <w:r w:rsidRPr="00791D37">
        <w:rPr>
          <w:noProof/>
        </w:rPr>
        <w:drawing>
          <wp:inline distT="0" distB="0" distL="0" distR="0" wp14:anchorId="65D5FEC5" wp14:editId="5D9BB37E">
            <wp:extent cx="3551274" cy="3052398"/>
            <wp:effectExtent l="0" t="0" r="0" b="0"/>
            <wp:docPr id="98" name="Imagen 9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594434" cy="3089495"/>
                    </a:xfrm>
                    <a:prstGeom prst="rect">
                      <a:avLst/>
                    </a:prstGeom>
                    <a:noFill/>
                    <a:ln>
                      <a:noFill/>
                    </a:ln>
                  </pic:spPr>
                </pic:pic>
              </a:graphicData>
            </a:graphic>
          </wp:inline>
        </w:drawing>
      </w:r>
    </w:p>
    <w:p w14:paraId="43741FE3" w14:textId="1E3D43F8" w:rsidR="0074559B" w:rsidRPr="00791D37" w:rsidRDefault="0074559B" w:rsidP="00CA0339">
      <w:pPr>
        <w:pStyle w:val="Descripcin"/>
        <w:jc w:val="center"/>
      </w:pPr>
      <w:bookmarkStart w:id="4604" w:name="_Ref81666235"/>
      <w:bookmarkStart w:id="4605" w:name="_Toc81499644"/>
      <w:bookmarkStart w:id="4606" w:name="_Toc81499879"/>
      <w:bookmarkStart w:id="4607" w:name="_Toc81765400"/>
      <w:r w:rsidRPr="00791D37">
        <w:t xml:space="preserve">Ilustración </w:t>
      </w:r>
      <w:fldSimple w:instr=" SEQ Ilustración \* ARABIC ">
        <w:ins w:id="4608" w:author="JORGE CONTRERAS ORTIZ" w:date="2021-09-04T14:47:00Z">
          <w:r w:rsidR="003E5AE5">
            <w:rPr>
              <w:noProof/>
            </w:rPr>
            <w:t>68</w:t>
          </w:r>
        </w:ins>
        <w:del w:id="4609" w:author="JORGE CONTRERAS ORTIZ" w:date="2021-09-04T08:54:00Z">
          <w:r w:rsidR="00CA0339" w:rsidDel="00425C71">
            <w:rPr>
              <w:noProof/>
            </w:rPr>
            <w:delText>67</w:delText>
          </w:r>
        </w:del>
      </w:fldSimple>
      <w:bookmarkEnd w:id="4604"/>
      <w:r w:rsidRPr="00791D37">
        <w:t xml:space="preserve"> Topología para envío de mensajes UDP vía Sockets</w:t>
      </w:r>
      <w:bookmarkEnd w:id="4605"/>
      <w:bookmarkEnd w:id="4606"/>
      <w:bookmarkEnd w:id="4607"/>
    </w:p>
    <w:p w14:paraId="58F810F8" w14:textId="77777777" w:rsidR="0074559B" w:rsidRPr="00791D37" w:rsidRDefault="0074559B" w:rsidP="00791D37"/>
    <w:p w14:paraId="3FAFDB33" w14:textId="452D7D52" w:rsidR="0074559B" w:rsidRPr="00791D37" w:rsidRDefault="0074559B" w:rsidP="00791D37">
      <w:r w:rsidRPr="00791D37">
        <w:t xml:space="preserve">Para esto, como se ha mencionado en </w:t>
      </w:r>
      <w:ins w:id="4610" w:author="JORGE CONTRERAS ORTIZ" w:date="2021-09-04T16:45:00Z">
        <w:r w:rsidR="00363B1A">
          <w:fldChar w:fldCharType="begin"/>
        </w:r>
        <w:r w:rsidR="00363B1A">
          <w:instrText xml:space="preserve"> REF _Ref81666316 \w \h </w:instrText>
        </w:r>
      </w:ins>
      <w:r w:rsidR="00363B1A">
        <w:fldChar w:fldCharType="separate"/>
      </w:r>
      <w:ins w:id="4611" w:author="JORGE CONTRERAS ORTIZ" w:date="2021-09-04T16:45:00Z">
        <w:r w:rsidR="00363B1A">
          <w:t>5.2.3</w:t>
        </w:r>
        <w:r w:rsidR="00363B1A">
          <w:fldChar w:fldCharType="end"/>
        </w:r>
        <w:r w:rsidR="00363B1A">
          <w:t xml:space="preserve"> </w:t>
        </w:r>
        <w:r w:rsidR="00363B1A">
          <w:fldChar w:fldCharType="begin"/>
        </w:r>
        <w:r w:rsidR="00363B1A">
          <w:instrText xml:space="preserve"> REF _Ref81666322 \h </w:instrText>
        </w:r>
      </w:ins>
      <w:r w:rsidR="00363B1A">
        <w:fldChar w:fldCharType="separate"/>
      </w:r>
      <w:ins w:id="4612" w:author="JORGE CONTRERAS ORTIZ" w:date="2021-09-04T16:45:00Z">
        <w:r w:rsidR="00363B1A" w:rsidRPr="00791D37">
          <w:t>ENVÍO DE MENSAJES UDP A TRAVÉS DE SOCKETS ENTRE AMBOS NODOS</w:t>
        </w:r>
        <w:r w:rsidR="00363B1A">
          <w:fldChar w:fldCharType="end"/>
        </w:r>
        <w:r w:rsidR="00363B1A">
          <w:t xml:space="preserve"> </w:t>
        </w:r>
      </w:ins>
      <w:del w:id="4613" w:author="JORGE CONTRERAS ORTIZ" w:date="2021-09-04T16:44:00Z">
        <w:r w:rsidR="00912DA3" w:rsidDel="00363B1A">
          <w:fldChar w:fldCharType="begin"/>
        </w:r>
        <w:r w:rsidR="00912DA3" w:rsidDel="00363B1A">
          <w:delInstrText xml:space="preserve"> HYPERLINK \l "_Envío_de_mensajes" </w:delInstrText>
        </w:r>
        <w:r w:rsidR="00912DA3" w:rsidDel="00363B1A">
          <w:fldChar w:fldCharType="separate"/>
        </w:r>
        <w:r w:rsidRPr="00791D37" w:rsidDel="00363B1A">
          <w:rPr>
            <w:rStyle w:val="Hipervnculo"/>
          </w:rPr>
          <w:delText>Envío de mensajes UDP a través de Sockets entre ambos nodos</w:delText>
        </w:r>
        <w:r w:rsidR="00912DA3" w:rsidDel="00363B1A">
          <w:rPr>
            <w:rStyle w:val="Hipervnculo"/>
          </w:rPr>
          <w:fldChar w:fldCharType="end"/>
        </w:r>
        <w:r w:rsidRPr="00791D37" w:rsidDel="00363B1A">
          <w:delText xml:space="preserve"> </w:delText>
        </w:r>
      </w:del>
      <w:r w:rsidRPr="00791D37">
        <w:t xml:space="preserve">se deberá tener en cuenta el asignar una dirección IP conocida previamente, la cual debe </w:t>
      </w:r>
      <w:r w:rsidRPr="00791D37">
        <w:rPr>
          <w:iCs/>
        </w:rPr>
        <w:t xml:space="preserve">empezar con el prefijo configurado en BR y terminar con </w:t>
      </w:r>
      <w:r w:rsidRPr="00791D37">
        <w:rPr>
          <w:b/>
          <w:bCs/>
          <w:i/>
        </w:rPr>
        <w:lastRenderedPageBreak/>
        <w:t>::a2e:XX</w:t>
      </w:r>
      <w:r w:rsidRPr="00791D37">
        <w:t>. En cuanto al comando Route(), ya no hará falta hacerlo, debido a que se dispone de un router (el BR) que hace automáticamente este enr</w:t>
      </w:r>
      <w:del w:id="4614" w:author="JORGE CONTRERAS ORTIZ" w:date="2021-09-04T16:45:00Z">
        <w:r w:rsidRPr="00791D37" w:rsidDel="00363B1A">
          <w:delText>o</w:delText>
        </w:r>
      </w:del>
      <w:r w:rsidRPr="00791D37">
        <w:t>utado.</w:t>
      </w:r>
    </w:p>
    <w:p w14:paraId="58791CF3" w14:textId="77777777" w:rsidR="0074559B" w:rsidRPr="00791D37" w:rsidRDefault="0074559B" w:rsidP="00791D37">
      <w:r w:rsidRPr="00791D37">
        <w:t>Siguiendo el mismo proceso anteriormente realizado, se comprueba que los sockets llegan correctamente de un nodo a otro pasando por BR como punto intermedio, por lo que se darían dos saltos.</w:t>
      </w:r>
    </w:p>
    <w:p w14:paraId="395885EC" w14:textId="20A2F3A9" w:rsidR="0074559B" w:rsidRPr="00791D37" w:rsidRDefault="0074559B" w:rsidP="00791D37">
      <w:del w:id="4615" w:author="JORGE CONTRERAS ORTIZ" w:date="2021-09-05T17:47:00Z">
        <w:r w:rsidRPr="00791D37" w:rsidDel="00DC6100">
          <w:delText>Finalmente</w:delText>
        </w:r>
      </w:del>
      <w:ins w:id="4616" w:author="JORGE CONTRERAS ORTIZ" w:date="2021-09-05T17:47:00Z">
        <w:r w:rsidR="00DC6100" w:rsidRPr="00791D37">
          <w:t>Finalmente,</w:t>
        </w:r>
      </w:ins>
      <w:r w:rsidRPr="00791D37">
        <w:t xml:space="preserve"> con un script de Python se ha probado a enviar mensajes UDP vía Sockets. Gracias a la herramienta KiTools, se comprueba el correcto funcionamiento envío a los dos Dongles y que estos los reciben correctamente. Para la lectura por vía UART debe implementarse un código de lectura por interrupciones para poder detectar estas notificaciones. Aunque por interrupciones sea el método más idóneo y correcto, para las pruebas se puede probar dicha recogida con la actual función </w:t>
      </w:r>
      <w:r w:rsidRPr="00791D37">
        <w:rPr>
          <w:i/>
          <w:iCs/>
        </w:rPr>
        <w:t>receive(huart X)</w:t>
      </w:r>
      <w:r w:rsidRPr="00791D37">
        <w:t xml:space="preserve"> implementada en el microcontrolador ARM.</w:t>
      </w:r>
    </w:p>
    <w:p w14:paraId="14167AF1" w14:textId="5BB801F4" w:rsidR="0074559B" w:rsidRPr="00791D37" w:rsidRDefault="0074559B" w:rsidP="00791D37">
      <w:r w:rsidRPr="00791D37">
        <w:t xml:space="preserve">Como última prueba de envío de mensajes, se añade al código del microcontrolador ARM que maneja los dos Dongles, una rutina para enviar mensajes UDP a través de Sockets desde el nodo MED al nodo Leader cada 10 segundos, mientras que desde el PC se ejecuta un script de Python el cuál envía mensajes UDP por Sockets a ambos nodos cada 2 segundos. Esta prueba se hace con una duración de 2 horas y media, observando así la estabilidad de la red ante un largo periodo de envío de mensajes. Tras realizar esta prueba con la misma duración varias veces, se observa que la red suele mantener una estabilidad alta, a pesar de la </w:t>
      </w:r>
      <w:del w:id="4617" w:author="JORGE CONTRERAS ORTIZ" w:date="2021-09-04T16:46:00Z">
        <w:r w:rsidRPr="00791D37" w:rsidDel="00363B1A">
          <w:delText>cuál</w:delText>
        </w:r>
      </w:del>
      <w:ins w:id="4618" w:author="JORGE CONTRERAS ORTIZ" w:date="2021-09-04T16:46:00Z">
        <w:r w:rsidR="00363B1A" w:rsidRPr="00791D37">
          <w:t>cual</w:t>
        </w:r>
      </w:ins>
      <w:r w:rsidRPr="00791D37">
        <w:t xml:space="preserve"> hay ciertos problemas en algunas ocasiones, en las que la red se satura y se dejan de recibir mensajes del nodo MED en el nodo </w:t>
      </w:r>
      <w:del w:id="4619" w:author="JORGE CONTRERAS ORTIZ" w:date="2021-09-05T17:47:00Z">
        <w:r w:rsidRPr="00791D37" w:rsidDel="00DC6100">
          <w:delText>Leader  durante</w:delText>
        </w:r>
      </w:del>
      <w:ins w:id="4620" w:author="JORGE CONTRERAS ORTIZ" w:date="2021-09-05T17:47:00Z">
        <w:r w:rsidR="00DC6100" w:rsidRPr="00791D37">
          <w:t>Leader durante</w:t>
        </w:r>
      </w:ins>
      <w:r w:rsidRPr="00791D37">
        <w:t xml:space="preserve"> un tiempo. </w:t>
      </w:r>
    </w:p>
    <w:p w14:paraId="3D77189D" w14:textId="77777777" w:rsidR="0074559B" w:rsidRPr="00791D37" w:rsidRDefault="0074559B" w:rsidP="00791D37">
      <w:r w:rsidRPr="00791D37">
        <w:t xml:space="preserve">También durante esta última prueba, se va observando la temperatura de ambos Dongles con el comando </w:t>
      </w:r>
      <w:r w:rsidRPr="00791D37">
        <w:rPr>
          <w:i/>
          <w:iCs/>
        </w:rPr>
        <w:t>show uptime</w:t>
      </w:r>
      <w:r w:rsidRPr="00791D37">
        <w:t xml:space="preserve"> con la herramienta KiTools, se observa que la temperatura del módulo KTWM102 integrado en el Dongle se mantiene constante alrededor de los 33ºC durante toda la prueba.</w:t>
      </w:r>
    </w:p>
    <w:p w14:paraId="1CF80732" w14:textId="77777777" w:rsidR="0074559B" w:rsidRPr="00791D37" w:rsidRDefault="0074559B" w:rsidP="00791D37"/>
    <w:p w14:paraId="7238B991" w14:textId="59C6F8C3" w:rsidR="0074559B" w:rsidRPr="00791D37" w:rsidRDefault="0074559B" w:rsidP="00791D37">
      <w:pPr>
        <w:pStyle w:val="Ttulo2"/>
        <w:rPr>
          <w:sz w:val="28"/>
        </w:rPr>
      </w:pPr>
      <w:bookmarkStart w:id="4621" w:name="_Toc81499470"/>
      <w:bookmarkStart w:id="4622" w:name="_Ref81666824"/>
      <w:bookmarkStart w:id="4623" w:name="_Ref81666841"/>
      <w:bookmarkStart w:id="4624" w:name="_Toc81765324"/>
      <w:r w:rsidRPr="00791D37">
        <w:t xml:space="preserve">PRUEBAS CON PCB </w:t>
      </w:r>
      <w:del w:id="4625" w:author="JORGE CONTRERAS ORTIZ" w:date="2021-09-05T20:12:00Z">
        <w:r w:rsidRPr="00791D37" w:rsidDel="004E60C8">
          <w:delText>COOCKIE</w:delText>
        </w:r>
      </w:del>
      <w:ins w:id="4626" w:author="JORGE CONTRERAS ORTIZ" w:date="2021-09-05T20:12:00Z">
        <w:r w:rsidR="004E60C8">
          <w:t>COOKIE</w:t>
        </w:r>
      </w:ins>
      <w:r w:rsidRPr="00791D37">
        <w:t xml:space="preserve"> THREAD COMO CUARTO </w:t>
      </w:r>
      <w:r w:rsidRPr="00791D37">
        <w:rPr>
          <w:sz w:val="28"/>
        </w:rPr>
        <w:t>NODO</w:t>
      </w:r>
      <w:bookmarkEnd w:id="4621"/>
      <w:bookmarkEnd w:id="4622"/>
      <w:bookmarkEnd w:id="4623"/>
      <w:bookmarkEnd w:id="4624"/>
    </w:p>
    <w:p w14:paraId="0533D68E" w14:textId="77777777" w:rsidR="0074559B" w:rsidRPr="00791D37" w:rsidRDefault="0074559B" w:rsidP="00791D37"/>
    <w:p w14:paraId="30BAC833" w14:textId="09A7A481" w:rsidR="0074559B" w:rsidRPr="00791D37" w:rsidRDefault="0074559B" w:rsidP="00791D37">
      <w:r w:rsidRPr="00791D37">
        <w:t xml:space="preserve">Una vez las primeras pruebas con solo los 2 Dongles y el BR, se integra el módulo KTWM102 integrado en la PCB </w:t>
      </w:r>
      <w:del w:id="4627" w:author="JORGE CONTRERAS ORTIZ" w:date="2021-09-05T20:12:00Z">
        <w:r w:rsidRPr="00791D37" w:rsidDel="004E60C8">
          <w:delText>Coockie</w:delText>
        </w:r>
      </w:del>
      <w:ins w:id="4628" w:author="JORGE CONTRERAS ORTIZ" w:date="2021-09-05T20:12:00Z">
        <w:r w:rsidR="004E60C8">
          <w:t>Cookie</w:t>
        </w:r>
      </w:ins>
      <w:r w:rsidRPr="00791D37">
        <w:t xml:space="preserve"> Thread diseñada. Para unas primeras pruebas del correcto funcionamiento se prueba este nuevo nodo con la herramienta KiTools conectándolo por USB al PC, como los Dongles.</w:t>
      </w:r>
    </w:p>
    <w:p w14:paraId="089F125D" w14:textId="77777777" w:rsidR="0074559B" w:rsidRPr="00791D37" w:rsidRDefault="0074559B" w:rsidP="00791D37">
      <w:r w:rsidRPr="00791D37">
        <w:t>Para estas pruebas se han usado dos topologías:</w:t>
      </w:r>
    </w:p>
    <w:p w14:paraId="59903859" w14:textId="31231E5B" w:rsidR="0074559B" w:rsidRPr="00791D37" w:rsidRDefault="0074559B" w:rsidP="00791D37">
      <w:pPr>
        <w:pStyle w:val="Prrafodelista"/>
        <w:numPr>
          <w:ilvl w:val="0"/>
          <w:numId w:val="24"/>
        </w:numPr>
      </w:pPr>
      <w:r w:rsidRPr="00791D37">
        <w:t xml:space="preserve">La primera, configurando 1 Dongle como Leader, el otro como REED o router y el BR como REED o router. </w:t>
      </w:r>
      <w:del w:id="4629" w:author="JORGE CONTRERAS ORTIZ" w:date="2021-09-05T17:47:00Z">
        <w:r w:rsidRPr="00791D37" w:rsidDel="00DC6100">
          <w:delText>Finalmente</w:delText>
        </w:r>
      </w:del>
      <w:ins w:id="4630" w:author="JORGE CONTRERAS ORTIZ" w:date="2021-09-05T17:47:00Z">
        <w:r w:rsidR="00DC6100" w:rsidRPr="00791D37">
          <w:t>Finalmente,</w:t>
        </w:r>
      </w:ins>
      <w:r w:rsidRPr="00791D37">
        <w:t xml:space="preserve"> el nuevo nodo se configura como MED. Quedando </w:t>
      </w:r>
      <w:del w:id="4631" w:author="JORGE CONTRERAS ORTIZ" w:date="2021-09-04T16:49:00Z">
        <w:r w:rsidRPr="00791D37" w:rsidDel="00D30CCF">
          <w:delText>una topología como mostramos en la siguiente imagen</w:delText>
        </w:r>
      </w:del>
      <w:ins w:id="4632" w:author="JORGE CONTRERAS ORTIZ" w:date="2021-09-04T16:49:00Z">
        <w:r w:rsidR="00D30CCF">
          <w:t xml:space="preserve">la topología mostrada en </w:t>
        </w:r>
      </w:ins>
      <w:del w:id="4633" w:author="JORGE CONTRERAS ORTIZ" w:date="2021-09-04T16:49:00Z">
        <w:r w:rsidRPr="00791D37" w:rsidDel="00D30CCF">
          <w:delText>:</w:delText>
        </w:r>
      </w:del>
      <w:ins w:id="4634" w:author="JORGE CONTRERAS ORTIZ" w:date="2021-09-04T16:49:00Z">
        <w:r w:rsidR="00D30CCF">
          <w:fldChar w:fldCharType="begin"/>
        </w:r>
        <w:r w:rsidR="00D30CCF">
          <w:instrText xml:space="preserve"> REF _Ref81666608 \h </w:instrText>
        </w:r>
      </w:ins>
      <w:r w:rsidR="00D30CCF">
        <w:fldChar w:fldCharType="separate"/>
      </w:r>
      <w:ins w:id="4635" w:author="JORGE CONTRERAS ORTIZ" w:date="2021-09-04T16:49:00Z">
        <w:r w:rsidR="00D30CCF" w:rsidRPr="00791D37">
          <w:t xml:space="preserve">Ilustración </w:t>
        </w:r>
        <w:r w:rsidR="00D30CCF">
          <w:rPr>
            <w:noProof/>
          </w:rPr>
          <w:t>69</w:t>
        </w:r>
        <w:r w:rsidR="00D30CCF">
          <w:fldChar w:fldCharType="end"/>
        </w:r>
      </w:ins>
    </w:p>
    <w:p w14:paraId="0CCEA1E0" w14:textId="77777777" w:rsidR="0074559B" w:rsidRPr="00791D37" w:rsidRDefault="0074559B" w:rsidP="00CA0339">
      <w:pPr>
        <w:jc w:val="center"/>
      </w:pPr>
      <w:r w:rsidRPr="00791D37">
        <w:rPr>
          <w:noProof/>
        </w:rPr>
        <w:lastRenderedPageBreak/>
        <w:drawing>
          <wp:inline distT="0" distB="0" distL="0" distR="0" wp14:anchorId="3941C024" wp14:editId="2A74F6FA">
            <wp:extent cx="4340305" cy="2699931"/>
            <wp:effectExtent l="0" t="0" r="3175" b="5715"/>
            <wp:docPr id="99" name="Imagen 9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10;&#10;Descripción generada automáticament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349372" cy="2705571"/>
                    </a:xfrm>
                    <a:prstGeom prst="rect">
                      <a:avLst/>
                    </a:prstGeom>
                    <a:noFill/>
                    <a:ln>
                      <a:noFill/>
                    </a:ln>
                  </pic:spPr>
                </pic:pic>
              </a:graphicData>
            </a:graphic>
          </wp:inline>
        </w:drawing>
      </w:r>
    </w:p>
    <w:p w14:paraId="6E24C54C" w14:textId="106781F3" w:rsidR="0074559B" w:rsidRPr="00791D37" w:rsidRDefault="0074559B" w:rsidP="00CA0339">
      <w:pPr>
        <w:pStyle w:val="Descripcin"/>
        <w:jc w:val="center"/>
      </w:pPr>
      <w:bookmarkStart w:id="4636" w:name="_Ref81666608"/>
      <w:bookmarkStart w:id="4637" w:name="_Toc81499645"/>
      <w:bookmarkStart w:id="4638" w:name="_Toc81499880"/>
      <w:bookmarkStart w:id="4639" w:name="_Ref81666593"/>
      <w:bookmarkStart w:id="4640" w:name="_Toc81765401"/>
      <w:r w:rsidRPr="00791D37">
        <w:t xml:space="preserve">Ilustración </w:t>
      </w:r>
      <w:fldSimple w:instr=" SEQ Ilustración \* ARABIC ">
        <w:ins w:id="4641" w:author="JORGE CONTRERAS ORTIZ" w:date="2021-09-04T14:47:00Z">
          <w:r w:rsidR="003E5AE5">
            <w:rPr>
              <w:noProof/>
            </w:rPr>
            <w:t>69</w:t>
          </w:r>
        </w:ins>
        <w:del w:id="4642" w:author="JORGE CONTRERAS ORTIZ" w:date="2021-09-04T08:54:00Z">
          <w:r w:rsidR="00CA0339" w:rsidDel="00425C71">
            <w:rPr>
              <w:noProof/>
            </w:rPr>
            <w:delText>68</w:delText>
          </w:r>
        </w:del>
      </w:fldSimple>
      <w:bookmarkEnd w:id="4636"/>
      <w:r w:rsidRPr="00791D37">
        <w:t xml:space="preserve"> Topología 4 nodos con un Dongle como LEADER</w:t>
      </w:r>
      <w:bookmarkEnd w:id="4637"/>
      <w:bookmarkEnd w:id="4638"/>
      <w:bookmarkEnd w:id="4639"/>
      <w:bookmarkEnd w:id="4640"/>
    </w:p>
    <w:p w14:paraId="13B1D3EC" w14:textId="77777777" w:rsidR="0074559B" w:rsidRPr="00791D37" w:rsidRDefault="0074559B" w:rsidP="00791D37">
      <w:r w:rsidRPr="00791D37">
        <w:br w:type="page"/>
      </w:r>
    </w:p>
    <w:p w14:paraId="281BBA03" w14:textId="2BF4FCD5" w:rsidR="0074559B" w:rsidRPr="00791D37" w:rsidRDefault="0074559B" w:rsidP="00791D37">
      <w:pPr>
        <w:pStyle w:val="Prrafodelista"/>
        <w:numPr>
          <w:ilvl w:val="0"/>
          <w:numId w:val="24"/>
        </w:numPr>
      </w:pPr>
      <w:r w:rsidRPr="00791D37">
        <w:lastRenderedPageBreak/>
        <w:t xml:space="preserve">Se configura el BR como Leader de la red, un Dongle se configura como REED o Router y el otro Dongle como MED. </w:t>
      </w:r>
      <w:del w:id="4643" w:author="JORGE CONTRERAS ORTIZ" w:date="2021-09-05T17:47:00Z">
        <w:r w:rsidRPr="00791D37" w:rsidDel="00DC6100">
          <w:delText>Finalmente</w:delText>
        </w:r>
      </w:del>
      <w:ins w:id="4644" w:author="JORGE CONTRERAS ORTIZ" w:date="2021-09-05T17:47:00Z">
        <w:r w:rsidR="00DC6100" w:rsidRPr="00791D37">
          <w:t>Finalmente,</w:t>
        </w:r>
      </w:ins>
      <w:r w:rsidRPr="00791D37">
        <w:t xml:space="preserve"> el nuevo nodo se configura como MED. La topología resultante </w:t>
      </w:r>
      <w:del w:id="4645" w:author="JORGE CONTRERAS ORTIZ" w:date="2021-09-04T16:52:00Z">
        <w:r w:rsidRPr="00791D37" w:rsidDel="00D30CCF">
          <w:delText>sería</w:delText>
        </w:r>
      </w:del>
      <w:ins w:id="4646" w:author="JORGE CONTRERAS ORTIZ" w:date="2021-09-04T16:52:00Z">
        <w:r w:rsidR="00D30CCF">
          <w:t xml:space="preserve">se muestra en </w:t>
        </w:r>
        <w:r w:rsidR="00D30CCF">
          <w:fldChar w:fldCharType="begin"/>
        </w:r>
        <w:r w:rsidR="00D30CCF">
          <w:instrText xml:space="preserve"> REF _Ref81666764 \h </w:instrText>
        </w:r>
      </w:ins>
      <w:r w:rsidR="00D30CCF">
        <w:fldChar w:fldCharType="separate"/>
      </w:r>
      <w:ins w:id="4647" w:author="JORGE CONTRERAS ORTIZ" w:date="2021-09-04T16:52:00Z">
        <w:r w:rsidR="00D30CCF" w:rsidRPr="00791D37">
          <w:t xml:space="preserve">Ilustración </w:t>
        </w:r>
        <w:r w:rsidR="00D30CCF">
          <w:rPr>
            <w:noProof/>
          </w:rPr>
          <w:t>70</w:t>
        </w:r>
        <w:r w:rsidR="00D30CCF">
          <w:fldChar w:fldCharType="end"/>
        </w:r>
      </w:ins>
      <w:r w:rsidRPr="00791D37">
        <w:t xml:space="preserve">: </w:t>
      </w:r>
    </w:p>
    <w:p w14:paraId="4ABBBE2F" w14:textId="77777777" w:rsidR="0074559B" w:rsidRPr="00791D37" w:rsidRDefault="0074559B" w:rsidP="00CA0339">
      <w:pPr>
        <w:jc w:val="center"/>
      </w:pPr>
      <w:r w:rsidRPr="00791D37">
        <w:rPr>
          <w:noProof/>
        </w:rPr>
        <w:drawing>
          <wp:inline distT="0" distB="0" distL="0" distR="0" wp14:anchorId="64339CC0" wp14:editId="2B1159FA">
            <wp:extent cx="4100055" cy="2998382"/>
            <wp:effectExtent l="0" t="0" r="0" b="0"/>
            <wp:docPr id="100" name="Imagen 100" descr="Imagen que contiene obje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objeto, reloj&#10;&#10;Descripción generada automáticamente"/>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104347" cy="3001521"/>
                    </a:xfrm>
                    <a:prstGeom prst="rect">
                      <a:avLst/>
                    </a:prstGeom>
                    <a:noFill/>
                    <a:ln>
                      <a:noFill/>
                    </a:ln>
                  </pic:spPr>
                </pic:pic>
              </a:graphicData>
            </a:graphic>
          </wp:inline>
        </w:drawing>
      </w:r>
    </w:p>
    <w:p w14:paraId="1F7BFAA7" w14:textId="1FFA3BE8" w:rsidR="0074559B" w:rsidRPr="00791D37" w:rsidRDefault="0074559B" w:rsidP="00CA0339">
      <w:pPr>
        <w:pStyle w:val="Descripcin"/>
        <w:jc w:val="center"/>
      </w:pPr>
      <w:bookmarkStart w:id="4648" w:name="_Ref81666764"/>
      <w:bookmarkStart w:id="4649" w:name="_Toc81499646"/>
      <w:bookmarkStart w:id="4650" w:name="_Toc81499881"/>
      <w:bookmarkStart w:id="4651" w:name="_Toc81765402"/>
      <w:r w:rsidRPr="00791D37">
        <w:t xml:space="preserve">Ilustración </w:t>
      </w:r>
      <w:fldSimple w:instr=" SEQ Ilustración \* ARABIC ">
        <w:ins w:id="4652" w:author="JORGE CONTRERAS ORTIZ" w:date="2021-09-04T14:47:00Z">
          <w:r w:rsidR="003E5AE5">
            <w:rPr>
              <w:noProof/>
            </w:rPr>
            <w:t>70</w:t>
          </w:r>
        </w:ins>
        <w:del w:id="4653" w:author="JORGE CONTRERAS ORTIZ" w:date="2021-09-04T08:54:00Z">
          <w:r w:rsidR="00CA0339" w:rsidDel="00425C71">
            <w:rPr>
              <w:noProof/>
            </w:rPr>
            <w:delText>69</w:delText>
          </w:r>
        </w:del>
      </w:fldSimple>
      <w:bookmarkEnd w:id="4648"/>
      <w:r w:rsidRPr="00791D37">
        <w:t xml:space="preserve"> Topología 4 nodos con BR como Leader</w:t>
      </w:r>
      <w:bookmarkEnd w:id="4649"/>
      <w:bookmarkEnd w:id="4650"/>
      <w:bookmarkEnd w:id="4651"/>
    </w:p>
    <w:p w14:paraId="724B8985" w14:textId="77777777" w:rsidR="0074559B" w:rsidRPr="00791D37" w:rsidRDefault="0074559B" w:rsidP="00791D37">
      <w:pPr>
        <w:pStyle w:val="Descripcin"/>
      </w:pPr>
    </w:p>
    <w:p w14:paraId="56E79DA3" w14:textId="4F8BD98F" w:rsidR="0074559B" w:rsidRPr="00791D37" w:rsidRDefault="00C17583" w:rsidP="00791D37">
      <w:pPr>
        <w:pStyle w:val="Ttulo3"/>
      </w:pPr>
      <w:bookmarkStart w:id="4654" w:name="_Toc81499471"/>
      <w:bookmarkStart w:id="4655" w:name="_Toc81765325"/>
      <w:r w:rsidRPr="00791D37">
        <w:t>PRUEBAS DE CONECTIVIDAD CON EL CUARTO NODO</w:t>
      </w:r>
      <w:bookmarkEnd w:id="4654"/>
      <w:bookmarkEnd w:id="4655"/>
    </w:p>
    <w:p w14:paraId="0E976CD4" w14:textId="77777777" w:rsidR="0074559B" w:rsidRPr="00791D37" w:rsidRDefault="0074559B" w:rsidP="00791D37"/>
    <w:p w14:paraId="6236C918" w14:textId="2F84EC95" w:rsidR="0074559B" w:rsidRPr="00791D37" w:rsidRDefault="0074559B" w:rsidP="00791D37">
      <w:r w:rsidRPr="00791D37">
        <w:t>Una vez formada la red en cualquiera de sus dos topologías con 4 nodos, queda el nodo nuevo, formado por la PCB diseñada con el KTWM102, a 2 saltos de distancia del BR. Para probar la conectividad de este nodo, se realiza ping desde el PC a este nuevo nodo y comprobamos que el resultado medio es de aproximadamente 46 ms:</w:t>
      </w:r>
    </w:p>
    <w:p w14:paraId="6ACD93E1" w14:textId="77777777" w:rsidR="0074559B" w:rsidRPr="00791D37" w:rsidRDefault="0074559B" w:rsidP="00CA0339">
      <w:pPr>
        <w:jc w:val="center"/>
      </w:pPr>
      <w:r w:rsidRPr="00791D37">
        <w:rPr>
          <w:noProof/>
        </w:rPr>
        <w:drawing>
          <wp:inline distT="0" distB="0" distL="0" distR="0" wp14:anchorId="53B598B2" wp14:editId="78AFCC70">
            <wp:extent cx="5262880" cy="2147570"/>
            <wp:effectExtent l="0" t="0" r="0" b="5080"/>
            <wp:docPr id="101" name="Imagen 10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Texto&#10;&#10;Descripción generada automáticamente"/>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262880" cy="2147570"/>
                    </a:xfrm>
                    <a:prstGeom prst="rect">
                      <a:avLst/>
                    </a:prstGeom>
                    <a:noFill/>
                    <a:ln>
                      <a:noFill/>
                    </a:ln>
                  </pic:spPr>
                </pic:pic>
              </a:graphicData>
            </a:graphic>
          </wp:inline>
        </w:drawing>
      </w:r>
    </w:p>
    <w:p w14:paraId="6BAF09BC" w14:textId="3DB331B9" w:rsidR="0074559B" w:rsidRPr="00791D37" w:rsidRDefault="0074559B" w:rsidP="00CA0339">
      <w:pPr>
        <w:pStyle w:val="Descripcin"/>
        <w:jc w:val="center"/>
      </w:pPr>
      <w:bookmarkStart w:id="4656" w:name="_Toc81499647"/>
      <w:bookmarkStart w:id="4657" w:name="_Toc81499882"/>
      <w:bookmarkStart w:id="4658" w:name="_Toc81765403"/>
      <w:r w:rsidRPr="00791D37">
        <w:t xml:space="preserve">Ilustración </w:t>
      </w:r>
      <w:fldSimple w:instr=" SEQ Ilustración \* ARABIC ">
        <w:ins w:id="4659" w:author="JORGE CONTRERAS ORTIZ" w:date="2021-09-04T14:47:00Z">
          <w:r w:rsidR="003E5AE5">
            <w:rPr>
              <w:noProof/>
            </w:rPr>
            <w:t>71</w:t>
          </w:r>
        </w:ins>
        <w:del w:id="4660" w:author="JORGE CONTRERAS ORTIZ" w:date="2021-09-04T08:54:00Z">
          <w:r w:rsidR="00CA0339" w:rsidDel="00425C71">
            <w:rPr>
              <w:noProof/>
            </w:rPr>
            <w:delText>70</w:delText>
          </w:r>
        </w:del>
      </w:fldSimple>
      <w:r w:rsidRPr="00791D37">
        <w:t xml:space="preserve"> Ping desde PC a nuevo nodo MED.</w:t>
      </w:r>
      <w:bookmarkEnd w:id="4656"/>
      <w:bookmarkEnd w:id="4657"/>
      <w:bookmarkEnd w:id="4658"/>
    </w:p>
    <w:p w14:paraId="351559D3" w14:textId="77777777" w:rsidR="0074559B" w:rsidRPr="00791D37" w:rsidRDefault="0074559B" w:rsidP="00791D37">
      <w:pPr>
        <w:pStyle w:val="Textoindependiente"/>
      </w:pPr>
      <w:r w:rsidRPr="00791D37">
        <w:t>Teniendo en cuenta que para nodo a un solo salto del BR hay una media de 21-22 ms de ping, podemos ver, que para este nuevo salto se incrementa alrededor de 24 ms.</w:t>
      </w:r>
    </w:p>
    <w:p w14:paraId="0F23B61E" w14:textId="77777777" w:rsidR="0074559B" w:rsidRPr="00D30CCF" w:rsidRDefault="0074559B" w:rsidP="00791D37">
      <w:pPr>
        <w:pStyle w:val="Textoindependiente"/>
        <w:rPr>
          <w:i/>
          <w:iCs/>
          <w:rPrChange w:id="4661" w:author="JORGE CONTRERAS ORTIZ" w:date="2021-09-04T16:56:00Z">
            <w:rPr/>
          </w:rPrChange>
        </w:rPr>
      </w:pPr>
      <w:r w:rsidRPr="00D30CCF">
        <w:rPr>
          <w:b/>
          <w:bCs/>
          <w:i/>
          <w:iCs/>
          <w:rPrChange w:id="4662" w:author="JORGE CONTRERAS ORTIZ" w:date="2021-09-04T16:56:00Z">
            <w:rPr>
              <w:b/>
              <w:bCs/>
            </w:rPr>
          </w:rPrChange>
        </w:rPr>
        <w:t>Nota:</w:t>
      </w:r>
      <w:r w:rsidRPr="00D30CCF">
        <w:rPr>
          <w:i/>
          <w:iCs/>
          <w:rPrChange w:id="4663" w:author="JORGE CONTRERAS ORTIZ" w:date="2021-09-04T16:56:00Z">
            <w:rPr/>
          </w:rPrChange>
        </w:rPr>
        <w:t xml:space="preserve"> Tener en cuenta que los dos saltos realizados son entre nodos separados la misma distancia de 30 – 35 cm de distancia.</w:t>
      </w:r>
    </w:p>
    <w:p w14:paraId="680E54CB" w14:textId="3EBFC97C" w:rsidR="0074559B" w:rsidRPr="00791D37" w:rsidRDefault="0074559B" w:rsidP="00791D37">
      <w:pPr>
        <w:pStyle w:val="Textoindependiente"/>
      </w:pPr>
      <w:r w:rsidRPr="00791D37">
        <w:lastRenderedPageBreak/>
        <w:t xml:space="preserve">Desde el propio nodo se hace ping a </w:t>
      </w:r>
      <w:hyperlink r:id="rId100" w:history="1">
        <w:r w:rsidRPr="00791D37">
          <w:rPr>
            <w:rStyle w:val="Hipervnculo"/>
          </w:rPr>
          <w:t>www.kirale.com</w:t>
        </w:r>
      </w:hyperlink>
      <w:r w:rsidRPr="00791D37">
        <w:t xml:space="preserve">, a </w:t>
      </w:r>
      <w:hyperlink r:id="rId101" w:history="1">
        <w:r w:rsidRPr="00791D37">
          <w:rPr>
            <w:rStyle w:val="Hipervnculo"/>
          </w:rPr>
          <w:t>www.google.com</w:t>
        </w:r>
      </w:hyperlink>
      <w:r w:rsidRPr="00791D37">
        <w:t xml:space="preserve"> , al PC y a los diferentes nodos, y desde todos los puntos se recibe correctamente la respuesta al ping.</w:t>
      </w:r>
    </w:p>
    <w:p w14:paraId="08D7DCEC" w14:textId="77777777" w:rsidR="0074559B" w:rsidRPr="00791D37" w:rsidRDefault="0074559B" w:rsidP="00791D37">
      <w:pPr>
        <w:pStyle w:val="Textoindependiente"/>
      </w:pPr>
    </w:p>
    <w:p w14:paraId="5C42EFCC" w14:textId="27E765F8" w:rsidR="0074559B" w:rsidRPr="00791D37" w:rsidRDefault="0074559B" w:rsidP="00791D37">
      <w:pPr>
        <w:pStyle w:val="Ttulo3"/>
      </w:pPr>
      <w:r w:rsidRPr="00791D37">
        <w:t xml:space="preserve"> </w:t>
      </w:r>
      <w:bookmarkStart w:id="4664" w:name="_Toc81499472"/>
      <w:bookmarkStart w:id="4665" w:name="_Ref81667148"/>
      <w:bookmarkStart w:id="4666" w:name="_Ref81667157"/>
      <w:bookmarkStart w:id="4667" w:name="_Toc81765326"/>
      <w:r w:rsidR="00C17583" w:rsidRPr="00791D37">
        <w:t>ENVÍO / RECIBO DE SOCKETS</w:t>
      </w:r>
      <w:bookmarkEnd w:id="4664"/>
      <w:bookmarkEnd w:id="4665"/>
      <w:bookmarkEnd w:id="4666"/>
      <w:bookmarkEnd w:id="4667"/>
    </w:p>
    <w:p w14:paraId="0EF64971" w14:textId="77777777" w:rsidR="0074559B" w:rsidRPr="00791D37" w:rsidRDefault="0074559B" w:rsidP="00791D37"/>
    <w:p w14:paraId="196C2FD9" w14:textId="6B6FA979" w:rsidR="0074559B" w:rsidRPr="00791D37" w:rsidRDefault="0074559B" w:rsidP="00791D37">
      <w:r w:rsidRPr="00791D37">
        <w:t>Siguiendo con el uso de las dos topologías mencionadas e</w:t>
      </w:r>
      <w:ins w:id="4668" w:author="JORGE CONTRERAS ORTIZ" w:date="2021-09-04T16:53:00Z">
        <w:r w:rsidR="00D30CCF">
          <w:t xml:space="preserve">n </w:t>
        </w:r>
        <w:r w:rsidR="00D30CCF">
          <w:fldChar w:fldCharType="begin"/>
        </w:r>
        <w:r w:rsidR="00D30CCF">
          <w:instrText xml:space="preserve"> REF _Ref81666841 \r \h </w:instrText>
        </w:r>
      </w:ins>
      <w:r w:rsidR="00D30CCF">
        <w:fldChar w:fldCharType="separate"/>
      </w:r>
      <w:ins w:id="4669" w:author="JORGE CONTRERAS ORTIZ" w:date="2021-09-04T16:53:00Z">
        <w:r w:rsidR="00D30CCF">
          <w:t>5.4</w:t>
        </w:r>
        <w:r w:rsidR="00D30CCF">
          <w:fldChar w:fldCharType="end"/>
        </w:r>
        <w:r w:rsidR="00D30CCF">
          <w:t xml:space="preserve"> </w:t>
        </w:r>
        <w:r w:rsidR="00D30CCF">
          <w:fldChar w:fldCharType="begin"/>
        </w:r>
        <w:r w:rsidR="00D30CCF">
          <w:instrText xml:space="preserve"> REF _Ref81666824 \h </w:instrText>
        </w:r>
      </w:ins>
      <w:r w:rsidR="00D30CCF">
        <w:instrText xml:space="preserve"> \* MERGEFORMAT </w:instrText>
      </w:r>
      <w:r w:rsidR="00D30CCF">
        <w:fldChar w:fldCharType="separate"/>
      </w:r>
      <w:ins w:id="4670" w:author="JORGE CONTRERAS ORTIZ" w:date="2021-09-04T16:53:00Z">
        <w:r w:rsidR="00D30CCF" w:rsidRPr="00791D37">
          <w:t xml:space="preserve">PRUEBAS CON PCB </w:t>
        </w:r>
      </w:ins>
      <w:ins w:id="4671" w:author="JORGE CONTRERAS ORTIZ" w:date="2021-09-05T20:12:00Z">
        <w:r w:rsidR="004E60C8">
          <w:t>COOKIE</w:t>
        </w:r>
      </w:ins>
      <w:ins w:id="4672" w:author="JORGE CONTRERAS ORTIZ" w:date="2021-09-04T16:53:00Z">
        <w:r w:rsidR="00D30CCF" w:rsidRPr="00791D37">
          <w:t xml:space="preserve"> THREAD COMO CUARTO </w:t>
        </w:r>
        <w:r w:rsidR="00D30CCF" w:rsidRPr="00D30CCF">
          <w:rPr>
            <w:rPrChange w:id="4673" w:author="JORGE CONTRERAS ORTIZ" w:date="2021-09-04T16:54:00Z">
              <w:rPr>
                <w:sz w:val="28"/>
              </w:rPr>
            </w:rPrChange>
          </w:rPr>
          <w:t>NODO</w:t>
        </w:r>
        <w:r w:rsidR="00D30CCF">
          <w:fldChar w:fldCharType="end"/>
        </w:r>
        <w:r w:rsidR="00D30CCF">
          <w:t xml:space="preserve"> </w:t>
        </w:r>
      </w:ins>
      <w:del w:id="4674" w:author="JORGE CONTRERAS ORTIZ" w:date="2021-09-04T16:53:00Z">
        <w:r w:rsidRPr="00791D37" w:rsidDel="00D30CCF">
          <w:delText xml:space="preserve">n </w:delText>
        </w:r>
        <w:r w:rsidR="00912DA3" w:rsidDel="00D30CCF">
          <w:fldChar w:fldCharType="begin"/>
        </w:r>
        <w:r w:rsidR="00912DA3" w:rsidRPr="00D30CCF" w:rsidDel="00D30CCF">
          <w:delInstrText xml:space="preserve"> HYPERLINK \l "_Pruebas_con_PCB" </w:delInstrText>
        </w:r>
        <w:r w:rsidR="00912DA3" w:rsidDel="00D30CCF">
          <w:fldChar w:fldCharType="separate"/>
        </w:r>
        <w:r w:rsidRPr="00791D37" w:rsidDel="00D30CCF">
          <w:rPr>
            <w:rStyle w:val="Hipervnculo"/>
          </w:rPr>
          <w:delText>Pruebas con PCB Coockie Thread como cuarto nodo</w:delText>
        </w:r>
        <w:r w:rsidR="00912DA3" w:rsidDel="00D30CCF">
          <w:rPr>
            <w:rStyle w:val="Hipervnculo"/>
          </w:rPr>
          <w:fldChar w:fldCharType="end"/>
        </w:r>
        <w:r w:rsidRPr="00791D37" w:rsidDel="00D30CCF">
          <w:delText xml:space="preserve"> </w:delText>
        </w:r>
      </w:del>
      <w:r w:rsidRPr="00791D37">
        <w:t>se prueba la interacción de Sockets. Para el recibo de Sockets se usan los modos de debug de la herramienta KiTools, de la misma manera que se ha usado anteriormente.</w:t>
      </w:r>
    </w:p>
    <w:p w14:paraId="6674495C" w14:textId="77777777" w:rsidR="0074559B" w:rsidRPr="00791D37" w:rsidRDefault="0074559B" w:rsidP="00791D37">
      <w:r w:rsidRPr="00791D37">
        <w:t>En las primeras pruebas se ha probado al envío de Socket entre los diferentes nodos y entre PC y nodos, probando las capacidades multisalto de las redes THREAD. En esta primera parte se ha dejado el nodo de PCB solo recibiendo Sockets, sin ningún envío, comprobándose que se recibían estos Sockets desde la herramienta KiTools.</w:t>
      </w:r>
    </w:p>
    <w:p w14:paraId="162F2ABD" w14:textId="77777777" w:rsidR="0074559B" w:rsidRPr="00791D37" w:rsidRDefault="0074559B" w:rsidP="00791D37">
      <w:r w:rsidRPr="00791D37">
        <w:t xml:space="preserve">En estas pruebas se ve que los envíos de sockets entre distintos nodos llegan correctamente sin pérdidas, o muy ínfimas. </w:t>
      </w:r>
    </w:p>
    <w:p w14:paraId="2A873FBF" w14:textId="0973EF38" w:rsidR="0074559B" w:rsidRPr="00791D37" w:rsidDel="009735E3" w:rsidRDefault="0074559B" w:rsidP="00791D37">
      <w:pPr>
        <w:rPr>
          <w:del w:id="4675" w:author="JORGE CONTRERAS ORTIZ" w:date="2021-09-04T16:59:00Z"/>
        </w:rPr>
      </w:pPr>
      <w:r w:rsidRPr="00791D37">
        <w:t xml:space="preserve">Como segunda prueba, con la  segunda topología de red indicada en </w:t>
      </w:r>
      <w:ins w:id="4676" w:author="JORGE CONTRERAS ORTIZ" w:date="2021-09-04T16:54:00Z">
        <w:r w:rsidR="00D30CCF">
          <w:fldChar w:fldCharType="begin"/>
        </w:r>
        <w:r w:rsidR="00D30CCF">
          <w:instrText xml:space="preserve"> REF _Ref81666841 \r \h </w:instrText>
        </w:r>
      </w:ins>
      <w:ins w:id="4677" w:author="JORGE CONTRERAS ORTIZ" w:date="2021-09-04T16:54:00Z">
        <w:r w:rsidR="00D30CCF">
          <w:fldChar w:fldCharType="separate"/>
        </w:r>
        <w:r w:rsidR="00D30CCF">
          <w:t>5.4</w:t>
        </w:r>
        <w:r w:rsidR="00D30CCF">
          <w:fldChar w:fldCharType="end"/>
        </w:r>
        <w:r w:rsidR="00D30CCF">
          <w:t xml:space="preserve"> </w:t>
        </w:r>
        <w:r w:rsidR="00D30CCF">
          <w:fldChar w:fldCharType="begin"/>
        </w:r>
        <w:r w:rsidR="00D30CCF">
          <w:instrText xml:space="preserve"> REF _Ref81666824 \h  \* MERGEFORMAT </w:instrText>
        </w:r>
      </w:ins>
      <w:ins w:id="4678" w:author="JORGE CONTRERAS ORTIZ" w:date="2021-09-04T16:54:00Z">
        <w:r w:rsidR="00D30CCF">
          <w:fldChar w:fldCharType="separate"/>
        </w:r>
        <w:r w:rsidR="00D30CCF" w:rsidRPr="00791D37">
          <w:t xml:space="preserve">PRUEBAS CON PCB </w:t>
        </w:r>
      </w:ins>
      <w:ins w:id="4679" w:author="JORGE CONTRERAS ORTIZ" w:date="2021-09-05T20:12:00Z">
        <w:r w:rsidR="004E60C8">
          <w:t>COOKIE</w:t>
        </w:r>
      </w:ins>
      <w:ins w:id="4680" w:author="JORGE CONTRERAS ORTIZ" w:date="2021-09-04T16:54:00Z">
        <w:r w:rsidR="00D30CCF" w:rsidRPr="00791D37">
          <w:t xml:space="preserve"> THREAD COMO CUARTO </w:t>
        </w:r>
        <w:r w:rsidR="00D30CCF" w:rsidRPr="00E23BFC">
          <w:t>NODO</w:t>
        </w:r>
        <w:r w:rsidR="00D30CCF">
          <w:fldChar w:fldCharType="end"/>
        </w:r>
      </w:ins>
      <w:del w:id="4681" w:author="JORGE CONTRERAS ORTIZ" w:date="2021-09-04T16:54:00Z">
        <w:r w:rsidR="00912DA3" w:rsidDel="00D30CCF">
          <w:fldChar w:fldCharType="begin"/>
        </w:r>
        <w:r w:rsidR="00912DA3" w:rsidDel="00D30CCF">
          <w:delInstrText xml:space="preserve"> HYPERLINK \l "_Pruebas_con_PCB" </w:delInstrText>
        </w:r>
        <w:r w:rsidR="00912DA3" w:rsidDel="00D30CCF">
          <w:fldChar w:fldCharType="separate"/>
        </w:r>
        <w:r w:rsidRPr="00791D37" w:rsidDel="00D30CCF">
          <w:rPr>
            <w:rStyle w:val="Hipervnculo"/>
          </w:rPr>
          <w:delText>Pruebas con PCB Coockie Thread como cuarto nodo</w:delText>
        </w:r>
        <w:r w:rsidR="00912DA3" w:rsidDel="00D30CCF">
          <w:rPr>
            <w:rStyle w:val="Hipervnculo"/>
          </w:rPr>
          <w:fldChar w:fldCharType="end"/>
        </w:r>
      </w:del>
      <w:r w:rsidRPr="00791D37">
        <w:t xml:space="preserve">, se ejecuta desde el microcontrolador ARM una rutina para enviar mensajes UPD a través de Sockets desde el Dongle con Rol MED al Dongle con Rol REED cada 10 segundos mientras que desde el PC se ejecuta un script de Python para enviar mensajes UDP a través de Sockets al Dongle REED y al módulo MED de la PCB </w:t>
      </w:r>
      <w:del w:id="4682" w:author="JORGE CONTRERAS ORTIZ" w:date="2021-09-05T20:12:00Z">
        <w:r w:rsidRPr="00791D37" w:rsidDel="004E60C8">
          <w:delText>Coockie</w:delText>
        </w:r>
      </w:del>
      <w:ins w:id="4683" w:author="JORGE CONTRERAS ORTIZ" w:date="2021-09-05T20:12:00Z">
        <w:r w:rsidR="004E60C8">
          <w:t>Cookie</w:t>
        </w:r>
      </w:ins>
      <w:r w:rsidRPr="00791D37">
        <w:t xml:space="preserve"> cada 2 segundos. Esta prueba se realiza con una duración de 2 horas y media, varias veces, observando</w:t>
      </w:r>
      <w:ins w:id="4684" w:author="JORGE CONTRERAS ORTIZ" w:date="2021-09-04T16:54:00Z">
        <w:r w:rsidR="00D30CCF">
          <w:t xml:space="preserve">, al igual que </w:t>
        </w:r>
      </w:ins>
      <w:del w:id="4685" w:author="JORGE CONTRERAS ORTIZ" w:date="2021-09-04T16:54:00Z">
        <w:r w:rsidRPr="00791D37" w:rsidDel="00D30CCF">
          <w:delText xml:space="preserve"> como en</w:delText>
        </w:r>
      </w:del>
      <w:r w:rsidRPr="00791D37">
        <w:t xml:space="preserve"> </w:t>
      </w:r>
      <w:ins w:id="4686" w:author="JORGE CONTRERAS ORTIZ" w:date="2021-09-04T16:55:00Z">
        <w:r w:rsidR="00D30CCF">
          <w:fldChar w:fldCharType="begin"/>
        </w:r>
        <w:r w:rsidR="00D30CCF">
          <w:instrText xml:space="preserve"> REF _Ref81666949 \w \h </w:instrText>
        </w:r>
      </w:ins>
      <w:r w:rsidR="00D30CCF">
        <w:fldChar w:fldCharType="separate"/>
      </w:r>
      <w:ins w:id="4687" w:author="JORGE CONTRERAS ORTIZ" w:date="2021-09-04T16:55:00Z">
        <w:r w:rsidR="00D30CCF">
          <w:t>5.3.4</w:t>
        </w:r>
        <w:r w:rsidR="00D30CCF">
          <w:fldChar w:fldCharType="end"/>
        </w:r>
        <w:r w:rsidR="00D30CCF">
          <w:t xml:space="preserve"> </w:t>
        </w:r>
        <w:r w:rsidR="00D30CCF">
          <w:fldChar w:fldCharType="begin"/>
        </w:r>
        <w:r w:rsidR="00D30CCF">
          <w:instrText xml:space="preserve"> REF _Ref81666954 \h </w:instrText>
        </w:r>
      </w:ins>
      <w:r w:rsidR="00D30CCF">
        <w:fldChar w:fldCharType="separate"/>
      </w:r>
      <w:ins w:id="4688" w:author="JORGE CONTRERAS ORTIZ" w:date="2021-09-04T16:55:00Z">
        <w:r w:rsidR="00D30CCF" w:rsidRPr="00791D37">
          <w:t>ENVÍO DE MENSAJES UDP POR SOCKETS ENTRE DONGLES Y ENTRE PC Y DONGLES</w:t>
        </w:r>
        <w:r w:rsidR="00D30CCF">
          <w:fldChar w:fldCharType="end"/>
        </w:r>
      </w:ins>
      <w:del w:id="4689" w:author="JORGE CONTRERAS ORTIZ" w:date="2021-09-04T16:54:00Z">
        <w:r w:rsidR="00912DA3" w:rsidDel="00D30CCF">
          <w:fldChar w:fldCharType="begin"/>
        </w:r>
        <w:r w:rsidR="00912DA3" w:rsidRPr="00D30CCF" w:rsidDel="00D30CCF">
          <w:delInstrText xml:space="preserve"> HYPERLINK \l "_Envío_de_mensajes_1" </w:delInstrText>
        </w:r>
        <w:r w:rsidR="00912DA3" w:rsidDel="00D30CCF">
          <w:fldChar w:fldCharType="separate"/>
        </w:r>
        <w:r w:rsidRPr="00791D37" w:rsidDel="00D30CCF">
          <w:rPr>
            <w:rStyle w:val="Hipervnculo"/>
          </w:rPr>
          <w:delText>Envío de mensajes UDP por Sockets entre Dongles y entre PC y Dongles</w:delText>
        </w:r>
        <w:r w:rsidR="00912DA3" w:rsidDel="00D30CCF">
          <w:rPr>
            <w:rStyle w:val="Hipervnculo"/>
          </w:rPr>
          <w:fldChar w:fldCharType="end"/>
        </w:r>
        <w:r w:rsidRPr="00791D37" w:rsidDel="00D30CCF">
          <w:delText xml:space="preserve"> </w:delText>
        </w:r>
      </w:del>
      <w:del w:id="4690" w:author="JORGE CONTRERAS ORTIZ" w:date="2021-09-04T16:55:00Z">
        <w:r w:rsidRPr="00791D37" w:rsidDel="00D30CCF">
          <w:delText>que</w:delText>
        </w:r>
      </w:del>
      <w:ins w:id="4691" w:author="JORGE CONTRERAS ORTIZ" w:date="2021-09-04T16:55:00Z">
        <w:r w:rsidR="00D30CCF">
          <w:t>, que</w:t>
        </w:r>
      </w:ins>
      <w:r w:rsidRPr="00791D37">
        <w:t xml:space="preserve"> la red es estable salvo en ciertos momentos en los que la comunicación entre nodos se cae. En algunas ocasiones, se observa en la pestaña de Visual Network, dentro del Panel de Administración Web del sistema KiBRA del BR, </w:t>
      </w:r>
      <w:del w:id="4692" w:author="JORGE CONTRERAS ORTIZ" w:date="2021-09-05T17:47:00Z">
        <w:r w:rsidRPr="00791D37" w:rsidDel="00DC6100">
          <w:delText>que</w:delText>
        </w:r>
      </w:del>
      <w:ins w:id="4693" w:author="JORGE CONTRERAS ORTIZ" w:date="2021-09-05T17:47:00Z">
        <w:r w:rsidR="00DC6100" w:rsidRPr="00791D37">
          <w:t>que,</w:t>
        </w:r>
      </w:ins>
      <w:r w:rsidRPr="00791D37">
        <w:t xml:space="preserve"> en algunos momentos de la prueba, algún nodo, se desconectaba de la red durante un rato, a partir de lo cual dicho nodo dejaba de enviar y/o recibir mensajes UDP. Para decantar posibles fallos, se prueba la estabilidad de red sin envío de mensajes, y se observa, que todos los nodos permanecen conectados el 100% del tiempo, por lo que puede que se esté saturando la red al enviar información cada tan poco tiempo, provocando que la red se vuelva algo inestable.</w:t>
      </w:r>
    </w:p>
    <w:p w14:paraId="21A546E0" w14:textId="77777777" w:rsidR="0074559B" w:rsidRPr="00791D37" w:rsidRDefault="0074559B">
      <w:pPr>
        <w:pPrChange w:id="4694" w:author="JORGE CONTRERAS ORTIZ" w:date="2021-09-04T16:59:00Z">
          <w:pPr>
            <w:pStyle w:val="Ttulo4"/>
          </w:pPr>
        </w:pPrChange>
      </w:pPr>
      <w:r w:rsidRPr="00791D37">
        <w:br w:type="page"/>
      </w:r>
    </w:p>
    <w:p w14:paraId="5C9CB399" w14:textId="77777777" w:rsidR="0074559B" w:rsidRPr="00791D37" w:rsidRDefault="0074559B" w:rsidP="00791D37">
      <w:pPr>
        <w:pStyle w:val="Ttulo2"/>
      </w:pPr>
      <w:bookmarkStart w:id="4695" w:name="_Toc81499473"/>
      <w:bookmarkStart w:id="4696" w:name="_Toc81765327"/>
      <w:r w:rsidRPr="00791D37">
        <w:lastRenderedPageBreak/>
        <w:t>PRUEBAS DE ESTABILIDAD CON 5 NODOS</w:t>
      </w:r>
      <w:bookmarkEnd w:id="4695"/>
      <w:bookmarkEnd w:id="4696"/>
    </w:p>
    <w:p w14:paraId="02A2E594" w14:textId="77777777" w:rsidR="0074559B" w:rsidRPr="00791D37" w:rsidRDefault="0074559B" w:rsidP="00791D37"/>
    <w:p w14:paraId="3E4E0EF2" w14:textId="6C6E781F" w:rsidR="0074559B" w:rsidRPr="00791D37" w:rsidRDefault="0074559B" w:rsidP="00791D37">
      <w:r w:rsidRPr="00791D37">
        <w:t xml:space="preserve">Tras validar el funcionamiento de la primera PCB </w:t>
      </w:r>
      <w:del w:id="4697" w:author="JORGE CONTRERAS ORTIZ" w:date="2021-09-05T20:12:00Z">
        <w:r w:rsidRPr="00791D37" w:rsidDel="004E60C8">
          <w:delText>Coockie</w:delText>
        </w:r>
      </w:del>
      <w:ins w:id="4698" w:author="JORGE CONTRERAS ORTIZ" w:date="2021-09-05T20:12:00Z">
        <w:r w:rsidR="004E60C8">
          <w:t>Cookie</w:t>
        </w:r>
      </w:ins>
      <w:r w:rsidRPr="00791D37">
        <w:t xml:space="preserve"> Thread, se crea el código para el manejo de los módulos KTWM102 desde el kit de la </w:t>
      </w:r>
      <w:del w:id="4699" w:author="JORGE CONTRERAS ORTIZ" w:date="2021-09-05T20:12:00Z">
        <w:r w:rsidRPr="00791D37" w:rsidDel="004E60C8">
          <w:delText>Coockie</w:delText>
        </w:r>
      </w:del>
      <w:ins w:id="4700" w:author="JORGE CONTRERAS ORTIZ" w:date="2021-09-05T20:12:00Z">
        <w:r w:rsidR="004E60C8">
          <w:t>Cookie</w:t>
        </w:r>
      </w:ins>
      <w:r w:rsidRPr="00791D37">
        <w:t xml:space="preserve">  y se añade como 5 nodo a la red otra PCB de </w:t>
      </w:r>
      <w:del w:id="4701" w:author="JORGE CONTRERAS ORTIZ" w:date="2021-09-05T20:12:00Z">
        <w:r w:rsidRPr="00791D37" w:rsidDel="004E60C8">
          <w:delText>Coockie</w:delText>
        </w:r>
      </w:del>
      <w:ins w:id="4702" w:author="JORGE CONTRERAS ORTIZ" w:date="2021-09-05T20:12:00Z">
        <w:r w:rsidR="004E60C8">
          <w:t>Cookie</w:t>
        </w:r>
      </w:ins>
      <w:r w:rsidRPr="00791D37">
        <w:t xml:space="preserve"> Thread, controlada a través de KiTools.</w:t>
      </w:r>
    </w:p>
    <w:p w14:paraId="53A02BE3" w14:textId="77777777" w:rsidR="0074559B" w:rsidRPr="00791D37" w:rsidRDefault="0074559B" w:rsidP="00791D37">
      <w:r w:rsidRPr="00791D37">
        <w:t>En este caso se han probado dos topologías diferentes, en las cuales los nodos se han configurado de la misma manera: El nodo BR como líder, un nodo Dongle como Router/REED, y el resto como MED. Solo ha cambiado el padre al que se conectaban los diferentes nodos.</w:t>
      </w:r>
    </w:p>
    <w:p w14:paraId="42C0895E" w14:textId="03EB28D2" w:rsidR="0074559B" w:rsidRPr="00791D37" w:rsidRDefault="0074559B" w:rsidP="00791D37">
      <w:pPr>
        <w:pStyle w:val="Prrafodelista"/>
        <w:numPr>
          <w:ilvl w:val="0"/>
          <w:numId w:val="25"/>
        </w:numPr>
      </w:pPr>
      <w:r w:rsidRPr="00791D37">
        <w:t>Todos los nodos se han conectado al BR como nodo padre</w:t>
      </w:r>
      <w:ins w:id="4703" w:author="JORGE CONTRERAS ORTIZ" w:date="2021-09-04T16:56:00Z">
        <w:r w:rsidR="00D30CCF">
          <w:t xml:space="preserve">. Ver </w:t>
        </w:r>
        <w:r w:rsidR="00D30CCF">
          <w:fldChar w:fldCharType="begin"/>
        </w:r>
        <w:r w:rsidR="00D30CCF">
          <w:instrText xml:space="preserve"> REF _Ref81666998 \h </w:instrText>
        </w:r>
      </w:ins>
      <w:r w:rsidR="00D30CCF">
        <w:fldChar w:fldCharType="separate"/>
      </w:r>
      <w:ins w:id="4704" w:author="JORGE CONTRERAS ORTIZ" w:date="2021-09-04T16:56:00Z">
        <w:r w:rsidR="00D30CCF" w:rsidRPr="00791D37">
          <w:t xml:space="preserve">Ilustración </w:t>
        </w:r>
        <w:r w:rsidR="00D30CCF">
          <w:rPr>
            <w:noProof/>
          </w:rPr>
          <w:t>72</w:t>
        </w:r>
        <w:r w:rsidR="00D30CCF">
          <w:fldChar w:fldCharType="end"/>
        </w:r>
      </w:ins>
      <w:r w:rsidRPr="00791D37">
        <w:t>.</w:t>
      </w:r>
    </w:p>
    <w:p w14:paraId="6F62B62F" w14:textId="77777777" w:rsidR="0074559B" w:rsidRPr="00791D37" w:rsidRDefault="0074559B" w:rsidP="00CA0339">
      <w:pPr>
        <w:jc w:val="center"/>
      </w:pPr>
      <w:r w:rsidRPr="00791D37">
        <w:rPr>
          <w:noProof/>
        </w:rPr>
        <w:drawing>
          <wp:inline distT="0" distB="0" distL="0" distR="0" wp14:anchorId="0B42D47C" wp14:editId="1DDE4CD3">
            <wp:extent cx="3492290" cy="2893326"/>
            <wp:effectExtent l="0" t="0" r="0" b="2540"/>
            <wp:docPr id="102" name="Imagen 10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Diagrama&#10;&#10;Descripción generada automáticamente"/>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496728" cy="2897002"/>
                    </a:xfrm>
                    <a:prstGeom prst="rect">
                      <a:avLst/>
                    </a:prstGeom>
                    <a:noFill/>
                    <a:ln>
                      <a:noFill/>
                    </a:ln>
                  </pic:spPr>
                </pic:pic>
              </a:graphicData>
            </a:graphic>
          </wp:inline>
        </w:drawing>
      </w:r>
    </w:p>
    <w:p w14:paraId="38F41D83" w14:textId="0AF89B7A" w:rsidR="0074559B" w:rsidRPr="00791D37" w:rsidRDefault="0074559B" w:rsidP="00CA0339">
      <w:pPr>
        <w:pStyle w:val="Descripcin"/>
        <w:jc w:val="center"/>
      </w:pPr>
      <w:bookmarkStart w:id="4705" w:name="_Ref81666998"/>
      <w:bookmarkStart w:id="4706" w:name="_Toc81499648"/>
      <w:bookmarkStart w:id="4707" w:name="_Toc81499883"/>
      <w:bookmarkStart w:id="4708" w:name="_Toc81765404"/>
      <w:r w:rsidRPr="00791D37">
        <w:t xml:space="preserve">Ilustración </w:t>
      </w:r>
      <w:fldSimple w:instr=" SEQ Ilustración \* ARABIC ">
        <w:ins w:id="4709" w:author="JORGE CONTRERAS ORTIZ" w:date="2021-09-04T14:47:00Z">
          <w:r w:rsidR="003E5AE5">
            <w:rPr>
              <w:noProof/>
            </w:rPr>
            <w:t>72</w:t>
          </w:r>
        </w:ins>
        <w:del w:id="4710" w:author="JORGE CONTRERAS ORTIZ" w:date="2021-09-04T08:54:00Z">
          <w:r w:rsidR="00CA0339" w:rsidDel="00425C71">
            <w:rPr>
              <w:noProof/>
            </w:rPr>
            <w:delText>71</w:delText>
          </w:r>
        </w:del>
      </w:fldSimple>
      <w:bookmarkEnd w:id="4705"/>
      <w:r w:rsidRPr="00791D37">
        <w:t xml:space="preserve"> Topología A de 5 nodos</w:t>
      </w:r>
      <w:bookmarkEnd w:id="4706"/>
      <w:bookmarkEnd w:id="4707"/>
      <w:bookmarkEnd w:id="4708"/>
      <w:r w:rsidRPr="00791D37">
        <w:br w:type="page"/>
      </w:r>
    </w:p>
    <w:p w14:paraId="081D0EEC" w14:textId="51D6487C" w:rsidR="0074559B" w:rsidRPr="00791D37" w:rsidRDefault="0074559B" w:rsidP="00791D37">
      <w:pPr>
        <w:pStyle w:val="Prrafodelista"/>
        <w:numPr>
          <w:ilvl w:val="0"/>
          <w:numId w:val="25"/>
        </w:numPr>
      </w:pPr>
      <w:r w:rsidRPr="00791D37">
        <w:lastRenderedPageBreak/>
        <w:t>El nodo REED se conecta al BR como nodo hijo, y el los MED se conectan al REED</w:t>
      </w:r>
      <w:ins w:id="4711" w:author="JORGE CONTRERAS ORTIZ" w:date="2021-09-04T16:56:00Z">
        <w:r w:rsidR="00D30CCF">
          <w:t xml:space="preserve">. Ver </w:t>
        </w:r>
        <w:r w:rsidR="00D30CCF">
          <w:fldChar w:fldCharType="begin"/>
        </w:r>
        <w:r w:rsidR="00D30CCF">
          <w:instrText xml:space="preserve"> REF _Ref81667010 \h </w:instrText>
        </w:r>
      </w:ins>
      <w:r w:rsidR="00D30CCF">
        <w:fldChar w:fldCharType="separate"/>
      </w:r>
      <w:ins w:id="4712" w:author="JORGE CONTRERAS ORTIZ" w:date="2021-09-04T16:56:00Z">
        <w:r w:rsidR="00D30CCF" w:rsidRPr="00791D37">
          <w:t xml:space="preserve">Ilustración </w:t>
        </w:r>
        <w:r w:rsidR="00D30CCF">
          <w:rPr>
            <w:noProof/>
          </w:rPr>
          <w:t>73</w:t>
        </w:r>
        <w:r w:rsidR="00D30CCF">
          <w:fldChar w:fldCharType="end"/>
        </w:r>
      </w:ins>
      <w:r w:rsidRPr="00791D37">
        <w:t>.</w:t>
      </w:r>
    </w:p>
    <w:p w14:paraId="5DD22F87" w14:textId="77777777" w:rsidR="0074559B" w:rsidRPr="00791D37" w:rsidRDefault="0074559B" w:rsidP="00CA0339">
      <w:pPr>
        <w:jc w:val="center"/>
      </w:pPr>
      <w:r w:rsidRPr="00791D37">
        <w:rPr>
          <w:noProof/>
        </w:rPr>
        <w:drawing>
          <wp:inline distT="0" distB="0" distL="0" distR="0" wp14:anchorId="743601D5" wp14:editId="56F137A5">
            <wp:extent cx="2265346" cy="3558152"/>
            <wp:effectExtent l="0" t="0" r="1905" b="4445"/>
            <wp:docPr id="103" name="Imagen 10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Diagrama&#10;&#10;Descripción generada automáticamente"/>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274871" cy="3573113"/>
                    </a:xfrm>
                    <a:prstGeom prst="rect">
                      <a:avLst/>
                    </a:prstGeom>
                    <a:noFill/>
                    <a:ln>
                      <a:noFill/>
                    </a:ln>
                  </pic:spPr>
                </pic:pic>
              </a:graphicData>
            </a:graphic>
          </wp:inline>
        </w:drawing>
      </w:r>
    </w:p>
    <w:p w14:paraId="637625EF" w14:textId="5CA92106" w:rsidR="0074559B" w:rsidRPr="00791D37" w:rsidRDefault="0074559B" w:rsidP="00CA0339">
      <w:pPr>
        <w:pStyle w:val="Descripcin"/>
        <w:jc w:val="center"/>
      </w:pPr>
      <w:bookmarkStart w:id="4713" w:name="_Ref81667010"/>
      <w:bookmarkStart w:id="4714" w:name="_Toc81499649"/>
      <w:bookmarkStart w:id="4715" w:name="_Toc81499884"/>
      <w:bookmarkStart w:id="4716" w:name="_Toc81765405"/>
      <w:r w:rsidRPr="00791D37">
        <w:t xml:space="preserve">Ilustración </w:t>
      </w:r>
      <w:fldSimple w:instr=" SEQ Ilustración \* ARABIC ">
        <w:ins w:id="4717" w:author="JORGE CONTRERAS ORTIZ" w:date="2021-09-04T14:47:00Z">
          <w:r w:rsidR="003E5AE5">
            <w:rPr>
              <w:noProof/>
            </w:rPr>
            <w:t>73</w:t>
          </w:r>
        </w:ins>
        <w:del w:id="4718" w:author="JORGE CONTRERAS ORTIZ" w:date="2021-09-04T08:54:00Z">
          <w:r w:rsidR="00CA0339" w:rsidDel="00425C71">
            <w:rPr>
              <w:noProof/>
            </w:rPr>
            <w:delText>72</w:delText>
          </w:r>
        </w:del>
      </w:fldSimple>
      <w:bookmarkEnd w:id="4713"/>
      <w:r w:rsidRPr="00791D37">
        <w:t xml:space="preserve"> Topología B con 5 nodos</w:t>
      </w:r>
      <w:bookmarkEnd w:id="4714"/>
      <w:bookmarkEnd w:id="4715"/>
      <w:bookmarkEnd w:id="4716"/>
    </w:p>
    <w:p w14:paraId="469A1E23" w14:textId="77777777" w:rsidR="0074559B" w:rsidRPr="00791D37" w:rsidRDefault="0074559B" w:rsidP="00791D37"/>
    <w:p w14:paraId="2182F62A" w14:textId="210316FA" w:rsidR="0074559B" w:rsidRPr="00791D37" w:rsidRDefault="00C17583" w:rsidP="00791D37">
      <w:pPr>
        <w:pStyle w:val="Ttulo3"/>
      </w:pPr>
      <w:bookmarkStart w:id="4719" w:name="_Toc81499474"/>
      <w:bookmarkStart w:id="4720" w:name="_Toc81765328"/>
      <w:r w:rsidRPr="00791D37">
        <w:t>PRUEBAS DE CONECTIVIDAD</w:t>
      </w:r>
      <w:bookmarkEnd w:id="4719"/>
      <w:bookmarkEnd w:id="4720"/>
    </w:p>
    <w:p w14:paraId="382A6DBE" w14:textId="77777777" w:rsidR="0074559B" w:rsidRPr="00791D37" w:rsidRDefault="0074559B" w:rsidP="00791D37"/>
    <w:p w14:paraId="4EC0EC9C" w14:textId="77777777" w:rsidR="0074559B" w:rsidRPr="00791D37" w:rsidRDefault="0074559B" w:rsidP="00791D37">
      <w:r w:rsidRPr="00791D37">
        <w:t>Para verificar los datos obtenidos en las pruebas con 4 nodos, se vuelve a verificar la latencia entre el PC y los diferentes nodos.</w:t>
      </w:r>
    </w:p>
    <w:p w14:paraId="5A420DAA" w14:textId="601A6084" w:rsidR="0074559B" w:rsidRPr="00791D37" w:rsidRDefault="0074559B" w:rsidP="00791D37">
      <w:r w:rsidRPr="00791D37">
        <w:t>En el caso de la primera topología, al estar todos a un salto de distancia del BR, se verifica que</w:t>
      </w:r>
      <w:ins w:id="4721" w:author="JORGE CONTRERAS ORTIZ" w:date="2021-09-05T17:48:00Z">
        <w:r w:rsidR="00DC6100">
          <w:t>,</w:t>
        </w:r>
      </w:ins>
      <w:r w:rsidRPr="00791D37">
        <w:t xml:space="preserve"> para todos los nodos, la latencia aproximada entre el PC y los nodos MED, es de alrededor de 22 o 23 ms.</w:t>
      </w:r>
    </w:p>
    <w:p w14:paraId="3313094D" w14:textId="77777777" w:rsidR="0074559B" w:rsidRPr="00791D37" w:rsidRDefault="0074559B" w:rsidP="00791D37">
      <w:r w:rsidRPr="00791D37">
        <w:t>En el caso de la segunda topología, para el nodo Router, se sigue observando esa latencia de 22 o 23 ms, mientras que a los nodos MED se ha visto que la latencia sigue siendo alrededor de los 45-46 ms, como en las primeras pruebas.</w:t>
      </w:r>
    </w:p>
    <w:p w14:paraId="7C58A0F1" w14:textId="77777777" w:rsidR="0074559B" w:rsidRPr="00791D37" w:rsidRDefault="0074559B" w:rsidP="00791D37"/>
    <w:p w14:paraId="6F2332D0" w14:textId="32CC4AF9" w:rsidR="0074559B" w:rsidRPr="00791D37" w:rsidRDefault="00C17583" w:rsidP="00791D37">
      <w:pPr>
        <w:pStyle w:val="Ttulo3"/>
      </w:pPr>
      <w:bookmarkStart w:id="4722" w:name="_Toc81499475"/>
      <w:bookmarkStart w:id="4723" w:name="_Toc81765329"/>
      <w:r w:rsidRPr="00791D37">
        <w:t>ENVÍO / RECIBO DE SOCKETS</w:t>
      </w:r>
      <w:bookmarkEnd w:id="4722"/>
      <w:bookmarkEnd w:id="4723"/>
    </w:p>
    <w:p w14:paraId="346139BE" w14:textId="77777777" w:rsidR="0074559B" w:rsidRPr="00791D37" w:rsidRDefault="0074559B" w:rsidP="00791D37"/>
    <w:p w14:paraId="10F10252" w14:textId="77777777" w:rsidR="0074559B" w:rsidRPr="00791D37" w:rsidRDefault="0074559B" w:rsidP="00791D37">
      <w:r w:rsidRPr="00791D37">
        <w:t>En esta prueba se mandan mensajes UDP por Sockets de la siguiente manera:</w:t>
      </w:r>
    </w:p>
    <w:p w14:paraId="08F2C488" w14:textId="4781F3E9" w:rsidR="0074559B" w:rsidRPr="00791D37" w:rsidRDefault="0074559B" w:rsidP="00791D37">
      <w:pPr>
        <w:pStyle w:val="Prrafodelista"/>
        <w:numPr>
          <w:ilvl w:val="0"/>
          <w:numId w:val="14"/>
        </w:numPr>
      </w:pPr>
      <w:r w:rsidRPr="00791D37">
        <w:t xml:space="preserve">Los 2 nodos Dongles (1 REED y 1 MED) </w:t>
      </w:r>
      <w:del w:id="4724" w:author="JORGE CONTRERAS ORTIZ" w:date="2021-09-04T16:56:00Z">
        <w:r w:rsidRPr="00791D37" w:rsidDel="00D30CCF">
          <w:delText xml:space="preserve">mandan </w:delText>
        </w:r>
      </w:del>
      <w:ins w:id="4725" w:author="JORGE CONTRERAS ORTIZ" w:date="2021-09-04T16:56:00Z">
        <w:r w:rsidR="00D30CCF">
          <w:t>envían</w:t>
        </w:r>
        <w:r w:rsidR="00D30CCF" w:rsidRPr="00791D37">
          <w:t xml:space="preserve"> </w:t>
        </w:r>
      </w:ins>
      <w:r w:rsidRPr="00791D37">
        <w:t>mensajes a los dos nodos MED formados por las PCBs.</w:t>
      </w:r>
    </w:p>
    <w:p w14:paraId="646A467B" w14:textId="48AD2C27" w:rsidR="0074559B" w:rsidRPr="00791D37" w:rsidRDefault="0074559B" w:rsidP="00791D37">
      <w:pPr>
        <w:pStyle w:val="Prrafodelista"/>
        <w:numPr>
          <w:ilvl w:val="0"/>
          <w:numId w:val="14"/>
        </w:numPr>
      </w:pPr>
      <w:r w:rsidRPr="00791D37">
        <w:t xml:space="preserve">Nodo formado por la </w:t>
      </w:r>
      <w:del w:id="4726" w:author="JORGE CONTRERAS ORTIZ" w:date="2021-09-05T20:12:00Z">
        <w:r w:rsidRPr="00791D37" w:rsidDel="004E60C8">
          <w:delText>Coockie</w:delText>
        </w:r>
      </w:del>
      <w:ins w:id="4727" w:author="JORGE CONTRERAS ORTIZ" w:date="2021-09-05T20:12:00Z">
        <w:r w:rsidR="004E60C8">
          <w:t>Cookie</w:t>
        </w:r>
      </w:ins>
      <w:r w:rsidRPr="00791D37">
        <w:t xml:space="preserve"> Completa (PCB Thread + </w:t>
      </w:r>
      <w:del w:id="4728" w:author="JORGE CONTRERAS ORTIZ" w:date="2021-09-05T20:12:00Z">
        <w:r w:rsidRPr="00791D37" w:rsidDel="004E60C8">
          <w:delText>Coockie</w:delText>
        </w:r>
      </w:del>
      <w:ins w:id="4729" w:author="JORGE CONTRERAS ORTIZ" w:date="2021-09-05T20:12:00Z">
        <w:r w:rsidR="004E60C8">
          <w:t>Cookie</w:t>
        </w:r>
      </w:ins>
      <w:r w:rsidRPr="00791D37">
        <w:t>) envía mensajes al nodo REED formado por el Dongle.</w:t>
      </w:r>
    </w:p>
    <w:p w14:paraId="5C1EDBE9" w14:textId="77777777" w:rsidR="0074559B" w:rsidRPr="00791D37" w:rsidRDefault="0074559B" w:rsidP="00791D37">
      <w:pPr>
        <w:pStyle w:val="Prrafodelista"/>
        <w:numPr>
          <w:ilvl w:val="0"/>
          <w:numId w:val="14"/>
        </w:numPr>
      </w:pPr>
      <w:r w:rsidRPr="00791D37">
        <w:t>PC envía mensajes a todos los nodos salvo al BR.</w:t>
      </w:r>
    </w:p>
    <w:p w14:paraId="26E763D2" w14:textId="3683A923" w:rsidR="0074559B" w:rsidRPr="00791D37" w:rsidRDefault="0074559B" w:rsidP="00791D37">
      <w:pPr>
        <w:pStyle w:val="Prrafodelista"/>
        <w:numPr>
          <w:ilvl w:val="0"/>
          <w:numId w:val="14"/>
        </w:numPr>
      </w:pPr>
      <w:r w:rsidRPr="00791D37">
        <w:lastRenderedPageBreak/>
        <w:t xml:space="preserve">El último nodo MED, formado por la PCB </w:t>
      </w:r>
      <w:del w:id="4730" w:author="JORGE CONTRERAS ORTIZ" w:date="2021-09-05T20:12:00Z">
        <w:r w:rsidRPr="00791D37" w:rsidDel="004E60C8">
          <w:delText>Coockie</w:delText>
        </w:r>
      </w:del>
      <w:ins w:id="4731" w:author="JORGE CONTRERAS ORTIZ" w:date="2021-09-05T20:12:00Z">
        <w:r w:rsidR="004E60C8">
          <w:t>Cookie</w:t>
        </w:r>
      </w:ins>
      <w:r w:rsidRPr="00791D37">
        <w:t xml:space="preserve"> Thread, al no disponer de un microcontrolador que envíe los comandos a ejecutar, solo recibirá mensajes.</w:t>
      </w:r>
    </w:p>
    <w:p w14:paraId="15ED3187" w14:textId="5F770E2E" w:rsidR="0074559B" w:rsidRPr="00791D37" w:rsidRDefault="0074559B" w:rsidP="00791D37">
      <w:r w:rsidRPr="00791D37">
        <w:t>En el caso de la primera topología, todos los mensajes entre nodos darán dos saltos, el primero al BR y el segundo al nodo correspondiente, mientras que los mensajes recibidos desde el PC, solo darán un único salto dentro de la red Thread, desde el BR al nodo correspondiente. Al no poderse debug</w:t>
      </w:r>
      <w:ins w:id="4732" w:author="JORGE CONTRERAS ORTIZ" w:date="2021-09-04T16:57:00Z">
        <w:r w:rsidR="00D30CCF">
          <w:t>u</w:t>
        </w:r>
      </w:ins>
      <w:del w:id="4733" w:author="JORGE CONTRERAS ORTIZ" w:date="2021-09-04T16:57:00Z">
        <w:r w:rsidRPr="00791D37" w:rsidDel="00D30CCF">
          <w:delText>g</w:delText>
        </w:r>
      </w:del>
      <w:r w:rsidRPr="00791D37">
        <w:t>ear el BR desde las herramientas KiTools, no se ha podido ver forma sencilla de ver esa gestión de los mensajes que le llegan de un nodo a otro, solo podemos ver el aviso de recibo en el nodo receptor.</w:t>
      </w:r>
    </w:p>
    <w:p w14:paraId="4791D166" w14:textId="653FF16A" w:rsidR="0074559B" w:rsidRPr="00791D37" w:rsidRDefault="0074559B" w:rsidP="00791D37">
      <w:r w:rsidRPr="00791D37">
        <w:t xml:space="preserve">En cuanto a la segunda topología, todos los mensajes que se envíen a los nodos MED darán dos saltos, el primero al REED y el segundo al nodo correspondiente. Los mensajes que vayan al REED solo darán un salto dentro de la propia red Thread. En los casos </w:t>
      </w:r>
      <w:del w:id="4734" w:author="JORGE CONTRERAS ORTIZ" w:date="2021-09-05T17:48:00Z">
        <w:r w:rsidRPr="00791D37" w:rsidDel="00DC6100">
          <w:delText>de los mensaje</w:delText>
        </w:r>
      </w:del>
      <w:ins w:id="4735" w:author="JORGE CONTRERAS ORTIZ" w:date="2021-09-05T17:48:00Z">
        <w:r w:rsidR="00DC6100" w:rsidRPr="00791D37">
          <w:t>de los mensajes</w:t>
        </w:r>
      </w:ins>
      <w:r w:rsidRPr="00791D37">
        <w:t xml:space="preserve"> con dos saltos dentro de la red Thread, podemos ver que en el nodo intermedio, el nodo REED en este caso, se dan dos mensajes de debug en la herramienta KiTools:</w:t>
      </w:r>
    </w:p>
    <w:p w14:paraId="401B093A" w14:textId="77777777" w:rsidR="0074559B" w:rsidRPr="00791D37" w:rsidRDefault="0074559B" w:rsidP="00791D37">
      <w:pPr>
        <w:pStyle w:val="Prrafodelista"/>
        <w:numPr>
          <w:ilvl w:val="0"/>
          <w:numId w:val="14"/>
        </w:numPr>
      </w:pPr>
      <w:r w:rsidRPr="00791D37">
        <w:t>El primero es un mensaje de RX con la dirección RLOC16 del nodo emisor. En caso de haber más saltos anteriores, la dirección RLOC16 que se muestra en este aviso es la del anterior nodo al actual.</w:t>
      </w:r>
    </w:p>
    <w:p w14:paraId="683DC15F" w14:textId="77777777" w:rsidR="0074559B" w:rsidRPr="00791D37" w:rsidRDefault="0074559B" w:rsidP="00791D37">
      <w:pPr>
        <w:pStyle w:val="Prrafodelista"/>
        <w:numPr>
          <w:ilvl w:val="0"/>
          <w:numId w:val="14"/>
        </w:numPr>
      </w:pPr>
      <w:r w:rsidRPr="00791D37">
        <w:t>El segundo es un mensaje de TX con la dirección RLOC16 del siguiente nodo receptor al que manda el mensaje, ya sea para gestionar otro salto o su recepción final.</w:t>
      </w:r>
    </w:p>
    <w:p w14:paraId="24304868" w14:textId="77777777" w:rsidR="0074559B" w:rsidRPr="00791D37" w:rsidRDefault="0074559B" w:rsidP="00791D37">
      <w:r w:rsidRPr="00791D37">
        <w:t>Con ambas topologías se dejó la prueba de envío y recibo de mensajes durante 2 horas y media cada una, viendo que siempre había una buena estabilidad de red sin ningún cambio en las uniones. Los mensajes enviados eran de 6 bytes desde los Dongles o la PCB o de 13 bytes en el caso de los mensajes enviados a través del PC. Al estar los nodos relativamente cercanos, no había ninguna perdida de bytes en los diferentes altos.</w:t>
      </w:r>
    </w:p>
    <w:p w14:paraId="6B569106" w14:textId="77777777" w:rsidR="0074559B" w:rsidRPr="00791D37" w:rsidRDefault="0074559B" w:rsidP="00791D37"/>
    <w:p w14:paraId="73068BD0" w14:textId="77777777" w:rsidR="0074559B" w:rsidRPr="00791D37" w:rsidRDefault="0074559B" w:rsidP="00791D37">
      <w:pPr>
        <w:rPr>
          <w:rFonts w:eastAsiaTheme="majorEastAsia"/>
          <w:color w:val="1F3763" w:themeColor="accent1" w:themeShade="7F"/>
          <w:sz w:val="26"/>
          <w:szCs w:val="24"/>
          <w:highlight w:val="lightGray"/>
        </w:rPr>
      </w:pPr>
      <w:r w:rsidRPr="00791D37">
        <w:rPr>
          <w:highlight w:val="lightGray"/>
        </w:rPr>
        <w:br w:type="page"/>
      </w:r>
    </w:p>
    <w:p w14:paraId="5D2E957C" w14:textId="5E46B9A7" w:rsidR="0074559B" w:rsidRPr="00791D37" w:rsidRDefault="0074559B" w:rsidP="00791D37">
      <w:pPr>
        <w:pStyle w:val="Ttulo2"/>
      </w:pPr>
      <w:bookmarkStart w:id="4736" w:name="_Toc81499476"/>
      <w:bookmarkStart w:id="4737" w:name="_Toc81765330"/>
      <w:r w:rsidRPr="00791D37">
        <w:lastRenderedPageBreak/>
        <w:t>PRUEBAS CON 6 NODOS Y CON ENVÍO</w:t>
      </w:r>
      <w:ins w:id="4738" w:author="JORGE CONTRERAS ORTIZ" w:date="2021-09-05T14:12:00Z">
        <w:r w:rsidR="00353559">
          <w:t>S</w:t>
        </w:r>
      </w:ins>
      <w:r w:rsidRPr="00791D37">
        <w:t xml:space="preserve"> </w:t>
      </w:r>
      <w:del w:id="4739" w:author="JORGE CONTRERAS ORTIZ" w:date="2021-09-05T14:12:00Z">
        <w:r w:rsidRPr="00791D37" w:rsidDel="00353559">
          <w:delText xml:space="preserve">DE MENSAJES CON </w:delText>
        </w:r>
      </w:del>
      <w:r w:rsidRPr="00791D37">
        <w:t>MULTISALTO</w:t>
      </w:r>
      <w:bookmarkEnd w:id="4736"/>
      <w:bookmarkEnd w:id="4737"/>
    </w:p>
    <w:p w14:paraId="5F2997AD" w14:textId="77777777" w:rsidR="0074559B" w:rsidRPr="00791D37" w:rsidRDefault="0074559B" w:rsidP="00791D37"/>
    <w:p w14:paraId="59ACBBB0" w14:textId="73F6D475" w:rsidR="0074559B" w:rsidRPr="00791D37" w:rsidRDefault="0074559B" w:rsidP="00791D37">
      <w:r w:rsidRPr="00CA0339">
        <w:t xml:space="preserve">Viendo que con 5 nodos ya hay buena estabilidad en cuanto a la red, se incrementa el número de nodos a 6 añadiendo una PCB </w:t>
      </w:r>
      <w:del w:id="4740" w:author="JORGE CONTRERAS ORTIZ" w:date="2021-09-05T20:12:00Z">
        <w:r w:rsidRPr="00CA0339" w:rsidDel="004E60C8">
          <w:delText>Coockie</w:delText>
        </w:r>
      </w:del>
      <w:ins w:id="4741" w:author="JORGE CONTRERAS ORTIZ" w:date="2021-09-05T20:12:00Z">
        <w:r w:rsidR="004E60C8">
          <w:t>Cookie</w:t>
        </w:r>
      </w:ins>
      <w:r w:rsidRPr="00CA0339">
        <w:t xml:space="preserve"> Thread controlada desde el PC Se ha configurado la red con el BR como nodo Líder, un Dongle KTDG102 y una PCB </w:t>
      </w:r>
      <w:del w:id="4742" w:author="JORGE CONTRERAS ORTIZ" w:date="2021-09-05T20:12:00Z">
        <w:r w:rsidRPr="00CA0339" w:rsidDel="004E60C8">
          <w:delText>Coockie</w:delText>
        </w:r>
      </w:del>
      <w:ins w:id="4743" w:author="JORGE CONTRERAS ORTIZ" w:date="2021-09-05T20:12:00Z">
        <w:r w:rsidR="004E60C8">
          <w:t>Cookie</w:t>
        </w:r>
      </w:ins>
      <w:r w:rsidRPr="00CA0339">
        <w:t xml:space="preserve"> Thread como REEDs o Routers, y las otras dos PCB (una de ellas con la </w:t>
      </w:r>
      <w:del w:id="4744" w:author="JORGE CONTRERAS ORTIZ" w:date="2021-09-05T20:12:00Z">
        <w:r w:rsidRPr="00CA0339" w:rsidDel="004E60C8">
          <w:delText>Coockie</w:delText>
        </w:r>
      </w:del>
      <w:ins w:id="4745" w:author="JORGE CONTRERAS ORTIZ" w:date="2021-09-05T20:12:00Z">
        <w:r w:rsidR="004E60C8">
          <w:t>Cookie</w:t>
        </w:r>
      </w:ins>
      <w:r w:rsidRPr="00CA0339">
        <w:t xml:space="preserve"> </w:t>
      </w:r>
      <w:r w:rsidRPr="00791D37">
        <w:t>Completa) y el Dongle restantes como MED.</w:t>
      </w:r>
    </w:p>
    <w:p w14:paraId="52A921BC" w14:textId="623644EE" w:rsidR="0074559B" w:rsidRPr="00791D37" w:rsidRDefault="0074559B" w:rsidP="00791D37">
      <w:r w:rsidRPr="00791D37">
        <w:t xml:space="preserve">Para buscar el mayor número de saltos entre nodos MED, se distanciaron tanto el BR, como los dos Routers lo máximo posible entre sí y posteriormente se configuraron los nodos MED con una potencia de transmisión de -17 dBm, para </w:t>
      </w:r>
      <w:del w:id="4746" w:author="JORGE CONTRERAS ORTIZ" w:date="2021-09-05T17:48:00Z">
        <w:r w:rsidRPr="00791D37" w:rsidDel="00DC6100">
          <w:delText>que</w:delText>
        </w:r>
      </w:del>
      <w:ins w:id="4747" w:author="JORGE CONTRERAS ORTIZ" w:date="2021-09-05T17:48:00Z">
        <w:r w:rsidR="00DC6100" w:rsidRPr="00791D37">
          <w:t>que,</w:t>
        </w:r>
      </w:ins>
      <w:r w:rsidRPr="00791D37">
        <w:t xml:space="preserve"> al conectarse a la red, solo viera como potencial nodo padre a uno de todos los posibles. </w:t>
      </w:r>
    </w:p>
    <w:p w14:paraId="3D7FF81F" w14:textId="42B506E4" w:rsidR="0074559B" w:rsidRPr="00791D37" w:rsidRDefault="0074559B" w:rsidP="00791D37">
      <w:r w:rsidRPr="00791D37">
        <w:t xml:space="preserve">Haciendo esto en los 3 nodos MED, se creó la </w:t>
      </w:r>
      <w:del w:id="4748" w:author="JORGE CONTRERAS ORTIZ" w:date="2021-09-04T16:57:00Z">
        <w:r w:rsidRPr="00791D37" w:rsidDel="00D30CCF">
          <w:delText xml:space="preserve">siguiente </w:delText>
        </w:r>
      </w:del>
      <w:r w:rsidRPr="00791D37">
        <w:t>topología</w:t>
      </w:r>
      <w:ins w:id="4749" w:author="JORGE CONTRERAS ORTIZ" w:date="2021-09-04T16:57:00Z">
        <w:r w:rsidR="00D30CCF">
          <w:t xml:space="preserve"> mostrada en </w:t>
        </w:r>
        <w:r w:rsidR="00D30CCF">
          <w:fldChar w:fldCharType="begin"/>
        </w:r>
        <w:r w:rsidR="00D30CCF">
          <w:instrText xml:space="preserve"> REF _Ref81667085 \h </w:instrText>
        </w:r>
      </w:ins>
      <w:r w:rsidR="00D30CCF">
        <w:fldChar w:fldCharType="separate"/>
      </w:r>
      <w:ins w:id="4750" w:author="JORGE CONTRERAS ORTIZ" w:date="2021-09-04T16:57:00Z">
        <w:r w:rsidR="00D30CCF" w:rsidRPr="00791D37">
          <w:t xml:space="preserve">Ilustración </w:t>
        </w:r>
        <w:r w:rsidR="00D30CCF">
          <w:rPr>
            <w:noProof/>
          </w:rPr>
          <w:t>74</w:t>
        </w:r>
        <w:r w:rsidR="00D30CCF">
          <w:fldChar w:fldCharType="end"/>
        </w:r>
      </w:ins>
      <w:r w:rsidRPr="00791D37">
        <w:t>:</w:t>
      </w:r>
    </w:p>
    <w:p w14:paraId="715E9A65" w14:textId="77777777" w:rsidR="0074559B" w:rsidRPr="00791D37" w:rsidRDefault="0074559B" w:rsidP="00CA0339">
      <w:pPr>
        <w:jc w:val="center"/>
      </w:pPr>
      <w:r w:rsidRPr="00791D37">
        <w:rPr>
          <w:noProof/>
        </w:rPr>
        <w:drawing>
          <wp:inline distT="0" distB="0" distL="0" distR="0" wp14:anchorId="7EF0AB1A" wp14:editId="71E0EF71">
            <wp:extent cx="4619625" cy="3342224"/>
            <wp:effectExtent l="0" t="0" r="0" b="0"/>
            <wp:docPr id="104" name="Imagen 104"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Gráfico, Gráfico radial&#10;&#10;Descripción generada automáticamente"/>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665669" cy="3375536"/>
                    </a:xfrm>
                    <a:prstGeom prst="rect">
                      <a:avLst/>
                    </a:prstGeom>
                    <a:noFill/>
                    <a:ln>
                      <a:noFill/>
                    </a:ln>
                  </pic:spPr>
                </pic:pic>
              </a:graphicData>
            </a:graphic>
          </wp:inline>
        </w:drawing>
      </w:r>
    </w:p>
    <w:p w14:paraId="55560C6D" w14:textId="081C6AD3" w:rsidR="0074559B" w:rsidRPr="00791D37" w:rsidRDefault="0074559B" w:rsidP="00CA0339">
      <w:pPr>
        <w:pStyle w:val="Descripcin"/>
        <w:jc w:val="center"/>
      </w:pPr>
      <w:bookmarkStart w:id="4751" w:name="_Ref81667085"/>
      <w:bookmarkStart w:id="4752" w:name="_Toc81499650"/>
      <w:bookmarkStart w:id="4753" w:name="_Toc81499885"/>
      <w:bookmarkStart w:id="4754" w:name="_Toc81765406"/>
      <w:r w:rsidRPr="00791D37">
        <w:t xml:space="preserve">Ilustración </w:t>
      </w:r>
      <w:fldSimple w:instr=" SEQ Ilustración \* ARABIC ">
        <w:ins w:id="4755" w:author="JORGE CONTRERAS ORTIZ" w:date="2021-09-04T14:47:00Z">
          <w:r w:rsidR="003E5AE5">
            <w:rPr>
              <w:noProof/>
            </w:rPr>
            <w:t>74</w:t>
          </w:r>
        </w:ins>
        <w:del w:id="4756" w:author="JORGE CONTRERAS ORTIZ" w:date="2021-09-04T08:54:00Z">
          <w:r w:rsidR="00CA0339" w:rsidDel="00425C71">
            <w:rPr>
              <w:noProof/>
            </w:rPr>
            <w:delText>73</w:delText>
          </w:r>
        </w:del>
      </w:fldSimple>
      <w:bookmarkEnd w:id="4751"/>
      <w:r w:rsidRPr="00791D37">
        <w:t xml:space="preserve"> Topología con 6 nodos</w:t>
      </w:r>
      <w:bookmarkEnd w:id="4752"/>
      <w:bookmarkEnd w:id="4753"/>
      <w:bookmarkEnd w:id="4754"/>
    </w:p>
    <w:p w14:paraId="612795A0" w14:textId="77777777" w:rsidR="0074559B" w:rsidRPr="00F92885" w:rsidRDefault="0074559B" w:rsidP="00791D37">
      <w:pPr>
        <w:rPr>
          <w:i/>
          <w:iCs/>
          <w:rPrChange w:id="4757" w:author="JORGE CONTRERAS ORTIZ" w:date="2021-09-04T13:35:00Z">
            <w:rPr/>
          </w:rPrChange>
        </w:rPr>
      </w:pPr>
      <w:r w:rsidRPr="00F92885">
        <w:rPr>
          <w:b/>
          <w:bCs/>
          <w:i/>
          <w:iCs/>
          <w:rPrChange w:id="4758" w:author="JORGE CONTRERAS ORTIZ" w:date="2021-09-04T13:35:00Z">
            <w:rPr>
              <w:b/>
              <w:bCs/>
            </w:rPr>
          </w:rPrChange>
        </w:rPr>
        <w:t>Nota:</w:t>
      </w:r>
      <w:r w:rsidRPr="00F92885">
        <w:rPr>
          <w:i/>
          <w:iCs/>
          <w:rPrChange w:id="4759" w:author="JORGE CONTRERAS ORTIZ" w:date="2021-09-04T13:35:00Z">
            <w:rPr/>
          </w:rPrChange>
        </w:rPr>
        <w:t xml:space="preserve"> Las direcciones RLOC16 indicadas en esta topología serán usadas para una mejor identificación de los nodos en el desarrollo y documentación de la prueba. Estas direcciones cambiarán cada vez que se vuelva a iniciar la red, por lo que no se deberán tomar como valores de referencia.</w:t>
      </w:r>
    </w:p>
    <w:p w14:paraId="46A407C5" w14:textId="2D32014C" w:rsidR="0074559B" w:rsidRPr="00791D37" w:rsidRDefault="0074559B" w:rsidP="00791D37">
      <w:r w:rsidRPr="00791D37">
        <w:t xml:space="preserve">En este </w:t>
      </w:r>
      <w:del w:id="4760" w:author="JORGE CONTRERAS ORTIZ" w:date="2021-09-04T16:57:00Z">
        <w:r w:rsidRPr="00791D37" w:rsidDel="00D30CCF">
          <w:delText>casó</w:delText>
        </w:r>
      </w:del>
      <w:ins w:id="4761" w:author="JORGE CONTRERAS ORTIZ" w:date="2021-09-04T16:57:00Z">
        <w:r w:rsidR="00D30CCF" w:rsidRPr="00791D37">
          <w:t>caso</w:t>
        </w:r>
      </w:ins>
      <w:r w:rsidRPr="00791D37">
        <w:t xml:space="preserve"> los dos nodos MED formados por las PCB se unieron a la red como nodos hijo del Router con RLOC16 0x2400, el nodo Router formado por la tercera PCB, mientras que el nodo MED Dongle es el nodo hijo del otro nodo Router Dongle con dirección RLOC16 0x6800.</w:t>
      </w:r>
    </w:p>
    <w:p w14:paraId="1DCAF8F2" w14:textId="77777777" w:rsidR="0074559B" w:rsidRPr="00791D37" w:rsidRDefault="0074559B" w:rsidP="00791D37">
      <w:r w:rsidRPr="00791D37">
        <w:t>En esta prueba, las diferentes rutas de envío de mensajes UDP a través de sockets han sido:</w:t>
      </w:r>
    </w:p>
    <w:p w14:paraId="0EBD105E" w14:textId="77777777" w:rsidR="0074559B" w:rsidRPr="00791D37" w:rsidRDefault="0074559B" w:rsidP="00791D37">
      <w:pPr>
        <w:pStyle w:val="Prrafodelista"/>
        <w:numPr>
          <w:ilvl w:val="0"/>
          <w:numId w:val="14"/>
        </w:numPr>
      </w:pPr>
      <w:r w:rsidRPr="00791D37">
        <w:rPr>
          <w:b/>
          <w:bCs/>
        </w:rPr>
        <w:t>Nodo MED Dongle (0x6802):</w:t>
      </w:r>
      <w:r w:rsidRPr="00791D37">
        <w:t xml:space="preserve"> Envía a los 3 nodos de PCB Cookie, teniendo que dar 2 saltos en caso de enviar al nodo REED (0x2400), y 3 saltos a los otros dos nodos MED de PCB (0x2401 y 0x2402).</w:t>
      </w:r>
    </w:p>
    <w:p w14:paraId="06299F53" w14:textId="77777777" w:rsidR="0074559B" w:rsidRPr="00791D37" w:rsidRDefault="0074559B" w:rsidP="00791D37">
      <w:pPr>
        <w:pStyle w:val="Prrafodelista"/>
        <w:numPr>
          <w:ilvl w:val="0"/>
          <w:numId w:val="14"/>
        </w:numPr>
      </w:pPr>
      <w:r w:rsidRPr="00791D37">
        <w:rPr>
          <w:b/>
          <w:bCs/>
        </w:rPr>
        <w:t>Nodo REED Dongle (0x6800)</w:t>
      </w:r>
      <w:r w:rsidRPr="00791D37">
        <w:t>: Envía a los 3 nodos de PCB, teniendo 1 y 2 saltos respectivamente.</w:t>
      </w:r>
    </w:p>
    <w:p w14:paraId="05D1D6F9" w14:textId="5F417D58" w:rsidR="0074559B" w:rsidRPr="00791D37" w:rsidRDefault="0074559B" w:rsidP="00791D37">
      <w:pPr>
        <w:pStyle w:val="Prrafodelista"/>
        <w:numPr>
          <w:ilvl w:val="0"/>
          <w:numId w:val="14"/>
        </w:numPr>
      </w:pPr>
      <w:r w:rsidRPr="00791D37">
        <w:rPr>
          <w:b/>
          <w:bCs/>
        </w:rPr>
        <w:lastRenderedPageBreak/>
        <w:t xml:space="preserve">Nodo MED </w:t>
      </w:r>
      <w:del w:id="4762" w:author="JORGE CONTRERAS ORTIZ" w:date="2021-09-05T20:12:00Z">
        <w:r w:rsidRPr="00791D37" w:rsidDel="004E60C8">
          <w:rPr>
            <w:b/>
            <w:bCs/>
          </w:rPr>
          <w:delText>Coockie</w:delText>
        </w:r>
      </w:del>
      <w:ins w:id="4763" w:author="JORGE CONTRERAS ORTIZ" w:date="2021-09-05T20:12:00Z">
        <w:r w:rsidR="004E60C8">
          <w:rPr>
            <w:b/>
            <w:bCs/>
          </w:rPr>
          <w:t>Cookie</w:t>
        </w:r>
      </w:ins>
      <w:r w:rsidRPr="00791D37">
        <w:rPr>
          <w:b/>
          <w:bCs/>
        </w:rPr>
        <w:t xml:space="preserve"> Completa (0x2402)</w:t>
      </w:r>
      <w:r w:rsidRPr="00791D37">
        <w:t>: Envía al nodo REED formado por el Dongle.</w:t>
      </w:r>
    </w:p>
    <w:p w14:paraId="5E30BB30" w14:textId="6E728816" w:rsidR="0074559B" w:rsidRPr="00791D37" w:rsidRDefault="0074559B" w:rsidP="00791D37">
      <w:pPr>
        <w:pStyle w:val="Prrafodelista"/>
        <w:numPr>
          <w:ilvl w:val="0"/>
          <w:numId w:val="14"/>
        </w:numPr>
      </w:pPr>
      <w:r w:rsidRPr="00791D37">
        <w:rPr>
          <w:b/>
          <w:bCs/>
        </w:rPr>
        <w:t>Nodos MED (0x2401) y REED (0x2400)</w:t>
      </w:r>
      <w:r w:rsidRPr="00791D37">
        <w:t xml:space="preserve"> de PCB </w:t>
      </w:r>
      <w:del w:id="4764" w:author="JORGE CONTRERAS ORTIZ" w:date="2021-09-05T20:12:00Z">
        <w:r w:rsidRPr="00791D37" w:rsidDel="004E60C8">
          <w:delText>Coockie</w:delText>
        </w:r>
      </w:del>
      <w:ins w:id="4765" w:author="JORGE CONTRERAS ORTIZ" w:date="2021-09-05T20:12:00Z">
        <w:r w:rsidR="004E60C8">
          <w:t>Cookie</w:t>
        </w:r>
      </w:ins>
      <w:r w:rsidRPr="00791D37">
        <w:t xml:space="preserve"> restantes solo reciben.</w:t>
      </w:r>
    </w:p>
    <w:p w14:paraId="0E8A0B24" w14:textId="77777777" w:rsidR="0074559B" w:rsidRPr="00791D37" w:rsidRDefault="0074559B" w:rsidP="00791D37">
      <w:pPr>
        <w:pStyle w:val="Prrafodelista"/>
        <w:numPr>
          <w:ilvl w:val="0"/>
          <w:numId w:val="14"/>
        </w:numPr>
      </w:pPr>
      <w:r w:rsidRPr="00791D37">
        <w:rPr>
          <w:b/>
          <w:bCs/>
        </w:rPr>
        <w:t>PC</w:t>
      </w:r>
      <w:r w:rsidRPr="00791D37">
        <w:t>: Envía a todos los nodos, teniendo 1 y 2 saltos dentro de la red Thread.</w:t>
      </w:r>
    </w:p>
    <w:p w14:paraId="60DA0A5D" w14:textId="53F0D226" w:rsidR="0074559B" w:rsidRPr="00791D37" w:rsidRDefault="0074559B" w:rsidP="00791D37">
      <w:r w:rsidRPr="00791D37">
        <w:t xml:space="preserve">Los mensajes enviados han sido de 6 bytes, los enviados desde los nodos, y de entre 13 y 100 bytes en el caso de los enviados desde el PC. Esto se debe a la mayor facilidad del cambio en el tamaño de los mensajes en el caso de los enviados desde el PC, debido a que </w:t>
      </w:r>
      <w:ins w:id="4766" w:author="JORGE CONTRERAS ORTIZ" w:date="2021-09-05T17:48:00Z">
        <w:r w:rsidR="00DC6100">
          <w:t xml:space="preserve">se </w:t>
        </w:r>
      </w:ins>
      <w:r w:rsidRPr="00791D37">
        <w:t>evita que al modificar el programa del microcontrolador, el nodo deje no solo de enviar mensajes si no que pueda desconectarse de la red por algún envío erróneo desde el microcontrolador.</w:t>
      </w:r>
    </w:p>
    <w:p w14:paraId="27CC8B05" w14:textId="4C7E2EA0" w:rsidR="0074559B" w:rsidRPr="00791D37" w:rsidRDefault="0074559B" w:rsidP="00791D37">
      <w:r w:rsidRPr="00791D37">
        <w:t>Esta prueba se realizó durante 5 horas varias veces. En una de las ocasiones se observa que en ocasiones alguno de los REED cambia</w:t>
      </w:r>
      <w:del w:id="4767" w:author="JORGE CONTRERAS ORTIZ" w:date="2021-09-05T17:49:00Z">
        <w:r w:rsidRPr="00791D37" w:rsidDel="00DC6100">
          <w:delText>n</w:delText>
        </w:r>
      </w:del>
      <w:r w:rsidRPr="00791D37">
        <w:t xml:space="preserve"> su dirección RLOC16. Al cambiar la dirección RLOC16, el enlace con el nodo hijo se pierde y este último se pasa a ser nodo hijo del otro nodo REED, que era más cercano que el BR. Alrededor de los 5 minutos, los nodos que habían cambiado de nodo </w:t>
      </w:r>
      <w:del w:id="4768" w:author="JORGE CONTRERAS ORTIZ" w:date="2021-09-05T17:49:00Z">
        <w:r w:rsidRPr="00791D37" w:rsidDel="00DC6100">
          <w:delText>padre,</w:delText>
        </w:r>
      </w:del>
      <w:ins w:id="4769" w:author="JORGE CONTRERAS ORTIZ" w:date="2021-09-05T17:49:00Z">
        <w:r w:rsidR="00DC6100" w:rsidRPr="00791D37">
          <w:t>padre</w:t>
        </w:r>
      </w:ins>
      <w:r w:rsidRPr="00791D37">
        <w:t xml:space="preserve"> vuelven a conectarse al nodo padre REED inicial. En los dos cambios de nodo padre, los mensajes UDP enviados, se siguen recibiendo correctamente sin ningún problema, por lo que se puede apreciar como la red Thread es capaz de reajustarse correctamente cuando un nodo se cae o se reconecta.</w:t>
      </w:r>
    </w:p>
    <w:p w14:paraId="6CFE149B" w14:textId="5BF270AD" w:rsidR="0074559B" w:rsidRPr="00791D37" w:rsidRDefault="0074559B" w:rsidP="00791D37">
      <w:r w:rsidRPr="00791D37">
        <w:t xml:space="preserve">Con el cambio del tamaño de los mensajes enviados desde el PC, se observa que, incluso para mensajes largos de 100 bytes, la red sigue siendo estable durante largo tiempo sin problemas de </w:t>
      </w:r>
      <w:del w:id="4770" w:author="JORGE CONTRERAS ORTIZ" w:date="2021-09-04T16:59:00Z">
        <w:r w:rsidRPr="00791D37" w:rsidDel="009735E3">
          <w:delText>perdidas</w:delText>
        </w:r>
      </w:del>
      <w:ins w:id="4771" w:author="JORGE CONTRERAS ORTIZ" w:date="2021-09-04T16:59:00Z">
        <w:r w:rsidR="009735E3" w:rsidRPr="00791D37">
          <w:t>pérdidas</w:t>
        </w:r>
      </w:ins>
      <w:r w:rsidRPr="00791D37">
        <w:t xml:space="preserve"> de datos en los nodos receptores.</w:t>
      </w:r>
    </w:p>
    <w:p w14:paraId="6A697DAF" w14:textId="4DA76C9C" w:rsidR="0074559B" w:rsidRPr="00791D37" w:rsidRDefault="0074559B" w:rsidP="00791D37">
      <w:r w:rsidRPr="00791D37">
        <w:t>Al igual que en</w:t>
      </w:r>
      <w:ins w:id="4772" w:author="JORGE CONTRERAS ORTIZ" w:date="2021-09-04T16:58:00Z">
        <w:r w:rsidR="00D30CCF">
          <w:t xml:space="preserve"> </w:t>
        </w:r>
      </w:ins>
      <w:ins w:id="4773" w:author="JORGE CONTRERAS ORTIZ" w:date="2021-09-04T16:59:00Z">
        <w:r w:rsidR="00D30CCF">
          <w:fldChar w:fldCharType="begin"/>
        </w:r>
        <w:r w:rsidR="00D30CCF">
          <w:instrText xml:space="preserve"> REF _Ref81667157 \w \h </w:instrText>
        </w:r>
      </w:ins>
      <w:r w:rsidR="00D30CCF">
        <w:fldChar w:fldCharType="separate"/>
      </w:r>
      <w:ins w:id="4774" w:author="JORGE CONTRERAS ORTIZ" w:date="2021-09-04T16:59:00Z">
        <w:r w:rsidR="00D30CCF">
          <w:t>5.4.2</w:t>
        </w:r>
        <w:r w:rsidR="00D30CCF">
          <w:fldChar w:fldCharType="end"/>
        </w:r>
      </w:ins>
      <w:ins w:id="4775" w:author="JORGE CONTRERAS ORTIZ" w:date="2021-09-04T16:58:00Z">
        <w:r w:rsidR="00D30CCF">
          <w:t xml:space="preserve"> </w:t>
        </w:r>
        <w:r w:rsidR="00D30CCF">
          <w:fldChar w:fldCharType="begin"/>
        </w:r>
        <w:r w:rsidR="00D30CCF">
          <w:instrText xml:space="preserve"> REF _Ref81667148 \h </w:instrText>
        </w:r>
      </w:ins>
      <w:r w:rsidR="00D30CCF">
        <w:fldChar w:fldCharType="separate"/>
      </w:r>
      <w:ins w:id="4776" w:author="JORGE CONTRERAS ORTIZ" w:date="2021-09-04T16:58:00Z">
        <w:r w:rsidR="00D30CCF" w:rsidRPr="00791D37">
          <w:t>ENVÍO / RECIBO DE SOCKETS</w:t>
        </w:r>
        <w:r w:rsidR="00D30CCF">
          <w:fldChar w:fldCharType="end"/>
        </w:r>
      </w:ins>
      <w:del w:id="4777" w:author="JORGE CONTRERAS ORTIZ" w:date="2021-09-04T16:58:00Z">
        <w:r w:rsidRPr="00791D37" w:rsidDel="00D30CCF">
          <w:delText xml:space="preserve"> </w:delText>
        </w:r>
        <w:r w:rsidR="00912DA3" w:rsidDel="00D30CCF">
          <w:fldChar w:fldCharType="begin"/>
        </w:r>
        <w:r w:rsidR="00912DA3" w:rsidDel="00D30CCF">
          <w:delInstrText xml:space="preserve"> HYPERLINK \l "_4.3.5.2._Envío_/" </w:delInstrText>
        </w:r>
        <w:r w:rsidR="00912DA3" w:rsidDel="00D30CCF">
          <w:fldChar w:fldCharType="separate"/>
        </w:r>
        <w:r w:rsidRPr="00791D37" w:rsidDel="00D30CCF">
          <w:rPr>
            <w:rStyle w:val="Hipervnculo"/>
          </w:rPr>
          <w:delText>Envío / Recibo de Sockets</w:delText>
        </w:r>
        <w:r w:rsidR="00912DA3" w:rsidDel="00D30CCF">
          <w:rPr>
            <w:rStyle w:val="Hipervnculo"/>
          </w:rPr>
          <w:fldChar w:fldCharType="end"/>
        </w:r>
      </w:del>
      <w:r w:rsidRPr="00791D37">
        <w:t>, se observa que, cuando un mensaje UDP pasa por uno de los nodos intermedios, este nodo intermedio da un aviso por la herramienta KiTools indicando el nodo del que proviene el mensaje y el nodo al que se envía. Por ejemplo:</w:t>
      </w:r>
    </w:p>
    <w:p w14:paraId="6C079AAF" w14:textId="77777777" w:rsidR="0074559B" w:rsidRPr="00791D37" w:rsidRDefault="0074559B" w:rsidP="00791D37">
      <w:r w:rsidRPr="00791D37">
        <w:t>En el caso de los mensajes enviados desde en nodo MED (0x6802) al nodo MED 0x2401, el mensaje daría 3 saltos para llegar desde el emisor al receptor, teniendo 2 puntos medios, los dos REED.</w:t>
      </w:r>
    </w:p>
    <w:p w14:paraId="7AC60BEE" w14:textId="77777777" w:rsidR="0074559B" w:rsidRPr="00791D37" w:rsidRDefault="0074559B" w:rsidP="00791D37">
      <w:pPr>
        <w:pStyle w:val="Prrafodelista"/>
        <w:numPr>
          <w:ilvl w:val="0"/>
          <w:numId w:val="14"/>
        </w:numPr>
      </w:pPr>
      <w:r w:rsidRPr="00791D37">
        <w:t>En el primer REED por donde pasa el mensaje, nodo 0x6800, indicará que se reciben datos por el RX provenientes del nodo 0x6802, y que se envían por el TX al nodo 0x2400, el siguiente REED.</w:t>
      </w:r>
    </w:p>
    <w:p w14:paraId="1AC49A15" w14:textId="77777777" w:rsidR="0074559B" w:rsidRPr="00791D37" w:rsidRDefault="0074559B" w:rsidP="00791D37">
      <w:pPr>
        <w:pStyle w:val="Prrafodelista"/>
        <w:numPr>
          <w:ilvl w:val="0"/>
          <w:numId w:val="14"/>
        </w:numPr>
      </w:pPr>
      <w:r w:rsidRPr="00791D37">
        <w:t>En el segundo REED por donde pasa el mensaje, nodo 0x2400, indicará que se reciben datos por el RX provenientes del nodo 0x6800 y se envían por el TX al nodo 0x2401.</w:t>
      </w:r>
    </w:p>
    <w:p w14:paraId="0357CB69" w14:textId="77777777" w:rsidR="0074559B" w:rsidRPr="00791D37" w:rsidRDefault="0074559B" w:rsidP="00791D37">
      <w:pPr>
        <w:pStyle w:val="Prrafodelista"/>
        <w:numPr>
          <w:ilvl w:val="0"/>
          <w:numId w:val="14"/>
        </w:numPr>
      </w:pPr>
      <w:r w:rsidRPr="00791D37">
        <w:t xml:space="preserve">El nodo MED 0x2401, al recibir el mensaje UDP, y al ser el receptor, dará un aviso por UART, en caso de tener un host conectado por puerto UART, con los datos de la IP del emisor (nodo 0x6802) y con el mensaje recibido. También se mostrará por la herramienta KiTools que se han recibido datos por el RX de la dirección IP del emisor y el tamaño en bytes del mensaje recibido. </w:t>
      </w:r>
    </w:p>
    <w:p w14:paraId="5A231BF6" w14:textId="35D62734" w:rsidR="0074559B" w:rsidRDefault="0074559B" w:rsidP="00791D37">
      <w:pPr>
        <w:rPr>
          <w:ins w:id="4778" w:author="JORGE CONTRERAS ORTIZ" w:date="2021-09-04T16:58:00Z"/>
        </w:rPr>
      </w:pPr>
    </w:p>
    <w:p w14:paraId="73AACF94" w14:textId="17FD5480" w:rsidR="00D30CCF" w:rsidRDefault="00D30CCF" w:rsidP="00791D37">
      <w:pPr>
        <w:rPr>
          <w:ins w:id="4779" w:author="JORGE CONTRERAS ORTIZ" w:date="2021-09-04T16:58:00Z"/>
        </w:rPr>
      </w:pPr>
    </w:p>
    <w:p w14:paraId="6C9F7D5A" w14:textId="470B087D" w:rsidR="00D30CCF" w:rsidRDefault="00D30CCF" w:rsidP="00791D37">
      <w:pPr>
        <w:rPr>
          <w:ins w:id="4780" w:author="JORGE CONTRERAS ORTIZ" w:date="2021-09-04T16:58:00Z"/>
        </w:rPr>
      </w:pPr>
    </w:p>
    <w:p w14:paraId="0D5174B6" w14:textId="77777777" w:rsidR="00D30CCF" w:rsidRPr="00791D37" w:rsidRDefault="00D30CCF" w:rsidP="00791D37"/>
    <w:p w14:paraId="36038BF1" w14:textId="265116B5" w:rsidR="0074559B" w:rsidRPr="00791D37" w:rsidRDefault="0074559B" w:rsidP="00791D37">
      <w:pPr>
        <w:pStyle w:val="Ttulo1"/>
        <w:numPr>
          <w:ilvl w:val="0"/>
          <w:numId w:val="1"/>
        </w:numPr>
      </w:pPr>
      <w:bookmarkStart w:id="4781" w:name="_Toc81499477"/>
      <w:bookmarkStart w:id="4782" w:name="_Toc81765331"/>
      <w:r w:rsidRPr="00791D37">
        <w:lastRenderedPageBreak/>
        <w:t>CONCLUSIONE</w:t>
      </w:r>
      <w:bookmarkEnd w:id="4781"/>
      <w:r w:rsidR="00D6148E" w:rsidRPr="00791D37">
        <w:t>S Y LÍNEAS FUTURAS</w:t>
      </w:r>
      <w:bookmarkEnd w:id="4782"/>
    </w:p>
    <w:p w14:paraId="411C5A38" w14:textId="77777777" w:rsidR="0074559B" w:rsidRPr="00791D37" w:rsidRDefault="0074559B" w:rsidP="00791D37"/>
    <w:p w14:paraId="77BDDCA0" w14:textId="3ADB9C25" w:rsidR="0074559B" w:rsidRPr="00791D37" w:rsidRDefault="0074559B" w:rsidP="00791D37">
      <w:r w:rsidRPr="00791D37">
        <w:t xml:space="preserve">En este proyecto se ha buscado la viabilidad de la implementación de las comunicaciones THREAD en el sistema de la </w:t>
      </w:r>
      <w:del w:id="4783" w:author="JORGE CONTRERAS ORTIZ" w:date="2021-09-05T20:12:00Z">
        <w:r w:rsidRPr="00791D37" w:rsidDel="004E60C8">
          <w:delText>Coockie</w:delText>
        </w:r>
      </w:del>
      <w:ins w:id="4784" w:author="JORGE CONTRERAS ORTIZ" w:date="2021-09-05T20:12:00Z">
        <w:r w:rsidR="004E60C8">
          <w:t>Cookie</w:t>
        </w:r>
      </w:ins>
      <w:r w:rsidRPr="00791D37">
        <w:t>. Aparte de su viabilidad, se buscaba un diseño simple para integrar el dispositivo KTWM102, para implementar este tipo de comunicaciones y estudiar las diferentes formas de configuración de redes, buscando la configuración idónea para una red THREAD adaptada a las necesidades del proyecto.</w:t>
      </w:r>
    </w:p>
    <w:p w14:paraId="49C5CE80" w14:textId="77777777" w:rsidR="0074559B" w:rsidRPr="00791D37" w:rsidRDefault="0074559B" w:rsidP="00791D37">
      <w:r w:rsidRPr="00791D37">
        <w:t>Tras las diferentes pruebas realizadas, se ha visto que:</w:t>
      </w:r>
    </w:p>
    <w:p w14:paraId="448FDF63" w14:textId="77777777" w:rsidR="0074559B" w:rsidRPr="00791D37" w:rsidRDefault="0074559B" w:rsidP="00791D37">
      <w:pPr>
        <w:pStyle w:val="Prrafodelista"/>
        <w:numPr>
          <w:ilvl w:val="0"/>
          <w:numId w:val="14"/>
        </w:numPr>
      </w:pPr>
      <w:r w:rsidRPr="00791D37">
        <w:t>Las redes THREAD son redes bastante estables y con una buena capacidad multisalto entre nodos con muy escasa pérdida de la información enviada.</w:t>
      </w:r>
    </w:p>
    <w:p w14:paraId="5E79BF77" w14:textId="77777777" w:rsidR="0074559B" w:rsidRPr="00791D37" w:rsidRDefault="0074559B" w:rsidP="00791D37">
      <w:pPr>
        <w:pStyle w:val="Prrafodelista"/>
      </w:pPr>
    </w:p>
    <w:p w14:paraId="7FB324A6" w14:textId="77777777" w:rsidR="0074559B" w:rsidRPr="00791D37" w:rsidRDefault="0074559B" w:rsidP="00791D37">
      <w:pPr>
        <w:pStyle w:val="Prrafodelista"/>
        <w:numPr>
          <w:ilvl w:val="0"/>
          <w:numId w:val="14"/>
        </w:numPr>
      </w:pPr>
      <w:r w:rsidRPr="00791D37">
        <w:t>Variedad de opciones en las configuraciones disponibles a la hora de configurar tanto la red como los diferentes nodos que la compondrán.</w:t>
      </w:r>
    </w:p>
    <w:p w14:paraId="1691EE24" w14:textId="77777777" w:rsidR="0074559B" w:rsidRPr="00791D37" w:rsidRDefault="0074559B" w:rsidP="00791D37">
      <w:pPr>
        <w:pStyle w:val="Prrafodelista"/>
      </w:pPr>
    </w:p>
    <w:p w14:paraId="77699C0A" w14:textId="77777777" w:rsidR="0074559B" w:rsidRPr="00791D37" w:rsidRDefault="0074559B" w:rsidP="00791D37">
      <w:pPr>
        <w:pStyle w:val="Prrafodelista"/>
        <w:numPr>
          <w:ilvl w:val="0"/>
          <w:numId w:val="14"/>
        </w:numPr>
      </w:pPr>
      <w:r w:rsidRPr="00791D37">
        <w:t>Sencillez a la hora de crear la red y de configurar los nodos para su unión gracias a la herramienta KiTools y los comandos KSH, los cuáles son con una interfaz sencilla con lenguaje humano.</w:t>
      </w:r>
    </w:p>
    <w:p w14:paraId="299417FB" w14:textId="77777777" w:rsidR="0074559B" w:rsidRPr="00791D37" w:rsidRDefault="0074559B" w:rsidP="00791D37">
      <w:pPr>
        <w:pStyle w:val="Prrafodelista"/>
      </w:pPr>
    </w:p>
    <w:p w14:paraId="3168C4D6" w14:textId="39038CD9" w:rsidR="0074559B" w:rsidRPr="00791D37" w:rsidRDefault="0074559B" w:rsidP="00791D37">
      <w:pPr>
        <w:pStyle w:val="Prrafodelista"/>
        <w:numPr>
          <w:ilvl w:val="0"/>
          <w:numId w:val="14"/>
        </w:numPr>
      </w:pPr>
      <w:r w:rsidRPr="00791D37">
        <w:t xml:space="preserve">Estabilidad térmica de los Dongles USB (dispositivos KTDG102) y en la PCB diseñada con el KTWM102. Se aumenta 1 o 2 grados la temperatura del KTWM102 a lo largo de pruebas de 2 horas con un alto funcionamiento en los nodos y en ambientes con el sol impactando directamente sobre dichos nodos. Por lo </w:t>
      </w:r>
      <w:del w:id="4785" w:author="JORGE CONTRERAS ORTIZ" w:date="2021-09-05T17:49:00Z">
        <w:r w:rsidRPr="00791D37" w:rsidDel="00DC6100">
          <w:delText>que</w:delText>
        </w:r>
      </w:del>
      <w:ins w:id="4786" w:author="JORGE CONTRERAS ORTIZ" w:date="2021-09-05T17:49:00Z">
        <w:r w:rsidR="00DC6100" w:rsidRPr="00791D37">
          <w:t>que,</w:t>
        </w:r>
      </w:ins>
      <w:r w:rsidRPr="00791D37">
        <w:t xml:space="preserve"> en ambientes normales sin mucha carga de trabajo sobre el nodo, no habrá problema con los nodos.  </w:t>
      </w:r>
    </w:p>
    <w:p w14:paraId="1B54189E" w14:textId="06D5E14A" w:rsidR="0074559B" w:rsidRPr="00791D37" w:rsidRDefault="0074559B" w:rsidP="00791D37"/>
    <w:p w14:paraId="1CE2BBD3" w14:textId="583F37AC" w:rsidR="00D6148E" w:rsidRPr="00791D37" w:rsidRDefault="00D6148E" w:rsidP="00791D37">
      <w:r w:rsidRPr="00791D37">
        <w:t>Un posible desarrollo futuro para este proyecto es la integración de la capa de sensores a los nodos desarrollados. A su vez se podría desarrollar una plataforma Web donde se puedan enviar por mensajes UDP mediante Sockets las medidas tomadas por los diferentes nodos y se pueda ir gestionando la red mediante esta Web, ya sea desde la configuración de los tiempos de envío de las medidas desde los nodos, el poder ver el estado</w:t>
      </w:r>
      <w:del w:id="4787" w:author="JORGE CONTRERAS ORTIZ" w:date="2021-09-05T17:49:00Z">
        <w:r w:rsidRPr="00791D37" w:rsidDel="00DC6100">
          <w:delText>s</w:delText>
        </w:r>
      </w:del>
      <w:r w:rsidRPr="00791D37">
        <w:t xml:space="preserve"> de cada nodo, etc.</w:t>
      </w:r>
    </w:p>
    <w:p w14:paraId="414C427A" w14:textId="77777777" w:rsidR="00D6148E" w:rsidRPr="00791D37" w:rsidRDefault="00D6148E" w:rsidP="00791D37">
      <w:r w:rsidRPr="00791D37">
        <w:t>Esta propuesta de añadir una plataforma Web de gestión, ayudaría a una gestión mucho más fácil de los nodos, ya que el panel de Administración Web proporcionado por el Border Router solo aporta como datos el rol y la dirección IP de los nodos conectados, a la vez que la topología de red generada, mientras que con una plataforma Web creada en específico podría mostrar datos como las medidas de los sensores, el estado de la batería de cada nodo, etc.</w:t>
      </w:r>
    </w:p>
    <w:p w14:paraId="56307AC5" w14:textId="77777777" w:rsidR="00D6148E" w:rsidRPr="00791D37" w:rsidRDefault="00D6148E" w:rsidP="00791D37"/>
    <w:p w14:paraId="044114D5" w14:textId="77777777" w:rsidR="0074559B" w:rsidRPr="00791D37" w:rsidRDefault="0074559B" w:rsidP="00791D37">
      <w:pPr>
        <w:pStyle w:val="Prrafodelista"/>
      </w:pPr>
    </w:p>
    <w:p w14:paraId="7063EDC7" w14:textId="645B7ED0" w:rsidR="0074559B" w:rsidRPr="00791D37" w:rsidRDefault="0074559B" w:rsidP="00791D37"/>
    <w:p w14:paraId="44A5DDEF" w14:textId="77777777" w:rsidR="0074559B" w:rsidRPr="00791D37" w:rsidRDefault="0074559B" w:rsidP="00791D37">
      <w:pPr>
        <w:rPr>
          <w:rFonts w:eastAsiaTheme="majorEastAsia"/>
          <w:color w:val="2F5496" w:themeColor="accent1" w:themeShade="BF"/>
          <w:sz w:val="32"/>
          <w:szCs w:val="32"/>
        </w:rPr>
      </w:pPr>
      <w:r w:rsidRPr="00791D37">
        <w:br w:type="page"/>
      </w:r>
    </w:p>
    <w:p w14:paraId="62AB2C29" w14:textId="77777777" w:rsidR="0074559B" w:rsidRPr="00791D37" w:rsidRDefault="0074559B" w:rsidP="00791D37">
      <w:pPr>
        <w:pStyle w:val="Ttulo1"/>
        <w:numPr>
          <w:ilvl w:val="0"/>
          <w:numId w:val="1"/>
        </w:numPr>
      </w:pPr>
      <w:bookmarkStart w:id="4788" w:name="_Toc81499480"/>
      <w:bookmarkStart w:id="4789" w:name="_Toc81765332"/>
      <w:r w:rsidRPr="00791D37">
        <w:lastRenderedPageBreak/>
        <w:t>BIBLIOGRAFÍA</w:t>
      </w:r>
      <w:bookmarkEnd w:id="4788"/>
      <w:bookmarkEnd w:id="4789"/>
    </w:p>
    <w:p w14:paraId="5BCA0513" w14:textId="04766E34" w:rsidR="0074559B" w:rsidRPr="00791D37" w:rsidRDefault="0074559B" w:rsidP="00791D37"/>
    <w:p w14:paraId="1B67A29B" w14:textId="607A1EE8" w:rsidR="006242EF" w:rsidRPr="006242EF" w:rsidRDefault="00AD1498" w:rsidP="006242EF">
      <w:pPr>
        <w:widowControl w:val="0"/>
        <w:autoSpaceDE w:val="0"/>
        <w:autoSpaceDN w:val="0"/>
        <w:adjustRightInd w:val="0"/>
        <w:spacing w:line="240" w:lineRule="auto"/>
        <w:ind w:left="640" w:hanging="640"/>
        <w:rPr>
          <w:noProof/>
          <w:szCs w:val="24"/>
          <w:lang w:val="en-US"/>
        </w:rPr>
      </w:pPr>
      <w:r w:rsidRPr="00791D37">
        <w:fldChar w:fldCharType="begin" w:fldLock="1"/>
      </w:r>
      <w:r w:rsidRPr="00791D37">
        <w:rPr>
          <w:lang w:val="en-US"/>
        </w:rPr>
        <w:instrText xml:space="preserve">ADDIN Mendeley Bibliography CSL_BIBLIOGRAPHY </w:instrText>
      </w:r>
      <w:r w:rsidRPr="00791D37">
        <w:fldChar w:fldCharType="separate"/>
      </w:r>
      <w:r w:rsidR="006242EF" w:rsidRPr="006242EF">
        <w:rPr>
          <w:noProof/>
          <w:szCs w:val="24"/>
          <w:lang w:val="en-US"/>
        </w:rPr>
        <w:t>[1]</w:t>
      </w:r>
      <w:r w:rsidR="006242EF" w:rsidRPr="006242EF">
        <w:rPr>
          <w:noProof/>
          <w:szCs w:val="24"/>
          <w:lang w:val="en-US"/>
        </w:rPr>
        <w:tab/>
        <w:t xml:space="preserve">S. Li, L. Da Xu, and S. Zhao, “5G Internet of Things: A survey,” </w:t>
      </w:r>
      <w:r w:rsidR="006242EF" w:rsidRPr="006242EF">
        <w:rPr>
          <w:i/>
          <w:iCs/>
          <w:noProof/>
          <w:szCs w:val="24"/>
          <w:lang w:val="en-US"/>
        </w:rPr>
        <w:t>J. Ind. Inf. Integr.</w:t>
      </w:r>
      <w:r w:rsidR="006242EF" w:rsidRPr="006242EF">
        <w:rPr>
          <w:noProof/>
          <w:szCs w:val="24"/>
          <w:lang w:val="en-US"/>
        </w:rPr>
        <w:t>, vol. 10, no. February, pp. 1–9, 2018, doi: 10.1016/j.jii.2018.01.005.</w:t>
      </w:r>
    </w:p>
    <w:p w14:paraId="71D5DA8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w:t>
      </w:r>
      <w:r w:rsidRPr="006242EF">
        <w:rPr>
          <w:noProof/>
          <w:szCs w:val="24"/>
          <w:lang w:val="en-US"/>
        </w:rPr>
        <w:tab/>
        <w:t xml:space="preserve">R. M. Gomathi, G. H. S. Krishna, E. Brumancia, and Y. M. Dhas, “A Survey on IoT Technologies, Evolution and Architecture,” </w:t>
      </w:r>
      <w:r w:rsidRPr="006242EF">
        <w:rPr>
          <w:i/>
          <w:iCs/>
          <w:noProof/>
          <w:szCs w:val="24"/>
          <w:lang w:val="en-US"/>
        </w:rPr>
        <w:t>2nd Int. Conf. Comput. Commun. Signal Process. Spec. Focus Technol. Innov. Smart Environ. ICCCSP 2018</w:t>
      </w:r>
      <w:r w:rsidRPr="006242EF">
        <w:rPr>
          <w:noProof/>
          <w:szCs w:val="24"/>
          <w:lang w:val="en-US"/>
        </w:rPr>
        <w:t>, no. Icccsp, pp. 1–5, 2018, doi: 10.1109/ICCCSP.2018.8452820.</w:t>
      </w:r>
    </w:p>
    <w:p w14:paraId="342CDB5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3]</w:t>
      </w:r>
      <w:r w:rsidRPr="006242EF">
        <w:rPr>
          <w:noProof/>
          <w:szCs w:val="24"/>
          <w:lang w:val="en-US"/>
        </w:rPr>
        <w:tab/>
        <w:t xml:space="preserve">L. Da Xu, W. He, and S. Li, “Internet of things in industries: A survey,” </w:t>
      </w:r>
      <w:r w:rsidRPr="006242EF">
        <w:rPr>
          <w:i/>
          <w:iCs/>
          <w:noProof/>
          <w:szCs w:val="24"/>
          <w:lang w:val="en-US"/>
        </w:rPr>
        <w:t>IEEE Trans. Ind. Informatics</w:t>
      </w:r>
      <w:r w:rsidRPr="006242EF">
        <w:rPr>
          <w:noProof/>
          <w:szCs w:val="24"/>
          <w:lang w:val="en-US"/>
        </w:rPr>
        <w:t>, vol. 10, no. 4, pp. 2233–2243, 2014, doi: 10.1109/TII.2014.2300753.</w:t>
      </w:r>
    </w:p>
    <w:p w14:paraId="37E8375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4]</w:t>
      </w:r>
      <w:r w:rsidRPr="006242EF">
        <w:rPr>
          <w:noProof/>
          <w:szCs w:val="24"/>
          <w:lang w:val="en-US"/>
        </w:rPr>
        <w:tab/>
        <w:t xml:space="preserve">A. J. Albarakati, J. Qayyum, and K. a. Fakeeh, “A Survey on 6LowPAN &amp; its Future Research Challenges,” </w:t>
      </w:r>
      <w:r w:rsidRPr="006242EF">
        <w:rPr>
          <w:i/>
          <w:iCs/>
          <w:noProof/>
          <w:szCs w:val="24"/>
          <w:lang w:val="en-US"/>
        </w:rPr>
        <w:t>Int. J. Comput. Sci. Mob. Comput.</w:t>
      </w:r>
      <w:r w:rsidRPr="006242EF">
        <w:rPr>
          <w:noProof/>
          <w:szCs w:val="24"/>
          <w:lang w:val="en-US"/>
        </w:rPr>
        <w:t>, vol. 3, no. 10, pp. 558–570, 2014.</w:t>
      </w:r>
    </w:p>
    <w:p w14:paraId="62A07D37"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5]</w:t>
      </w:r>
      <w:r w:rsidRPr="006242EF">
        <w:rPr>
          <w:noProof/>
          <w:szCs w:val="24"/>
          <w:lang w:val="en-US"/>
        </w:rPr>
        <w:tab/>
        <w:t xml:space="preserve">Y. Chen </w:t>
      </w:r>
      <w:r w:rsidRPr="006242EF">
        <w:rPr>
          <w:i/>
          <w:iCs/>
          <w:noProof/>
          <w:szCs w:val="24"/>
          <w:lang w:val="en-US"/>
        </w:rPr>
        <w:t>et al.</w:t>
      </w:r>
      <w:r w:rsidRPr="006242EF">
        <w:rPr>
          <w:noProof/>
          <w:szCs w:val="24"/>
          <w:lang w:val="en-US"/>
        </w:rPr>
        <w:t xml:space="preserve">, “6LoWPAN stacks: A survey,” </w:t>
      </w:r>
      <w:r w:rsidRPr="006242EF">
        <w:rPr>
          <w:i/>
          <w:iCs/>
          <w:noProof/>
          <w:szCs w:val="24"/>
          <w:lang w:val="en-US"/>
        </w:rPr>
        <w:t>7th Int. Conf. Wirel. Commun. Netw. Mob. Comput. WiCOM 2011</w:t>
      </w:r>
      <w:r w:rsidRPr="006242EF">
        <w:rPr>
          <w:noProof/>
          <w:szCs w:val="24"/>
          <w:lang w:val="en-US"/>
        </w:rPr>
        <w:t>, pp. 6–9, 2011, doi: 10.1109/wicom.2011.6040344.</w:t>
      </w:r>
    </w:p>
    <w:p w14:paraId="41F09B0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6]</w:t>
      </w:r>
      <w:r w:rsidRPr="006242EF">
        <w:rPr>
          <w:noProof/>
          <w:szCs w:val="24"/>
          <w:lang w:val="en-US"/>
        </w:rPr>
        <w:tab/>
        <w:t xml:space="preserve">Z. Shelby and C. Bormann, </w:t>
      </w:r>
      <w:r w:rsidRPr="006242EF">
        <w:rPr>
          <w:i/>
          <w:iCs/>
          <w:noProof/>
          <w:szCs w:val="24"/>
          <w:lang w:val="en-US"/>
        </w:rPr>
        <w:t>6LoWPAN: The Wireless Embedded Internet</w:t>
      </w:r>
      <w:r w:rsidRPr="006242EF">
        <w:rPr>
          <w:noProof/>
          <w:szCs w:val="24"/>
          <w:lang w:val="en-US"/>
        </w:rPr>
        <w:t>, no. c. 2009.</w:t>
      </w:r>
    </w:p>
    <w:p w14:paraId="4678DCB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7]</w:t>
      </w:r>
      <w:r w:rsidRPr="006242EF">
        <w:rPr>
          <w:noProof/>
          <w:szCs w:val="24"/>
          <w:lang w:val="en-US"/>
        </w:rPr>
        <w:tab/>
        <w:t xml:space="preserve">Z. Yang and C. H. Chang, “6LoWPAN overview and implementations,” </w:t>
      </w:r>
      <w:r w:rsidRPr="006242EF">
        <w:rPr>
          <w:i/>
          <w:iCs/>
          <w:noProof/>
          <w:szCs w:val="24"/>
          <w:lang w:val="en-US"/>
        </w:rPr>
        <w:t>Proc. 2019 Int. Conf. Embed. Wirel. Syst. Networks</w:t>
      </w:r>
      <w:r w:rsidRPr="006242EF">
        <w:rPr>
          <w:noProof/>
          <w:szCs w:val="24"/>
          <w:lang w:val="en-US"/>
        </w:rPr>
        <w:t>, pp. 357–361, 2019, [Online]. Available: https://dl.acm.org/doi/10.5555/3324320.3324409.</w:t>
      </w:r>
    </w:p>
    <w:p w14:paraId="25B7817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8]</w:t>
      </w:r>
      <w:r w:rsidRPr="006242EF">
        <w:rPr>
          <w:noProof/>
          <w:szCs w:val="24"/>
          <w:lang w:val="en-US"/>
        </w:rPr>
        <w:tab/>
        <w:t xml:space="preserve">W. Rzepecki, L. Iwanecki, and P. Ryba, “IEEE 802.15.4 thread mesh network - Data transmission in harsh environment,” </w:t>
      </w:r>
      <w:r w:rsidRPr="006242EF">
        <w:rPr>
          <w:i/>
          <w:iCs/>
          <w:noProof/>
          <w:szCs w:val="24"/>
          <w:lang w:val="en-US"/>
        </w:rPr>
        <w:t>Proc. - 2018 IEEE 6th Int. Conf. Futur. Internet Things Cloud Work. W-FiCloud 2018</w:t>
      </w:r>
      <w:r w:rsidRPr="006242EF">
        <w:rPr>
          <w:noProof/>
          <w:szCs w:val="24"/>
          <w:lang w:val="en-US"/>
        </w:rPr>
        <w:t>, pp. 42–47, 2018, doi: 10.1109/W-FiCloud.2018.00013.</w:t>
      </w:r>
    </w:p>
    <w:p w14:paraId="0BEF76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9]</w:t>
      </w:r>
      <w:r w:rsidRPr="006242EF">
        <w:rPr>
          <w:noProof/>
          <w:szCs w:val="24"/>
          <w:lang w:val="en-US"/>
        </w:rPr>
        <w:tab/>
        <w:t>Thread Group, “Thread 1.1. 1 Specification.” Thread Group, 2017.</w:t>
      </w:r>
    </w:p>
    <w:p w14:paraId="7CA86B4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0]</w:t>
      </w:r>
      <w:r w:rsidRPr="006242EF">
        <w:rPr>
          <w:noProof/>
          <w:szCs w:val="24"/>
          <w:lang w:val="en-US"/>
        </w:rPr>
        <w:tab/>
        <w:t>Kirale, “KTWM102 Thread NCP module.” pp. 1–17, [Online]. Available: www.kirale.com.</w:t>
      </w:r>
    </w:p>
    <w:p w14:paraId="6428E8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1]</w:t>
      </w:r>
      <w:r w:rsidRPr="006242EF">
        <w:rPr>
          <w:noProof/>
          <w:szCs w:val="24"/>
          <w:lang w:val="en-US"/>
        </w:rPr>
        <w:tab/>
        <w:t>Kirale, “Kirale Command-Line Shell,” 2019.</w:t>
      </w:r>
    </w:p>
    <w:p w14:paraId="1072F2D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2]</w:t>
      </w:r>
      <w:r w:rsidRPr="006242EF">
        <w:rPr>
          <w:noProof/>
          <w:szCs w:val="24"/>
          <w:lang w:val="en-US"/>
        </w:rPr>
        <w:tab/>
        <w:t xml:space="preserve">I. Unwala, Z. Taqvi, and J. Lu, “Thread: An IoT protocol,” </w:t>
      </w:r>
      <w:r w:rsidRPr="006242EF">
        <w:rPr>
          <w:i/>
          <w:iCs/>
          <w:noProof/>
          <w:szCs w:val="24"/>
          <w:lang w:val="en-US"/>
        </w:rPr>
        <w:t>IEEE Green Technol. Conf.</w:t>
      </w:r>
      <w:r w:rsidRPr="006242EF">
        <w:rPr>
          <w:noProof/>
          <w:szCs w:val="24"/>
          <w:lang w:val="en-US"/>
        </w:rPr>
        <w:t>, vol. 2018-April, pp. 161–167, 2018, doi: 10.1109/GreenTech.2018.00037.</w:t>
      </w:r>
    </w:p>
    <w:p w14:paraId="24D9F7B8"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3]</w:t>
      </w:r>
      <w:r w:rsidRPr="006242EF">
        <w:rPr>
          <w:noProof/>
          <w:szCs w:val="24"/>
          <w:lang w:val="en-US"/>
        </w:rPr>
        <w:tab/>
        <w:t xml:space="preserve">J. Gopaluni, I. Unwala, J. Lu, and X. Yang, “Implementation of GUI for open thread,” </w:t>
      </w:r>
      <w:r w:rsidRPr="006242EF">
        <w:rPr>
          <w:i/>
          <w:iCs/>
          <w:noProof/>
          <w:szCs w:val="24"/>
          <w:lang w:val="en-US"/>
        </w:rPr>
        <w:t>Proc. - 2018 Int. Conf. Comput. Sci. Comput. Intell. CSCI 2018</w:t>
      </w:r>
      <w:r w:rsidRPr="006242EF">
        <w:rPr>
          <w:noProof/>
          <w:szCs w:val="24"/>
          <w:lang w:val="en-US"/>
        </w:rPr>
        <w:t>, pp. 1015–1018, 2018, doi: 10.1109/CSCI46756.2018.00196.</w:t>
      </w:r>
    </w:p>
    <w:p w14:paraId="590125B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4]</w:t>
      </w:r>
      <w:r w:rsidRPr="006242EF">
        <w:rPr>
          <w:noProof/>
          <w:szCs w:val="24"/>
          <w:lang w:val="en-US"/>
        </w:rPr>
        <w:tab/>
        <w:t xml:space="preserve">I. Unwala, Z. Taqvi, and J. Lu, “IoT security: ZWave and thread,” </w:t>
      </w:r>
      <w:r w:rsidRPr="006242EF">
        <w:rPr>
          <w:i/>
          <w:iCs/>
          <w:noProof/>
          <w:szCs w:val="24"/>
          <w:lang w:val="en-US"/>
        </w:rPr>
        <w:t>IEEE Green Technol. Conf.</w:t>
      </w:r>
      <w:r w:rsidRPr="006242EF">
        <w:rPr>
          <w:noProof/>
          <w:szCs w:val="24"/>
          <w:lang w:val="en-US"/>
        </w:rPr>
        <w:t>, vol. 2018-April, pp. 176–182, 2018, doi: 10.1109/GreenTech.2018.00040.</w:t>
      </w:r>
    </w:p>
    <w:p w14:paraId="1C11799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5]</w:t>
      </w:r>
      <w:r w:rsidRPr="006242EF">
        <w:rPr>
          <w:noProof/>
          <w:szCs w:val="24"/>
          <w:lang w:val="en-US"/>
        </w:rPr>
        <w:tab/>
        <w:t>IEEE Std 802.15.4, “IEEE Standards, Part 15.4: Wireless Medium Access Control (MAC) and Physical Layer (PHY) Specifications for Low- Rate Wireless Personal Area Networks (WPANs),” 2006.</w:t>
      </w:r>
    </w:p>
    <w:p w14:paraId="6573271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6]</w:t>
      </w:r>
      <w:r w:rsidRPr="006242EF">
        <w:rPr>
          <w:noProof/>
          <w:szCs w:val="24"/>
          <w:lang w:val="en-US"/>
        </w:rPr>
        <w:tab/>
        <w:t>“RFC 4944, “Transmission of IPv6 Packets over IEEE 802.15.4 Networks",” 2007. https://tools.ietf.org/html/rfc4944.</w:t>
      </w:r>
    </w:p>
    <w:p w14:paraId="0DB094C0"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7]</w:t>
      </w:r>
      <w:r w:rsidRPr="006242EF">
        <w:rPr>
          <w:noProof/>
          <w:szCs w:val="24"/>
          <w:lang w:val="en-US"/>
        </w:rPr>
        <w:tab/>
        <w:t>“RFC 6282 ‘Compression Format for IPv6 Datagrams over IEEE 802.15.4-Based Networks,’” 2019. https://tools.ietf.org/html/rfc6282.</w:t>
      </w:r>
    </w:p>
    <w:p w14:paraId="4A473DF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8]</w:t>
      </w:r>
      <w:r w:rsidRPr="006242EF">
        <w:rPr>
          <w:noProof/>
          <w:szCs w:val="24"/>
          <w:lang w:val="en-US"/>
        </w:rPr>
        <w:tab/>
        <w:t>“RFC 2460 ‘Internet Protocol, Version 6 (IPv6) Specification,’” 1998. .</w:t>
      </w:r>
    </w:p>
    <w:p w14:paraId="2A216A7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9]</w:t>
      </w:r>
      <w:r w:rsidRPr="006242EF">
        <w:rPr>
          <w:noProof/>
          <w:szCs w:val="24"/>
          <w:lang w:val="en-US"/>
        </w:rPr>
        <w:tab/>
        <w:t xml:space="preserve">“RFC 4291 ‘IP Version 6 Addressing Architecture,’” 2006. </w:t>
      </w:r>
      <w:r w:rsidRPr="006242EF">
        <w:rPr>
          <w:noProof/>
          <w:szCs w:val="24"/>
          <w:lang w:val="en-US"/>
        </w:rPr>
        <w:lastRenderedPageBreak/>
        <w:t>https://www.ietf.org/rfc/rfc4291.</w:t>
      </w:r>
    </w:p>
    <w:p w14:paraId="5EFD945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0]</w:t>
      </w:r>
      <w:r w:rsidRPr="006242EF">
        <w:rPr>
          <w:noProof/>
          <w:szCs w:val="24"/>
          <w:lang w:val="en-US"/>
        </w:rPr>
        <w:tab/>
        <w:t>“RFC 4443 ‘Internet Control Message Protocol (ICMPv6) for the Internet Protocol Version 6 (IPv6) Specification,’” 2006. https://tools.ietf.org/html/rfc4443.</w:t>
      </w:r>
    </w:p>
    <w:p w14:paraId="412FDFC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1]</w:t>
      </w:r>
      <w:r w:rsidRPr="006242EF">
        <w:rPr>
          <w:noProof/>
          <w:szCs w:val="24"/>
          <w:lang w:val="en-US"/>
        </w:rPr>
        <w:tab/>
        <w:t>“RFC 768 ‘ User Datagram Protocol,’” 1980. https://tools.ietf.org/html/rfc768.</w:t>
      </w:r>
    </w:p>
    <w:p w14:paraId="64A80ABD"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2]</w:t>
      </w:r>
      <w:r w:rsidRPr="006242EF">
        <w:rPr>
          <w:noProof/>
          <w:szCs w:val="24"/>
          <w:lang w:val="en-US"/>
        </w:rPr>
        <w:tab/>
        <w:t>“RFC 1122 ‘Requirements for Internet Hosts -- Communication Layers,’” 1989. https://tools.ietf.org/html/rfc1122.</w:t>
      </w:r>
    </w:p>
    <w:p w14:paraId="1DB0D8C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3]</w:t>
      </w:r>
      <w:r w:rsidRPr="006242EF">
        <w:rPr>
          <w:noProof/>
          <w:szCs w:val="24"/>
          <w:lang w:val="en-US"/>
        </w:rPr>
        <w:tab/>
        <w:t xml:space="preserve">M. B. Tamboli and D. D. Ambawade, “Secure and efficient CoAP based authentication and access control for internet of things (IoT),” </w:t>
      </w:r>
      <w:r w:rsidRPr="006242EF">
        <w:rPr>
          <w:i/>
          <w:iCs/>
          <w:noProof/>
          <w:szCs w:val="24"/>
          <w:lang w:val="en-US"/>
        </w:rPr>
        <w:t>2016 IEEE Int. Conf. Recent Trends Electron. Inf. Commun. Technol. RTEICT 2016 - Proc.</w:t>
      </w:r>
      <w:r w:rsidRPr="006242EF">
        <w:rPr>
          <w:noProof/>
          <w:szCs w:val="24"/>
          <w:lang w:val="en-US"/>
        </w:rPr>
        <w:t>, pp. 1245–1250, 2017, doi: 10.1109/RTEICT.2016.7808031.</w:t>
      </w:r>
    </w:p>
    <w:p w14:paraId="2478A47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4]</w:t>
      </w:r>
      <w:r w:rsidRPr="006242EF">
        <w:rPr>
          <w:noProof/>
          <w:szCs w:val="24"/>
          <w:lang w:val="en-US"/>
        </w:rPr>
        <w:tab/>
        <w:t xml:space="preserve">C. Bormann, A. P. Castellani, and Z. Shelby, “CoAP: An application protocol for billions of tiny internet nodes,” </w:t>
      </w:r>
      <w:r w:rsidRPr="006242EF">
        <w:rPr>
          <w:i/>
          <w:iCs/>
          <w:noProof/>
          <w:szCs w:val="24"/>
          <w:lang w:val="en-US"/>
        </w:rPr>
        <w:t>IEEE Internet Comput.</w:t>
      </w:r>
      <w:r w:rsidRPr="006242EF">
        <w:rPr>
          <w:noProof/>
          <w:szCs w:val="24"/>
          <w:lang w:val="en-US"/>
        </w:rPr>
        <w:t>, vol. 16, no. 2, pp. 62–67, 2012, doi: 10.1109/MIC.2012.29.</w:t>
      </w:r>
    </w:p>
    <w:p w14:paraId="4349DA6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5]</w:t>
      </w:r>
      <w:r w:rsidRPr="006242EF">
        <w:rPr>
          <w:noProof/>
          <w:szCs w:val="24"/>
          <w:lang w:val="en-US"/>
        </w:rPr>
        <w:tab/>
        <w:t>“RFC 6347 ‘Datagram Transport Layer Security Version 1.2,’” 2012. https://tools.ietf.org/html/rfc6347.</w:t>
      </w:r>
    </w:p>
    <w:p w14:paraId="034C2FE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6]</w:t>
      </w:r>
      <w:r w:rsidRPr="006242EF">
        <w:rPr>
          <w:noProof/>
          <w:szCs w:val="24"/>
          <w:lang w:val="en-US"/>
        </w:rPr>
        <w:tab/>
        <w:t>“RFC 7250 ‘Using Raw Public Keys in Transport Layer Security (TLS) and Datagram Transport Layer Security (DTLS),’” 2014. https://tools.ietf.org/html/rfc7250.</w:t>
      </w:r>
    </w:p>
    <w:p w14:paraId="1CD5A6C1" w14:textId="77777777" w:rsidR="006242EF" w:rsidRPr="006242EF" w:rsidRDefault="006242EF" w:rsidP="006242EF">
      <w:pPr>
        <w:widowControl w:val="0"/>
        <w:autoSpaceDE w:val="0"/>
        <w:autoSpaceDN w:val="0"/>
        <w:adjustRightInd w:val="0"/>
        <w:spacing w:line="240" w:lineRule="auto"/>
        <w:ind w:left="640" w:hanging="640"/>
        <w:rPr>
          <w:noProof/>
          <w:lang w:val="en-US"/>
        </w:rPr>
      </w:pPr>
      <w:r w:rsidRPr="006242EF">
        <w:rPr>
          <w:noProof/>
          <w:szCs w:val="24"/>
          <w:lang w:val="en-US"/>
        </w:rPr>
        <w:t>[27]</w:t>
      </w:r>
      <w:r w:rsidRPr="006242EF">
        <w:rPr>
          <w:noProof/>
          <w:szCs w:val="24"/>
          <w:lang w:val="en-US"/>
        </w:rPr>
        <w:tab/>
        <w:t>“RFC 5246 ‘The Transport Layer Security (TLS) Protocol Version 1.2,’” 2008. https://tools.ietf.org/html/rfc5246.</w:t>
      </w:r>
    </w:p>
    <w:p w14:paraId="4E6E79FC" w14:textId="19FB218A" w:rsidR="00AD1498" w:rsidRPr="00791D37" w:rsidRDefault="00AD1498" w:rsidP="00791D37">
      <w:r w:rsidRPr="00791D37">
        <w:fldChar w:fldCharType="end"/>
      </w:r>
    </w:p>
    <w:sectPr w:rsidR="00AD1498" w:rsidRPr="00791D37" w:rsidSect="00257A8F">
      <w:headerReference w:type="default" r:id="rId105"/>
      <w:footerReference w:type="even" r:id="rId106"/>
      <w:footerReference w:type="default" r:id="rId107"/>
      <w:type w:val="continuous"/>
      <w:pgSz w:w="11906" w:h="16838"/>
      <w:pgMar w:top="1418" w:right="1418" w:bottom="1418" w:left="1418"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57" w:author="GABRIEL NOE MUJICA ROJAS" w:date="2021-09-02T12:11:00Z" w:initials="GNMR">
    <w:p w14:paraId="40D8322C" w14:textId="77777777" w:rsidR="00D6148E" w:rsidRDefault="00DA3B27" w:rsidP="00791D37">
      <w:r>
        <w:rPr>
          <w:rStyle w:val="Refdecomentario"/>
        </w:rPr>
        <w:annotationRef/>
      </w:r>
      <w:r>
        <w:t>Aquí hay que incluir los objetivos y alcance del trabajo</w:t>
      </w:r>
      <w:r w:rsidR="00D6148E">
        <w:t xml:space="preserve"> La estructura del documento debe ser:</w:t>
      </w:r>
    </w:p>
    <w:p w14:paraId="4109A81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Introducción y objetivos del trabajo</w:t>
      </w:r>
    </w:p>
    <w:p w14:paraId="2A832A1E"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Estado del arte</w:t>
      </w:r>
    </w:p>
    <w:p w14:paraId="04F3829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Análisis de la tecnología Thread y configuración de dispositivos</w:t>
      </w:r>
    </w:p>
    <w:p w14:paraId="0CE67FFA"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Diseño e implementación hardware</w:t>
      </w:r>
    </w:p>
    <w:p w14:paraId="01C8637B"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Pruebas experimentales</w:t>
      </w:r>
    </w:p>
    <w:p w14:paraId="7F9D07FF"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Conclusiones y líneas futuras</w:t>
      </w:r>
    </w:p>
    <w:p w14:paraId="5872E4DA" w14:textId="4648C92F" w:rsidR="00DA3B27" w:rsidRDefault="00DA3B27" w:rsidP="00791D37">
      <w:pPr>
        <w:pStyle w:val="Textocomentario"/>
      </w:pPr>
    </w:p>
  </w:comment>
  <w:comment w:id="1970" w:author="GABRIEL NOE MUJICA ROJAS" w:date="2021-09-02T12:18:00Z" w:initials="GNMR">
    <w:p w14:paraId="1BE020EC" w14:textId="77777777" w:rsidR="00B5329E" w:rsidRDefault="00B5329E" w:rsidP="00B5329E">
      <w:pPr>
        <w:pStyle w:val="Textocomentario"/>
      </w:pPr>
      <w:r>
        <w:rPr>
          <w:rStyle w:val="Refdecomentario"/>
        </w:rPr>
        <w:annotationRef/>
      </w:r>
      <w:r>
        <w:t>Estos son los objetivos específicos, pero hay que incluir un par de párrafo con los objetivos generales del trabajo, que tienen que ver con la exploración, análisis/estudio del protocolo Thread para se integrado en la plataforma Cookies, mediante la implementación de una nueva capa hardware de comunicaciones</w:t>
      </w:r>
    </w:p>
  </w:comment>
  <w:comment w:id="1993" w:author="GABRIEL NOE MUJICA ROJAS" w:date="2021-09-02T12:18:00Z" w:initials="GNMR">
    <w:p w14:paraId="4AC2537D" w14:textId="77777777" w:rsidR="00DA3B27" w:rsidRDefault="00DA3B27" w:rsidP="00791D37">
      <w:pPr>
        <w:pStyle w:val="Textocomentario"/>
      </w:pPr>
      <w:r>
        <w:rPr>
          <w:rStyle w:val="Refdecomentario"/>
        </w:rPr>
        <w:annotationRef/>
      </w:r>
      <w:r>
        <w:t>Estos son los objetivos específicos, pero hay que incluir un par de párrafo con los objetivos generales del trabajo, que tienen que ver con la exploración, análisis/estudio del protocolo Thread para se integrado en la plataforma Cookies, mediante la implementación de una nueva capa hardware de comunicaciones</w:t>
      </w:r>
    </w:p>
  </w:comment>
  <w:comment w:id="2075" w:author="GABRIEL NOE MUJICA ROJAS" w:date="2021-09-02T11:57:00Z" w:initials="GNMR">
    <w:p w14:paraId="3E847E08" w14:textId="77777777" w:rsidR="00DA3B27" w:rsidRDefault="00DA3B27" w:rsidP="00791D37">
      <w:pPr>
        <w:pStyle w:val="Textocomentario"/>
      </w:pPr>
      <w:r>
        <w:rPr>
          <w:rStyle w:val="Refdecomentario"/>
        </w:rPr>
        <w:annotationRef/>
      </w:r>
      <w:r>
        <w:t xml:space="preserve">No tiene relación con la frase relacionada con WSN. En general, los conceptos están muy desconectados entre sí. </w:t>
      </w:r>
    </w:p>
  </w:comment>
  <w:comment w:id="2035" w:author="GABRIEL NOE MUJICA ROJAS" w:date="2021-09-02T12:00:00Z" w:initials="GNMR">
    <w:p w14:paraId="7BE3D1C5" w14:textId="77777777" w:rsidR="00DA3B27" w:rsidRDefault="00DA3B27" w:rsidP="00791D37">
      <w:pPr>
        <w:pStyle w:val="Textocomentario"/>
      </w:pPr>
      <w:r>
        <w:rPr>
          <w:rStyle w:val="Refdecomentario"/>
        </w:rPr>
        <w:annotationRef/>
      </w:r>
      <w:r>
        <w:t xml:space="preserve">Estas traduciendo de forma literal el paper que referencias y eso no es correcto. Puedes referenciar conceptos importantes de artículos que sean de interés para el documento, pero no copiar o traducir literalmente. Además, el artículo que referencias es de una calidad baja, muy general. </w:t>
      </w:r>
    </w:p>
  </w:comment>
  <w:comment w:id="2103" w:author="GABRIEL NOE MUJICA ROJAS" w:date="2021-09-02T12:05:00Z" w:initials="GNMR">
    <w:p w14:paraId="6DF35CBD" w14:textId="77777777" w:rsidR="00DA3B27" w:rsidRDefault="00DA3B27" w:rsidP="00791D37">
      <w:pPr>
        <w:pStyle w:val="Textocomentario"/>
      </w:pPr>
      <w:r>
        <w:rPr>
          <w:rStyle w:val="Refdecomentario"/>
        </w:rPr>
        <w:annotationRef/>
      </w:r>
      <w:r>
        <w:t>Copia del paper traducido al español</w:t>
      </w:r>
    </w:p>
  </w:comment>
  <w:comment w:id="2331" w:author="GABRIEL NOE MUJICA ROJAS" w:date="2021-09-02T12:12:00Z" w:initials="GNMR">
    <w:p w14:paraId="2C39A756" w14:textId="77777777" w:rsidR="00DA3B27" w:rsidRDefault="00DA3B27" w:rsidP="00791D37">
      <w:pPr>
        <w:pStyle w:val="Textocomentario"/>
      </w:pPr>
      <w:r>
        <w:rPr>
          <w:rStyle w:val="Refdecomentario"/>
        </w:rPr>
        <w:annotationRef/>
      </w:r>
      <w:r>
        <w:t>Muchas partes del documento están escritas con un lenguaje poco técnico. Hay que mejorar la redacción de este tipo de frases.</w:t>
      </w:r>
    </w:p>
    <w:p w14:paraId="3AD55EA4" w14:textId="77777777" w:rsidR="00DA3B27" w:rsidRDefault="00DA3B27" w:rsidP="00791D37">
      <w:pPr>
        <w:pStyle w:val="Textocomentario"/>
      </w:pPr>
    </w:p>
  </w:comment>
  <w:comment w:id="2426" w:author="GABRIEL NOE MUJICA ROJAS" w:date="2021-09-02T12:10:00Z" w:initials="GNMR">
    <w:p w14:paraId="4F1DC9CF" w14:textId="77777777" w:rsidR="00B62082" w:rsidRDefault="00B62082" w:rsidP="00791D37">
      <w:pPr>
        <w:pStyle w:val="Textocomentario"/>
      </w:pPr>
      <w:r>
        <w:rPr>
          <w:rStyle w:val="Refdecomentario"/>
        </w:rPr>
        <w:annotationRef/>
      </w:r>
      <w:r>
        <w:t>Aquí hay que incluir al menos un párrafo de introducción a Thread y puesto que es el protocolo seleccionado se profundizará en la sección 2.3</w:t>
      </w:r>
    </w:p>
  </w:comment>
  <w:comment w:id="2440" w:author="GABRIEL NOE MUJICA ROJAS" w:date="2021-09-02T12:14:00Z" w:initials="GNMR">
    <w:p w14:paraId="44D3EC21" w14:textId="77777777" w:rsidR="00B62082" w:rsidRDefault="00B62082" w:rsidP="00791D37">
      <w:pPr>
        <w:pStyle w:val="Textocomentario"/>
      </w:pPr>
      <w:r>
        <w:rPr>
          <w:rStyle w:val="Refdecomentario"/>
        </w:rPr>
        <w:annotationRef/>
      </w:r>
      <w:r>
        <w:t>En general, si hay secciones enteras con copia literal hay que reescribirlas.</w:t>
      </w:r>
    </w:p>
  </w:comment>
  <w:comment w:id="2527" w:author="GABRIEL NOE MUJICA ROJAS" w:date="2021-09-02T12:16:00Z" w:initials="GNMR">
    <w:p w14:paraId="11169757" w14:textId="77777777" w:rsidR="00B62082" w:rsidRDefault="00B62082" w:rsidP="00791D37">
      <w:pPr>
        <w:pStyle w:val="Textocomentario"/>
      </w:pPr>
      <w:r>
        <w:rPr>
          <w:rStyle w:val="Refdecomentario"/>
        </w:rPr>
        <w:annotationRef/>
      </w:r>
      <w:r>
        <w:t>Mejorar la calidad de las imágenes</w:t>
      </w:r>
    </w:p>
  </w:comment>
  <w:comment w:id="2528" w:author="JORGE CONTRERAS ORTIZ" w:date="2021-09-04T15:56:00Z" w:initials="JCO">
    <w:p w14:paraId="5052C95A" w14:textId="77777777" w:rsidR="008807DC" w:rsidRDefault="008807DC">
      <w:pPr>
        <w:pStyle w:val="Textocomentario"/>
      </w:pPr>
      <w:r>
        <w:rPr>
          <w:rStyle w:val="Refdecomentario"/>
        </w:rPr>
        <w:annotationRef/>
      </w:r>
      <w:r>
        <w:t>Realizado</w:t>
      </w:r>
    </w:p>
    <w:p w14:paraId="4F45A75A" w14:textId="36615DA8" w:rsidR="008807DC" w:rsidRDefault="008807DC">
      <w:pPr>
        <w:pStyle w:val="Textocomentario"/>
      </w:pPr>
    </w:p>
  </w:comment>
  <w:comment w:id="2715" w:author="GABRIEL NOE MUJICA ROJAS" w:date="2021-09-02T12:16:00Z" w:initials="GNMR">
    <w:p w14:paraId="2AB8A6EB" w14:textId="77777777" w:rsidR="00B62082" w:rsidRDefault="00B62082" w:rsidP="00791D37">
      <w:pPr>
        <w:pStyle w:val="Textocomentario"/>
      </w:pPr>
      <w:r>
        <w:rPr>
          <w:rStyle w:val="Refdecomentario"/>
        </w:rPr>
        <w:annotationRef/>
      </w:r>
      <w:r>
        <w:t>Traducción literal. Utiliza el término en inglés Commissioning</w:t>
      </w:r>
    </w:p>
  </w:comment>
  <w:comment w:id="2761" w:author="GABRIEL NOE MUJICA ROJAS" w:date="2021-09-02T12:20:00Z" w:initials="GNMR">
    <w:p w14:paraId="5E62ADAA" w14:textId="77777777" w:rsidR="00571788" w:rsidRDefault="00571788" w:rsidP="00791D37">
      <w:pPr>
        <w:pStyle w:val="Textocomentario"/>
      </w:pPr>
      <w:r>
        <w:rPr>
          <w:rStyle w:val="Refdecomentario"/>
        </w:rPr>
        <w:annotationRef/>
      </w:r>
      <w:r>
        <w:t xml:space="preserve">Esta sección se tiene que llamar, por ejemplo, “Análisis de tecnología Thread” y hay que incluir un análisis inicial de porqué seleccionamos estos módulos y mencionar alguno más disponible en el mercado. </w:t>
      </w:r>
    </w:p>
    <w:p w14:paraId="0AAD3930" w14:textId="79BF76C1" w:rsidR="00571788" w:rsidRDefault="00571788" w:rsidP="00791D37">
      <w:pPr>
        <w:pStyle w:val="Textocomentario"/>
      </w:pPr>
      <w:r>
        <w:t>Luego se pasa a la explicación de su funcionamient</w:t>
      </w:r>
      <w:r w:rsidR="00151189">
        <w:t>o</w:t>
      </w:r>
      <w:r>
        <w:t xml:space="preserve"> y las configuraciones. </w:t>
      </w:r>
    </w:p>
  </w:comment>
  <w:comment w:id="2762" w:author="JORGE CONTRERAS ORTIZ" w:date="2021-09-03T23:34:00Z" w:initials="JCO">
    <w:p w14:paraId="2F070BC2" w14:textId="3C634C20" w:rsidR="00890963" w:rsidRPr="00151189" w:rsidRDefault="00890963">
      <w:pPr>
        <w:pStyle w:val="Textocomentario"/>
      </w:pPr>
      <w:r>
        <w:rPr>
          <w:rStyle w:val="Refdecomentario"/>
        </w:rPr>
        <w:annotationRef/>
      </w:r>
    </w:p>
  </w:comment>
  <w:comment w:id="2766" w:author="JORGE CONTRERAS ORTIZ" w:date="2021-09-04T00:16:00Z" w:initials="JCO">
    <w:p w14:paraId="1C99FEAE" w14:textId="075BEE11" w:rsidR="006F13B4" w:rsidRDefault="006F13B4">
      <w:pPr>
        <w:pStyle w:val="Textocomentario"/>
      </w:pPr>
      <w:r>
        <w:rPr>
          <w:rStyle w:val="Refdecomentario"/>
        </w:rPr>
        <w:annotationRef/>
      </w:r>
      <w:r>
        <w:t>Añadido un pequeño análisis del mercado</w:t>
      </w:r>
    </w:p>
  </w:comment>
  <w:comment w:id="2979" w:author="GABRIEL NOE MUJICA ROJAS" w:date="2021-09-02T12:25:00Z" w:initials="GNMR">
    <w:p w14:paraId="3277A587" w14:textId="77777777" w:rsidR="00571788" w:rsidRDefault="00571788" w:rsidP="00791D37">
      <w:pPr>
        <w:pStyle w:val="Textocomentario"/>
      </w:pPr>
      <w:r>
        <w:rPr>
          <w:rStyle w:val="Refdecomentario"/>
        </w:rPr>
        <w:annotationRef/>
      </w:r>
      <w:r>
        <w:t xml:space="preserve">Hay que hablar de las características tecnológicas del módulo seleccionado, y cómo implementa las funcionalidades del protocolo Thread, para luego pasar a los detalles de configuración. </w:t>
      </w:r>
    </w:p>
  </w:comment>
  <w:comment w:id="2980" w:author="JORGE CONTRERAS ORTIZ" w:date="2021-09-03T18:18:00Z" w:initials="JCO">
    <w:p w14:paraId="4889959B" w14:textId="1BBEF26A" w:rsidR="00537564" w:rsidRDefault="00537564" w:rsidP="00791D37">
      <w:pPr>
        <w:pStyle w:val="Textocomentario"/>
      </w:pPr>
      <w:r>
        <w:rPr>
          <w:rStyle w:val="Refdecomentario"/>
        </w:rPr>
        <w:annotationRef/>
      </w:r>
      <w:r>
        <w:t>Se añaden justo encima</w:t>
      </w:r>
    </w:p>
  </w:comment>
  <w:comment w:id="3062" w:author="GABRIEL NOE MUJICA ROJAS" w:date="2021-09-02T12:22:00Z" w:initials="GNMR">
    <w:p w14:paraId="5DE6AAA7" w14:textId="77777777" w:rsidR="00571788" w:rsidRDefault="00571788" w:rsidP="00791D37">
      <w:pPr>
        <w:pStyle w:val="Textocomentario"/>
      </w:pPr>
      <w:r>
        <w:rPr>
          <w:rStyle w:val="Refdecomentario"/>
        </w:rPr>
        <w:annotationRef/>
      </w:r>
      <w:r>
        <w:t>Esto está en primera persona y es muy coloquial. Es un documento de TFM y no un tutorial, por lo que hay que escribirlo de manera formal.</w:t>
      </w:r>
    </w:p>
  </w:comment>
  <w:comment w:id="3609" w:author="JORGE CONTRERAS ORTIZ" w:date="2021-09-04T12:52:00Z" w:initials="JCO">
    <w:p w14:paraId="745875FF" w14:textId="00B3B1ED" w:rsidR="00FE1EC4" w:rsidRDefault="00FE1EC4">
      <w:pPr>
        <w:pStyle w:val="Textocomentario"/>
      </w:pPr>
      <w:r>
        <w:rPr>
          <w:rStyle w:val="Refdecomentario"/>
        </w:rPr>
        <w:annotationRef/>
      </w:r>
    </w:p>
  </w:comment>
  <w:comment w:id="4075" w:author="GABRIEL NOE MUJICA ROJAS" w:date="2021-09-02T12:38:00Z" w:initials="GNMR">
    <w:p w14:paraId="5D4EAA93" w14:textId="77777777" w:rsidR="0074559B" w:rsidRDefault="0074559B" w:rsidP="00791D37">
      <w:pPr>
        <w:pStyle w:val="Textocomentario"/>
      </w:pPr>
      <w:r>
        <w:rPr>
          <w:rStyle w:val="Refdecomentario"/>
        </w:rPr>
        <w:annotationRef/>
      </w:r>
      <w:r>
        <w:t>Incluir fotos de la plada real fabricada y montada</w:t>
      </w:r>
    </w:p>
  </w:comment>
  <w:comment w:id="4385" w:author="GABRIEL NOE MUJICA ROJAS" w:date="2021-09-02T12:31:00Z" w:initials="GNMR">
    <w:p w14:paraId="2DF2B23A" w14:textId="77777777" w:rsidR="0074559B" w:rsidRDefault="0074559B" w:rsidP="00791D37">
      <w:pPr>
        <w:pStyle w:val="Textocomentario"/>
      </w:pPr>
      <w:r>
        <w:rPr>
          <w:rStyle w:val="Refdecomentario"/>
        </w:rPr>
        <w:annotationRef/>
      </w:r>
      <w:r>
        <w:t xml:space="preserve">Falta título de figur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72E4DA" w15:done="0"/>
  <w15:commentEx w15:paraId="1BE020EC" w15:done="0"/>
  <w15:commentEx w15:paraId="4AC2537D" w15:done="0"/>
  <w15:commentEx w15:paraId="3E847E08" w15:done="0"/>
  <w15:commentEx w15:paraId="7BE3D1C5" w15:done="0"/>
  <w15:commentEx w15:paraId="6DF35CBD" w15:done="0"/>
  <w15:commentEx w15:paraId="3AD55EA4" w15:done="0"/>
  <w15:commentEx w15:paraId="4F1DC9CF" w15:done="0"/>
  <w15:commentEx w15:paraId="44D3EC21" w15:done="0"/>
  <w15:commentEx w15:paraId="11169757" w15:done="0"/>
  <w15:commentEx w15:paraId="4F45A75A" w15:paraIdParent="11169757" w15:done="0"/>
  <w15:commentEx w15:paraId="2AB8A6EB" w15:done="0"/>
  <w15:commentEx w15:paraId="0AAD3930" w15:done="0"/>
  <w15:commentEx w15:paraId="2F070BC2" w15:paraIdParent="0AAD3930" w15:done="0"/>
  <w15:commentEx w15:paraId="1C99FEAE" w15:done="0"/>
  <w15:commentEx w15:paraId="3277A587" w15:done="0"/>
  <w15:commentEx w15:paraId="4889959B" w15:paraIdParent="3277A587" w15:done="0"/>
  <w15:commentEx w15:paraId="5DE6AAA7" w15:done="0"/>
  <w15:commentEx w15:paraId="745875FF" w15:done="0"/>
  <w15:commentEx w15:paraId="5D4EAA93" w15:done="0"/>
  <w15:commentEx w15:paraId="2DF2B2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B3DE1" w16cex:dateUtc="2021-09-02T10:11:00Z"/>
  <w16cex:commentExtensible w16cex:durableId="24DF4DEF" w16cex:dateUtc="2021-09-02T10:18:00Z"/>
  <w16cex:commentExtensible w16cex:durableId="24DB8395" w16cex:dateUtc="2021-09-02T10:18:00Z"/>
  <w16cex:commentExtensible w16cex:durableId="24DB3ABD" w16cex:dateUtc="2021-09-02T09:57:00Z"/>
  <w16cex:commentExtensible w16cex:durableId="24DB3B42" w16cex:dateUtc="2021-09-02T10:00:00Z"/>
  <w16cex:commentExtensible w16cex:durableId="24DB3C72" w16cex:dateUtc="2021-09-02T10:05:00Z"/>
  <w16cex:commentExtensible w16cex:durableId="24DB3E1F" w16cex:dateUtc="2021-09-02T10:12:00Z"/>
  <w16cex:commentExtensible w16cex:durableId="24DB3D9B" w16cex:dateUtc="2021-09-02T10:10:00Z"/>
  <w16cex:commentExtensible w16cex:durableId="24DB3E8B" w16cex:dateUtc="2021-09-02T10:14:00Z"/>
  <w16cex:commentExtensible w16cex:durableId="24DB3F07" w16cex:dateUtc="2021-09-02T10:16:00Z"/>
  <w16cex:commentExtensible w16cex:durableId="24DE15A2" w16cex:dateUtc="2021-09-04T13:56:00Z"/>
  <w16cex:commentExtensible w16cex:durableId="24DB3F33" w16cex:dateUtc="2021-09-02T10:16:00Z"/>
  <w16cex:commentExtensible w16cex:durableId="24DB4016" w16cex:dateUtc="2021-09-02T10:20:00Z"/>
  <w16cex:commentExtensible w16cex:durableId="24DD2F96" w16cex:dateUtc="2021-09-03T21:34:00Z"/>
  <w16cex:commentExtensible w16cex:durableId="24DD3946" w16cex:dateUtc="2021-09-03T22:16:00Z"/>
  <w16cex:commentExtensible w16cex:durableId="24DB4151" w16cex:dateUtc="2021-09-02T10:25:00Z"/>
  <w16cex:commentExtensible w16cex:durableId="24DCE579" w16cex:dateUtc="2021-09-03T16:18:00Z"/>
  <w16cex:commentExtensible w16cex:durableId="24DB409F" w16cex:dateUtc="2021-09-02T10:22:00Z"/>
  <w16cex:commentExtensible w16cex:durableId="24DDEA7B" w16cex:dateUtc="2021-09-04T10:52:00Z"/>
  <w16cex:commentExtensible w16cex:durableId="24DB9477" w16cex:dateUtc="2021-09-02T10:38:00Z"/>
  <w16cex:commentExtensible w16cex:durableId="24DB8836" w16cex:dateUtc="2021-09-02T1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72E4DA" w16cid:durableId="24DB3DE1"/>
  <w16cid:commentId w16cid:paraId="1BE020EC" w16cid:durableId="24DF4DEF"/>
  <w16cid:commentId w16cid:paraId="4AC2537D" w16cid:durableId="24DB8395"/>
  <w16cid:commentId w16cid:paraId="3E847E08" w16cid:durableId="24DB3ABD"/>
  <w16cid:commentId w16cid:paraId="7BE3D1C5" w16cid:durableId="24DB3B42"/>
  <w16cid:commentId w16cid:paraId="6DF35CBD" w16cid:durableId="24DB3C72"/>
  <w16cid:commentId w16cid:paraId="3AD55EA4" w16cid:durableId="24DB3E1F"/>
  <w16cid:commentId w16cid:paraId="4F1DC9CF" w16cid:durableId="24DB3D9B"/>
  <w16cid:commentId w16cid:paraId="44D3EC21" w16cid:durableId="24DB3E8B"/>
  <w16cid:commentId w16cid:paraId="11169757" w16cid:durableId="24DB3F07"/>
  <w16cid:commentId w16cid:paraId="4F45A75A" w16cid:durableId="24DE15A2"/>
  <w16cid:commentId w16cid:paraId="2AB8A6EB" w16cid:durableId="24DB3F33"/>
  <w16cid:commentId w16cid:paraId="0AAD3930" w16cid:durableId="24DB4016"/>
  <w16cid:commentId w16cid:paraId="2F070BC2" w16cid:durableId="24DD2F96"/>
  <w16cid:commentId w16cid:paraId="1C99FEAE" w16cid:durableId="24DD3946"/>
  <w16cid:commentId w16cid:paraId="3277A587" w16cid:durableId="24DB4151"/>
  <w16cid:commentId w16cid:paraId="4889959B" w16cid:durableId="24DCE579"/>
  <w16cid:commentId w16cid:paraId="5DE6AAA7" w16cid:durableId="24DB409F"/>
  <w16cid:commentId w16cid:paraId="745875FF" w16cid:durableId="24DDEA7B"/>
  <w16cid:commentId w16cid:paraId="5D4EAA93" w16cid:durableId="24DB9477"/>
  <w16cid:commentId w16cid:paraId="2DF2B23A" w16cid:durableId="24DB88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7B08F0" w14:textId="77777777" w:rsidR="00BA1A0E" w:rsidRDefault="00BA1A0E" w:rsidP="00EA5ADB">
      <w:pPr>
        <w:spacing w:after="0" w:line="240" w:lineRule="auto"/>
      </w:pPr>
      <w:r>
        <w:separator/>
      </w:r>
    </w:p>
  </w:endnote>
  <w:endnote w:type="continuationSeparator" w:id="0">
    <w:p w14:paraId="04CCD92B" w14:textId="77777777" w:rsidR="00BA1A0E" w:rsidRDefault="00BA1A0E" w:rsidP="00EA5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0" w:author="JORGE CONTRERAS ORTIZ" w:date="2021-09-04T11:53:00Z"/>
  <w:sdt>
    <w:sdtPr>
      <w:id w:val="719169437"/>
      <w:docPartObj>
        <w:docPartGallery w:val="Page Numbers (Bottom of Page)"/>
        <w:docPartUnique/>
      </w:docPartObj>
    </w:sdtPr>
    <w:sdtEndPr/>
    <w:sdtContent>
      <w:customXmlInsRangeEnd w:id="0"/>
      <w:p w14:paraId="159D7300" w14:textId="5697B7B0" w:rsidR="00675D4D" w:rsidRDefault="00675D4D">
        <w:pPr>
          <w:pStyle w:val="Piedepgina"/>
          <w:rPr>
            <w:ins w:id="1" w:author="JORGE CONTRERAS ORTIZ" w:date="2021-09-04T11:53:00Z"/>
          </w:rPr>
        </w:pPr>
        <w:ins w:id="2" w:author="JORGE CONTRERAS ORTIZ" w:date="2021-09-04T11:53:00Z">
          <w:r>
            <w:fldChar w:fldCharType="begin"/>
          </w:r>
          <w:r>
            <w:instrText>PAGE   \* MERGEFORMAT</w:instrText>
          </w:r>
          <w:r>
            <w:fldChar w:fldCharType="separate"/>
          </w:r>
          <w:r>
            <w:t>2</w:t>
          </w:r>
          <w:r>
            <w:fldChar w:fldCharType="end"/>
          </w:r>
        </w:ins>
      </w:p>
      <w:customXmlInsRangeStart w:id="3" w:author="JORGE CONTRERAS ORTIZ" w:date="2021-09-04T11:53:00Z"/>
    </w:sdtContent>
  </w:sdt>
  <w:customXmlInsRangeEnd w:id="3"/>
  <w:p w14:paraId="3F4AA5DE" w14:textId="3E567398" w:rsidR="00675D4D" w:rsidRDefault="00675D4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5" w:author="JORGE CONTRERAS ORTIZ" w:date="2021-09-04T09:15:00Z"/>
  <w:sdt>
    <w:sdtPr>
      <w:id w:val="-1912999173"/>
      <w:docPartObj>
        <w:docPartGallery w:val="Page Numbers (Bottom of Page)"/>
        <w:docPartUnique/>
      </w:docPartObj>
    </w:sdtPr>
    <w:sdtEndPr/>
    <w:sdtContent>
      <w:customXmlInsRangeEnd w:id="5"/>
      <w:p w14:paraId="71B8C0DB" w14:textId="6580569C" w:rsidR="00434554" w:rsidRDefault="00BA1A0E">
        <w:pPr>
          <w:pStyle w:val="Piedepgina"/>
          <w:jc w:val="right"/>
          <w:rPr>
            <w:ins w:id="6" w:author="JORGE CONTRERAS ORTIZ" w:date="2021-09-04T09:15:00Z"/>
          </w:rPr>
        </w:pPr>
      </w:p>
      <w:customXmlInsRangeStart w:id="7" w:author="JORGE CONTRERAS ORTIZ" w:date="2021-09-04T09:15:00Z"/>
    </w:sdtContent>
  </w:sdt>
  <w:customXmlInsRangeEnd w:id="7"/>
  <w:p w14:paraId="57CB8A44" w14:textId="77777777" w:rsidR="00434554" w:rsidRDefault="0043455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950" w:author="JORGE CONTRERAS ORTIZ" w:date="2021-09-04T09:15:00Z"/>
  <w:sdt>
    <w:sdtPr>
      <w:id w:val="1230808660"/>
      <w:docPartObj>
        <w:docPartGallery w:val="Page Numbers (Bottom of Page)"/>
        <w:docPartUnique/>
      </w:docPartObj>
    </w:sdtPr>
    <w:sdtEndPr/>
    <w:sdtContent>
      <w:customXmlInsRangeEnd w:id="1950"/>
      <w:p w14:paraId="19DF6A7A" w14:textId="77777777" w:rsidR="00434554" w:rsidRDefault="00434554">
        <w:pPr>
          <w:pStyle w:val="Piedepgina"/>
          <w:jc w:val="right"/>
          <w:rPr>
            <w:ins w:id="1951" w:author="JORGE CONTRERAS ORTIZ" w:date="2021-09-04T09:15:00Z"/>
          </w:rPr>
        </w:pPr>
        <w:ins w:id="1952" w:author="JORGE CONTRERAS ORTIZ" w:date="2021-09-04T09:17:00Z">
          <w:r>
            <w:fldChar w:fldCharType="begin"/>
          </w:r>
          <w:r>
            <w:instrText xml:space="preserve"> PAGE   \* MERGEFORMAT </w:instrText>
          </w:r>
        </w:ins>
        <w:r>
          <w:fldChar w:fldCharType="separate"/>
        </w:r>
        <w:r>
          <w:rPr>
            <w:noProof/>
          </w:rPr>
          <w:t>II</w:t>
        </w:r>
        <w:ins w:id="1953" w:author="JORGE CONTRERAS ORTIZ" w:date="2021-09-04T09:17:00Z">
          <w:r>
            <w:fldChar w:fldCharType="end"/>
          </w:r>
        </w:ins>
      </w:p>
      <w:customXmlInsRangeStart w:id="1954" w:author="JORGE CONTRERAS ORTIZ" w:date="2021-09-04T09:15:00Z"/>
    </w:sdtContent>
  </w:sdt>
  <w:customXmlInsRangeEnd w:id="1954"/>
  <w:p w14:paraId="2B04781A" w14:textId="77777777" w:rsidR="00434554" w:rsidRDefault="00434554">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790" w:author="JORGE CONTRERAS ORTIZ" w:date="2021-09-04T11:53:00Z"/>
  <w:sdt>
    <w:sdtPr>
      <w:id w:val="-683276281"/>
      <w:docPartObj>
        <w:docPartGallery w:val="Page Numbers (Bottom of Page)"/>
        <w:docPartUnique/>
      </w:docPartObj>
    </w:sdtPr>
    <w:sdtEndPr/>
    <w:sdtContent>
      <w:customXmlInsRangeEnd w:id="4790"/>
      <w:p w14:paraId="23B02131" w14:textId="77777777" w:rsidR="005B41E7" w:rsidRDefault="005B41E7">
        <w:pPr>
          <w:pStyle w:val="Piedepgina"/>
          <w:rPr>
            <w:ins w:id="4791" w:author="JORGE CONTRERAS ORTIZ" w:date="2021-09-04T11:53:00Z"/>
          </w:rPr>
        </w:pPr>
        <w:ins w:id="4792" w:author="JORGE CONTRERAS ORTIZ" w:date="2021-09-04T11:53:00Z">
          <w:r>
            <w:fldChar w:fldCharType="begin"/>
          </w:r>
          <w:r>
            <w:instrText>PAGE   \* MERGEFORMAT</w:instrText>
          </w:r>
          <w:r>
            <w:fldChar w:fldCharType="separate"/>
          </w:r>
          <w:r>
            <w:t>2</w:t>
          </w:r>
          <w:r>
            <w:fldChar w:fldCharType="end"/>
          </w:r>
        </w:ins>
      </w:p>
      <w:customXmlInsRangeStart w:id="4793" w:author="JORGE CONTRERAS ORTIZ" w:date="2021-09-04T11:53:00Z"/>
    </w:sdtContent>
  </w:sdt>
  <w:customXmlInsRangeEnd w:id="4793"/>
  <w:p w14:paraId="36F60A9A" w14:textId="77777777" w:rsidR="005B41E7" w:rsidRDefault="005B41E7">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794" w:author="JORGE CONTRERAS ORTIZ" w:date="2021-09-04T09:24:00Z"/>
  <w:sdt>
    <w:sdtPr>
      <w:id w:val="-103726123"/>
      <w:docPartObj>
        <w:docPartGallery w:val="Page Numbers (Bottom of Page)"/>
        <w:docPartUnique/>
      </w:docPartObj>
    </w:sdtPr>
    <w:sdtEndPr>
      <w:rPr>
        <w:b/>
        <w:bCs/>
      </w:rPr>
    </w:sdtEndPr>
    <w:sdtContent>
      <w:customXmlInsRangeEnd w:id="4794"/>
      <w:p w14:paraId="520083D5" w14:textId="2343D905" w:rsidR="005B42F0" w:rsidRDefault="005B42F0">
        <w:pPr>
          <w:pStyle w:val="Piedepgina"/>
          <w:jc w:val="right"/>
          <w:rPr>
            <w:ins w:id="4795" w:author="JORGE CONTRERAS ORTIZ" w:date="2021-09-04T09:24:00Z"/>
          </w:rPr>
        </w:pPr>
        <w:ins w:id="4796" w:author="JORGE CONTRERAS ORTIZ" w:date="2021-09-04T09:24:00Z">
          <w:r>
            <w:fldChar w:fldCharType="begin"/>
          </w:r>
          <w:r>
            <w:instrText>PAGE   \* MERGEFORMAT</w:instrText>
          </w:r>
          <w:r>
            <w:fldChar w:fldCharType="separate"/>
          </w:r>
          <w:r>
            <w:t>2</w:t>
          </w:r>
          <w:r>
            <w:fldChar w:fldCharType="end"/>
          </w:r>
        </w:ins>
      </w:p>
      <w:customXmlInsRangeStart w:id="4797" w:author="JORGE CONTRERAS ORTIZ" w:date="2021-09-04T09:24:00Z"/>
    </w:sdtContent>
  </w:sdt>
  <w:customXmlInsRangeEnd w:id="4797"/>
  <w:p w14:paraId="10C003DA" w14:textId="77777777" w:rsidR="00434554" w:rsidRDefault="0043455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53D78F" w14:textId="77777777" w:rsidR="00BA1A0E" w:rsidRDefault="00BA1A0E" w:rsidP="00EA5ADB">
      <w:pPr>
        <w:spacing w:after="0" w:line="240" w:lineRule="auto"/>
      </w:pPr>
      <w:r>
        <w:separator/>
      </w:r>
    </w:p>
  </w:footnote>
  <w:footnote w:type="continuationSeparator" w:id="0">
    <w:p w14:paraId="03AF1172" w14:textId="77777777" w:rsidR="00BA1A0E" w:rsidRDefault="00BA1A0E" w:rsidP="00EA5A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B4B0A" w14:textId="77777777" w:rsidR="00327D33" w:rsidRDefault="00327D3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86CCD"/>
    <w:multiLevelType w:val="hybridMultilevel"/>
    <w:tmpl w:val="1E840394"/>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68A7CEE"/>
    <w:multiLevelType w:val="multilevel"/>
    <w:tmpl w:val="ECD67132"/>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ascii="Arial" w:hAnsi="Arial" w:cs="Arial" w:hint="default"/>
        <w:sz w:val="26"/>
        <w:szCs w:val="26"/>
      </w:rPr>
    </w:lvl>
    <w:lvl w:ilvl="3">
      <w:start w:val="1"/>
      <w:numFmt w:val="decimal"/>
      <w:pStyle w:val="Ttulo4"/>
      <w:isLgl/>
      <w:lvlText w:val="%1.%2.%3.%4."/>
      <w:lvlJc w:val="left"/>
      <w:pPr>
        <w:ind w:left="1440" w:hanging="10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ulo5"/>
      <w:isLgl/>
      <w:lvlText w:val="%1.%2.%3.%4.%5."/>
      <w:lvlJc w:val="left"/>
      <w:pPr>
        <w:ind w:left="1440" w:hanging="1080"/>
      </w:pPr>
      <w:rPr>
        <w:rFonts w:hint="default"/>
      </w:rPr>
    </w:lvl>
    <w:lvl w:ilvl="5">
      <w:start w:val="1"/>
      <w:numFmt w:val="decimal"/>
      <w:pStyle w:val="Ttulo6"/>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BB0E0E"/>
    <w:multiLevelType w:val="hybridMultilevel"/>
    <w:tmpl w:val="246832C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D6801C7"/>
    <w:multiLevelType w:val="multilevel"/>
    <w:tmpl w:val="308E08A2"/>
    <w:lvl w:ilvl="0">
      <w:start w:val="1"/>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FC05DF"/>
    <w:multiLevelType w:val="hybridMultilevel"/>
    <w:tmpl w:val="810662A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0825820"/>
    <w:multiLevelType w:val="hybridMultilevel"/>
    <w:tmpl w:val="D1206E7A"/>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BA18A952">
      <w:start w:val="1"/>
      <w:numFmt w:val="lowerLetter"/>
      <w:lvlText w:val="%3)"/>
      <w:lvlJc w:val="left"/>
      <w:pPr>
        <w:ind w:left="2340" w:hanging="36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F6315E"/>
    <w:multiLevelType w:val="hybridMultilevel"/>
    <w:tmpl w:val="6E788408"/>
    <w:lvl w:ilvl="0" w:tplc="578E7644">
      <w:start w:val="1"/>
      <w:numFmt w:val="decimal"/>
      <w:lvlText w:val="%1)"/>
      <w:lvlJc w:val="left"/>
      <w:pPr>
        <w:ind w:left="720" w:hanging="360"/>
      </w:pPr>
      <w:rPr>
        <w:rFonts w:hint="default"/>
        <w:b/>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A23544"/>
    <w:multiLevelType w:val="hybridMultilevel"/>
    <w:tmpl w:val="8E6C3936"/>
    <w:lvl w:ilvl="0" w:tplc="851C0008">
      <w:start w:val="1"/>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F2529BE"/>
    <w:multiLevelType w:val="hybridMultilevel"/>
    <w:tmpl w:val="FF889A7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A3C147E"/>
    <w:multiLevelType w:val="hybridMultilevel"/>
    <w:tmpl w:val="7A5A407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554A302D"/>
    <w:multiLevelType w:val="hybridMultilevel"/>
    <w:tmpl w:val="105600B0"/>
    <w:lvl w:ilvl="0" w:tplc="84702CAC">
      <w:numFmt w:val="bullet"/>
      <w:lvlText w:val="-"/>
      <w:lvlJc w:val="left"/>
      <w:pPr>
        <w:ind w:left="720" w:hanging="360"/>
      </w:pPr>
      <w:rPr>
        <w:rFonts w:ascii="Arial" w:eastAsiaTheme="minorHAnsi" w:hAnsi="Arial" w:cs="Arial" w:hint="default"/>
        <w:color w:val="auto"/>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89D3A20"/>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C96402F"/>
    <w:multiLevelType w:val="hybridMultilevel"/>
    <w:tmpl w:val="321EFBB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1362001"/>
    <w:multiLevelType w:val="hybridMultilevel"/>
    <w:tmpl w:val="025CEBDA"/>
    <w:lvl w:ilvl="0" w:tplc="CA34A7F0">
      <w:start w:val="1"/>
      <w:numFmt w:val="bullet"/>
      <w:lvlText w:val=""/>
      <w:lvlJc w:val="left"/>
      <w:pPr>
        <w:ind w:left="720" w:hanging="360"/>
      </w:pPr>
      <w:rPr>
        <w:rFonts w:ascii="Symbol" w:hAnsi="Symbol" w:hint="default"/>
        <w:b w:val="0"/>
        <w:bCs/>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C97207E"/>
    <w:multiLevelType w:val="hybridMultilevel"/>
    <w:tmpl w:val="6928995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D965D85"/>
    <w:multiLevelType w:val="hybridMultilevel"/>
    <w:tmpl w:val="ED72C4F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20"/>
  </w:num>
  <w:num w:numId="3">
    <w:abstractNumId w:val="19"/>
  </w:num>
  <w:num w:numId="4">
    <w:abstractNumId w:val="22"/>
  </w:num>
  <w:num w:numId="5">
    <w:abstractNumId w:val="24"/>
  </w:num>
  <w:num w:numId="6">
    <w:abstractNumId w:val="18"/>
  </w:num>
  <w:num w:numId="7">
    <w:abstractNumId w:val="5"/>
  </w:num>
  <w:num w:numId="8">
    <w:abstractNumId w:val="13"/>
  </w:num>
  <w:num w:numId="9">
    <w:abstractNumId w:val="17"/>
  </w:num>
  <w:num w:numId="10">
    <w:abstractNumId w:val="14"/>
  </w:num>
  <w:num w:numId="11">
    <w:abstractNumId w:val="6"/>
  </w:num>
  <w:num w:numId="12">
    <w:abstractNumId w:val="25"/>
  </w:num>
  <w:num w:numId="13">
    <w:abstractNumId w:val="4"/>
  </w:num>
  <w:num w:numId="14">
    <w:abstractNumId w:val="10"/>
  </w:num>
  <w:num w:numId="15">
    <w:abstractNumId w:val="15"/>
  </w:num>
  <w:num w:numId="16">
    <w:abstractNumId w:val="0"/>
  </w:num>
  <w:num w:numId="17">
    <w:abstractNumId w:val="23"/>
  </w:num>
  <w:num w:numId="18">
    <w:abstractNumId w:val="7"/>
  </w:num>
  <w:num w:numId="19">
    <w:abstractNumId w:val="9"/>
  </w:num>
  <w:num w:numId="20">
    <w:abstractNumId w:val="12"/>
  </w:num>
  <w:num w:numId="21">
    <w:abstractNumId w:val="8"/>
  </w:num>
  <w:num w:numId="22">
    <w:abstractNumId w:val="11"/>
  </w:num>
  <w:num w:numId="23">
    <w:abstractNumId w:val="3"/>
  </w:num>
  <w:num w:numId="24">
    <w:abstractNumId w:val="16"/>
  </w:num>
  <w:num w:numId="25">
    <w:abstractNumId w:val="21"/>
  </w:num>
  <w:num w:numId="2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RGE CONTRERAS ORTIZ">
    <w15:presenceInfo w15:providerId="None" w15:userId="JORGE CONTRERAS ORTIZ"/>
  </w15:person>
  <w15:person w15:author="GABRIEL NOE MUJICA ROJAS">
    <w15:presenceInfo w15:providerId="None" w15:userId="GABRIEL NOE MUJICA ROJ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trackRevisio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B27"/>
    <w:rsid w:val="00081A1E"/>
    <w:rsid w:val="000A0AF3"/>
    <w:rsid w:val="00151189"/>
    <w:rsid w:val="00154AE0"/>
    <w:rsid w:val="001A4F03"/>
    <w:rsid w:val="001D4816"/>
    <w:rsid w:val="002129C6"/>
    <w:rsid w:val="002330D3"/>
    <w:rsid w:val="00247D58"/>
    <w:rsid w:val="0025296D"/>
    <w:rsid w:val="00257A8F"/>
    <w:rsid w:val="00257E99"/>
    <w:rsid w:val="00260047"/>
    <w:rsid w:val="002C3A3D"/>
    <w:rsid w:val="00327D33"/>
    <w:rsid w:val="00353559"/>
    <w:rsid w:val="00363231"/>
    <w:rsid w:val="00363B1A"/>
    <w:rsid w:val="00365168"/>
    <w:rsid w:val="00387F22"/>
    <w:rsid w:val="003D660C"/>
    <w:rsid w:val="003E2792"/>
    <w:rsid w:val="003E5AE5"/>
    <w:rsid w:val="003F4166"/>
    <w:rsid w:val="00425C71"/>
    <w:rsid w:val="004272D2"/>
    <w:rsid w:val="00434554"/>
    <w:rsid w:val="004A3A88"/>
    <w:rsid w:val="004E60C8"/>
    <w:rsid w:val="005026F3"/>
    <w:rsid w:val="00522221"/>
    <w:rsid w:val="00522D2C"/>
    <w:rsid w:val="0052318C"/>
    <w:rsid w:val="00537564"/>
    <w:rsid w:val="00571788"/>
    <w:rsid w:val="00593FA6"/>
    <w:rsid w:val="005A11AB"/>
    <w:rsid w:val="005B41E7"/>
    <w:rsid w:val="005B42F0"/>
    <w:rsid w:val="005E5EEE"/>
    <w:rsid w:val="006242EF"/>
    <w:rsid w:val="00661C26"/>
    <w:rsid w:val="00672BD4"/>
    <w:rsid w:val="00675D4D"/>
    <w:rsid w:val="00691851"/>
    <w:rsid w:val="006B360E"/>
    <w:rsid w:val="006E3638"/>
    <w:rsid w:val="006F13B4"/>
    <w:rsid w:val="007127DD"/>
    <w:rsid w:val="007279BC"/>
    <w:rsid w:val="00741EF7"/>
    <w:rsid w:val="0074559B"/>
    <w:rsid w:val="00791D37"/>
    <w:rsid w:val="00797426"/>
    <w:rsid w:val="007B782F"/>
    <w:rsid w:val="007E2B99"/>
    <w:rsid w:val="00807E1A"/>
    <w:rsid w:val="00845295"/>
    <w:rsid w:val="008807DC"/>
    <w:rsid w:val="00890963"/>
    <w:rsid w:val="008C2FD4"/>
    <w:rsid w:val="008E3912"/>
    <w:rsid w:val="008F301F"/>
    <w:rsid w:val="00912DA3"/>
    <w:rsid w:val="00933E5F"/>
    <w:rsid w:val="009449CB"/>
    <w:rsid w:val="009735E3"/>
    <w:rsid w:val="0098005E"/>
    <w:rsid w:val="009979DA"/>
    <w:rsid w:val="009C65A7"/>
    <w:rsid w:val="009E228E"/>
    <w:rsid w:val="009E4081"/>
    <w:rsid w:val="00A60C70"/>
    <w:rsid w:val="00A73883"/>
    <w:rsid w:val="00A7595B"/>
    <w:rsid w:val="00A83557"/>
    <w:rsid w:val="00AA0321"/>
    <w:rsid w:val="00AD1498"/>
    <w:rsid w:val="00AF4313"/>
    <w:rsid w:val="00B234ED"/>
    <w:rsid w:val="00B3747D"/>
    <w:rsid w:val="00B5329E"/>
    <w:rsid w:val="00B572D7"/>
    <w:rsid w:val="00B62082"/>
    <w:rsid w:val="00B71FD3"/>
    <w:rsid w:val="00B83329"/>
    <w:rsid w:val="00BA0D46"/>
    <w:rsid w:val="00BA1A0E"/>
    <w:rsid w:val="00BD51E1"/>
    <w:rsid w:val="00C17583"/>
    <w:rsid w:val="00C55CDD"/>
    <w:rsid w:val="00C86FA7"/>
    <w:rsid w:val="00CA0339"/>
    <w:rsid w:val="00CA4A46"/>
    <w:rsid w:val="00CD0C5B"/>
    <w:rsid w:val="00D30CCF"/>
    <w:rsid w:val="00D46385"/>
    <w:rsid w:val="00D56C93"/>
    <w:rsid w:val="00D6148E"/>
    <w:rsid w:val="00D86ECC"/>
    <w:rsid w:val="00DA3B27"/>
    <w:rsid w:val="00DC6100"/>
    <w:rsid w:val="00DF11EC"/>
    <w:rsid w:val="00DF2718"/>
    <w:rsid w:val="00E11D61"/>
    <w:rsid w:val="00E205F0"/>
    <w:rsid w:val="00E36B99"/>
    <w:rsid w:val="00E42FF4"/>
    <w:rsid w:val="00E558C7"/>
    <w:rsid w:val="00E915C0"/>
    <w:rsid w:val="00EA0B9B"/>
    <w:rsid w:val="00EA5ADB"/>
    <w:rsid w:val="00EB625C"/>
    <w:rsid w:val="00ED1700"/>
    <w:rsid w:val="00EF2EE1"/>
    <w:rsid w:val="00F000F5"/>
    <w:rsid w:val="00F15048"/>
    <w:rsid w:val="00F21168"/>
    <w:rsid w:val="00F547F4"/>
    <w:rsid w:val="00F77B95"/>
    <w:rsid w:val="00F92885"/>
    <w:rsid w:val="00FD2A2F"/>
    <w:rsid w:val="00FE1EC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A79FA9"/>
  <w15:chartTrackingRefBased/>
  <w15:docId w15:val="{0A020E35-D0E3-4ED3-9F22-5A44A5A4B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D37"/>
    <w:pPr>
      <w:jc w:val="both"/>
    </w:pPr>
    <w:rPr>
      <w:rFonts w:ascii="Arial" w:hAnsi="Arial" w:cs="Arial"/>
    </w:rPr>
  </w:style>
  <w:style w:type="paragraph" w:styleId="Ttulo1">
    <w:name w:val="heading 1"/>
    <w:basedOn w:val="Normal"/>
    <w:next w:val="Normal"/>
    <w:link w:val="Ttulo1Car"/>
    <w:uiPriority w:val="9"/>
    <w:qFormat/>
    <w:rsid w:val="00791D37"/>
    <w:pPr>
      <w:keepNext/>
      <w:keepLines/>
      <w:spacing w:before="240" w:after="0"/>
      <w:outlineLvl w:val="0"/>
    </w:pPr>
    <w:rPr>
      <w:rFonts w:eastAsiaTheme="majorEastAsia"/>
      <w:color w:val="2F5496" w:themeColor="accent1" w:themeShade="BF"/>
      <w:sz w:val="36"/>
      <w:szCs w:val="36"/>
    </w:rPr>
  </w:style>
  <w:style w:type="paragraph" w:styleId="Ttulo2">
    <w:name w:val="heading 2"/>
    <w:basedOn w:val="Normal"/>
    <w:next w:val="Normal"/>
    <w:link w:val="Ttulo2Car"/>
    <w:uiPriority w:val="9"/>
    <w:unhideWhenUsed/>
    <w:qFormat/>
    <w:rsid w:val="00363231"/>
    <w:pPr>
      <w:keepNext/>
      <w:keepLines/>
      <w:numPr>
        <w:ilvl w:val="1"/>
        <w:numId w:val="1"/>
      </w:numPr>
      <w:spacing w:before="40" w:after="0"/>
      <w:outlineLvl w:val="1"/>
    </w:pPr>
    <w:rPr>
      <w:rFonts w:eastAsiaTheme="majorEastAsia"/>
      <w:color w:val="2F5496" w:themeColor="accent1" w:themeShade="BF"/>
      <w:sz w:val="26"/>
      <w:szCs w:val="26"/>
    </w:rPr>
  </w:style>
  <w:style w:type="paragraph" w:styleId="Ttulo3">
    <w:name w:val="heading 3"/>
    <w:basedOn w:val="Normal"/>
    <w:next w:val="Normal"/>
    <w:link w:val="Ttulo3Car"/>
    <w:uiPriority w:val="9"/>
    <w:unhideWhenUsed/>
    <w:qFormat/>
    <w:rsid w:val="00791D37"/>
    <w:pPr>
      <w:keepNext/>
      <w:keepLines/>
      <w:numPr>
        <w:ilvl w:val="2"/>
        <w:numId w:val="1"/>
      </w:numPr>
      <w:spacing w:before="40" w:after="0"/>
      <w:outlineLvl w:val="2"/>
    </w:pPr>
    <w:rPr>
      <w:rFonts w:eastAsiaTheme="majorEastAsia"/>
      <w:color w:val="1F3763" w:themeColor="accent1" w:themeShade="7F"/>
      <w:sz w:val="24"/>
      <w:szCs w:val="24"/>
    </w:rPr>
  </w:style>
  <w:style w:type="paragraph" w:styleId="Ttulo4">
    <w:name w:val="heading 4"/>
    <w:basedOn w:val="Normal"/>
    <w:next w:val="Normal"/>
    <w:link w:val="Ttulo4Car"/>
    <w:uiPriority w:val="9"/>
    <w:unhideWhenUsed/>
    <w:qFormat/>
    <w:rsid w:val="00B83329"/>
    <w:pPr>
      <w:keepNext/>
      <w:keepLines/>
      <w:numPr>
        <w:ilvl w:val="3"/>
        <w:numId w:val="1"/>
      </w:numPr>
      <w:spacing w:before="40" w:after="0"/>
      <w:outlineLvl w:val="3"/>
    </w:pPr>
    <w:rPr>
      <w:rFonts w:eastAsiaTheme="majorEastAsia"/>
      <w:i/>
      <w:iCs/>
      <w:color w:val="2F5496" w:themeColor="accent1" w:themeShade="BF"/>
    </w:rPr>
  </w:style>
  <w:style w:type="paragraph" w:styleId="Ttulo5">
    <w:name w:val="heading 5"/>
    <w:basedOn w:val="Normal"/>
    <w:next w:val="Normal"/>
    <w:link w:val="Ttulo5Car"/>
    <w:uiPriority w:val="9"/>
    <w:unhideWhenUsed/>
    <w:qFormat/>
    <w:rsid w:val="002C3A3D"/>
    <w:pPr>
      <w:keepNext/>
      <w:keepLines/>
      <w:numPr>
        <w:ilvl w:val="4"/>
        <w:numId w:val="1"/>
      </w:numPr>
      <w:spacing w:before="40" w:after="0"/>
      <w:outlineLvl w:val="4"/>
    </w:pPr>
    <w:rPr>
      <w:rFonts w:eastAsiaTheme="majorEastAsia"/>
      <w:color w:val="2F5496" w:themeColor="accent1" w:themeShade="BF"/>
    </w:rPr>
  </w:style>
  <w:style w:type="paragraph" w:styleId="Ttulo6">
    <w:name w:val="heading 6"/>
    <w:basedOn w:val="Normal"/>
    <w:next w:val="Normal"/>
    <w:link w:val="Ttulo6Car"/>
    <w:uiPriority w:val="9"/>
    <w:unhideWhenUsed/>
    <w:qFormat/>
    <w:rsid w:val="002C3A3D"/>
    <w:pPr>
      <w:keepNext/>
      <w:keepLines/>
      <w:numPr>
        <w:ilvl w:val="5"/>
        <w:numId w:val="1"/>
      </w:numPr>
      <w:spacing w:before="40" w:after="0"/>
      <w:outlineLvl w:val="5"/>
    </w:pPr>
    <w:rPr>
      <w:rFonts w:eastAsiaTheme="majorEastAsia"/>
      <w:color w:val="1F3763"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91D37"/>
    <w:rPr>
      <w:rFonts w:ascii="Arial" w:eastAsiaTheme="majorEastAsia" w:hAnsi="Arial" w:cs="Arial"/>
      <w:color w:val="2F5496" w:themeColor="accent1" w:themeShade="BF"/>
      <w:sz w:val="36"/>
      <w:szCs w:val="36"/>
    </w:rPr>
  </w:style>
  <w:style w:type="paragraph" w:styleId="Descripcin">
    <w:name w:val="caption"/>
    <w:basedOn w:val="Normal"/>
    <w:next w:val="Normal"/>
    <w:uiPriority w:val="35"/>
    <w:unhideWhenUsed/>
    <w:qFormat/>
    <w:rsid w:val="00DA3B27"/>
    <w:pPr>
      <w:spacing w:after="200" w:line="240" w:lineRule="auto"/>
    </w:pPr>
    <w:rPr>
      <w:i/>
      <w:iCs/>
      <w:color w:val="44546A" w:themeColor="text2"/>
      <w:sz w:val="18"/>
      <w:szCs w:val="18"/>
    </w:rPr>
  </w:style>
  <w:style w:type="character" w:customStyle="1" w:styleId="Ttulo2Car">
    <w:name w:val="Título 2 Car"/>
    <w:basedOn w:val="Fuentedeprrafopredeter"/>
    <w:link w:val="Ttulo2"/>
    <w:uiPriority w:val="9"/>
    <w:rsid w:val="00363231"/>
    <w:rPr>
      <w:rFonts w:ascii="Arial" w:eastAsiaTheme="majorEastAsia" w:hAnsi="Arial" w:cs="Arial"/>
      <w:color w:val="2F5496" w:themeColor="accent1" w:themeShade="BF"/>
      <w:sz w:val="26"/>
      <w:szCs w:val="26"/>
    </w:rPr>
  </w:style>
  <w:style w:type="character" w:customStyle="1" w:styleId="Ttulo3Car">
    <w:name w:val="Título 3 Car"/>
    <w:basedOn w:val="Fuentedeprrafopredeter"/>
    <w:link w:val="Ttulo3"/>
    <w:uiPriority w:val="9"/>
    <w:rsid w:val="00791D37"/>
    <w:rPr>
      <w:rFonts w:ascii="Arial" w:eastAsiaTheme="majorEastAsia" w:hAnsi="Arial" w:cs="Arial"/>
      <w:color w:val="1F3763" w:themeColor="accent1" w:themeShade="7F"/>
      <w:sz w:val="24"/>
      <w:szCs w:val="24"/>
    </w:rPr>
  </w:style>
  <w:style w:type="character" w:customStyle="1" w:styleId="Ttulo4Car">
    <w:name w:val="Título 4 Car"/>
    <w:basedOn w:val="Fuentedeprrafopredeter"/>
    <w:link w:val="Ttulo4"/>
    <w:uiPriority w:val="9"/>
    <w:rsid w:val="00B83329"/>
    <w:rPr>
      <w:rFonts w:ascii="Arial" w:eastAsiaTheme="majorEastAsia" w:hAnsi="Arial" w:cs="Arial"/>
      <w:i/>
      <w:iCs/>
      <w:color w:val="2F5496" w:themeColor="accent1" w:themeShade="BF"/>
    </w:rPr>
  </w:style>
  <w:style w:type="paragraph" w:styleId="TDC3">
    <w:name w:val="toc 3"/>
    <w:basedOn w:val="Normal"/>
    <w:next w:val="Normal"/>
    <w:autoRedefine/>
    <w:uiPriority w:val="39"/>
    <w:unhideWhenUsed/>
    <w:rsid w:val="006242EF"/>
    <w:pPr>
      <w:tabs>
        <w:tab w:val="left" w:pos="1320"/>
        <w:tab w:val="right" w:leader="dot" w:pos="9060"/>
      </w:tabs>
      <w:spacing w:after="100"/>
      <w:ind w:left="442"/>
      <w:jc w:val="center"/>
    </w:pPr>
    <w:rPr>
      <w:rFonts w:eastAsiaTheme="minorEastAsia" w:cs="Times New Roman"/>
      <w:lang w:eastAsia="es-ES"/>
    </w:rPr>
  </w:style>
  <w:style w:type="paragraph" w:styleId="Prrafodelista">
    <w:name w:val="List Paragraph"/>
    <w:basedOn w:val="Normal"/>
    <w:uiPriority w:val="34"/>
    <w:qFormat/>
    <w:rsid w:val="00DA3B27"/>
    <w:pPr>
      <w:ind w:left="720"/>
      <w:contextualSpacing/>
    </w:pPr>
  </w:style>
  <w:style w:type="character" w:styleId="Refdecomentario">
    <w:name w:val="annotation reference"/>
    <w:basedOn w:val="Fuentedeprrafopredeter"/>
    <w:uiPriority w:val="99"/>
    <w:semiHidden/>
    <w:unhideWhenUsed/>
    <w:rsid w:val="00DA3B27"/>
    <w:rPr>
      <w:sz w:val="16"/>
      <w:szCs w:val="16"/>
    </w:rPr>
  </w:style>
  <w:style w:type="paragraph" w:styleId="Textocomentario">
    <w:name w:val="annotation text"/>
    <w:basedOn w:val="Normal"/>
    <w:link w:val="TextocomentarioCar"/>
    <w:uiPriority w:val="99"/>
    <w:unhideWhenUsed/>
    <w:rsid w:val="00DA3B27"/>
    <w:pPr>
      <w:spacing w:line="240" w:lineRule="auto"/>
    </w:pPr>
    <w:rPr>
      <w:sz w:val="20"/>
      <w:szCs w:val="20"/>
    </w:rPr>
  </w:style>
  <w:style w:type="character" w:customStyle="1" w:styleId="TextocomentarioCar">
    <w:name w:val="Texto comentario Car"/>
    <w:basedOn w:val="Fuentedeprrafopredeter"/>
    <w:link w:val="Textocomentario"/>
    <w:uiPriority w:val="99"/>
    <w:rsid w:val="00DA3B27"/>
    <w:rPr>
      <w:rFonts w:ascii="Arial" w:hAnsi="Arial"/>
      <w:sz w:val="20"/>
      <w:szCs w:val="20"/>
    </w:rPr>
  </w:style>
  <w:style w:type="paragraph" w:styleId="TtuloTDC">
    <w:name w:val="TOC Heading"/>
    <w:basedOn w:val="Ttulo1"/>
    <w:next w:val="Normal"/>
    <w:uiPriority w:val="39"/>
    <w:unhideWhenUsed/>
    <w:qFormat/>
    <w:rsid w:val="00DA3B27"/>
    <w:pPr>
      <w:outlineLvl w:val="9"/>
    </w:pPr>
    <w:rPr>
      <w:rFonts w:asciiTheme="majorHAnsi" w:hAnsiTheme="majorHAnsi"/>
      <w:sz w:val="32"/>
      <w:lang w:eastAsia="es-ES"/>
    </w:rPr>
  </w:style>
  <w:style w:type="paragraph" w:styleId="TDC1">
    <w:name w:val="toc 1"/>
    <w:basedOn w:val="Normal"/>
    <w:next w:val="Normal"/>
    <w:autoRedefine/>
    <w:uiPriority w:val="39"/>
    <w:unhideWhenUsed/>
    <w:rsid w:val="00DA3B27"/>
    <w:pPr>
      <w:spacing w:after="100"/>
    </w:pPr>
  </w:style>
  <w:style w:type="paragraph" w:styleId="TDC2">
    <w:name w:val="toc 2"/>
    <w:basedOn w:val="Normal"/>
    <w:next w:val="Normal"/>
    <w:autoRedefine/>
    <w:uiPriority w:val="39"/>
    <w:unhideWhenUsed/>
    <w:rsid w:val="00DA3B27"/>
    <w:pPr>
      <w:spacing w:after="100"/>
      <w:ind w:left="220"/>
    </w:pPr>
  </w:style>
  <w:style w:type="character" w:styleId="Hipervnculo">
    <w:name w:val="Hyperlink"/>
    <w:basedOn w:val="Fuentedeprrafopredeter"/>
    <w:uiPriority w:val="99"/>
    <w:unhideWhenUsed/>
    <w:rsid w:val="00DA3B27"/>
    <w:rPr>
      <w:color w:val="0563C1" w:themeColor="hyperlink"/>
      <w:u w:val="single"/>
    </w:rPr>
  </w:style>
  <w:style w:type="paragraph" w:styleId="Tabladeilustraciones">
    <w:name w:val="table of figures"/>
    <w:basedOn w:val="Normal"/>
    <w:next w:val="Normal"/>
    <w:uiPriority w:val="99"/>
    <w:unhideWhenUsed/>
    <w:rsid w:val="00B62082"/>
    <w:pPr>
      <w:spacing w:after="0"/>
    </w:pPr>
  </w:style>
  <w:style w:type="paragraph" w:styleId="Sinespaciado">
    <w:name w:val="No Spacing"/>
    <w:link w:val="SinespaciadoCar"/>
    <w:uiPriority w:val="1"/>
    <w:qFormat/>
    <w:rsid w:val="00B6208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B62082"/>
    <w:rPr>
      <w:rFonts w:eastAsiaTheme="minorEastAsia"/>
      <w:lang w:eastAsia="es-ES"/>
    </w:rPr>
  </w:style>
  <w:style w:type="character" w:customStyle="1" w:styleId="Ttulo5Car">
    <w:name w:val="Título 5 Car"/>
    <w:basedOn w:val="Fuentedeprrafopredeter"/>
    <w:link w:val="Ttulo5"/>
    <w:uiPriority w:val="9"/>
    <w:rsid w:val="002C3A3D"/>
    <w:rPr>
      <w:rFonts w:ascii="Arial" w:eastAsiaTheme="majorEastAsia" w:hAnsi="Arial" w:cs="Arial"/>
      <w:color w:val="2F5496" w:themeColor="accent1" w:themeShade="BF"/>
    </w:rPr>
  </w:style>
  <w:style w:type="paragraph" w:styleId="Textoindependiente">
    <w:name w:val="Body Text"/>
    <w:basedOn w:val="Normal"/>
    <w:link w:val="TextoindependienteCar"/>
    <w:uiPriority w:val="99"/>
    <w:unhideWhenUsed/>
    <w:rsid w:val="00571788"/>
    <w:pPr>
      <w:spacing w:after="120"/>
    </w:pPr>
  </w:style>
  <w:style w:type="character" w:customStyle="1" w:styleId="TextoindependienteCar">
    <w:name w:val="Texto independiente Car"/>
    <w:basedOn w:val="Fuentedeprrafopredeter"/>
    <w:link w:val="Textoindependiente"/>
    <w:uiPriority w:val="99"/>
    <w:rsid w:val="00571788"/>
  </w:style>
  <w:style w:type="character" w:customStyle="1" w:styleId="Ttulo6Car">
    <w:name w:val="Título 6 Car"/>
    <w:basedOn w:val="Fuentedeprrafopredeter"/>
    <w:link w:val="Ttulo6"/>
    <w:uiPriority w:val="9"/>
    <w:rsid w:val="002C3A3D"/>
    <w:rPr>
      <w:rFonts w:ascii="Arial" w:eastAsiaTheme="majorEastAsia" w:hAnsi="Arial" w:cs="Arial"/>
      <w:color w:val="1F3763" w:themeColor="accent1" w:themeShade="7F"/>
    </w:rPr>
  </w:style>
  <w:style w:type="paragraph" w:styleId="TDC4">
    <w:name w:val="toc 4"/>
    <w:basedOn w:val="Normal"/>
    <w:next w:val="Normal"/>
    <w:autoRedefine/>
    <w:uiPriority w:val="39"/>
    <w:unhideWhenUsed/>
    <w:rsid w:val="00571788"/>
    <w:pPr>
      <w:spacing w:after="100"/>
      <w:ind w:left="660"/>
    </w:pPr>
  </w:style>
  <w:style w:type="paragraph" w:styleId="TDC5">
    <w:name w:val="toc 5"/>
    <w:basedOn w:val="Normal"/>
    <w:next w:val="Normal"/>
    <w:autoRedefine/>
    <w:uiPriority w:val="39"/>
    <w:unhideWhenUsed/>
    <w:rsid w:val="00571788"/>
    <w:pPr>
      <w:spacing w:after="100"/>
      <w:ind w:left="880"/>
    </w:pPr>
  </w:style>
  <w:style w:type="paragraph" w:styleId="TDC6">
    <w:name w:val="toc 6"/>
    <w:basedOn w:val="Normal"/>
    <w:next w:val="Normal"/>
    <w:autoRedefine/>
    <w:uiPriority w:val="39"/>
    <w:unhideWhenUsed/>
    <w:rsid w:val="00571788"/>
    <w:pPr>
      <w:spacing w:after="100"/>
      <w:ind w:left="1100"/>
    </w:pPr>
  </w:style>
  <w:style w:type="table" w:styleId="Tablaconcuadrcula">
    <w:name w:val="Table Grid"/>
    <w:basedOn w:val="Tablanormal"/>
    <w:uiPriority w:val="39"/>
    <w:rsid w:val="007455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4559B"/>
    <w:pPr>
      <w:autoSpaceDE w:val="0"/>
      <w:autoSpaceDN w:val="0"/>
      <w:adjustRightInd w:val="0"/>
      <w:spacing w:after="0" w:line="240" w:lineRule="auto"/>
    </w:pPr>
    <w:rPr>
      <w:rFonts w:ascii="Courier New" w:hAnsi="Courier New" w:cs="Courier New"/>
      <w:color w:val="000000"/>
      <w:sz w:val="24"/>
      <w:szCs w:val="24"/>
    </w:rPr>
  </w:style>
  <w:style w:type="paragraph" w:styleId="TDC7">
    <w:name w:val="toc 7"/>
    <w:basedOn w:val="Normal"/>
    <w:next w:val="Normal"/>
    <w:autoRedefine/>
    <w:uiPriority w:val="39"/>
    <w:unhideWhenUsed/>
    <w:rsid w:val="0074559B"/>
    <w:pPr>
      <w:spacing w:after="100"/>
      <w:ind w:left="1320"/>
    </w:pPr>
    <w:rPr>
      <w:rFonts w:eastAsiaTheme="minorEastAsia"/>
      <w:lang w:eastAsia="es-ES"/>
    </w:rPr>
  </w:style>
  <w:style w:type="paragraph" w:styleId="TDC8">
    <w:name w:val="toc 8"/>
    <w:basedOn w:val="Normal"/>
    <w:next w:val="Normal"/>
    <w:autoRedefine/>
    <w:uiPriority w:val="39"/>
    <w:unhideWhenUsed/>
    <w:rsid w:val="0074559B"/>
    <w:pPr>
      <w:spacing w:after="100"/>
      <w:ind w:left="1540"/>
    </w:pPr>
    <w:rPr>
      <w:rFonts w:eastAsiaTheme="minorEastAsia"/>
      <w:lang w:eastAsia="es-ES"/>
    </w:rPr>
  </w:style>
  <w:style w:type="paragraph" w:styleId="TDC9">
    <w:name w:val="toc 9"/>
    <w:basedOn w:val="Normal"/>
    <w:next w:val="Normal"/>
    <w:autoRedefine/>
    <w:uiPriority w:val="39"/>
    <w:unhideWhenUsed/>
    <w:rsid w:val="0074559B"/>
    <w:pPr>
      <w:spacing w:after="100"/>
      <w:ind w:left="1760"/>
    </w:pPr>
    <w:rPr>
      <w:rFonts w:eastAsiaTheme="minorEastAsia"/>
      <w:lang w:eastAsia="es-ES"/>
    </w:rPr>
  </w:style>
  <w:style w:type="character" w:styleId="Mencinsinresolver">
    <w:name w:val="Unresolved Mention"/>
    <w:basedOn w:val="Fuentedeprrafopredeter"/>
    <w:uiPriority w:val="99"/>
    <w:semiHidden/>
    <w:unhideWhenUsed/>
    <w:rsid w:val="0074559B"/>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537564"/>
    <w:rPr>
      <w:rFonts w:asciiTheme="minorHAnsi" w:hAnsiTheme="minorHAnsi"/>
      <w:b/>
      <w:bCs/>
    </w:rPr>
  </w:style>
  <w:style w:type="character" w:customStyle="1" w:styleId="AsuntodelcomentarioCar">
    <w:name w:val="Asunto del comentario Car"/>
    <w:basedOn w:val="TextocomentarioCar"/>
    <w:link w:val="Asuntodelcomentario"/>
    <w:uiPriority w:val="99"/>
    <w:semiHidden/>
    <w:rsid w:val="00537564"/>
    <w:rPr>
      <w:rFonts w:ascii="Arial" w:hAnsi="Arial"/>
      <w:b/>
      <w:bCs/>
      <w:sz w:val="20"/>
      <w:szCs w:val="20"/>
    </w:rPr>
  </w:style>
  <w:style w:type="paragraph" w:styleId="Revisin">
    <w:name w:val="Revision"/>
    <w:hidden/>
    <w:uiPriority w:val="99"/>
    <w:semiHidden/>
    <w:rsid w:val="00BA0D46"/>
    <w:pPr>
      <w:spacing w:after="0" w:line="240" w:lineRule="auto"/>
    </w:pPr>
    <w:rPr>
      <w:rFonts w:ascii="Arial" w:hAnsi="Arial" w:cs="Arial"/>
    </w:rPr>
  </w:style>
  <w:style w:type="paragraph" w:styleId="Encabezado">
    <w:name w:val="header"/>
    <w:basedOn w:val="Normal"/>
    <w:link w:val="EncabezadoCar"/>
    <w:uiPriority w:val="99"/>
    <w:unhideWhenUsed/>
    <w:rsid w:val="00EA5AD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A5ADB"/>
    <w:rPr>
      <w:rFonts w:ascii="Arial" w:hAnsi="Arial" w:cs="Arial"/>
    </w:rPr>
  </w:style>
  <w:style w:type="paragraph" w:styleId="Piedepgina">
    <w:name w:val="footer"/>
    <w:basedOn w:val="Normal"/>
    <w:link w:val="PiedepginaCar"/>
    <w:uiPriority w:val="99"/>
    <w:unhideWhenUsed/>
    <w:rsid w:val="00EA5AD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A5ADB"/>
    <w:rPr>
      <w:rFonts w:ascii="Arial" w:hAnsi="Arial" w:cs="Arial"/>
    </w:rPr>
  </w:style>
  <w:style w:type="character" w:styleId="Hipervnculovisitado">
    <w:name w:val="FollowedHyperlink"/>
    <w:basedOn w:val="Fuentedeprrafopredeter"/>
    <w:uiPriority w:val="99"/>
    <w:semiHidden/>
    <w:unhideWhenUsed/>
    <w:rsid w:val="00FE1EC4"/>
    <w:rPr>
      <w:color w:val="954F72" w:themeColor="followedHyperlink"/>
      <w:u w:val="single"/>
    </w:rPr>
  </w:style>
  <w:style w:type="paragraph" w:styleId="HTMLconformatoprevio">
    <w:name w:val="HTML Preformatted"/>
    <w:basedOn w:val="Normal"/>
    <w:link w:val="HTMLconformatoprevioCar"/>
    <w:uiPriority w:val="99"/>
    <w:semiHidden/>
    <w:unhideWhenUsed/>
    <w:rsid w:val="004E60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4E60C8"/>
    <w:rPr>
      <w:rFonts w:ascii="Courier New" w:eastAsia="Times New Roman" w:hAnsi="Courier New" w:cs="Courier New"/>
      <w:sz w:val="20"/>
      <w:szCs w:val="20"/>
      <w:lang w:eastAsia="es-ES"/>
    </w:rPr>
  </w:style>
  <w:style w:type="character" w:customStyle="1" w:styleId="y2iqfc">
    <w:name w:val="y2iqfc"/>
    <w:basedOn w:val="Fuentedeprrafopredeter"/>
    <w:rsid w:val="004E60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00700">
      <w:bodyDiv w:val="1"/>
      <w:marLeft w:val="0"/>
      <w:marRight w:val="0"/>
      <w:marTop w:val="0"/>
      <w:marBottom w:val="0"/>
      <w:divBdr>
        <w:top w:val="none" w:sz="0" w:space="0" w:color="auto"/>
        <w:left w:val="none" w:sz="0" w:space="0" w:color="auto"/>
        <w:bottom w:val="none" w:sz="0" w:space="0" w:color="auto"/>
        <w:right w:val="none" w:sz="0" w:space="0" w:color="auto"/>
      </w:divBdr>
    </w:div>
    <w:div w:id="1954509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www.kirale.com/products/ktbrn1/" TargetMode="Externa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hyperlink" Target="https://datatracker.ietf.org/doc/html/draft-ietf-pppext-cobs-00" TargetMode="External"/><Relationship Id="rId68" Type="http://schemas.openxmlformats.org/officeDocument/2006/relationships/image" Target="media/image43.png"/><Relationship Id="rId84" Type="http://schemas.openxmlformats.org/officeDocument/2006/relationships/image" Target="media/image59.png"/><Relationship Id="rId89" Type="http://schemas.openxmlformats.org/officeDocument/2006/relationships/hyperlink" Target="https://www.kirale.com/support/kb/ip-connectivity-between-the-thread-network-and-the-lan-part-iii/" TargetMode="External"/><Relationship Id="rId16" Type="http://schemas.openxmlformats.org/officeDocument/2006/relationships/image" Target="media/image2.png"/><Relationship Id="rId107" Type="http://schemas.openxmlformats.org/officeDocument/2006/relationships/footer" Target="footer5.xml"/><Relationship Id="rId11" Type="http://schemas.openxmlformats.org/officeDocument/2006/relationships/comments" Target="comments.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3.png"/><Relationship Id="rId58" Type="http://schemas.openxmlformats.org/officeDocument/2006/relationships/image" Target="media/image37.png"/><Relationship Id="rId74" Type="http://schemas.openxmlformats.org/officeDocument/2006/relationships/image" Target="media/image49.png"/><Relationship Id="rId79" Type="http://schemas.openxmlformats.org/officeDocument/2006/relationships/image" Target="media/image54.jpeg"/><Relationship Id="rId102" Type="http://schemas.openxmlformats.org/officeDocument/2006/relationships/image" Target="media/image70.png"/><Relationship Id="rId5" Type="http://schemas.openxmlformats.org/officeDocument/2006/relationships/webSettings" Target="webSettings.xml"/><Relationship Id="rId90" Type="http://schemas.openxmlformats.org/officeDocument/2006/relationships/hyperlink" Target="https://www.kirale.com/support/kb/ip-connectivity-between-the-thread-network-and-the-lan-part-iv/" TargetMode="External"/><Relationship Id="rId95" Type="http://schemas.openxmlformats.org/officeDocument/2006/relationships/image" Target="media/image66.jpeg"/><Relationship Id="rId22" Type="http://schemas.openxmlformats.org/officeDocument/2006/relationships/hyperlink" Target="https://mobaxterm.mobatek.net/" TargetMode="External"/><Relationship Id="rId27" Type="http://schemas.openxmlformats.org/officeDocument/2006/relationships/image" Target="media/image10.png"/><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0.png"/><Relationship Id="rId69" Type="http://schemas.openxmlformats.org/officeDocument/2006/relationships/image" Target="media/image44.png"/><Relationship Id="rId80" Type="http://schemas.openxmlformats.org/officeDocument/2006/relationships/image" Target="media/image55.jpeg"/><Relationship Id="rId85" Type="http://schemas.openxmlformats.org/officeDocument/2006/relationships/image" Target="media/image60.png"/><Relationship Id="rId12" Type="http://schemas.microsoft.com/office/2011/relationships/commentsExtended" Target="commentsExtended.xml"/><Relationship Id="rId17" Type="http://schemas.openxmlformats.org/officeDocument/2006/relationships/image" Target="media/image3.png"/><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hyperlink" Target="https://www.kirale.com/products/ktwm102/" TargetMode="External"/><Relationship Id="rId103" Type="http://schemas.openxmlformats.org/officeDocument/2006/relationships/image" Target="media/image71.png"/><Relationship Id="rId108" Type="http://schemas.openxmlformats.org/officeDocument/2006/relationships/fontTable" Target="fontTable.xml"/><Relationship Id="rId54" Type="http://schemas.openxmlformats.org/officeDocument/2006/relationships/image" Target="media/image34.png"/><Relationship Id="rId70" Type="http://schemas.openxmlformats.org/officeDocument/2006/relationships/image" Target="media/image45.jpeg"/><Relationship Id="rId75" Type="http://schemas.openxmlformats.org/officeDocument/2006/relationships/image" Target="media/image50.png"/><Relationship Id="rId91" Type="http://schemas.openxmlformats.org/officeDocument/2006/relationships/image" Target="media/image62.jpeg"/><Relationship Id="rId96" Type="http://schemas.openxmlformats.org/officeDocument/2006/relationships/hyperlink" Target="http://www.kirale.co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hyperlink" Target="https://zadig.akeo.ie/" TargetMode="External"/><Relationship Id="rId28" Type="http://schemas.openxmlformats.org/officeDocument/2006/relationships/hyperlink" Target="http://[IPv4]:8000" TargetMode="External"/><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hyperlink" Target="https://www.kirale.com/support/" TargetMode="External"/><Relationship Id="rId106" Type="http://schemas.openxmlformats.org/officeDocument/2006/relationships/footer" Target="footer4.xml"/><Relationship Id="rId10" Type="http://schemas.openxmlformats.org/officeDocument/2006/relationships/footer" Target="footer3.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hyperlink" Target="https://brew.sh/" TargetMode="External"/><Relationship Id="rId60" Type="http://schemas.openxmlformats.org/officeDocument/2006/relationships/image" Target="media/image38.png"/><Relationship Id="rId65" Type="http://schemas.openxmlformats.org/officeDocument/2006/relationships/hyperlink" Target="https://www.kirale.com/products/ktwm102/" TargetMode="External"/><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image" Target="media/image61.png"/><Relationship Id="rId94" Type="http://schemas.openxmlformats.org/officeDocument/2006/relationships/image" Target="media/image65.jpeg"/><Relationship Id="rId99" Type="http://schemas.openxmlformats.org/officeDocument/2006/relationships/image" Target="media/image69.png"/><Relationship Id="rId101" Type="http://schemas.openxmlformats.org/officeDocument/2006/relationships/hyperlink" Target="http://www.google.com" TargetMode="External"/><Relationship Id="rId4" Type="http://schemas.openxmlformats.org/officeDocument/2006/relationships/settings" Target="settings.xml"/><Relationship Id="rId9" Type="http://schemas.openxmlformats.org/officeDocument/2006/relationships/footer" Target="footer2.xml"/><Relationship Id="rId13" Type="http://schemas.microsoft.com/office/2016/09/relationships/commentsIds" Target="commentsIds.xml"/><Relationship Id="rId18" Type="http://schemas.openxmlformats.org/officeDocument/2006/relationships/image" Target="media/image4.png"/><Relationship Id="rId39" Type="http://schemas.openxmlformats.org/officeDocument/2006/relationships/image" Target="media/image20.png"/><Relationship Id="rId109" Type="http://schemas.microsoft.com/office/2011/relationships/people" Target="people.xml"/><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5.png"/><Relationship Id="rId76" Type="http://schemas.openxmlformats.org/officeDocument/2006/relationships/image" Target="media/image51.png"/><Relationship Id="rId97" Type="http://schemas.openxmlformats.org/officeDocument/2006/relationships/image" Target="media/image67.png"/><Relationship Id="rId104" Type="http://schemas.openxmlformats.org/officeDocument/2006/relationships/image" Target="media/image72.png"/><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image" Target="media/image63.jpeg"/><Relationship Id="rId2" Type="http://schemas.openxmlformats.org/officeDocument/2006/relationships/numbering" Target="numbering.xml"/><Relationship Id="rId29" Type="http://schemas.openxmlformats.org/officeDocument/2006/relationships/hyperlink" Target="http://[IPv6]:8000" TargetMode="External"/><Relationship Id="rId24" Type="http://schemas.openxmlformats.org/officeDocument/2006/relationships/image" Target="media/image7.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1.png"/><Relationship Id="rId87" Type="http://schemas.openxmlformats.org/officeDocument/2006/relationships/hyperlink" Target="https://www.kirale.com/support/kb/ip-connectivity-between-the-thread-network-and-the-lan-part-i/" TargetMode="External"/><Relationship Id="rId110" Type="http://schemas.openxmlformats.org/officeDocument/2006/relationships/theme" Target="theme/theme1.xml"/><Relationship Id="rId61" Type="http://schemas.openxmlformats.org/officeDocument/2006/relationships/image" Target="media/image39.png"/><Relationship Id="rId82" Type="http://schemas.openxmlformats.org/officeDocument/2006/relationships/image" Target="media/image57.png"/><Relationship Id="rId19" Type="http://schemas.openxmlformats.org/officeDocument/2006/relationships/image" Target="media/image5.png"/><Relationship Id="rId14" Type="http://schemas.microsoft.com/office/2018/08/relationships/commentsExtensible" Target="commentsExtensible.xm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6.png"/><Relationship Id="rId77" Type="http://schemas.openxmlformats.org/officeDocument/2006/relationships/image" Target="media/image52.png"/><Relationship Id="rId100" Type="http://schemas.openxmlformats.org/officeDocument/2006/relationships/hyperlink" Target="http://www.kirale.com" TargetMode="External"/><Relationship Id="rId105" Type="http://schemas.openxmlformats.org/officeDocument/2006/relationships/header" Target="header1.xml"/><Relationship Id="rId8" Type="http://schemas.openxmlformats.org/officeDocument/2006/relationships/footer" Target="footer1.xml"/><Relationship Id="rId51" Type="http://schemas.openxmlformats.org/officeDocument/2006/relationships/image" Target="media/image32.png"/><Relationship Id="rId72" Type="http://schemas.openxmlformats.org/officeDocument/2006/relationships/image" Target="media/image47.png"/><Relationship Id="rId93" Type="http://schemas.openxmlformats.org/officeDocument/2006/relationships/image" Target="media/image64.jpeg"/><Relationship Id="rId98" Type="http://schemas.openxmlformats.org/officeDocument/2006/relationships/image" Target="media/image68.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7.png"/><Relationship Id="rId67" Type="http://schemas.openxmlformats.org/officeDocument/2006/relationships/image" Target="media/image42.png"/><Relationship Id="rId20" Type="http://schemas.openxmlformats.org/officeDocument/2006/relationships/image" Target="media/image6.png"/><Relationship Id="rId41" Type="http://schemas.openxmlformats.org/officeDocument/2006/relationships/image" Target="media/image22.png"/><Relationship Id="rId62" Type="http://schemas.openxmlformats.org/officeDocument/2006/relationships/hyperlink" Target="https://www.kirale.com/products/ktwm102/" TargetMode="External"/><Relationship Id="rId83" Type="http://schemas.openxmlformats.org/officeDocument/2006/relationships/image" Target="media/image58.png"/><Relationship Id="rId88" Type="http://schemas.openxmlformats.org/officeDocument/2006/relationships/hyperlink" Target="https://www.kirale.com/support/kb/ip-connectivity-between-the-thread-network-and-the-lan-part-ii/"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551A1-BCCC-4BE6-BB49-739D4D281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3</Pages>
  <Words>42218</Words>
  <Characters>232201</Characters>
  <Application>Microsoft Office Word</Application>
  <DocSecurity>0</DocSecurity>
  <Lines>1935</Lines>
  <Paragraphs>5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3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CONTRERAS ORTIZ</dc:creator>
  <cp:keywords/>
  <dc:description/>
  <cp:lastModifiedBy>JORGE CONTRERAS ORTIZ</cp:lastModifiedBy>
  <cp:revision>31</cp:revision>
  <dcterms:created xsi:type="dcterms:W3CDTF">2021-09-02T16:49:00Z</dcterms:created>
  <dcterms:modified xsi:type="dcterms:W3CDTF">2021-09-05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52aa052-40c7-3806-99e7-07f33a39801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